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3E005" w14:textId="013226D6" w:rsidR="004733FA" w:rsidRDefault="00D815A2" w:rsidP="00210CCC">
      <w:pPr>
        <w:spacing w:after="0" w:line="360" w:lineRule="auto"/>
        <w:jc w:val="center"/>
        <w:rPr>
          <w:rFonts w:asciiTheme="majorHAnsi" w:hAnsiTheme="majorHAnsi" w:cstheme="majorHAnsi"/>
          <w:b/>
          <w:bCs/>
          <w:szCs w:val="24"/>
        </w:rPr>
      </w:pPr>
      <w:r w:rsidRPr="001B1EEC">
        <w:rPr>
          <w:noProof/>
          <w:szCs w:val="24"/>
        </w:rPr>
        <w:drawing>
          <wp:inline distT="0" distB="0" distL="0" distR="0" wp14:anchorId="60B7A8DE" wp14:editId="46C81B5F">
            <wp:extent cx="2780684" cy="1082822"/>
            <wp:effectExtent l="0" t="0" r="635" b="3175"/>
            <wp:docPr id="1" name="Picture 1" descr="University of Bol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Bolt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7283" cy="1089286"/>
                    </a:xfrm>
                    <a:prstGeom prst="rect">
                      <a:avLst/>
                    </a:prstGeom>
                    <a:noFill/>
                    <a:ln>
                      <a:noFill/>
                    </a:ln>
                  </pic:spPr>
                </pic:pic>
              </a:graphicData>
            </a:graphic>
          </wp:inline>
        </w:drawing>
      </w:r>
    </w:p>
    <w:p w14:paraId="7A1ED2D7" w14:textId="77777777" w:rsidR="00210CCC" w:rsidRPr="005B329B" w:rsidRDefault="00210CCC" w:rsidP="00210CCC">
      <w:pPr>
        <w:spacing w:after="0" w:line="360" w:lineRule="auto"/>
        <w:jc w:val="center"/>
        <w:rPr>
          <w:rFonts w:asciiTheme="majorHAnsi" w:hAnsiTheme="majorHAnsi" w:cstheme="majorHAnsi"/>
          <w:b/>
          <w:bCs/>
          <w:szCs w:val="24"/>
        </w:rPr>
      </w:pPr>
    </w:p>
    <w:p w14:paraId="359EA35F" w14:textId="64CAD277" w:rsidR="005B329B" w:rsidRDefault="007F1B63" w:rsidP="00951279">
      <w:pPr>
        <w:spacing w:line="360" w:lineRule="auto"/>
        <w:ind w:left="851" w:hanging="851"/>
        <w:jc w:val="center"/>
        <w:rPr>
          <w:rFonts w:cs="Arial"/>
          <w:b/>
          <w:bCs/>
          <w:sz w:val="22"/>
        </w:rPr>
      </w:pPr>
      <w:r w:rsidRPr="007F1B63">
        <w:rPr>
          <w:rFonts w:asciiTheme="majorHAnsi" w:hAnsiTheme="majorHAnsi" w:cstheme="majorHAnsi"/>
          <w:b/>
          <w:bCs/>
          <w:noProof/>
          <w:sz w:val="32"/>
          <w:szCs w:val="32"/>
        </w:rPr>
        <w:drawing>
          <wp:inline distT="0" distB="0" distL="0" distR="0" wp14:anchorId="0B3C4655" wp14:editId="77948F20">
            <wp:extent cx="2532660" cy="872550"/>
            <wp:effectExtent l="0" t="0" r="1270" b="3810"/>
            <wp:docPr id="673890121" name="Picture 1" descr="A close-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890121" name="Picture 1" descr="A close-up of text&#10;&#10;Description automatically generated"/>
                    <pic:cNvPicPr/>
                  </pic:nvPicPr>
                  <pic:blipFill>
                    <a:blip r:embed="rId12"/>
                    <a:stretch>
                      <a:fillRect/>
                    </a:stretch>
                  </pic:blipFill>
                  <pic:spPr>
                    <a:xfrm>
                      <a:off x="0" y="0"/>
                      <a:ext cx="2576515" cy="887659"/>
                    </a:xfrm>
                    <a:prstGeom prst="rect">
                      <a:avLst/>
                    </a:prstGeom>
                  </pic:spPr>
                </pic:pic>
              </a:graphicData>
            </a:graphic>
          </wp:inline>
        </w:drawing>
      </w:r>
    </w:p>
    <w:p w14:paraId="698B8F12" w14:textId="77777777" w:rsidR="00E83082" w:rsidRPr="005B329B" w:rsidRDefault="00E83082" w:rsidP="00951279">
      <w:pPr>
        <w:spacing w:line="360" w:lineRule="auto"/>
        <w:ind w:left="851" w:hanging="851"/>
        <w:jc w:val="center"/>
        <w:rPr>
          <w:rFonts w:cs="Arial"/>
          <w:b/>
          <w:bCs/>
          <w:sz w:val="22"/>
        </w:rPr>
      </w:pPr>
    </w:p>
    <w:p w14:paraId="3CB9541F" w14:textId="2C04E5C4" w:rsidR="00CF5E63" w:rsidRPr="009F516D" w:rsidRDefault="008D3010" w:rsidP="00951279">
      <w:pPr>
        <w:spacing w:after="0" w:line="360" w:lineRule="auto"/>
        <w:jc w:val="center"/>
        <w:rPr>
          <w:rFonts w:cstheme="minorHAnsi"/>
          <w:b/>
          <w:bCs/>
          <w:szCs w:val="24"/>
        </w:rPr>
      </w:pPr>
      <w:r w:rsidRPr="009F516D">
        <w:rPr>
          <w:rFonts w:cstheme="minorHAnsi"/>
          <w:b/>
          <w:bCs/>
          <w:sz w:val="32"/>
          <w:szCs w:val="32"/>
        </w:rPr>
        <w:t>ENHANCING AND OPTIMIZING ASSET AND EQUIPMENT LIFECYCLE MANAGEMENT THROUGH PREDICTIVE MAINTENANCE TECHNIQUES</w:t>
      </w:r>
    </w:p>
    <w:p w14:paraId="71647878" w14:textId="77777777" w:rsidR="00C24F6E" w:rsidRDefault="00C24F6E" w:rsidP="00951279">
      <w:pPr>
        <w:spacing w:line="360" w:lineRule="auto"/>
        <w:ind w:left="851" w:hanging="851"/>
        <w:jc w:val="center"/>
        <w:rPr>
          <w:rFonts w:cs="Arial"/>
        </w:rPr>
      </w:pPr>
    </w:p>
    <w:p w14:paraId="441F1B84" w14:textId="04349C7F" w:rsidR="0022749F" w:rsidRDefault="0022749F" w:rsidP="00951279">
      <w:pPr>
        <w:spacing w:line="360" w:lineRule="auto"/>
        <w:ind w:left="851" w:hanging="851"/>
        <w:jc w:val="center"/>
        <w:rPr>
          <w:rFonts w:cs="Arial"/>
        </w:rPr>
      </w:pPr>
      <w:r>
        <w:rPr>
          <w:rFonts w:cs="Arial"/>
        </w:rPr>
        <w:t>Prepared by Oluwatosin Ayokunle Ojo</w:t>
      </w:r>
    </w:p>
    <w:p w14:paraId="492EE19E" w14:textId="050E6292" w:rsidR="00C24F6E" w:rsidRPr="00150369" w:rsidRDefault="0022749F" w:rsidP="00951279">
      <w:pPr>
        <w:spacing w:line="360" w:lineRule="auto"/>
        <w:ind w:left="851" w:hanging="851"/>
        <w:jc w:val="center"/>
        <w:rPr>
          <w:rFonts w:cs="Arial"/>
        </w:rPr>
      </w:pPr>
      <w:r w:rsidRPr="00C24F6E">
        <w:rPr>
          <w:rFonts w:cs="Arial"/>
          <w:b/>
          <w:bCs/>
        </w:rPr>
        <w:t>Student ID:</w:t>
      </w:r>
      <w:r>
        <w:rPr>
          <w:rFonts w:cs="Arial"/>
        </w:rPr>
        <w:t xml:space="preserve"> 2312602</w:t>
      </w:r>
    </w:p>
    <w:p w14:paraId="2850F8A8" w14:textId="1943C726" w:rsidR="00CF5E63" w:rsidRDefault="00AB3C97" w:rsidP="00961A08">
      <w:pPr>
        <w:spacing w:line="360" w:lineRule="auto"/>
        <w:ind w:left="851" w:hanging="851"/>
        <w:jc w:val="center"/>
        <w:rPr>
          <w:rFonts w:cs="Arial"/>
        </w:rPr>
      </w:pPr>
      <w:r w:rsidRPr="00C24F6E">
        <w:rPr>
          <w:rFonts w:cs="Arial"/>
          <w:b/>
          <w:bCs/>
        </w:rPr>
        <w:t>Supervisor:</w:t>
      </w:r>
      <w:r>
        <w:rPr>
          <w:rFonts w:cs="Arial"/>
        </w:rPr>
        <w:t xml:space="preserve"> Ibt</w:t>
      </w:r>
      <w:r w:rsidR="0092495B">
        <w:rPr>
          <w:rFonts w:cs="Arial"/>
        </w:rPr>
        <w:t>i</w:t>
      </w:r>
      <w:r>
        <w:rPr>
          <w:rFonts w:cs="Arial"/>
        </w:rPr>
        <w:t>sam Mogul</w:t>
      </w:r>
    </w:p>
    <w:p w14:paraId="04A18EF0" w14:textId="77777777" w:rsidR="00961A08" w:rsidRPr="00961A08" w:rsidRDefault="00961A08" w:rsidP="00961A08">
      <w:pPr>
        <w:spacing w:line="360" w:lineRule="auto"/>
        <w:ind w:left="851" w:hanging="851"/>
        <w:jc w:val="center"/>
        <w:rPr>
          <w:rFonts w:cs="Arial"/>
        </w:rPr>
      </w:pPr>
    </w:p>
    <w:p w14:paraId="348B5CD9" w14:textId="354A3340" w:rsidR="00CF5E63" w:rsidRPr="0022749F" w:rsidRDefault="00CF5E63" w:rsidP="00951279">
      <w:pPr>
        <w:spacing w:line="360" w:lineRule="auto"/>
        <w:ind w:left="851" w:hanging="851"/>
        <w:jc w:val="center"/>
        <w:rPr>
          <w:rFonts w:cs="Arial"/>
          <w:b/>
          <w:bCs/>
          <w:sz w:val="28"/>
          <w:szCs w:val="28"/>
        </w:rPr>
      </w:pPr>
      <w:r w:rsidRPr="0022749F">
        <w:rPr>
          <w:rFonts w:cs="Arial"/>
          <w:b/>
          <w:bCs/>
          <w:sz w:val="28"/>
          <w:szCs w:val="28"/>
        </w:rPr>
        <w:t>A</w:t>
      </w:r>
      <w:r w:rsidR="00AB3C97" w:rsidRPr="0022749F">
        <w:rPr>
          <w:rFonts w:cs="Arial"/>
          <w:b/>
          <w:bCs/>
          <w:sz w:val="28"/>
          <w:szCs w:val="28"/>
        </w:rPr>
        <w:t xml:space="preserve"> report</w:t>
      </w:r>
      <w:r w:rsidRPr="0022749F">
        <w:rPr>
          <w:rFonts w:cs="Arial"/>
          <w:b/>
          <w:bCs/>
          <w:sz w:val="28"/>
          <w:szCs w:val="28"/>
        </w:rPr>
        <w:t xml:space="preserve"> </w:t>
      </w:r>
      <w:r w:rsidR="00AB3C97" w:rsidRPr="0022749F">
        <w:rPr>
          <w:rFonts w:cs="Arial"/>
          <w:b/>
          <w:bCs/>
          <w:sz w:val="28"/>
          <w:szCs w:val="28"/>
        </w:rPr>
        <w:t>s</w:t>
      </w:r>
      <w:r w:rsidRPr="0022749F">
        <w:rPr>
          <w:rFonts w:cs="Arial"/>
          <w:b/>
          <w:bCs/>
          <w:sz w:val="28"/>
          <w:szCs w:val="28"/>
        </w:rPr>
        <w:t xml:space="preserve">ubmitted in the partial </w:t>
      </w:r>
      <w:r w:rsidR="00260942" w:rsidRPr="0022749F">
        <w:rPr>
          <w:rFonts w:cs="Arial"/>
          <w:b/>
          <w:bCs/>
          <w:sz w:val="28"/>
          <w:szCs w:val="28"/>
        </w:rPr>
        <w:t>fulfilment</w:t>
      </w:r>
      <w:r w:rsidRPr="0022749F">
        <w:rPr>
          <w:rFonts w:cs="Arial"/>
          <w:b/>
          <w:bCs/>
          <w:sz w:val="28"/>
          <w:szCs w:val="28"/>
        </w:rPr>
        <w:t xml:space="preserve"> for</w:t>
      </w:r>
    </w:p>
    <w:p w14:paraId="352055E1" w14:textId="69AD0477" w:rsidR="00CF5E63" w:rsidRPr="0022749F" w:rsidRDefault="00CF5E63" w:rsidP="00951279">
      <w:pPr>
        <w:spacing w:line="360" w:lineRule="auto"/>
        <w:ind w:left="851" w:hanging="851"/>
        <w:jc w:val="center"/>
        <w:rPr>
          <w:rFonts w:cs="Arial"/>
          <w:b/>
          <w:bCs/>
          <w:sz w:val="28"/>
          <w:szCs w:val="28"/>
        </w:rPr>
      </w:pPr>
      <w:r w:rsidRPr="0022749F">
        <w:rPr>
          <w:rFonts w:cs="Arial"/>
          <w:b/>
          <w:bCs/>
          <w:sz w:val="28"/>
          <w:szCs w:val="28"/>
        </w:rPr>
        <w:t xml:space="preserve">the award of </w:t>
      </w:r>
      <w:r w:rsidR="0057097D" w:rsidRPr="0022749F">
        <w:rPr>
          <w:rFonts w:cs="Arial"/>
          <w:b/>
          <w:bCs/>
          <w:sz w:val="28"/>
          <w:szCs w:val="28"/>
        </w:rPr>
        <w:t xml:space="preserve">a </w:t>
      </w:r>
      <w:r w:rsidR="00AB3C97" w:rsidRPr="0022749F">
        <w:rPr>
          <w:rFonts w:cs="Arial"/>
          <w:b/>
          <w:bCs/>
          <w:sz w:val="28"/>
          <w:szCs w:val="28"/>
        </w:rPr>
        <w:t>M</w:t>
      </w:r>
      <w:r w:rsidR="006D2557" w:rsidRPr="0022749F">
        <w:rPr>
          <w:rFonts w:cs="Arial"/>
          <w:b/>
          <w:bCs/>
          <w:sz w:val="28"/>
          <w:szCs w:val="28"/>
        </w:rPr>
        <w:t xml:space="preserve">aster’s degree in </w:t>
      </w:r>
      <w:r w:rsidR="00AB3C97" w:rsidRPr="0022749F">
        <w:rPr>
          <w:rFonts w:cs="Arial"/>
          <w:b/>
          <w:bCs/>
          <w:sz w:val="28"/>
          <w:szCs w:val="28"/>
        </w:rPr>
        <w:t>D</w:t>
      </w:r>
      <w:r w:rsidR="006D2557" w:rsidRPr="0022749F">
        <w:rPr>
          <w:rFonts w:cs="Arial"/>
          <w:b/>
          <w:bCs/>
          <w:sz w:val="28"/>
          <w:szCs w:val="28"/>
        </w:rPr>
        <w:t>ata</w:t>
      </w:r>
      <w:r w:rsidRPr="0022749F">
        <w:rPr>
          <w:rFonts w:cs="Arial"/>
          <w:b/>
          <w:bCs/>
          <w:sz w:val="28"/>
          <w:szCs w:val="28"/>
        </w:rPr>
        <w:t xml:space="preserve"> Analytics and Technologies</w:t>
      </w:r>
    </w:p>
    <w:p w14:paraId="02AB4C5C" w14:textId="44F53007" w:rsidR="00150369" w:rsidRDefault="0022749F" w:rsidP="00961A08">
      <w:pPr>
        <w:spacing w:line="360" w:lineRule="auto"/>
        <w:ind w:left="851" w:hanging="851"/>
        <w:jc w:val="center"/>
        <w:rPr>
          <w:rFonts w:cs="Arial"/>
          <w:b/>
          <w:bCs/>
          <w:sz w:val="28"/>
          <w:szCs w:val="28"/>
        </w:rPr>
      </w:pPr>
      <w:r w:rsidRPr="0022749F">
        <w:rPr>
          <w:rFonts w:cs="Arial"/>
          <w:b/>
          <w:bCs/>
          <w:sz w:val="28"/>
          <w:szCs w:val="28"/>
        </w:rPr>
        <w:t>September 2024.</w:t>
      </w:r>
    </w:p>
    <w:p w14:paraId="07B8551C" w14:textId="77777777" w:rsidR="00961A08" w:rsidRDefault="00961A08" w:rsidP="00961A08">
      <w:pPr>
        <w:spacing w:line="360" w:lineRule="auto"/>
        <w:ind w:left="851" w:hanging="851"/>
        <w:jc w:val="center"/>
        <w:rPr>
          <w:rFonts w:cs="Arial"/>
          <w:b/>
          <w:bCs/>
          <w:sz w:val="28"/>
          <w:szCs w:val="28"/>
        </w:rPr>
      </w:pPr>
    </w:p>
    <w:p w14:paraId="23C2F8E6" w14:textId="79CF08D5" w:rsidR="00150369" w:rsidRPr="00DB65E4" w:rsidRDefault="00DB65E4" w:rsidP="00951279">
      <w:pPr>
        <w:spacing w:line="360" w:lineRule="auto"/>
        <w:ind w:left="851" w:hanging="851"/>
        <w:jc w:val="center"/>
        <w:rPr>
          <w:rFonts w:cs="Arial"/>
          <w:b/>
          <w:bCs/>
          <w:sz w:val="28"/>
          <w:szCs w:val="28"/>
        </w:rPr>
      </w:pPr>
      <w:r>
        <w:rPr>
          <w:rFonts w:cs="Arial"/>
          <w:b/>
          <w:bCs/>
          <w:noProof/>
          <w:sz w:val="28"/>
          <w:szCs w:val="28"/>
          <w14:ligatures w14:val="standardContextual"/>
        </w:rPr>
        <w:drawing>
          <wp:inline distT="0" distB="0" distL="0" distR="0" wp14:anchorId="511BC6BF" wp14:editId="13F6BD10">
            <wp:extent cx="1422923" cy="858660"/>
            <wp:effectExtent l="0" t="0" r="6350" b="0"/>
            <wp:docPr id="1406052406"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052406" name="Picture 1" descr="A close up of a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440945" cy="869535"/>
                    </a:xfrm>
                    <a:prstGeom prst="rect">
                      <a:avLst/>
                    </a:prstGeom>
                  </pic:spPr>
                </pic:pic>
              </a:graphicData>
            </a:graphic>
          </wp:inline>
        </w:drawing>
      </w:r>
    </w:p>
    <w:p w14:paraId="56F13FD0" w14:textId="2DAF65A4" w:rsidR="00C24F6E" w:rsidRPr="005B329B" w:rsidRDefault="00C24F6E" w:rsidP="00951279">
      <w:pPr>
        <w:spacing w:line="360" w:lineRule="auto"/>
        <w:ind w:left="851" w:hanging="851"/>
        <w:rPr>
          <w:rFonts w:cs="Arial"/>
          <w:b/>
          <w:bCs/>
          <w:sz w:val="22"/>
        </w:rPr>
        <w:sectPr w:rsidR="00C24F6E" w:rsidRPr="005B329B" w:rsidSect="00592586">
          <w:footerReference w:type="default" r:id="rId14"/>
          <w:footerReference w:type="first" r:id="rId15"/>
          <w:pgSz w:w="12240" w:h="16320"/>
          <w:pgMar w:top="1420" w:right="771" w:bottom="1481" w:left="1440" w:header="0" w:footer="720" w:gutter="0"/>
          <w:pgNumType w:fmt="lowerRoman" w:start="1"/>
          <w:cols w:space="720" w:equalWidth="0">
            <w:col w:w="10028" w:space="0"/>
          </w:cols>
          <w:titlePg/>
          <w:docGrid w:linePitch="299"/>
        </w:sectPr>
      </w:pPr>
    </w:p>
    <w:p w14:paraId="60CD1667" w14:textId="77777777" w:rsidR="00691E64" w:rsidRDefault="00691E64" w:rsidP="00951279">
      <w:pPr>
        <w:pStyle w:val="Heading1"/>
      </w:pPr>
      <w:bookmarkStart w:id="0" w:name="_Toc176813615"/>
      <w:r>
        <w:lastRenderedPageBreak/>
        <w:t>Declaration</w:t>
      </w:r>
      <w:bookmarkEnd w:id="0"/>
    </w:p>
    <w:p w14:paraId="66724666" w14:textId="2192ADC2" w:rsidR="00671B30" w:rsidRPr="002926BE" w:rsidRDefault="00691E64" w:rsidP="00951279">
      <w:pPr>
        <w:spacing w:line="360" w:lineRule="auto"/>
        <w:rPr>
          <w:rFonts w:ascii="Calibri Light" w:hAnsi="Calibri Light" w:cs="Calibri Light"/>
        </w:rPr>
      </w:pPr>
      <w:r w:rsidRPr="002926BE">
        <w:rPr>
          <w:rFonts w:ascii="Calibri Light" w:hAnsi="Calibri Light" w:cs="Calibri Light"/>
        </w:rPr>
        <w:t xml:space="preserve">This is to certify that this thesis titled the “Enhancing and Optimizing Asset and Equipment Lifecycle Management through Predictive Maintenance Techniques” is an </w:t>
      </w:r>
      <w:r w:rsidR="0064327A">
        <w:rPr>
          <w:rFonts w:ascii="Calibri Light" w:hAnsi="Calibri Light" w:cs="Calibri Light"/>
        </w:rPr>
        <w:t>indigenous</w:t>
      </w:r>
      <w:r w:rsidRPr="002926BE">
        <w:rPr>
          <w:rFonts w:ascii="Calibri Light" w:hAnsi="Calibri Light" w:cs="Calibri Light"/>
        </w:rPr>
        <w:t xml:space="preserve"> work and has not been </w:t>
      </w:r>
      <w:r w:rsidR="0064327A">
        <w:rPr>
          <w:rFonts w:ascii="Calibri Light" w:hAnsi="Calibri Light" w:cs="Calibri Light"/>
        </w:rPr>
        <w:t>put forward</w:t>
      </w:r>
      <w:r w:rsidRPr="002926BE">
        <w:rPr>
          <w:rFonts w:ascii="Calibri Light" w:hAnsi="Calibri Light" w:cs="Calibri Light"/>
        </w:rPr>
        <w:t xml:space="preserve"> to any other publishing or educational </w:t>
      </w:r>
      <w:r w:rsidR="0064327A">
        <w:rPr>
          <w:rFonts w:ascii="Calibri Light" w:hAnsi="Calibri Light" w:cs="Calibri Light"/>
        </w:rPr>
        <w:t>establishment</w:t>
      </w:r>
      <w:r w:rsidRPr="002926BE">
        <w:rPr>
          <w:rFonts w:ascii="Calibri Light" w:hAnsi="Calibri Light" w:cs="Calibri Light"/>
        </w:rPr>
        <w:t>. All sources made use of in this study has been properly cited and referenced.</w:t>
      </w:r>
    </w:p>
    <w:p w14:paraId="17DB18C0" w14:textId="77777777" w:rsidR="003E4BCF" w:rsidRDefault="003E4BCF" w:rsidP="00951279">
      <w:pPr>
        <w:spacing w:after="160" w:line="360" w:lineRule="auto"/>
        <w:jc w:val="left"/>
        <w:rPr>
          <w:rFonts w:ascii="Calibri" w:eastAsiaTheme="majorEastAsia" w:hAnsi="Calibri" w:cstheme="majorBidi"/>
          <w:b/>
          <w:color w:val="000000" w:themeColor="text1"/>
          <w:sz w:val="40"/>
          <w:szCs w:val="24"/>
        </w:rPr>
      </w:pPr>
      <w:r>
        <w:br w:type="page"/>
      </w:r>
    </w:p>
    <w:p w14:paraId="51144937" w14:textId="11DAF44E" w:rsidR="003E4BCF" w:rsidRDefault="003E4BCF" w:rsidP="00951279">
      <w:pPr>
        <w:pStyle w:val="Heading1"/>
      </w:pPr>
      <w:bookmarkStart w:id="1" w:name="_Toc176813616"/>
      <w:r>
        <w:lastRenderedPageBreak/>
        <w:t>Acknowledgement</w:t>
      </w:r>
      <w:bookmarkEnd w:id="1"/>
    </w:p>
    <w:p w14:paraId="12499627" w14:textId="55E3E57D" w:rsidR="003E4BCF" w:rsidRDefault="003E4BCF" w:rsidP="00951279">
      <w:pPr>
        <w:pStyle w:val="GenBody"/>
      </w:pPr>
      <w:r>
        <w:t xml:space="preserve">I </w:t>
      </w:r>
      <w:r w:rsidRPr="009668A7">
        <w:t>w</w:t>
      </w:r>
      <w:r w:rsidR="003E6EBC">
        <w:t>ish</w:t>
      </w:r>
      <w:r>
        <w:t xml:space="preserve"> to extend a heartfelt </w:t>
      </w:r>
      <w:r w:rsidR="003E6EBC">
        <w:t>appreciation</w:t>
      </w:r>
      <w:r>
        <w:t xml:space="preserve"> to the almighty God for his guidance and sustenance all through the course of this study.</w:t>
      </w:r>
    </w:p>
    <w:p w14:paraId="2C122179" w14:textId="70AAB595" w:rsidR="003E4BCF" w:rsidRDefault="003E4BCF" w:rsidP="00951279">
      <w:pPr>
        <w:pStyle w:val="GenBody"/>
      </w:pPr>
      <w:r>
        <w:t xml:space="preserve">I am thankful to my advisor Mrs. </w:t>
      </w:r>
      <w:r w:rsidR="00DD0CFD">
        <w:t>Ibtisam</w:t>
      </w:r>
      <w:r>
        <w:t xml:space="preserve"> Mogul for constantly providing me with valuable insights and directions on how to proceed with my study. I am sincerely appreciative of the effort she put into reviewing and correcting errors while providing nudges on how to improve my writeup especially in producing a proper research design process.</w:t>
      </w:r>
    </w:p>
    <w:p w14:paraId="4E9AE77D" w14:textId="77777777" w:rsidR="003E4BCF" w:rsidRDefault="003E4BCF" w:rsidP="00951279">
      <w:pPr>
        <w:pStyle w:val="GenBody"/>
      </w:pPr>
      <w:r>
        <w:t>I would also like to than the University of Bolton for the resources provided as-well as appreciate all other professors and colleagues involved along the course of the study for their time and effort into breaking down some other concepts and solutions when needed.</w:t>
      </w:r>
    </w:p>
    <w:p w14:paraId="27AF79A8" w14:textId="77777777" w:rsidR="003E4BCF" w:rsidRPr="000572F5" w:rsidRDefault="003E4BCF" w:rsidP="00951279">
      <w:pPr>
        <w:pStyle w:val="GenBody"/>
        <w:rPr>
          <w:rFonts w:cstheme="minorBidi"/>
          <w:sz w:val="22"/>
          <w:szCs w:val="22"/>
        </w:rPr>
      </w:pPr>
      <w:r>
        <w:t>Finally, a heartfelt thank you to my family and friends for being understanding and supportive during the study.</w:t>
      </w:r>
    </w:p>
    <w:p w14:paraId="01318ABC" w14:textId="77777777" w:rsidR="00691E64" w:rsidRDefault="00691E64" w:rsidP="00951279">
      <w:pPr>
        <w:spacing w:after="160" w:line="360" w:lineRule="auto"/>
        <w:jc w:val="left"/>
        <w:rPr>
          <w:rFonts w:ascii="Calibri" w:eastAsiaTheme="majorEastAsia" w:hAnsi="Calibri" w:cstheme="majorBidi"/>
          <w:b/>
          <w:color w:val="000000" w:themeColor="text1"/>
          <w:sz w:val="40"/>
          <w:szCs w:val="24"/>
        </w:rPr>
      </w:pPr>
      <w:r>
        <w:br w:type="page"/>
      </w:r>
    </w:p>
    <w:p w14:paraId="1B6C96D9" w14:textId="07875FB9" w:rsidR="00317163" w:rsidRPr="001B1EEC" w:rsidRDefault="00317163" w:rsidP="00951279">
      <w:pPr>
        <w:pStyle w:val="Heading1"/>
        <w:rPr>
          <w:bCs/>
        </w:rPr>
      </w:pPr>
      <w:bookmarkStart w:id="2" w:name="_Toc176813617"/>
      <w:r w:rsidRPr="001B1EEC">
        <w:lastRenderedPageBreak/>
        <w:t>Abstract</w:t>
      </w:r>
      <w:bookmarkEnd w:id="2"/>
    </w:p>
    <w:p w14:paraId="5FF400C2" w14:textId="1533E458" w:rsidR="00CE6759" w:rsidRDefault="00465E93" w:rsidP="00951279">
      <w:pPr>
        <w:pStyle w:val="GenBody"/>
      </w:pPr>
      <w:r>
        <w:t>The study examines the introduction and integration of Big Data, Machine Learning, Deep Learning and Artificial Intelligence in industrial applications and equipment’s to improve</w:t>
      </w:r>
      <w:r w:rsidR="00877D2B">
        <w:t xml:space="preserve"> Asset and</w:t>
      </w:r>
      <w:r>
        <w:t xml:space="preserve"> Equipment Lifecycle Management through the proper implementation of a Predictive Maintenance System therefore leading to the optimization of resources and services.</w:t>
      </w:r>
    </w:p>
    <w:p w14:paraId="268809E6" w14:textId="7CE8E76C" w:rsidR="00877D2B" w:rsidRPr="001B1EEC" w:rsidRDefault="00877D2B" w:rsidP="00951279">
      <w:pPr>
        <w:pStyle w:val="GenBody"/>
      </w:pPr>
      <w:r>
        <w:t>Asset Lifecycle Management (ALM) remains important in maximizing the use of critical assets across multiple sectors, however the traditional approaches adopted by these organizations are mostly reactive in nature leading to prolonged downtimes and increased maintenance and operation cost.</w:t>
      </w:r>
    </w:p>
    <w:p w14:paraId="4F8A1C09" w14:textId="52523BB5" w:rsidR="00A41316" w:rsidRPr="00A41316" w:rsidRDefault="00465E93" w:rsidP="00951279">
      <w:pPr>
        <w:pStyle w:val="GenBody"/>
      </w:pPr>
      <w:r w:rsidRPr="00A41316">
        <w:t>With</w:t>
      </w:r>
      <w:r w:rsidR="003E6EBC">
        <w:t xml:space="preserve"> the advent</w:t>
      </w:r>
      <w:r w:rsidR="000E5ED1" w:rsidRPr="00A41316">
        <w:t xml:space="preserve"> big data and ML techniques in detecting</w:t>
      </w:r>
      <w:r w:rsidR="003E6EBC">
        <w:t xml:space="preserve"> asset and</w:t>
      </w:r>
      <w:r w:rsidR="000E5ED1" w:rsidRPr="00A41316">
        <w:t xml:space="preserve"> equipment failures and automating scheduled maintenance, industries can mitigate against</w:t>
      </w:r>
      <w:r w:rsidR="00877D2B">
        <w:t xml:space="preserve"> these challenges</w:t>
      </w:r>
      <w:r w:rsidRPr="00A41316">
        <w:t>. This report</w:t>
      </w:r>
      <w:r w:rsidR="000E5ED1" w:rsidRPr="00A41316">
        <w:t xml:space="preserve"> </w:t>
      </w:r>
      <w:r w:rsidR="00877D2B">
        <w:t xml:space="preserve">takes a systematic review method in reviewing related literature to understand how predictive maintenance can be used to address the said challenges. It </w:t>
      </w:r>
      <w:r w:rsidRPr="00A41316">
        <w:t>uses</w:t>
      </w:r>
      <w:r w:rsidR="00877D2B">
        <w:t xml:space="preserve"> a case study of the</w:t>
      </w:r>
      <w:r w:rsidR="000E5ED1" w:rsidRPr="00A41316">
        <w:t xml:space="preserve"> </w:t>
      </w:r>
      <w:r w:rsidRPr="00A41316">
        <w:t xml:space="preserve">Metro Railway Stations </w:t>
      </w:r>
      <w:r w:rsidR="000E5ED1" w:rsidRPr="00A41316">
        <w:t>incorporates</w:t>
      </w:r>
      <w:r w:rsidR="00877D2B">
        <w:t xml:space="preserve"> an innovative approach using</w:t>
      </w:r>
      <w:r w:rsidR="000E5ED1" w:rsidRPr="00A41316">
        <w:t xml:space="preserve"> different</w:t>
      </w:r>
      <w:r w:rsidR="00877D2B">
        <w:t xml:space="preserve"> advanced </w:t>
      </w:r>
      <w:r w:rsidR="003E6EBC">
        <w:t xml:space="preserve">ML and DL modelling </w:t>
      </w:r>
      <w:r w:rsidR="000E5ED1" w:rsidRPr="00A41316">
        <w:t xml:space="preserve">techniques in predicting </w:t>
      </w:r>
      <w:r w:rsidRPr="00A41316">
        <w:t xml:space="preserve">equipment </w:t>
      </w:r>
      <w:r w:rsidR="000E5ED1" w:rsidRPr="00A41316">
        <w:t>failure.</w:t>
      </w:r>
      <w:r w:rsidR="0023231C">
        <w:t xml:space="preserve"> The key models used in this experiment are Logistic Regression, Random Forest, Decision Tree, Gradient Boosting Machine and Neural Network. The study involves testing the models on different iterations of the dataset (Metro4, Analogue and Digital Dataset), performing feature engineering to decide when failure </w:t>
      </w:r>
      <w:r w:rsidR="008D1A92">
        <w:t>is</w:t>
      </w:r>
      <w:r w:rsidR="0023231C">
        <w:t xml:space="preserve"> registered, a hybrid data sampling to create a balanced dataset, and feature selection prior to initiating the models.</w:t>
      </w:r>
    </w:p>
    <w:p w14:paraId="56686ABE" w14:textId="34CEDBB2" w:rsidR="00A41316" w:rsidRDefault="00A41316" w:rsidP="00951279">
      <w:pPr>
        <w:pStyle w:val="GenBody"/>
      </w:pPr>
      <w:r w:rsidRPr="00D124A5">
        <w:t>Th</w:t>
      </w:r>
      <w:r w:rsidR="00D124A5" w:rsidRPr="00D124A5">
        <w:t>is report</w:t>
      </w:r>
      <w:r w:rsidRPr="00D124A5">
        <w:t xml:space="preserve"> shows different experiments done with different data samples </w:t>
      </w:r>
      <w:r w:rsidR="0023231C" w:rsidRPr="00D124A5">
        <w:t xml:space="preserve">and identifies the </w:t>
      </w:r>
      <w:r w:rsidR="00D124A5" w:rsidRPr="00D124A5">
        <w:t>A</w:t>
      </w:r>
      <w:r w:rsidR="0023231C" w:rsidRPr="00D124A5">
        <w:t xml:space="preserve">nalogue dataset </w:t>
      </w:r>
      <w:r w:rsidR="00D124A5" w:rsidRPr="00D124A5">
        <w:t>as</w:t>
      </w:r>
      <w:r w:rsidR="0023231C" w:rsidRPr="00D124A5">
        <w:t xml:space="preserve"> the best </w:t>
      </w:r>
      <w:r w:rsidR="00D124A5" w:rsidRPr="00D124A5">
        <w:t xml:space="preserve">dataset </w:t>
      </w:r>
      <w:r w:rsidR="0023231C" w:rsidRPr="00D124A5">
        <w:t xml:space="preserve">results </w:t>
      </w:r>
      <w:r w:rsidR="00D124A5" w:rsidRPr="00D124A5">
        <w:t>for</w:t>
      </w:r>
      <w:r w:rsidR="0023231C" w:rsidRPr="00D124A5">
        <w:t xml:space="preserve"> detecting failures</w:t>
      </w:r>
      <w:r w:rsidR="00D124A5" w:rsidRPr="00D124A5">
        <w:t>. It also</w:t>
      </w:r>
      <w:r w:rsidR="0023231C" w:rsidRPr="00D124A5">
        <w:t xml:space="preserve"> outlines Random </w:t>
      </w:r>
      <w:r w:rsidR="008D1A92" w:rsidRPr="00D124A5">
        <w:t xml:space="preserve">Forest </w:t>
      </w:r>
      <w:r w:rsidR="00D124A5" w:rsidRPr="00D124A5">
        <w:t xml:space="preserve">out of all the </w:t>
      </w:r>
      <w:r w:rsidR="008D1A92" w:rsidRPr="00D124A5">
        <w:t>model</w:t>
      </w:r>
      <w:r w:rsidR="00D124A5" w:rsidRPr="00D124A5">
        <w:t>s initiated as the one with the highest performance, achieving am exceptional F1-Score and Accuracy result of 98.9</w:t>
      </w:r>
      <w:r w:rsidRPr="00D124A5">
        <w:t>.</w:t>
      </w:r>
    </w:p>
    <w:p w14:paraId="298B557B" w14:textId="77777777" w:rsidR="000E5ED1" w:rsidRPr="001B1EEC" w:rsidRDefault="000E5ED1" w:rsidP="00951279">
      <w:pPr>
        <w:spacing w:after="160" w:line="360" w:lineRule="auto"/>
        <w:rPr>
          <w:rFonts w:asciiTheme="majorHAnsi" w:hAnsiTheme="majorHAnsi" w:cstheme="majorHAnsi"/>
          <w:szCs w:val="24"/>
        </w:rPr>
      </w:pPr>
    </w:p>
    <w:p w14:paraId="28C0851D" w14:textId="41484CF0" w:rsidR="00677C64" w:rsidRPr="001B1EEC" w:rsidRDefault="003B7FEC" w:rsidP="00951279">
      <w:pPr>
        <w:spacing w:after="160" w:line="360" w:lineRule="auto"/>
        <w:rPr>
          <w:rFonts w:asciiTheme="majorHAnsi" w:hAnsiTheme="majorHAnsi" w:cstheme="majorHAnsi"/>
          <w:szCs w:val="24"/>
        </w:rPr>
      </w:pPr>
      <w:r w:rsidRPr="001B1EEC">
        <w:rPr>
          <w:rFonts w:asciiTheme="majorHAnsi" w:hAnsiTheme="majorHAnsi" w:cstheme="majorHAnsi"/>
          <w:b/>
          <w:bCs/>
          <w:szCs w:val="24"/>
        </w:rPr>
        <w:t>Keywords</w:t>
      </w:r>
      <w:r w:rsidR="00677C64" w:rsidRPr="001B1EEC">
        <w:rPr>
          <w:rFonts w:asciiTheme="majorHAnsi" w:hAnsiTheme="majorHAnsi" w:cstheme="majorHAnsi"/>
          <w:b/>
          <w:bCs/>
          <w:szCs w:val="24"/>
        </w:rPr>
        <w:t>:</w:t>
      </w:r>
    </w:p>
    <w:p w14:paraId="50A44960" w14:textId="11A91AB3" w:rsidR="001363D4" w:rsidRPr="008F3F89" w:rsidRDefault="003B7FEC" w:rsidP="00951279">
      <w:pPr>
        <w:pStyle w:val="GenBody"/>
      </w:pPr>
      <w:r w:rsidRPr="008F3F89">
        <w:t>E</w:t>
      </w:r>
      <w:r w:rsidR="0021156B" w:rsidRPr="008F3F89">
        <w:t>quipment Lifecycle</w:t>
      </w:r>
      <w:r w:rsidR="001363D4" w:rsidRPr="008F3F89">
        <w:t xml:space="preserve"> Management,</w:t>
      </w:r>
      <w:r w:rsidR="004A4717">
        <w:t xml:space="preserve"> </w:t>
      </w:r>
      <w:r w:rsidR="001363D4" w:rsidRPr="008F3F89">
        <w:t>Asset Lifecycle Management,</w:t>
      </w:r>
      <w:r w:rsidR="004A4717">
        <w:t xml:space="preserve"> </w:t>
      </w:r>
      <w:r w:rsidR="0021156B" w:rsidRPr="008F3F89">
        <w:t>Predictive Maintenance</w:t>
      </w:r>
      <w:r w:rsidRPr="008F3F89">
        <w:t>,</w:t>
      </w:r>
      <w:r w:rsidR="003E6EBC">
        <w:t xml:space="preserve"> Time </w:t>
      </w:r>
      <w:r w:rsidR="00A0767D">
        <w:t>series, Machine</w:t>
      </w:r>
      <w:r w:rsidRPr="008F3F89">
        <w:t xml:space="preserve"> Learning</w:t>
      </w:r>
      <w:r w:rsidR="004A4717">
        <w:t xml:space="preserve">, </w:t>
      </w:r>
      <w:r w:rsidR="008705A4" w:rsidRPr="008F3F89">
        <w:t>Deep Learning</w:t>
      </w:r>
      <w:r w:rsidR="004A4717">
        <w:t xml:space="preserve">, </w:t>
      </w:r>
      <w:r w:rsidR="008705A4" w:rsidRPr="008F3F89">
        <w:t>Big Data</w:t>
      </w:r>
      <w:r w:rsidR="004A4717">
        <w:t xml:space="preserve">, </w:t>
      </w:r>
      <w:r w:rsidR="008705A4" w:rsidRPr="008F3F89">
        <w:t>Analysis</w:t>
      </w:r>
      <w:r w:rsidR="004A4717">
        <w:t xml:space="preserve">, Railways, </w:t>
      </w:r>
      <w:r w:rsidR="001363D4" w:rsidRPr="008F3F89">
        <w:t>Metro Rail</w:t>
      </w:r>
      <w:r w:rsidR="004A4717">
        <w:t>.</w:t>
      </w:r>
    </w:p>
    <w:p w14:paraId="7B0042C7" w14:textId="540ECAB3" w:rsidR="00FF5FAE" w:rsidRPr="00B80AF1" w:rsidRDefault="004A4717" w:rsidP="00951279">
      <w:pPr>
        <w:spacing w:after="160" w:line="360" w:lineRule="auto"/>
        <w:jc w:val="left"/>
        <w:rPr>
          <w:rFonts w:asciiTheme="majorHAnsi" w:hAnsiTheme="majorHAnsi" w:cstheme="majorHAnsi"/>
          <w:szCs w:val="24"/>
        </w:rPr>
      </w:pPr>
      <w:r>
        <w:rPr>
          <w:rFonts w:asciiTheme="majorHAnsi" w:hAnsiTheme="majorHAnsi" w:cstheme="majorHAnsi"/>
          <w:szCs w:val="24"/>
        </w:rPr>
        <w:br w:type="page"/>
      </w:r>
    </w:p>
    <w:sdt>
      <w:sdtPr>
        <w:rPr>
          <w:rFonts w:asciiTheme="minorHAnsi" w:eastAsia="MS Gothic" w:hAnsiTheme="minorHAnsi" w:cstheme="minorBidi"/>
          <w:b w:val="0"/>
          <w:color w:val="auto"/>
          <w:sz w:val="24"/>
          <w:szCs w:val="22"/>
          <w:lang w:val="en-GB" w:eastAsia="zh-CN"/>
        </w:rPr>
        <w:id w:val="-1313245235"/>
        <w:docPartObj>
          <w:docPartGallery w:val="Table of Contents"/>
          <w:docPartUnique/>
        </w:docPartObj>
      </w:sdtPr>
      <w:sdtEndPr>
        <w:rPr>
          <w:bCs/>
          <w:noProof/>
        </w:rPr>
      </w:sdtEndPr>
      <w:sdtContent>
        <w:p w14:paraId="59CC5549" w14:textId="7FCC3A15" w:rsidR="003E4BCF" w:rsidRDefault="003E4BCF" w:rsidP="00951279">
          <w:pPr>
            <w:pStyle w:val="TOCHeading"/>
            <w:spacing w:line="360" w:lineRule="auto"/>
          </w:pPr>
          <w:r>
            <w:t>Table of Contents</w:t>
          </w:r>
        </w:p>
        <w:p w14:paraId="0B8C4C6B" w14:textId="1F1CE050" w:rsidR="00C9081B" w:rsidRDefault="003E4BCF">
          <w:pPr>
            <w:pStyle w:val="TOC1"/>
            <w:rPr>
              <w:rFonts w:eastAsiaTheme="minorEastAsia" w:cstheme="minorBidi"/>
              <w:b w:val="0"/>
              <w:bCs w:val="0"/>
              <w:i w:val="0"/>
              <w:iCs w:val="0"/>
              <w:noProof/>
              <w:kern w:val="2"/>
              <w:lang w:eastAsia="en-GB"/>
              <w14:ligatures w14:val="standardContextual"/>
            </w:rPr>
          </w:pPr>
          <w:r>
            <w:fldChar w:fldCharType="begin"/>
          </w:r>
          <w:r>
            <w:instrText xml:space="preserve"> TOC \o "1-3" \h \z \u </w:instrText>
          </w:r>
          <w:r>
            <w:fldChar w:fldCharType="separate"/>
          </w:r>
          <w:hyperlink w:anchor="_Toc176813615" w:history="1">
            <w:r w:rsidR="00C9081B" w:rsidRPr="009E6731">
              <w:rPr>
                <w:rStyle w:val="Hyperlink"/>
                <w:noProof/>
              </w:rPr>
              <w:t>Declaration</w:t>
            </w:r>
            <w:r w:rsidR="00C9081B">
              <w:rPr>
                <w:noProof/>
                <w:webHidden/>
              </w:rPr>
              <w:tab/>
            </w:r>
            <w:r w:rsidR="00C9081B">
              <w:rPr>
                <w:noProof/>
                <w:webHidden/>
              </w:rPr>
              <w:fldChar w:fldCharType="begin"/>
            </w:r>
            <w:r w:rsidR="00C9081B">
              <w:rPr>
                <w:noProof/>
                <w:webHidden/>
              </w:rPr>
              <w:instrText xml:space="preserve"> PAGEREF _Toc176813615 \h </w:instrText>
            </w:r>
            <w:r w:rsidR="00C9081B">
              <w:rPr>
                <w:noProof/>
                <w:webHidden/>
              </w:rPr>
            </w:r>
            <w:r w:rsidR="00C9081B">
              <w:rPr>
                <w:noProof/>
                <w:webHidden/>
              </w:rPr>
              <w:fldChar w:fldCharType="separate"/>
            </w:r>
            <w:r w:rsidR="00C9081B">
              <w:rPr>
                <w:noProof/>
                <w:webHidden/>
              </w:rPr>
              <w:t>i</w:t>
            </w:r>
            <w:r w:rsidR="00C9081B">
              <w:rPr>
                <w:noProof/>
                <w:webHidden/>
              </w:rPr>
              <w:fldChar w:fldCharType="end"/>
            </w:r>
          </w:hyperlink>
        </w:p>
        <w:p w14:paraId="205C695C" w14:textId="2AE504BE" w:rsidR="00C9081B" w:rsidRDefault="00C578AC">
          <w:pPr>
            <w:pStyle w:val="TOC1"/>
            <w:rPr>
              <w:rFonts w:eastAsiaTheme="minorEastAsia" w:cstheme="minorBidi"/>
              <w:b w:val="0"/>
              <w:bCs w:val="0"/>
              <w:i w:val="0"/>
              <w:iCs w:val="0"/>
              <w:noProof/>
              <w:kern w:val="2"/>
              <w:lang w:eastAsia="en-GB"/>
              <w14:ligatures w14:val="standardContextual"/>
            </w:rPr>
          </w:pPr>
          <w:hyperlink w:anchor="_Toc176813616" w:history="1">
            <w:r w:rsidR="00C9081B" w:rsidRPr="009E6731">
              <w:rPr>
                <w:rStyle w:val="Hyperlink"/>
                <w:noProof/>
              </w:rPr>
              <w:t>Acknowledgement</w:t>
            </w:r>
            <w:r w:rsidR="00C9081B">
              <w:rPr>
                <w:noProof/>
                <w:webHidden/>
              </w:rPr>
              <w:tab/>
            </w:r>
            <w:r w:rsidR="00C9081B">
              <w:rPr>
                <w:noProof/>
                <w:webHidden/>
              </w:rPr>
              <w:fldChar w:fldCharType="begin"/>
            </w:r>
            <w:r w:rsidR="00C9081B">
              <w:rPr>
                <w:noProof/>
                <w:webHidden/>
              </w:rPr>
              <w:instrText xml:space="preserve"> PAGEREF _Toc176813616 \h </w:instrText>
            </w:r>
            <w:r w:rsidR="00C9081B">
              <w:rPr>
                <w:noProof/>
                <w:webHidden/>
              </w:rPr>
            </w:r>
            <w:r w:rsidR="00C9081B">
              <w:rPr>
                <w:noProof/>
                <w:webHidden/>
              </w:rPr>
              <w:fldChar w:fldCharType="separate"/>
            </w:r>
            <w:r w:rsidR="00C9081B">
              <w:rPr>
                <w:noProof/>
                <w:webHidden/>
              </w:rPr>
              <w:t>ii</w:t>
            </w:r>
            <w:r w:rsidR="00C9081B">
              <w:rPr>
                <w:noProof/>
                <w:webHidden/>
              </w:rPr>
              <w:fldChar w:fldCharType="end"/>
            </w:r>
          </w:hyperlink>
        </w:p>
        <w:p w14:paraId="1442A2A6" w14:textId="0B3E8301" w:rsidR="00C9081B" w:rsidRDefault="00C578AC">
          <w:pPr>
            <w:pStyle w:val="TOC1"/>
            <w:rPr>
              <w:rFonts w:eastAsiaTheme="minorEastAsia" w:cstheme="minorBidi"/>
              <w:b w:val="0"/>
              <w:bCs w:val="0"/>
              <w:i w:val="0"/>
              <w:iCs w:val="0"/>
              <w:noProof/>
              <w:kern w:val="2"/>
              <w:lang w:eastAsia="en-GB"/>
              <w14:ligatures w14:val="standardContextual"/>
            </w:rPr>
          </w:pPr>
          <w:hyperlink w:anchor="_Toc176813617" w:history="1">
            <w:r w:rsidR="00C9081B" w:rsidRPr="009E6731">
              <w:rPr>
                <w:rStyle w:val="Hyperlink"/>
                <w:noProof/>
              </w:rPr>
              <w:t>Abstract</w:t>
            </w:r>
            <w:r w:rsidR="00C9081B">
              <w:rPr>
                <w:noProof/>
                <w:webHidden/>
              </w:rPr>
              <w:tab/>
            </w:r>
            <w:r w:rsidR="00C9081B">
              <w:rPr>
                <w:noProof/>
                <w:webHidden/>
              </w:rPr>
              <w:fldChar w:fldCharType="begin"/>
            </w:r>
            <w:r w:rsidR="00C9081B">
              <w:rPr>
                <w:noProof/>
                <w:webHidden/>
              </w:rPr>
              <w:instrText xml:space="preserve"> PAGEREF _Toc176813617 \h </w:instrText>
            </w:r>
            <w:r w:rsidR="00C9081B">
              <w:rPr>
                <w:noProof/>
                <w:webHidden/>
              </w:rPr>
            </w:r>
            <w:r w:rsidR="00C9081B">
              <w:rPr>
                <w:noProof/>
                <w:webHidden/>
              </w:rPr>
              <w:fldChar w:fldCharType="separate"/>
            </w:r>
            <w:r w:rsidR="00C9081B">
              <w:rPr>
                <w:noProof/>
                <w:webHidden/>
              </w:rPr>
              <w:t>iii</w:t>
            </w:r>
            <w:r w:rsidR="00C9081B">
              <w:rPr>
                <w:noProof/>
                <w:webHidden/>
              </w:rPr>
              <w:fldChar w:fldCharType="end"/>
            </w:r>
          </w:hyperlink>
        </w:p>
        <w:p w14:paraId="5B6684EF" w14:textId="51F71AE5" w:rsidR="00C9081B" w:rsidRDefault="00C578AC">
          <w:pPr>
            <w:pStyle w:val="TOC1"/>
            <w:rPr>
              <w:rFonts w:eastAsiaTheme="minorEastAsia" w:cstheme="minorBidi"/>
              <w:b w:val="0"/>
              <w:bCs w:val="0"/>
              <w:i w:val="0"/>
              <w:iCs w:val="0"/>
              <w:noProof/>
              <w:kern w:val="2"/>
              <w:lang w:eastAsia="en-GB"/>
              <w14:ligatures w14:val="standardContextual"/>
            </w:rPr>
          </w:pPr>
          <w:hyperlink w:anchor="_Toc176813618" w:history="1">
            <w:r w:rsidR="00C9081B" w:rsidRPr="009E6731">
              <w:rPr>
                <w:rStyle w:val="Hyperlink"/>
                <w:noProof/>
              </w:rPr>
              <w:t>List of Figures</w:t>
            </w:r>
            <w:r w:rsidR="00C9081B">
              <w:rPr>
                <w:noProof/>
                <w:webHidden/>
              </w:rPr>
              <w:tab/>
            </w:r>
            <w:r w:rsidR="00C9081B">
              <w:rPr>
                <w:noProof/>
                <w:webHidden/>
              </w:rPr>
              <w:fldChar w:fldCharType="begin"/>
            </w:r>
            <w:r w:rsidR="00C9081B">
              <w:rPr>
                <w:noProof/>
                <w:webHidden/>
              </w:rPr>
              <w:instrText xml:space="preserve"> PAGEREF _Toc176813618 \h </w:instrText>
            </w:r>
            <w:r w:rsidR="00C9081B">
              <w:rPr>
                <w:noProof/>
                <w:webHidden/>
              </w:rPr>
            </w:r>
            <w:r w:rsidR="00C9081B">
              <w:rPr>
                <w:noProof/>
                <w:webHidden/>
              </w:rPr>
              <w:fldChar w:fldCharType="separate"/>
            </w:r>
            <w:r w:rsidR="00C9081B">
              <w:rPr>
                <w:noProof/>
                <w:webHidden/>
              </w:rPr>
              <w:t>vi</w:t>
            </w:r>
            <w:r w:rsidR="00C9081B">
              <w:rPr>
                <w:noProof/>
                <w:webHidden/>
              </w:rPr>
              <w:fldChar w:fldCharType="end"/>
            </w:r>
          </w:hyperlink>
        </w:p>
        <w:p w14:paraId="07069B5F" w14:textId="2DFA5636" w:rsidR="00C9081B" w:rsidRDefault="00C578AC">
          <w:pPr>
            <w:pStyle w:val="TOC1"/>
            <w:rPr>
              <w:rFonts w:eastAsiaTheme="minorEastAsia" w:cstheme="minorBidi"/>
              <w:b w:val="0"/>
              <w:bCs w:val="0"/>
              <w:i w:val="0"/>
              <w:iCs w:val="0"/>
              <w:noProof/>
              <w:kern w:val="2"/>
              <w:lang w:eastAsia="en-GB"/>
              <w14:ligatures w14:val="standardContextual"/>
            </w:rPr>
          </w:pPr>
          <w:hyperlink w:anchor="_Toc176813619" w:history="1">
            <w:r w:rsidR="00C9081B" w:rsidRPr="009E6731">
              <w:rPr>
                <w:rStyle w:val="Hyperlink"/>
                <w:noProof/>
              </w:rPr>
              <w:t>List of Tables</w:t>
            </w:r>
            <w:r w:rsidR="00C9081B">
              <w:rPr>
                <w:noProof/>
                <w:webHidden/>
              </w:rPr>
              <w:tab/>
            </w:r>
            <w:r w:rsidR="00C9081B">
              <w:rPr>
                <w:noProof/>
                <w:webHidden/>
              </w:rPr>
              <w:fldChar w:fldCharType="begin"/>
            </w:r>
            <w:r w:rsidR="00C9081B">
              <w:rPr>
                <w:noProof/>
                <w:webHidden/>
              </w:rPr>
              <w:instrText xml:space="preserve"> PAGEREF _Toc176813619 \h </w:instrText>
            </w:r>
            <w:r w:rsidR="00C9081B">
              <w:rPr>
                <w:noProof/>
                <w:webHidden/>
              </w:rPr>
            </w:r>
            <w:r w:rsidR="00C9081B">
              <w:rPr>
                <w:noProof/>
                <w:webHidden/>
              </w:rPr>
              <w:fldChar w:fldCharType="separate"/>
            </w:r>
            <w:r w:rsidR="00C9081B">
              <w:rPr>
                <w:noProof/>
                <w:webHidden/>
              </w:rPr>
              <w:t>viii</w:t>
            </w:r>
            <w:r w:rsidR="00C9081B">
              <w:rPr>
                <w:noProof/>
                <w:webHidden/>
              </w:rPr>
              <w:fldChar w:fldCharType="end"/>
            </w:r>
          </w:hyperlink>
        </w:p>
        <w:p w14:paraId="2383371F" w14:textId="2ACD7213" w:rsidR="00C9081B" w:rsidRDefault="00C578AC">
          <w:pPr>
            <w:pStyle w:val="TOC1"/>
            <w:rPr>
              <w:rFonts w:eastAsiaTheme="minorEastAsia" w:cstheme="minorBidi"/>
              <w:b w:val="0"/>
              <w:bCs w:val="0"/>
              <w:i w:val="0"/>
              <w:iCs w:val="0"/>
              <w:noProof/>
              <w:kern w:val="2"/>
              <w:lang w:eastAsia="en-GB"/>
              <w14:ligatures w14:val="standardContextual"/>
            </w:rPr>
          </w:pPr>
          <w:hyperlink w:anchor="_Toc176813620" w:history="1">
            <w:r w:rsidR="00C9081B" w:rsidRPr="009E6731">
              <w:rPr>
                <w:rStyle w:val="Hyperlink"/>
                <w:noProof/>
              </w:rPr>
              <w:t>List of Abbreviations</w:t>
            </w:r>
            <w:r w:rsidR="00C9081B">
              <w:rPr>
                <w:noProof/>
                <w:webHidden/>
              </w:rPr>
              <w:tab/>
            </w:r>
            <w:r w:rsidR="00C9081B">
              <w:rPr>
                <w:noProof/>
                <w:webHidden/>
              </w:rPr>
              <w:fldChar w:fldCharType="begin"/>
            </w:r>
            <w:r w:rsidR="00C9081B">
              <w:rPr>
                <w:noProof/>
                <w:webHidden/>
              </w:rPr>
              <w:instrText xml:space="preserve"> PAGEREF _Toc176813620 \h </w:instrText>
            </w:r>
            <w:r w:rsidR="00C9081B">
              <w:rPr>
                <w:noProof/>
                <w:webHidden/>
              </w:rPr>
            </w:r>
            <w:r w:rsidR="00C9081B">
              <w:rPr>
                <w:noProof/>
                <w:webHidden/>
              </w:rPr>
              <w:fldChar w:fldCharType="separate"/>
            </w:r>
            <w:r w:rsidR="00C9081B">
              <w:rPr>
                <w:noProof/>
                <w:webHidden/>
              </w:rPr>
              <w:t>ix</w:t>
            </w:r>
            <w:r w:rsidR="00C9081B">
              <w:rPr>
                <w:noProof/>
                <w:webHidden/>
              </w:rPr>
              <w:fldChar w:fldCharType="end"/>
            </w:r>
          </w:hyperlink>
        </w:p>
        <w:p w14:paraId="7BE66F28" w14:textId="79F47C95" w:rsidR="00C9081B" w:rsidRDefault="00C578AC">
          <w:pPr>
            <w:pStyle w:val="TOC1"/>
            <w:rPr>
              <w:rFonts w:eastAsiaTheme="minorEastAsia" w:cstheme="minorBidi"/>
              <w:b w:val="0"/>
              <w:bCs w:val="0"/>
              <w:i w:val="0"/>
              <w:iCs w:val="0"/>
              <w:noProof/>
              <w:kern w:val="2"/>
              <w:lang w:eastAsia="en-GB"/>
              <w14:ligatures w14:val="standardContextual"/>
            </w:rPr>
          </w:pPr>
          <w:hyperlink w:anchor="_Toc176813621" w:history="1">
            <w:r w:rsidR="00C9081B" w:rsidRPr="009E6731">
              <w:rPr>
                <w:rStyle w:val="Hyperlink"/>
                <w:noProof/>
              </w:rPr>
              <w:t>1.0 INTRODUCTION</w:t>
            </w:r>
            <w:r w:rsidR="00C9081B">
              <w:rPr>
                <w:noProof/>
                <w:webHidden/>
              </w:rPr>
              <w:tab/>
            </w:r>
            <w:r w:rsidR="00C9081B">
              <w:rPr>
                <w:noProof/>
                <w:webHidden/>
              </w:rPr>
              <w:fldChar w:fldCharType="begin"/>
            </w:r>
            <w:r w:rsidR="00C9081B">
              <w:rPr>
                <w:noProof/>
                <w:webHidden/>
              </w:rPr>
              <w:instrText xml:space="preserve"> PAGEREF _Toc176813621 \h </w:instrText>
            </w:r>
            <w:r w:rsidR="00C9081B">
              <w:rPr>
                <w:noProof/>
                <w:webHidden/>
              </w:rPr>
            </w:r>
            <w:r w:rsidR="00C9081B">
              <w:rPr>
                <w:noProof/>
                <w:webHidden/>
              </w:rPr>
              <w:fldChar w:fldCharType="separate"/>
            </w:r>
            <w:r w:rsidR="00C9081B">
              <w:rPr>
                <w:noProof/>
                <w:webHidden/>
              </w:rPr>
              <w:t>1</w:t>
            </w:r>
            <w:r w:rsidR="00C9081B">
              <w:rPr>
                <w:noProof/>
                <w:webHidden/>
              </w:rPr>
              <w:fldChar w:fldCharType="end"/>
            </w:r>
          </w:hyperlink>
        </w:p>
        <w:p w14:paraId="52435BFF" w14:textId="7E9B4E2A"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22" w:history="1">
            <w:r w:rsidR="00C9081B" w:rsidRPr="009E6731">
              <w:rPr>
                <w:rStyle w:val="Hyperlink"/>
                <w:noProof/>
              </w:rPr>
              <w:t>1.1 Background</w:t>
            </w:r>
            <w:r w:rsidR="00C9081B">
              <w:rPr>
                <w:noProof/>
                <w:webHidden/>
              </w:rPr>
              <w:tab/>
            </w:r>
            <w:r w:rsidR="00C9081B">
              <w:rPr>
                <w:noProof/>
                <w:webHidden/>
              </w:rPr>
              <w:fldChar w:fldCharType="begin"/>
            </w:r>
            <w:r w:rsidR="00C9081B">
              <w:rPr>
                <w:noProof/>
                <w:webHidden/>
              </w:rPr>
              <w:instrText xml:space="preserve"> PAGEREF _Toc176813622 \h </w:instrText>
            </w:r>
            <w:r w:rsidR="00C9081B">
              <w:rPr>
                <w:noProof/>
                <w:webHidden/>
              </w:rPr>
            </w:r>
            <w:r w:rsidR="00C9081B">
              <w:rPr>
                <w:noProof/>
                <w:webHidden/>
              </w:rPr>
              <w:fldChar w:fldCharType="separate"/>
            </w:r>
            <w:r w:rsidR="00C9081B">
              <w:rPr>
                <w:noProof/>
                <w:webHidden/>
              </w:rPr>
              <w:t>1</w:t>
            </w:r>
            <w:r w:rsidR="00C9081B">
              <w:rPr>
                <w:noProof/>
                <w:webHidden/>
              </w:rPr>
              <w:fldChar w:fldCharType="end"/>
            </w:r>
          </w:hyperlink>
        </w:p>
        <w:p w14:paraId="7D2D393F" w14:textId="7DD08394"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23" w:history="1">
            <w:r w:rsidR="00C9081B" w:rsidRPr="009E6731">
              <w:rPr>
                <w:rStyle w:val="Hyperlink"/>
                <w:noProof/>
              </w:rPr>
              <w:t>1.2 Problem Statement</w:t>
            </w:r>
            <w:r w:rsidR="00C9081B">
              <w:rPr>
                <w:noProof/>
                <w:webHidden/>
              </w:rPr>
              <w:tab/>
            </w:r>
            <w:r w:rsidR="00C9081B">
              <w:rPr>
                <w:noProof/>
                <w:webHidden/>
              </w:rPr>
              <w:fldChar w:fldCharType="begin"/>
            </w:r>
            <w:r w:rsidR="00C9081B">
              <w:rPr>
                <w:noProof/>
                <w:webHidden/>
              </w:rPr>
              <w:instrText xml:space="preserve"> PAGEREF _Toc176813623 \h </w:instrText>
            </w:r>
            <w:r w:rsidR="00C9081B">
              <w:rPr>
                <w:noProof/>
                <w:webHidden/>
              </w:rPr>
            </w:r>
            <w:r w:rsidR="00C9081B">
              <w:rPr>
                <w:noProof/>
                <w:webHidden/>
              </w:rPr>
              <w:fldChar w:fldCharType="separate"/>
            </w:r>
            <w:r w:rsidR="00C9081B">
              <w:rPr>
                <w:noProof/>
                <w:webHidden/>
              </w:rPr>
              <w:t>5</w:t>
            </w:r>
            <w:r w:rsidR="00C9081B">
              <w:rPr>
                <w:noProof/>
                <w:webHidden/>
              </w:rPr>
              <w:fldChar w:fldCharType="end"/>
            </w:r>
          </w:hyperlink>
        </w:p>
        <w:p w14:paraId="4AFA3081" w14:textId="64994E5E"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24" w:history="1">
            <w:r w:rsidR="00C9081B" w:rsidRPr="009E6731">
              <w:rPr>
                <w:rStyle w:val="Hyperlink"/>
                <w:noProof/>
              </w:rPr>
              <w:t>1.3 Significance of the research</w:t>
            </w:r>
            <w:r w:rsidR="00C9081B">
              <w:rPr>
                <w:noProof/>
                <w:webHidden/>
              </w:rPr>
              <w:tab/>
            </w:r>
            <w:r w:rsidR="00C9081B">
              <w:rPr>
                <w:noProof/>
                <w:webHidden/>
              </w:rPr>
              <w:fldChar w:fldCharType="begin"/>
            </w:r>
            <w:r w:rsidR="00C9081B">
              <w:rPr>
                <w:noProof/>
                <w:webHidden/>
              </w:rPr>
              <w:instrText xml:space="preserve"> PAGEREF _Toc176813624 \h </w:instrText>
            </w:r>
            <w:r w:rsidR="00C9081B">
              <w:rPr>
                <w:noProof/>
                <w:webHidden/>
              </w:rPr>
            </w:r>
            <w:r w:rsidR="00C9081B">
              <w:rPr>
                <w:noProof/>
                <w:webHidden/>
              </w:rPr>
              <w:fldChar w:fldCharType="separate"/>
            </w:r>
            <w:r w:rsidR="00C9081B">
              <w:rPr>
                <w:noProof/>
                <w:webHidden/>
              </w:rPr>
              <w:t>7</w:t>
            </w:r>
            <w:r w:rsidR="00C9081B">
              <w:rPr>
                <w:noProof/>
                <w:webHidden/>
              </w:rPr>
              <w:fldChar w:fldCharType="end"/>
            </w:r>
          </w:hyperlink>
        </w:p>
        <w:p w14:paraId="7B23A033" w14:textId="26ABE309"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25" w:history="1">
            <w:r w:rsidR="00C9081B" w:rsidRPr="009E6731">
              <w:rPr>
                <w:rStyle w:val="Hyperlink"/>
                <w:noProof/>
              </w:rPr>
              <w:t>1.4 Research Aim and Objectives</w:t>
            </w:r>
            <w:r w:rsidR="00C9081B">
              <w:rPr>
                <w:noProof/>
                <w:webHidden/>
              </w:rPr>
              <w:tab/>
            </w:r>
            <w:r w:rsidR="00C9081B">
              <w:rPr>
                <w:noProof/>
                <w:webHidden/>
              </w:rPr>
              <w:fldChar w:fldCharType="begin"/>
            </w:r>
            <w:r w:rsidR="00C9081B">
              <w:rPr>
                <w:noProof/>
                <w:webHidden/>
              </w:rPr>
              <w:instrText xml:space="preserve"> PAGEREF _Toc176813625 \h </w:instrText>
            </w:r>
            <w:r w:rsidR="00C9081B">
              <w:rPr>
                <w:noProof/>
                <w:webHidden/>
              </w:rPr>
            </w:r>
            <w:r w:rsidR="00C9081B">
              <w:rPr>
                <w:noProof/>
                <w:webHidden/>
              </w:rPr>
              <w:fldChar w:fldCharType="separate"/>
            </w:r>
            <w:r w:rsidR="00C9081B">
              <w:rPr>
                <w:noProof/>
                <w:webHidden/>
              </w:rPr>
              <w:t>8</w:t>
            </w:r>
            <w:r w:rsidR="00C9081B">
              <w:rPr>
                <w:noProof/>
                <w:webHidden/>
              </w:rPr>
              <w:fldChar w:fldCharType="end"/>
            </w:r>
          </w:hyperlink>
        </w:p>
        <w:p w14:paraId="20C5AE7A" w14:textId="0D748B4C"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26" w:history="1">
            <w:r w:rsidR="00C9081B" w:rsidRPr="009E6731">
              <w:rPr>
                <w:rStyle w:val="Hyperlink"/>
                <w:noProof/>
              </w:rPr>
              <w:t>1.4.1 Overall Aim</w:t>
            </w:r>
            <w:r w:rsidR="00C9081B">
              <w:rPr>
                <w:noProof/>
                <w:webHidden/>
              </w:rPr>
              <w:tab/>
            </w:r>
            <w:r w:rsidR="00C9081B">
              <w:rPr>
                <w:noProof/>
                <w:webHidden/>
              </w:rPr>
              <w:fldChar w:fldCharType="begin"/>
            </w:r>
            <w:r w:rsidR="00C9081B">
              <w:rPr>
                <w:noProof/>
                <w:webHidden/>
              </w:rPr>
              <w:instrText xml:space="preserve"> PAGEREF _Toc176813626 \h </w:instrText>
            </w:r>
            <w:r w:rsidR="00C9081B">
              <w:rPr>
                <w:noProof/>
                <w:webHidden/>
              </w:rPr>
            </w:r>
            <w:r w:rsidR="00C9081B">
              <w:rPr>
                <w:noProof/>
                <w:webHidden/>
              </w:rPr>
              <w:fldChar w:fldCharType="separate"/>
            </w:r>
            <w:r w:rsidR="00C9081B">
              <w:rPr>
                <w:noProof/>
                <w:webHidden/>
              </w:rPr>
              <w:t>8</w:t>
            </w:r>
            <w:r w:rsidR="00C9081B">
              <w:rPr>
                <w:noProof/>
                <w:webHidden/>
              </w:rPr>
              <w:fldChar w:fldCharType="end"/>
            </w:r>
          </w:hyperlink>
        </w:p>
        <w:p w14:paraId="5AC3522A" w14:textId="45553960"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27" w:history="1">
            <w:r w:rsidR="00C9081B" w:rsidRPr="009E6731">
              <w:rPr>
                <w:rStyle w:val="Hyperlink"/>
                <w:noProof/>
              </w:rPr>
              <w:t>1.4.2 Objectives</w:t>
            </w:r>
            <w:r w:rsidR="00C9081B">
              <w:rPr>
                <w:noProof/>
                <w:webHidden/>
              </w:rPr>
              <w:tab/>
            </w:r>
            <w:r w:rsidR="00C9081B">
              <w:rPr>
                <w:noProof/>
                <w:webHidden/>
              </w:rPr>
              <w:fldChar w:fldCharType="begin"/>
            </w:r>
            <w:r w:rsidR="00C9081B">
              <w:rPr>
                <w:noProof/>
                <w:webHidden/>
              </w:rPr>
              <w:instrText xml:space="preserve"> PAGEREF _Toc176813627 \h </w:instrText>
            </w:r>
            <w:r w:rsidR="00C9081B">
              <w:rPr>
                <w:noProof/>
                <w:webHidden/>
              </w:rPr>
            </w:r>
            <w:r w:rsidR="00C9081B">
              <w:rPr>
                <w:noProof/>
                <w:webHidden/>
              </w:rPr>
              <w:fldChar w:fldCharType="separate"/>
            </w:r>
            <w:r w:rsidR="00C9081B">
              <w:rPr>
                <w:noProof/>
                <w:webHidden/>
              </w:rPr>
              <w:t>8</w:t>
            </w:r>
            <w:r w:rsidR="00C9081B">
              <w:rPr>
                <w:noProof/>
                <w:webHidden/>
              </w:rPr>
              <w:fldChar w:fldCharType="end"/>
            </w:r>
          </w:hyperlink>
        </w:p>
        <w:p w14:paraId="1233F8EA" w14:textId="5EC8B7AB"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28" w:history="1">
            <w:r w:rsidR="00C9081B" w:rsidRPr="009E6731">
              <w:rPr>
                <w:rStyle w:val="Hyperlink"/>
                <w:noProof/>
              </w:rPr>
              <w:t>1.5 Research Hypothesis</w:t>
            </w:r>
            <w:r w:rsidR="00C9081B">
              <w:rPr>
                <w:noProof/>
                <w:webHidden/>
              </w:rPr>
              <w:tab/>
            </w:r>
            <w:r w:rsidR="00C9081B">
              <w:rPr>
                <w:noProof/>
                <w:webHidden/>
              </w:rPr>
              <w:fldChar w:fldCharType="begin"/>
            </w:r>
            <w:r w:rsidR="00C9081B">
              <w:rPr>
                <w:noProof/>
                <w:webHidden/>
              </w:rPr>
              <w:instrText xml:space="preserve"> PAGEREF _Toc176813628 \h </w:instrText>
            </w:r>
            <w:r w:rsidR="00C9081B">
              <w:rPr>
                <w:noProof/>
                <w:webHidden/>
              </w:rPr>
            </w:r>
            <w:r w:rsidR="00C9081B">
              <w:rPr>
                <w:noProof/>
                <w:webHidden/>
              </w:rPr>
              <w:fldChar w:fldCharType="separate"/>
            </w:r>
            <w:r w:rsidR="00C9081B">
              <w:rPr>
                <w:noProof/>
                <w:webHidden/>
              </w:rPr>
              <w:t>9</w:t>
            </w:r>
            <w:r w:rsidR="00C9081B">
              <w:rPr>
                <w:noProof/>
                <w:webHidden/>
              </w:rPr>
              <w:fldChar w:fldCharType="end"/>
            </w:r>
          </w:hyperlink>
        </w:p>
        <w:p w14:paraId="6EE0F2CF" w14:textId="1200960E"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29" w:history="1">
            <w:r w:rsidR="00C9081B" w:rsidRPr="009E6731">
              <w:rPr>
                <w:rStyle w:val="Hyperlink"/>
                <w:noProof/>
              </w:rPr>
              <w:t>1.6 Research Questions</w:t>
            </w:r>
            <w:r w:rsidR="00C9081B">
              <w:rPr>
                <w:noProof/>
                <w:webHidden/>
              </w:rPr>
              <w:tab/>
            </w:r>
            <w:r w:rsidR="00C9081B">
              <w:rPr>
                <w:noProof/>
                <w:webHidden/>
              </w:rPr>
              <w:fldChar w:fldCharType="begin"/>
            </w:r>
            <w:r w:rsidR="00C9081B">
              <w:rPr>
                <w:noProof/>
                <w:webHidden/>
              </w:rPr>
              <w:instrText xml:space="preserve"> PAGEREF _Toc176813629 \h </w:instrText>
            </w:r>
            <w:r w:rsidR="00C9081B">
              <w:rPr>
                <w:noProof/>
                <w:webHidden/>
              </w:rPr>
            </w:r>
            <w:r w:rsidR="00C9081B">
              <w:rPr>
                <w:noProof/>
                <w:webHidden/>
              </w:rPr>
              <w:fldChar w:fldCharType="separate"/>
            </w:r>
            <w:r w:rsidR="00C9081B">
              <w:rPr>
                <w:noProof/>
                <w:webHidden/>
              </w:rPr>
              <w:t>10</w:t>
            </w:r>
            <w:r w:rsidR="00C9081B">
              <w:rPr>
                <w:noProof/>
                <w:webHidden/>
              </w:rPr>
              <w:fldChar w:fldCharType="end"/>
            </w:r>
          </w:hyperlink>
        </w:p>
        <w:p w14:paraId="46CFEC2E" w14:textId="117560F8"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30" w:history="1">
            <w:r w:rsidR="00C9081B" w:rsidRPr="009E6731">
              <w:rPr>
                <w:rStyle w:val="Hyperlink"/>
                <w:noProof/>
              </w:rPr>
              <w:t>1.6 Scope of Study</w:t>
            </w:r>
            <w:r w:rsidR="00C9081B">
              <w:rPr>
                <w:noProof/>
                <w:webHidden/>
              </w:rPr>
              <w:tab/>
            </w:r>
            <w:r w:rsidR="00C9081B">
              <w:rPr>
                <w:noProof/>
                <w:webHidden/>
              </w:rPr>
              <w:fldChar w:fldCharType="begin"/>
            </w:r>
            <w:r w:rsidR="00C9081B">
              <w:rPr>
                <w:noProof/>
                <w:webHidden/>
              </w:rPr>
              <w:instrText xml:space="preserve"> PAGEREF _Toc176813630 \h </w:instrText>
            </w:r>
            <w:r w:rsidR="00C9081B">
              <w:rPr>
                <w:noProof/>
                <w:webHidden/>
              </w:rPr>
            </w:r>
            <w:r w:rsidR="00C9081B">
              <w:rPr>
                <w:noProof/>
                <w:webHidden/>
              </w:rPr>
              <w:fldChar w:fldCharType="separate"/>
            </w:r>
            <w:r w:rsidR="00C9081B">
              <w:rPr>
                <w:noProof/>
                <w:webHidden/>
              </w:rPr>
              <w:t>11</w:t>
            </w:r>
            <w:r w:rsidR="00C9081B">
              <w:rPr>
                <w:noProof/>
                <w:webHidden/>
              </w:rPr>
              <w:fldChar w:fldCharType="end"/>
            </w:r>
          </w:hyperlink>
        </w:p>
        <w:p w14:paraId="31A479A7" w14:textId="09B7B6A0"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31" w:history="1">
            <w:r w:rsidR="00C9081B" w:rsidRPr="009E6731">
              <w:rPr>
                <w:rStyle w:val="Hyperlink"/>
                <w:noProof/>
              </w:rPr>
              <w:t>1.7 Thesis Organization</w:t>
            </w:r>
            <w:r w:rsidR="00C9081B">
              <w:rPr>
                <w:noProof/>
                <w:webHidden/>
              </w:rPr>
              <w:tab/>
            </w:r>
            <w:r w:rsidR="00C9081B">
              <w:rPr>
                <w:noProof/>
                <w:webHidden/>
              </w:rPr>
              <w:fldChar w:fldCharType="begin"/>
            </w:r>
            <w:r w:rsidR="00C9081B">
              <w:rPr>
                <w:noProof/>
                <w:webHidden/>
              </w:rPr>
              <w:instrText xml:space="preserve"> PAGEREF _Toc176813631 \h </w:instrText>
            </w:r>
            <w:r w:rsidR="00C9081B">
              <w:rPr>
                <w:noProof/>
                <w:webHidden/>
              </w:rPr>
            </w:r>
            <w:r w:rsidR="00C9081B">
              <w:rPr>
                <w:noProof/>
                <w:webHidden/>
              </w:rPr>
              <w:fldChar w:fldCharType="separate"/>
            </w:r>
            <w:r w:rsidR="00C9081B">
              <w:rPr>
                <w:noProof/>
                <w:webHidden/>
              </w:rPr>
              <w:t>12</w:t>
            </w:r>
            <w:r w:rsidR="00C9081B">
              <w:rPr>
                <w:noProof/>
                <w:webHidden/>
              </w:rPr>
              <w:fldChar w:fldCharType="end"/>
            </w:r>
          </w:hyperlink>
        </w:p>
        <w:p w14:paraId="0DDBC673" w14:textId="31AADE4A" w:rsidR="00C9081B" w:rsidRDefault="00C578AC">
          <w:pPr>
            <w:pStyle w:val="TOC1"/>
            <w:rPr>
              <w:rFonts w:eastAsiaTheme="minorEastAsia" w:cstheme="minorBidi"/>
              <w:b w:val="0"/>
              <w:bCs w:val="0"/>
              <w:i w:val="0"/>
              <w:iCs w:val="0"/>
              <w:noProof/>
              <w:kern w:val="2"/>
              <w:lang w:eastAsia="en-GB"/>
              <w14:ligatures w14:val="standardContextual"/>
            </w:rPr>
          </w:pPr>
          <w:hyperlink w:anchor="_Toc176813632" w:history="1">
            <w:r w:rsidR="00C9081B" w:rsidRPr="009E6731">
              <w:rPr>
                <w:rStyle w:val="Hyperlink"/>
                <w:noProof/>
              </w:rPr>
              <w:t>2.0 LITERATURE REVIEW</w:t>
            </w:r>
            <w:r w:rsidR="00C9081B">
              <w:rPr>
                <w:noProof/>
                <w:webHidden/>
              </w:rPr>
              <w:tab/>
            </w:r>
            <w:r w:rsidR="00C9081B">
              <w:rPr>
                <w:noProof/>
                <w:webHidden/>
              </w:rPr>
              <w:fldChar w:fldCharType="begin"/>
            </w:r>
            <w:r w:rsidR="00C9081B">
              <w:rPr>
                <w:noProof/>
                <w:webHidden/>
              </w:rPr>
              <w:instrText xml:space="preserve"> PAGEREF _Toc176813632 \h </w:instrText>
            </w:r>
            <w:r w:rsidR="00C9081B">
              <w:rPr>
                <w:noProof/>
                <w:webHidden/>
              </w:rPr>
            </w:r>
            <w:r w:rsidR="00C9081B">
              <w:rPr>
                <w:noProof/>
                <w:webHidden/>
              </w:rPr>
              <w:fldChar w:fldCharType="separate"/>
            </w:r>
            <w:r w:rsidR="00C9081B">
              <w:rPr>
                <w:noProof/>
                <w:webHidden/>
              </w:rPr>
              <w:t>13</w:t>
            </w:r>
            <w:r w:rsidR="00C9081B">
              <w:rPr>
                <w:noProof/>
                <w:webHidden/>
              </w:rPr>
              <w:fldChar w:fldCharType="end"/>
            </w:r>
          </w:hyperlink>
        </w:p>
        <w:p w14:paraId="4358E7E5" w14:textId="2CC89777"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33" w:history="1">
            <w:r w:rsidR="00C9081B" w:rsidRPr="009E6731">
              <w:rPr>
                <w:rStyle w:val="Hyperlink"/>
                <w:noProof/>
              </w:rPr>
              <w:t>2.1 Key Concepts, Theories and Studies</w:t>
            </w:r>
            <w:r w:rsidR="00C9081B">
              <w:rPr>
                <w:noProof/>
                <w:webHidden/>
              </w:rPr>
              <w:tab/>
            </w:r>
            <w:r w:rsidR="00C9081B">
              <w:rPr>
                <w:noProof/>
                <w:webHidden/>
              </w:rPr>
              <w:fldChar w:fldCharType="begin"/>
            </w:r>
            <w:r w:rsidR="00C9081B">
              <w:rPr>
                <w:noProof/>
                <w:webHidden/>
              </w:rPr>
              <w:instrText xml:space="preserve"> PAGEREF _Toc176813633 \h </w:instrText>
            </w:r>
            <w:r w:rsidR="00C9081B">
              <w:rPr>
                <w:noProof/>
                <w:webHidden/>
              </w:rPr>
            </w:r>
            <w:r w:rsidR="00C9081B">
              <w:rPr>
                <w:noProof/>
                <w:webHidden/>
              </w:rPr>
              <w:fldChar w:fldCharType="separate"/>
            </w:r>
            <w:r w:rsidR="00C9081B">
              <w:rPr>
                <w:noProof/>
                <w:webHidden/>
              </w:rPr>
              <w:t>13</w:t>
            </w:r>
            <w:r w:rsidR="00C9081B">
              <w:rPr>
                <w:noProof/>
                <w:webHidden/>
              </w:rPr>
              <w:fldChar w:fldCharType="end"/>
            </w:r>
          </w:hyperlink>
        </w:p>
        <w:p w14:paraId="44C505EC" w14:textId="131E4617"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34" w:history="1">
            <w:r w:rsidR="00C9081B" w:rsidRPr="009E6731">
              <w:rPr>
                <w:rStyle w:val="Hyperlink"/>
                <w:noProof/>
              </w:rPr>
              <w:t>2.1.1 Systematic Review Method</w:t>
            </w:r>
            <w:r w:rsidR="00C9081B">
              <w:rPr>
                <w:noProof/>
                <w:webHidden/>
              </w:rPr>
              <w:tab/>
            </w:r>
            <w:r w:rsidR="00C9081B">
              <w:rPr>
                <w:noProof/>
                <w:webHidden/>
              </w:rPr>
              <w:fldChar w:fldCharType="begin"/>
            </w:r>
            <w:r w:rsidR="00C9081B">
              <w:rPr>
                <w:noProof/>
                <w:webHidden/>
              </w:rPr>
              <w:instrText xml:space="preserve"> PAGEREF _Toc176813634 \h </w:instrText>
            </w:r>
            <w:r w:rsidR="00C9081B">
              <w:rPr>
                <w:noProof/>
                <w:webHidden/>
              </w:rPr>
            </w:r>
            <w:r w:rsidR="00C9081B">
              <w:rPr>
                <w:noProof/>
                <w:webHidden/>
              </w:rPr>
              <w:fldChar w:fldCharType="separate"/>
            </w:r>
            <w:r w:rsidR="00C9081B">
              <w:rPr>
                <w:noProof/>
                <w:webHidden/>
              </w:rPr>
              <w:t>14</w:t>
            </w:r>
            <w:r w:rsidR="00C9081B">
              <w:rPr>
                <w:noProof/>
                <w:webHidden/>
              </w:rPr>
              <w:fldChar w:fldCharType="end"/>
            </w:r>
          </w:hyperlink>
        </w:p>
        <w:p w14:paraId="5580FE62" w14:textId="71750687"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35" w:history="1">
            <w:r w:rsidR="00C9081B" w:rsidRPr="009E6731">
              <w:rPr>
                <w:rStyle w:val="Hyperlink"/>
                <w:noProof/>
              </w:rPr>
              <w:t>2.1.2 Key Theories and Studies</w:t>
            </w:r>
            <w:r w:rsidR="00C9081B">
              <w:rPr>
                <w:noProof/>
                <w:webHidden/>
              </w:rPr>
              <w:tab/>
            </w:r>
            <w:r w:rsidR="00C9081B">
              <w:rPr>
                <w:noProof/>
                <w:webHidden/>
              </w:rPr>
              <w:fldChar w:fldCharType="begin"/>
            </w:r>
            <w:r w:rsidR="00C9081B">
              <w:rPr>
                <w:noProof/>
                <w:webHidden/>
              </w:rPr>
              <w:instrText xml:space="preserve"> PAGEREF _Toc176813635 \h </w:instrText>
            </w:r>
            <w:r w:rsidR="00C9081B">
              <w:rPr>
                <w:noProof/>
                <w:webHidden/>
              </w:rPr>
            </w:r>
            <w:r w:rsidR="00C9081B">
              <w:rPr>
                <w:noProof/>
                <w:webHidden/>
              </w:rPr>
              <w:fldChar w:fldCharType="separate"/>
            </w:r>
            <w:r w:rsidR="00C9081B">
              <w:rPr>
                <w:noProof/>
                <w:webHidden/>
              </w:rPr>
              <w:t>15</w:t>
            </w:r>
            <w:r w:rsidR="00C9081B">
              <w:rPr>
                <w:noProof/>
                <w:webHidden/>
              </w:rPr>
              <w:fldChar w:fldCharType="end"/>
            </w:r>
          </w:hyperlink>
        </w:p>
        <w:p w14:paraId="50ABD2A9" w14:textId="20F2FD46"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36" w:history="1">
            <w:r w:rsidR="00C9081B" w:rsidRPr="009E6731">
              <w:rPr>
                <w:rStyle w:val="Hyperlink"/>
                <w:noProof/>
              </w:rPr>
              <w:t>2.1.3 Related Work and Research Findings</w:t>
            </w:r>
            <w:r w:rsidR="00C9081B">
              <w:rPr>
                <w:noProof/>
                <w:webHidden/>
              </w:rPr>
              <w:tab/>
            </w:r>
            <w:r w:rsidR="00C9081B">
              <w:rPr>
                <w:noProof/>
                <w:webHidden/>
              </w:rPr>
              <w:fldChar w:fldCharType="begin"/>
            </w:r>
            <w:r w:rsidR="00C9081B">
              <w:rPr>
                <w:noProof/>
                <w:webHidden/>
              </w:rPr>
              <w:instrText xml:space="preserve"> PAGEREF _Toc176813636 \h </w:instrText>
            </w:r>
            <w:r w:rsidR="00C9081B">
              <w:rPr>
                <w:noProof/>
                <w:webHidden/>
              </w:rPr>
            </w:r>
            <w:r w:rsidR="00C9081B">
              <w:rPr>
                <w:noProof/>
                <w:webHidden/>
              </w:rPr>
              <w:fldChar w:fldCharType="separate"/>
            </w:r>
            <w:r w:rsidR="00C9081B">
              <w:rPr>
                <w:noProof/>
                <w:webHidden/>
              </w:rPr>
              <w:t>17</w:t>
            </w:r>
            <w:r w:rsidR="00C9081B">
              <w:rPr>
                <w:noProof/>
                <w:webHidden/>
              </w:rPr>
              <w:fldChar w:fldCharType="end"/>
            </w:r>
          </w:hyperlink>
        </w:p>
        <w:p w14:paraId="6ABD8E29" w14:textId="09332E52"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37" w:history="1">
            <w:r w:rsidR="00C9081B" w:rsidRPr="009E6731">
              <w:rPr>
                <w:rStyle w:val="Hyperlink"/>
                <w:noProof/>
              </w:rPr>
              <w:t>2.3 Key Debates and Controversies</w:t>
            </w:r>
            <w:r w:rsidR="00C9081B">
              <w:rPr>
                <w:noProof/>
                <w:webHidden/>
              </w:rPr>
              <w:tab/>
            </w:r>
            <w:r w:rsidR="00C9081B">
              <w:rPr>
                <w:noProof/>
                <w:webHidden/>
              </w:rPr>
              <w:fldChar w:fldCharType="begin"/>
            </w:r>
            <w:r w:rsidR="00C9081B">
              <w:rPr>
                <w:noProof/>
                <w:webHidden/>
              </w:rPr>
              <w:instrText xml:space="preserve"> PAGEREF _Toc176813637 \h </w:instrText>
            </w:r>
            <w:r w:rsidR="00C9081B">
              <w:rPr>
                <w:noProof/>
                <w:webHidden/>
              </w:rPr>
            </w:r>
            <w:r w:rsidR="00C9081B">
              <w:rPr>
                <w:noProof/>
                <w:webHidden/>
              </w:rPr>
              <w:fldChar w:fldCharType="separate"/>
            </w:r>
            <w:r w:rsidR="00C9081B">
              <w:rPr>
                <w:noProof/>
                <w:webHidden/>
              </w:rPr>
              <w:t>23</w:t>
            </w:r>
            <w:r w:rsidR="00C9081B">
              <w:rPr>
                <w:noProof/>
                <w:webHidden/>
              </w:rPr>
              <w:fldChar w:fldCharType="end"/>
            </w:r>
          </w:hyperlink>
        </w:p>
        <w:p w14:paraId="0503A2E6" w14:textId="74B61184"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38" w:history="1">
            <w:r w:rsidR="00C9081B" w:rsidRPr="009E6731">
              <w:rPr>
                <w:rStyle w:val="Hyperlink"/>
                <w:noProof/>
              </w:rPr>
              <w:t>2.4 Summary and Gaps in Existing Knowledge</w:t>
            </w:r>
            <w:r w:rsidR="00C9081B">
              <w:rPr>
                <w:noProof/>
                <w:webHidden/>
              </w:rPr>
              <w:tab/>
            </w:r>
            <w:r w:rsidR="00C9081B">
              <w:rPr>
                <w:noProof/>
                <w:webHidden/>
              </w:rPr>
              <w:fldChar w:fldCharType="begin"/>
            </w:r>
            <w:r w:rsidR="00C9081B">
              <w:rPr>
                <w:noProof/>
                <w:webHidden/>
              </w:rPr>
              <w:instrText xml:space="preserve"> PAGEREF _Toc176813638 \h </w:instrText>
            </w:r>
            <w:r w:rsidR="00C9081B">
              <w:rPr>
                <w:noProof/>
                <w:webHidden/>
              </w:rPr>
            </w:r>
            <w:r w:rsidR="00C9081B">
              <w:rPr>
                <w:noProof/>
                <w:webHidden/>
              </w:rPr>
              <w:fldChar w:fldCharType="separate"/>
            </w:r>
            <w:r w:rsidR="00C9081B">
              <w:rPr>
                <w:noProof/>
                <w:webHidden/>
              </w:rPr>
              <w:t>24</w:t>
            </w:r>
            <w:r w:rsidR="00C9081B">
              <w:rPr>
                <w:noProof/>
                <w:webHidden/>
              </w:rPr>
              <w:fldChar w:fldCharType="end"/>
            </w:r>
          </w:hyperlink>
        </w:p>
        <w:p w14:paraId="778D0986" w14:textId="3EE2C73F" w:rsidR="00C9081B" w:rsidRDefault="00C578AC">
          <w:pPr>
            <w:pStyle w:val="TOC1"/>
            <w:rPr>
              <w:rFonts w:eastAsiaTheme="minorEastAsia" w:cstheme="minorBidi"/>
              <w:b w:val="0"/>
              <w:bCs w:val="0"/>
              <w:i w:val="0"/>
              <w:iCs w:val="0"/>
              <w:noProof/>
              <w:kern w:val="2"/>
              <w:lang w:eastAsia="en-GB"/>
              <w14:ligatures w14:val="standardContextual"/>
            </w:rPr>
          </w:pPr>
          <w:hyperlink w:anchor="_Toc176813639" w:history="1">
            <w:r w:rsidR="00C9081B" w:rsidRPr="009E6731">
              <w:rPr>
                <w:rStyle w:val="Hyperlink"/>
                <w:noProof/>
              </w:rPr>
              <w:t>3.0 RESEARCH METHODS AND TECHNIQUES</w:t>
            </w:r>
            <w:r w:rsidR="00C9081B">
              <w:rPr>
                <w:noProof/>
                <w:webHidden/>
              </w:rPr>
              <w:tab/>
            </w:r>
            <w:r w:rsidR="00C9081B">
              <w:rPr>
                <w:noProof/>
                <w:webHidden/>
              </w:rPr>
              <w:fldChar w:fldCharType="begin"/>
            </w:r>
            <w:r w:rsidR="00C9081B">
              <w:rPr>
                <w:noProof/>
                <w:webHidden/>
              </w:rPr>
              <w:instrText xml:space="preserve"> PAGEREF _Toc176813639 \h </w:instrText>
            </w:r>
            <w:r w:rsidR="00C9081B">
              <w:rPr>
                <w:noProof/>
                <w:webHidden/>
              </w:rPr>
            </w:r>
            <w:r w:rsidR="00C9081B">
              <w:rPr>
                <w:noProof/>
                <w:webHidden/>
              </w:rPr>
              <w:fldChar w:fldCharType="separate"/>
            </w:r>
            <w:r w:rsidR="00C9081B">
              <w:rPr>
                <w:noProof/>
                <w:webHidden/>
              </w:rPr>
              <w:t>26</w:t>
            </w:r>
            <w:r w:rsidR="00C9081B">
              <w:rPr>
                <w:noProof/>
                <w:webHidden/>
              </w:rPr>
              <w:fldChar w:fldCharType="end"/>
            </w:r>
          </w:hyperlink>
        </w:p>
        <w:p w14:paraId="78B34DD1" w14:textId="35AD3F5B"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40" w:history="1">
            <w:r w:rsidR="00C9081B" w:rsidRPr="009E6731">
              <w:rPr>
                <w:rStyle w:val="Hyperlink"/>
                <w:noProof/>
              </w:rPr>
              <w:t>3.1 Research Design</w:t>
            </w:r>
            <w:r w:rsidR="00C9081B">
              <w:rPr>
                <w:noProof/>
                <w:webHidden/>
              </w:rPr>
              <w:tab/>
            </w:r>
            <w:r w:rsidR="00C9081B">
              <w:rPr>
                <w:noProof/>
                <w:webHidden/>
              </w:rPr>
              <w:fldChar w:fldCharType="begin"/>
            </w:r>
            <w:r w:rsidR="00C9081B">
              <w:rPr>
                <w:noProof/>
                <w:webHidden/>
              </w:rPr>
              <w:instrText xml:space="preserve"> PAGEREF _Toc176813640 \h </w:instrText>
            </w:r>
            <w:r w:rsidR="00C9081B">
              <w:rPr>
                <w:noProof/>
                <w:webHidden/>
              </w:rPr>
            </w:r>
            <w:r w:rsidR="00C9081B">
              <w:rPr>
                <w:noProof/>
                <w:webHidden/>
              </w:rPr>
              <w:fldChar w:fldCharType="separate"/>
            </w:r>
            <w:r w:rsidR="00C9081B">
              <w:rPr>
                <w:noProof/>
                <w:webHidden/>
              </w:rPr>
              <w:t>26</w:t>
            </w:r>
            <w:r w:rsidR="00C9081B">
              <w:rPr>
                <w:noProof/>
                <w:webHidden/>
              </w:rPr>
              <w:fldChar w:fldCharType="end"/>
            </w:r>
          </w:hyperlink>
        </w:p>
        <w:p w14:paraId="11BD39BF" w14:textId="1518D897"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41" w:history="1">
            <w:r w:rsidR="00C9081B" w:rsidRPr="009E6731">
              <w:rPr>
                <w:rStyle w:val="Hyperlink"/>
                <w:noProof/>
              </w:rPr>
              <w:t>3.2 Research Philosophy</w:t>
            </w:r>
            <w:r w:rsidR="00C9081B">
              <w:rPr>
                <w:noProof/>
                <w:webHidden/>
              </w:rPr>
              <w:tab/>
            </w:r>
            <w:r w:rsidR="00C9081B">
              <w:rPr>
                <w:noProof/>
                <w:webHidden/>
              </w:rPr>
              <w:fldChar w:fldCharType="begin"/>
            </w:r>
            <w:r w:rsidR="00C9081B">
              <w:rPr>
                <w:noProof/>
                <w:webHidden/>
              </w:rPr>
              <w:instrText xml:space="preserve"> PAGEREF _Toc176813641 \h </w:instrText>
            </w:r>
            <w:r w:rsidR="00C9081B">
              <w:rPr>
                <w:noProof/>
                <w:webHidden/>
              </w:rPr>
            </w:r>
            <w:r w:rsidR="00C9081B">
              <w:rPr>
                <w:noProof/>
                <w:webHidden/>
              </w:rPr>
              <w:fldChar w:fldCharType="separate"/>
            </w:r>
            <w:r w:rsidR="00C9081B">
              <w:rPr>
                <w:noProof/>
                <w:webHidden/>
              </w:rPr>
              <w:t>29</w:t>
            </w:r>
            <w:r w:rsidR="00C9081B">
              <w:rPr>
                <w:noProof/>
                <w:webHidden/>
              </w:rPr>
              <w:fldChar w:fldCharType="end"/>
            </w:r>
          </w:hyperlink>
        </w:p>
        <w:p w14:paraId="235D20BE" w14:textId="00FC8E35"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42" w:history="1">
            <w:r w:rsidR="00C9081B" w:rsidRPr="009E6731">
              <w:rPr>
                <w:rStyle w:val="Hyperlink"/>
                <w:noProof/>
              </w:rPr>
              <w:t>3.2.1 Ontology</w:t>
            </w:r>
            <w:r w:rsidR="00C9081B">
              <w:rPr>
                <w:noProof/>
                <w:webHidden/>
              </w:rPr>
              <w:tab/>
            </w:r>
            <w:r w:rsidR="00C9081B">
              <w:rPr>
                <w:noProof/>
                <w:webHidden/>
              </w:rPr>
              <w:fldChar w:fldCharType="begin"/>
            </w:r>
            <w:r w:rsidR="00C9081B">
              <w:rPr>
                <w:noProof/>
                <w:webHidden/>
              </w:rPr>
              <w:instrText xml:space="preserve"> PAGEREF _Toc176813642 \h </w:instrText>
            </w:r>
            <w:r w:rsidR="00C9081B">
              <w:rPr>
                <w:noProof/>
                <w:webHidden/>
              </w:rPr>
            </w:r>
            <w:r w:rsidR="00C9081B">
              <w:rPr>
                <w:noProof/>
                <w:webHidden/>
              </w:rPr>
              <w:fldChar w:fldCharType="separate"/>
            </w:r>
            <w:r w:rsidR="00C9081B">
              <w:rPr>
                <w:noProof/>
                <w:webHidden/>
              </w:rPr>
              <w:t>29</w:t>
            </w:r>
            <w:r w:rsidR="00C9081B">
              <w:rPr>
                <w:noProof/>
                <w:webHidden/>
              </w:rPr>
              <w:fldChar w:fldCharType="end"/>
            </w:r>
          </w:hyperlink>
        </w:p>
        <w:p w14:paraId="46BDD005" w14:textId="4B42E61A"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43" w:history="1">
            <w:r w:rsidR="00C9081B" w:rsidRPr="009E6731">
              <w:rPr>
                <w:rStyle w:val="Hyperlink"/>
                <w:noProof/>
              </w:rPr>
              <w:t>3.2.2. Epistemology</w:t>
            </w:r>
            <w:r w:rsidR="00C9081B">
              <w:rPr>
                <w:noProof/>
                <w:webHidden/>
              </w:rPr>
              <w:tab/>
            </w:r>
            <w:r w:rsidR="00C9081B">
              <w:rPr>
                <w:noProof/>
                <w:webHidden/>
              </w:rPr>
              <w:fldChar w:fldCharType="begin"/>
            </w:r>
            <w:r w:rsidR="00C9081B">
              <w:rPr>
                <w:noProof/>
                <w:webHidden/>
              </w:rPr>
              <w:instrText xml:space="preserve"> PAGEREF _Toc176813643 \h </w:instrText>
            </w:r>
            <w:r w:rsidR="00C9081B">
              <w:rPr>
                <w:noProof/>
                <w:webHidden/>
              </w:rPr>
            </w:r>
            <w:r w:rsidR="00C9081B">
              <w:rPr>
                <w:noProof/>
                <w:webHidden/>
              </w:rPr>
              <w:fldChar w:fldCharType="separate"/>
            </w:r>
            <w:r w:rsidR="00C9081B">
              <w:rPr>
                <w:noProof/>
                <w:webHidden/>
              </w:rPr>
              <w:t>29</w:t>
            </w:r>
            <w:r w:rsidR="00C9081B">
              <w:rPr>
                <w:noProof/>
                <w:webHidden/>
              </w:rPr>
              <w:fldChar w:fldCharType="end"/>
            </w:r>
          </w:hyperlink>
        </w:p>
        <w:p w14:paraId="7AE23617" w14:textId="6B7CE97D"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44" w:history="1">
            <w:r w:rsidR="00C9081B" w:rsidRPr="009E6731">
              <w:rPr>
                <w:rStyle w:val="Hyperlink"/>
                <w:noProof/>
              </w:rPr>
              <w:t>3.3 Research Methodology</w:t>
            </w:r>
            <w:r w:rsidR="00C9081B">
              <w:rPr>
                <w:noProof/>
                <w:webHidden/>
              </w:rPr>
              <w:tab/>
            </w:r>
            <w:r w:rsidR="00C9081B">
              <w:rPr>
                <w:noProof/>
                <w:webHidden/>
              </w:rPr>
              <w:fldChar w:fldCharType="begin"/>
            </w:r>
            <w:r w:rsidR="00C9081B">
              <w:rPr>
                <w:noProof/>
                <w:webHidden/>
              </w:rPr>
              <w:instrText xml:space="preserve"> PAGEREF _Toc176813644 \h </w:instrText>
            </w:r>
            <w:r w:rsidR="00C9081B">
              <w:rPr>
                <w:noProof/>
                <w:webHidden/>
              </w:rPr>
            </w:r>
            <w:r w:rsidR="00C9081B">
              <w:rPr>
                <w:noProof/>
                <w:webHidden/>
              </w:rPr>
              <w:fldChar w:fldCharType="separate"/>
            </w:r>
            <w:r w:rsidR="00C9081B">
              <w:rPr>
                <w:noProof/>
                <w:webHidden/>
              </w:rPr>
              <w:t>30</w:t>
            </w:r>
            <w:r w:rsidR="00C9081B">
              <w:rPr>
                <w:noProof/>
                <w:webHidden/>
              </w:rPr>
              <w:fldChar w:fldCharType="end"/>
            </w:r>
          </w:hyperlink>
        </w:p>
        <w:p w14:paraId="53420E3C" w14:textId="23FCD2DD"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45" w:history="1">
            <w:r w:rsidR="00C9081B" w:rsidRPr="009E6731">
              <w:rPr>
                <w:rStyle w:val="Hyperlink"/>
                <w:noProof/>
              </w:rPr>
              <w:t>3.3.1 Business Understanding:</w:t>
            </w:r>
            <w:r w:rsidR="00C9081B">
              <w:rPr>
                <w:noProof/>
                <w:webHidden/>
              </w:rPr>
              <w:tab/>
            </w:r>
            <w:r w:rsidR="00C9081B">
              <w:rPr>
                <w:noProof/>
                <w:webHidden/>
              </w:rPr>
              <w:fldChar w:fldCharType="begin"/>
            </w:r>
            <w:r w:rsidR="00C9081B">
              <w:rPr>
                <w:noProof/>
                <w:webHidden/>
              </w:rPr>
              <w:instrText xml:space="preserve"> PAGEREF _Toc176813645 \h </w:instrText>
            </w:r>
            <w:r w:rsidR="00C9081B">
              <w:rPr>
                <w:noProof/>
                <w:webHidden/>
              </w:rPr>
            </w:r>
            <w:r w:rsidR="00C9081B">
              <w:rPr>
                <w:noProof/>
                <w:webHidden/>
              </w:rPr>
              <w:fldChar w:fldCharType="separate"/>
            </w:r>
            <w:r w:rsidR="00C9081B">
              <w:rPr>
                <w:noProof/>
                <w:webHidden/>
              </w:rPr>
              <w:t>31</w:t>
            </w:r>
            <w:r w:rsidR="00C9081B">
              <w:rPr>
                <w:noProof/>
                <w:webHidden/>
              </w:rPr>
              <w:fldChar w:fldCharType="end"/>
            </w:r>
          </w:hyperlink>
        </w:p>
        <w:p w14:paraId="2828F3A2" w14:textId="5110D6EC"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46" w:history="1">
            <w:r w:rsidR="00C9081B" w:rsidRPr="009E6731">
              <w:rPr>
                <w:rStyle w:val="Hyperlink"/>
                <w:noProof/>
              </w:rPr>
              <w:t>3.3.2 Data Understanding</w:t>
            </w:r>
            <w:r w:rsidR="00C9081B">
              <w:rPr>
                <w:noProof/>
                <w:webHidden/>
              </w:rPr>
              <w:tab/>
            </w:r>
            <w:r w:rsidR="00C9081B">
              <w:rPr>
                <w:noProof/>
                <w:webHidden/>
              </w:rPr>
              <w:fldChar w:fldCharType="begin"/>
            </w:r>
            <w:r w:rsidR="00C9081B">
              <w:rPr>
                <w:noProof/>
                <w:webHidden/>
              </w:rPr>
              <w:instrText xml:space="preserve"> PAGEREF _Toc176813646 \h </w:instrText>
            </w:r>
            <w:r w:rsidR="00C9081B">
              <w:rPr>
                <w:noProof/>
                <w:webHidden/>
              </w:rPr>
            </w:r>
            <w:r w:rsidR="00C9081B">
              <w:rPr>
                <w:noProof/>
                <w:webHidden/>
              </w:rPr>
              <w:fldChar w:fldCharType="separate"/>
            </w:r>
            <w:r w:rsidR="00C9081B">
              <w:rPr>
                <w:noProof/>
                <w:webHidden/>
              </w:rPr>
              <w:t>33</w:t>
            </w:r>
            <w:r w:rsidR="00C9081B">
              <w:rPr>
                <w:noProof/>
                <w:webHidden/>
              </w:rPr>
              <w:fldChar w:fldCharType="end"/>
            </w:r>
          </w:hyperlink>
        </w:p>
        <w:p w14:paraId="46174D8A" w14:textId="68FDA1EF"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47" w:history="1">
            <w:r w:rsidR="00C9081B" w:rsidRPr="009E6731">
              <w:rPr>
                <w:rStyle w:val="Hyperlink"/>
                <w:noProof/>
              </w:rPr>
              <w:t>3.3.3 Data Preparation</w:t>
            </w:r>
            <w:r w:rsidR="00C9081B">
              <w:rPr>
                <w:noProof/>
                <w:webHidden/>
              </w:rPr>
              <w:tab/>
            </w:r>
            <w:r w:rsidR="00C9081B">
              <w:rPr>
                <w:noProof/>
                <w:webHidden/>
              </w:rPr>
              <w:fldChar w:fldCharType="begin"/>
            </w:r>
            <w:r w:rsidR="00C9081B">
              <w:rPr>
                <w:noProof/>
                <w:webHidden/>
              </w:rPr>
              <w:instrText xml:space="preserve"> PAGEREF _Toc176813647 \h </w:instrText>
            </w:r>
            <w:r w:rsidR="00C9081B">
              <w:rPr>
                <w:noProof/>
                <w:webHidden/>
              </w:rPr>
            </w:r>
            <w:r w:rsidR="00C9081B">
              <w:rPr>
                <w:noProof/>
                <w:webHidden/>
              </w:rPr>
              <w:fldChar w:fldCharType="separate"/>
            </w:r>
            <w:r w:rsidR="00C9081B">
              <w:rPr>
                <w:noProof/>
                <w:webHidden/>
              </w:rPr>
              <w:t>45</w:t>
            </w:r>
            <w:r w:rsidR="00C9081B">
              <w:rPr>
                <w:noProof/>
                <w:webHidden/>
              </w:rPr>
              <w:fldChar w:fldCharType="end"/>
            </w:r>
          </w:hyperlink>
        </w:p>
        <w:p w14:paraId="0706901C" w14:textId="4661CA86"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48" w:history="1">
            <w:r w:rsidR="00C9081B" w:rsidRPr="009E6731">
              <w:rPr>
                <w:rStyle w:val="Hyperlink"/>
                <w:noProof/>
              </w:rPr>
              <w:t>3.3.4 Data Modelling</w:t>
            </w:r>
            <w:r w:rsidR="00C9081B">
              <w:rPr>
                <w:noProof/>
                <w:webHidden/>
              </w:rPr>
              <w:tab/>
            </w:r>
            <w:r w:rsidR="00C9081B">
              <w:rPr>
                <w:noProof/>
                <w:webHidden/>
              </w:rPr>
              <w:fldChar w:fldCharType="begin"/>
            </w:r>
            <w:r w:rsidR="00C9081B">
              <w:rPr>
                <w:noProof/>
                <w:webHidden/>
              </w:rPr>
              <w:instrText xml:space="preserve"> PAGEREF _Toc176813648 \h </w:instrText>
            </w:r>
            <w:r w:rsidR="00C9081B">
              <w:rPr>
                <w:noProof/>
                <w:webHidden/>
              </w:rPr>
            </w:r>
            <w:r w:rsidR="00C9081B">
              <w:rPr>
                <w:noProof/>
                <w:webHidden/>
              </w:rPr>
              <w:fldChar w:fldCharType="separate"/>
            </w:r>
            <w:r w:rsidR="00C9081B">
              <w:rPr>
                <w:noProof/>
                <w:webHidden/>
              </w:rPr>
              <w:t>50</w:t>
            </w:r>
            <w:r w:rsidR="00C9081B">
              <w:rPr>
                <w:noProof/>
                <w:webHidden/>
              </w:rPr>
              <w:fldChar w:fldCharType="end"/>
            </w:r>
          </w:hyperlink>
        </w:p>
        <w:p w14:paraId="21D34802" w14:textId="5CA6AD07"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49" w:history="1">
            <w:r w:rsidR="00C9081B" w:rsidRPr="009E6731">
              <w:rPr>
                <w:rStyle w:val="Hyperlink"/>
                <w:noProof/>
              </w:rPr>
              <w:t>3.3.5 Evaluation</w:t>
            </w:r>
            <w:r w:rsidR="00C9081B">
              <w:rPr>
                <w:noProof/>
                <w:webHidden/>
              </w:rPr>
              <w:tab/>
            </w:r>
            <w:r w:rsidR="00C9081B">
              <w:rPr>
                <w:noProof/>
                <w:webHidden/>
              </w:rPr>
              <w:fldChar w:fldCharType="begin"/>
            </w:r>
            <w:r w:rsidR="00C9081B">
              <w:rPr>
                <w:noProof/>
                <w:webHidden/>
              </w:rPr>
              <w:instrText xml:space="preserve"> PAGEREF _Toc176813649 \h </w:instrText>
            </w:r>
            <w:r w:rsidR="00C9081B">
              <w:rPr>
                <w:noProof/>
                <w:webHidden/>
              </w:rPr>
            </w:r>
            <w:r w:rsidR="00C9081B">
              <w:rPr>
                <w:noProof/>
                <w:webHidden/>
              </w:rPr>
              <w:fldChar w:fldCharType="separate"/>
            </w:r>
            <w:r w:rsidR="00C9081B">
              <w:rPr>
                <w:noProof/>
                <w:webHidden/>
              </w:rPr>
              <w:t>55</w:t>
            </w:r>
            <w:r w:rsidR="00C9081B">
              <w:rPr>
                <w:noProof/>
                <w:webHidden/>
              </w:rPr>
              <w:fldChar w:fldCharType="end"/>
            </w:r>
          </w:hyperlink>
        </w:p>
        <w:p w14:paraId="417E334B" w14:textId="1169A7C0"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50" w:history="1">
            <w:r w:rsidR="00C9081B" w:rsidRPr="009E6731">
              <w:rPr>
                <w:rStyle w:val="Hyperlink"/>
                <w:noProof/>
              </w:rPr>
              <w:t>3.3.6 Deployment</w:t>
            </w:r>
            <w:r w:rsidR="00C9081B">
              <w:rPr>
                <w:noProof/>
                <w:webHidden/>
              </w:rPr>
              <w:tab/>
            </w:r>
            <w:r w:rsidR="00C9081B">
              <w:rPr>
                <w:noProof/>
                <w:webHidden/>
              </w:rPr>
              <w:fldChar w:fldCharType="begin"/>
            </w:r>
            <w:r w:rsidR="00C9081B">
              <w:rPr>
                <w:noProof/>
                <w:webHidden/>
              </w:rPr>
              <w:instrText xml:space="preserve"> PAGEREF _Toc176813650 \h </w:instrText>
            </w:r>
            <w:r w:rsidR="00C9081B">
              <w:rPr>
                <w:noProof/>
                <w:webHidden/>
              </w:rPr>
            </w:r>
            <w:r w:rsidR="00C9081B">
              <w:rPr>
                <w:noProof/>
                <w:webHidden/>
              </w:rPr>
              <w:fldChar w:fldCharType="separate"/>
            </w:r>
            <w:r w:rsidR="00C9081B">
              <w:rPr>
                <w:noProof/>
                <w:webHidden/>
              </w:rPr>
              <w:t>58</w:t>
            </w:r>
            <w:r w:rsidR="00C9081B">
              <w:rPr>
                <w:noProof/>
                <w:webHidden/>
              </w:rPr>
              <w:fldChar w:fldCharType="end"/>
            </w:r>
          </w:hyperlink>
        </w:p>
        <w:p w14:paraId="2182916D" w14:textId="355FD88E" w:rsidR="00C9081B" w:rsidRDefault="00C578AC">
          <w:pPr>
            <w:pStyle w:val="TOC1"/>
            <w:rPr>
              <w:rFonts w:eastAsiaTheme="minorEastAsia" w:cstheme="minorBidi"/>
              <w:b w:val="0"/>
              <w:bCs w:val="0"/>
              <w:i w:val="0"/>
              <w:iCs w:val="0"/>
              <w:noProof/>
              <w:kern w:val="2"/>
              <w:lang w:eastAsia="en-GB"/>
              <w14:ligatures w14:val="standardContextual"/>
            </w:rPr>
          </w:pPr>
          <w:hyperlink w:anchor="_Toc176813651" w:history="1">
            <w:r w:rsidR="00C9081B" w:rsidRPr="009E6731">
              <w:rPr>
                <w:rStyle w:val="Hyperlink"/>
                <w:noProof/>
              </w:rPr>
              <w:t>4.0 IMPLEMENTATION ANALYSIS</w:t>
            </w:r>
            <w:r w:rsidR="00C9081B">
              <w:rPr>
                <w:noProof/>
                <w:webHidden/>
              </w:rPr>
              <w:tab/>
            </w:r>
            <w:r w:rsidR="00C9081B">
              <w:rPr>
                <w:noProof/>
                <w:webHidden/>
              </w:rPr>
              <w:fldChar w:fldCharType="begin"/>
            </w:r>
            <w:r w:rsidR="00C9081B">
              <w:rPr>
                <w:noProof/>
                <w:webHidden/>
              </w:rPr>
              <w:instrText xml:space="preserve"> PAGEREF _Toc176813651 \h </w:instrText>
            </w:r>
            <w:r w:rsidR="00C9081B">
              <w:rPr>
                <w:noProof/>
                <w:webHidden/>
              </w:rPr>
            </w:r>
            <w:r w:rsidR="00C9081B">
              <w:rPr>
                <w:noProof/>
                <w:webHidden/>
              </w:rPr>
              <w:fldChar w:fldCharType="separate"/>
            </w:r>
            <w:r w:rsidR="00C9081B">
              <w:rPr>
                <w:noProof/>
                <w:webHidden/>
              </w:rPr>
              <w:t>59</w:t>
            </w:r>
            <w:r w:rsidR="00C9081B">
              <w:rPr>
                <w:noProof/>
                <w:webHidden/>
              </w:rPr>
              <w:fldChar w:fldCharType="end"/>
            </w:r>
          </w:hyperlink>
        </w:p>
        <w:p w14:paraId="2911B986" w14:textId="33FF881C"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52" w:history="1">
            <w:r w:rsidR="00C9081B" w:rsidRPr="009E6731">
              <w:rPr>
                <w:rStyle w:val="Hyperlink"/>
                <w:noProof/>
              </w:rPr>
              <w:t>4.1 Data Analysis Tools</w:t>
            </w:r>
            <w:r w:rsidR="00C9081B">
              <w:rPr>
                <w:noProof/>
                <w:webHidden/>
              </w:rPr>
              <w:tab/>
            </w:r>
            <w:r w:rsidR="00C9081B">
              <w:rPr>
                <w:noProof/>
                <w:webHidden/>
              </w:rPr>
              <w:fldChar w:fldCharType="begin"/>
            </w:r>
            <w:r w:rsidR="00C9081B">
              <w:rPr>
                <w:noProof/>
                <w:webHidden/>
              </w:rPr>
              <w:instrText xml:space="preserve"> PAGEREF _Toc176813652 \h </w:instrText>
            </w:r>
            <w:r w:rsidR="00C9081B">
              <w:rPr>
                <w:noProof/>
                <w:webHidden/>
              </w:rPr>
            </w:r>
            <w:r w:rsidR="00C9081B">
              <w:rPr>
                <w:noProof/>
                <w:webHidden/>
              </w:rPr>
              <w:fldChar w:fldCharType="separate"/>
            </w:r>
            <w:r w:rsidR="00C9081B">
              <w:rPr>
                <w:noProof/>
                <w:webHidden/>
              </w:rPr>
              <w:t>59</w:t>
            </w:r>
            <w:r w:rsidR="00C9081B">
              <w:rPr>
                <w:noProof/>
                <w:webHidden/>
              </w:rPr>
              <w:fldChar w:fldCharType="end"/>
            </w:r>
          </w:hyperlink>
        </w:p>
        <w:p w14:paraId="280702A1" w14:textId="737CBF89"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53" w:history="1">
            <w:r w:rsidR="00C9081B" w:rsidRPr="009E6731">
              <w:rPr>
                <w:rStyle w:val="Hyperlink"/>
                <w:noProof/>
              </w:rPr>
              <w:t>4.2 Data Analysis Technique</w:t>
            </w:r>
            <w:r w:rsidR="00C9081B">
              <w:rPr>
                <w:noProof/>
                <w:webHidden/>
              </w:rPr>
              <w:tab/>
            </w:r>
            <w:r w:rsidR="00C9081B">
              <w:rPr>
                <w:noProof/>
                <w:webHidden/>
              </w:rPr>
              <w:fldChar w:fldCharType="begin"/>
            </w:r>
            <w:r w:rsidR="00C9081B">
              <w:rPr>
                <w:noProof/>
                <w:webHidden/>
              </w:rPr>
              <w:instrText xml:space="preserve"> PAGEREF _Toc176813653 \h </w:instrText>
            </w:r>
            <w:r w:rsidR="00C9081B">
              <w:rPr>
                <w:noProof/>
                <w:webHidden/>
              </w:rPr>
            </w:r>
            <w:r w:rsidR="00C9081B">
              <w:rPr>
                <w:noProof/>
                <w:webHidden/>
              </w:rPr>
              <w:fldChar w:fldCharType="separate"/>
            </w:r>
            <w:r w:rsidR="00C9081B">
              <w:rPr>
                <w:noProof/>
                <w:webHidden/>
              </w:rPr>
              <w:t>60</w:t>
            </w:r>
            <w:r w:rsidR="00C9081B">
              <w:rPr>
                <w:noProof/>
                <w:webHidden/>
              </w:rPr>
              <w:fldChar w:fldCharType="end"/>
            </w:r>
          </w:hyperlink>
        </w:p>
        <w:p w14:paraId="2FFC8FC3" w14:textId="24D5FE18"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54" w:history="1">
            <w:r w:rsidR="00C9081B" w:rsidRPr="009E6731">
              <w:rPr>
                <w:rStyle w:val="Hyperlink"/>
                <w:noProof/>
              </w:rPr>
              <w:t>4.3 Statistical Analysis</w:t>
            </w:r>
            <w:r w:rsidR="00C9081B">
              <w:rPr>
                <w:noProof/>
                <w:webHidden/>
              </w:rPr>
              <w:tab/>
            </w:r>
            <w:r w:rsidR="00C9081B">
              <w:rPr>
                <w:noProof/>
                <w:webHidden/>
              </w:rPr>
              <w:fldChar w:fldCharType="begin"/>
            </w:r>
            <w:r w:rsidR="00C9081B">
              <w:rPr>
                <w:noProof/>
                <w:webHidden/>
              </w:rPr>
              <w:instrText xml:space="preserve"> PAGEREF _Toc176813654 \h </w:instrText>
            </w:r>
            <w:r w:rsidR="00C9081B">
              <w:rPr>
                <w:noProof/>
                <w:webHidden/>
              </w:rPr>
            </w:r>
            <w:r w:rsidR="00C9081B">
              <w:rPr>
                <w:noProof/>
                <w:webHidden/>
              </w:rPr>
              <w:fldChar w:fldCharType="separate"/>
            </w:r>
            <w:r w:rsidR="00C9081B">
              <w:rPr>
                <w:noProof/>
                <w:webHidden/>
              </w:rPr>
              <w:t>62</w:t>
            </w:r>
            <w:r w:rsidR="00C9081B">
              <w:rPr>
                <w:noProof/>
                <w:webHidden/>
              </w:rPr>
              <w:fldChar w:fldCharType="end"/>
            </w:r>
          </w:hyperlink>
        </w:p>
        <w:p w14:paraId="07240B4D" w14:textId="491C6553"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55" w:history="1">
            <w:r w:rsidR="00C9081B" w:rsidRPr="009E6731">
              <w:rPr>
                <w:rStyle w:val="Hyperlink"/>
                <w:noProof/>
              </w:rPr>
              <w:t>4.3 Discussion of Results and Analysis.</w:t>
            </w:r>
            <w:r w:rsidR="00C9081B">
              <w:rPr>
                <w:noProof/>
                <w:webHidden/>
              </w:rPr>
              <w:tab/>
            </w:r>
            <w:r w:rsidR="00C9081B">
              <w:rPr>
                <w:noProof/>
                <w:webHidden/>
              </w:rPr>
              <w:fldChar w:fldCharType="begin"/>
            </w:r>
            <w:r w:rsidR="00C9081B">
              <w:rPr>
                <w:noProof/>
                <w:webHidden/>
              </w:rPr>
              <w:instrText xml:space="preserve"> PAGEREF _Toc176813655 \h </w:instrText>
            </w:r>
            <w:r w:rsidR="00C9081B">
              <w:rPr>
                <w:noProof/>
                <w:webHidden/>
              </w:rPr>
            </w:r>
            <w:r w:rsidR="00C9081B">
              <w:rPr>
                <w:noProof/>
                <w:webHidden/>
              </w:rPr>
              <w:fldChar w:fldCharType="separate"/>
            </w:r>
            <w:r w:rsidR="00C9081B">
              <w:rPr>
                <w:noProof/>
                <w:webHidden/>
              </w:rPr>
              <w:t>65</w:t>
            </w:r>
            <w:r w:rsidR="00C9081B">
              <w:rPr>
                <w:noProof/>
                <w:webHidden/>
              </w:rPr>
              <w:fldChar w:fldCharType="end"/>
            </w:r>
          </w:hyperlink>
        </w:p>
        <w:p w14:paraId="0CD24C30" w14:textId="715DF933"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56" w:history="1">
            <w:r w:rsidR="00C9081B" w:rsidRPr="009E6731">
              <w:rPr>
                <w:rStyle w:val="Hyperlink"/>
                <w:rFonts w:cstheme="majorBidi"/>
                <w:noProof/>
              </w:rPr>
              <w:t>4.3.1 Hypothesis Testing Discussion:</w:t>
            </w:r>
            <w:r w:rsidR="00C9081B">
              <w:rPr>
                <w:noProof/>
                <w:webHidden/>
              </w:rPr>
              <w:tab/>
            </w:r>
            <w:r w:rsidR="00C9081B">
              <w:rPr>
                <w:noProof/>
                <w:webHidden/>
              </w:rPr>
              <w:fldChar w:fldCharType="begin"/>
            </w:r>
            <w:r w:rsidR="00C9081B">
              <w:rPr>
                <w:noProof/>
                <w:webHidden/>
              </w:rPr>
              <w:instrText xml:space="preserve"> PAGEREF _Toc176813656 \h </w:instrText>
            </w:r>
            <w:r w:rsidR="00C9081B">
              <w:rPr>
                <w:noProof/>
                <w:webHidden/>
              </w:rPr>
            </w:r>
            <w:r w:rsidR="00C9081B">
              <w:rPr>
                <w:noProof/>
                <w:webHidden/>
              </w:rPr>
              <w:fldChar w:fldCharType="separate"/>
            </w:r>
            <w:r w:rsidR="00C9081B">
              <w:rPr>
                <w:noProof/>
                <w:webHidden/>
              </w:rPr>
              <w:t>65</w:t>
            </w:r>
            <w:r w:rsidR="00C9081B">
              <w:rPr>
                <w:noProof/>
                <w:webHidden/>
              </w:rPr>
              <w:fldChar w:fldCharType="end"/>
            </w:r>
          </w:hyperlink>
        </w:p>
        <w:p w14:paraId="7AC17E4A" w14:textId="6F3DFEBF"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57" w:history="1">
            <w:r w:rsidR="00C9081B" w:rsidRPr="009E6731">
              <w:rPr>
                <w:rStyle w:val="Hyperlink"/>
                <w:rFonts w:cstheme="majorBidi"/>
                <w:noProof/>
              </w:rPr>
              <w:t>4.3.2 Analysis Discussion</w:t>
            </w:r>
            <w:r w:rsidR="00C9081B">
              <w:rPr>
                <w:noProof/>
                <w:webHidden/>
              </w:rPr>
              <w:tab/>
            </w:r>
            <w:r w:rsidR="00C9081B">
              <w:rPr>
                <w:noProof/>
                <w:webHidden/>
              </w:rPr>
              <w:fldChar w:fldCharType="begin"/>
            </w:r>
            <w:r w:rsidR="00C9081B">
              <w:rPr>
                <w:noProof/>
                <w:webHidden/>
              </w:rPr>
              <w:instrText xml:space="preserve"> PAGEREF _Toc176813657 \h </w:instrText>
            </w:r>
            <w:r w:rsidR="00C9081B">
              <w:rPr>
                <w:noProof/>
                <w:webHidden/>
              </w:rPr>
            </w:r>
            <w:r w:rsidR="00C9081B">
              <w:rPr>
                <w:noProof/>
                <w:webHidden/>
              </w:rPr>
              <w:fldChar w:fldCharType="separate"/>
            </w:r>
            <w:r w:rsidR="00C9081B">
              <w:rPr>
                <w:noProof/>
                <w:webHidden/>
              </w:rPr>
              <w:t>65</w:t>
            </w:r>
            <w:r w:rsidR="00C9081B">
              <w:rPr>
                <w:noProof/>
                <w:webHidden/>
              </w:rPr>
              <w:fldChar w:fldCharType="end"/>
            </w:r>
          </w:hyperlink>
        </w:p>
        <w:p w14:paraId="6C16C734" w14:textId="65FD6A33"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58" w:history="1">
            <w:r w:rsidR="00C9081B" w:rsidRPr="009E6731">
              <w:rPr>
                <w:rStyle w:val="Hyperlink"/>
                <w:noProof/>
              </w:rPr>
              <w:t>4.4 Potential Challenges and Mitigation Strategies</w:t>
            </w:r>
            <w:r w:rsidR="00C9081B">
              <w:rPr>
                <w:noProof/>
                <w:webHidden/>
              </w:rPr>
              <w:tab/>
            </w:r>
            <w:r w:rsidR="00C9081B">
              <w:rPr>
                <w:noProof/>
                <w:webHidden/>
              </w:rPr>
              <w:fldChar w:fldCharType="begin"/>
            </w:r>
            <w:r w:rsidR="00C9081B">
              <w:rPr>
                <w:noProof/>
                <w:webHidden/>
              </w:rPr>
              <w:instrText xml:space="preserve"> PAGEREF _Toc176813658 \h </w:instrText>
            </w:r>
            <w:r w:rsidR="00C9081B">
              <w:rPr>
                <w:noProof/>
                <w:webHidden/>
              </w:rPr>
            </w:r>
            <w:r w:rsidR="00C9081B">
              <w:rPr>
                <w:noProof/>
                <w:webHidden/>
              </w:rPr>
              <w:fldChar w:fldCharType="separate"/>
            </w:r>
            <w:r w:rsidR="00C9081B">
              <w:rPr>
                <w:noProof/>
                <w:webHidden/>
              </w:rPr>
              <w:t>75</w:t>
            </w:r>
            <w:r w:rsidR="00C9081B">
              <w:rPr>
                <w:noProof/>
                <w:webHidden/>
              </w:rPr>
              <w:fldChar w:fldCharType="end"/>
            </w:r>
          </w:hyperlink>
        </w:p>
        <w:p w14:paraId="40E50C81" w14:textId="0983F230"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59" w:history="1">
            <w:r w:rsidR="00C9081B" w:rsidRPr="009E6731">
              <w:rPr>
                <w:rStyle w:val="Hyperlink"/>
                <w:rFonts w:eastAsia="Times New Roman"/>
                <w:noProof/>
                <w:lang w:val="en-US" w:eastAsia="en-US"/>
              </w:rPr>
              <w:t>4.5 Research Considerations</w:t>
            </w:r>
            <w:r w:rsidR="00C9081B">
              <w:rPr>
                <w:noProof/>
                <w:webHidden/>
              </w:rPr>
              <w:tab/>
            </w:r>
            <w:r w:rsidR="00C9081B">
              <w:rPr>
                <w:noProof/>
                <w:webHidden/>
              </w:rPr>
              <w:fldChar w:fldCharType="begin"/>
            </w:r>
            <w:r w:rsidR="00C9081B">
              <w:rPr>
                <w:noProof/>
                <w:webHidden/>
              </w:rPr>
              <w:instrText xml:space="preserve"> PAGEREF _Toc176813659 \h </w:instrText>
            </w:r>
            <w:r w:rsidR="00C9081B">
              <w:rPr>
                <w:noProof/>
                <w:webHidden/>
              </w:rPr>
            </w:r>
            <w:r w:rsidR="00C9081B">
              <w:rPr>
                <w:noProof/>
                <w:webHidden/>
              </w:rPr>
              <w:fldChar w:fldCharType="separate"/>
            </w:r>
            <w:r w:rsidR="00C9081B">
              <w:rPr>
                <w:noProof/>
                <w:webHidden/>
              </w:rPr>
              <w:t>78</w:t>
            </w:r>
            <w:r w:rsidR="00C9081B">
              <w:rPr>
                <w:noProof/>
                <w:webHidden/>
              </w:rPr>
              <w:fldChar w:fldCharType="end"/>
            </w:r>
          </w:hyperlink>
        </w:p>
        <w:p w14:paraId="2E1D7905" w14:textId="523E6B0C"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60" w:history="1">
            <w:r w:rsidR="00C9081B" w:rsidRPr="009E6731">
              <w:rPr>
                <w:rStyle w:val="Hyperlink"/>
                <w:noProof/>
              </w:rPr>
              <w:t>4.5.1 Practical Implications</w:t>
            </w:r>
            <w:r w:rsidR="00C9081B">
              <w:rPr>
                <w:noProof/>
                <w:webHidden/>
              </w:rPr>
              <w:tab/>
            </w:r>
            <w:r w:rsidR="00C9081B">
              <w:rPr>
                <w:noProof/>
                <w:webHidden/>
              </w:rPr>
              <w:fldChar w:fldCharType="begin"/>
            </w:r>
            <w:r w:rsidR="00C9081B">
              <w:rPr>
                <w:noProof/>
                <w:webHidden/>
              </w:rPr>
              <w:instrText xml:space="preserve"> PAGEREF _Toc176813660 \h </w:instrText>
            </w:r>
            <w:r w:rsidR="00C9081B">
              <w:rPr>
                <w:noProof/>
                <w:webHidden/>
              </w:rPr>
            </w:r>
            <w:r w:rsidR="00C9081B">
              <w:rPr>
                <w:noProof/>
                <w:webHidden/>
              </w:rPr>
              <w:fldChar w:fldCharType="separate"/>
            </w:r>
            <w:r w:rsidR="00C9081B">
              <w:rPr>
                <w:noProof/>
                <w:webHidden/>
              </w:rPr>
              <w:t>78</w:t>
            </w:r>
            <w:r w:rsidR="00C9081B">
              <w:rPr>
                <w:noProof/>
                <w:webHidden/>
              </w:rPr>
              <w:fldChar w:fldCharType="end"/>
            </w:r>
          </w:hyperlink>
        </w:p>
        <w:p w14:paraId="3BB88B95" w14:textId="05BE7C23" w:rsidR="00C9081B" w:rsidRDefault="00C578AC">
          <w:pPr>
            <w:pStyle w:val="TOC3"/>
            <w:tabs>
              <w:tab w:val="right" w:leader="dot" w:pos="10018"/>
            </w:tabs>
            <w:rPr>
              <w:rFonts w:eastAsiaTheme="minorEastAsia" w:cstheme="minorBidi"/>
              <w:noProof/>
              <w:kern w:val="2"/>
              <w:sz w:val="24"/>
              <w:szCs w:val="24"/>
              <w:lang w:eastAsia="en-GB"/>
              <w14:ligatures w14:val="standardContextual"/>
            </w:rPr>
          </w:pPr>
          <w:hyperlink w:anchor="_Toc176813661" w:history="1">
            <w:r w:rsidR="00C9081B" w:rsidRPr="009E6731">
              <w:rPr>
                <w:rStyle w:val="Hyperlink"/>
                <w:noProof/>
              </w:rPr>
              <w:t>4.5.2 Ethical Implications</w:t>
            </w:r>
            <w:r w:rsidR="00C9081B">
              <w:rPr>
                <w:noProof/>
                <w:webHidden/>
              </w:rPr>
              <w:tab/>
            </w:r>
            <w:r w:rsidR="00C9081B">
              <w:rPr>
                <w:noProof/>
                <w:webHidden/>
              </w:rPr>
              <w:fldChar w:fldCharType="begin"/>
            </w:r>
            <w:r w:rsidR="00C9081B">
              <w:rPr>
                <w:noProof/>
                <w:webHidden/>
              </w:rPr>
              <w:instrText xml:space="preserve"> PAGEREF _Toc176813661 \h </w:instrText>
            </w:r>
            <w:r w:rsidR="00C9081B">
              <w:rPr>
                <w:noProof/>
                <w:webHidden/>
              </w:rPr>
            </w:r>
            <w:r w:rsidR="00C9081B">
              <w:rPr>
                <w:noProof/>
                <w:webHidden/>
              </w:rPr>
              <w:fldChar w:fldCharType="separate"/>
            </w:r>
            <w:r w:rsidR="00C9081B">
              <w:rPr>
                <w:noProof/>
                <w:webHidden/>
              </w:rPr>
              <w:t>78</w:t>
            </w:r>
            <w:r w:rsidR="00C9081B">
              <w:rPr>
                <w:noProof/>
                <w:webHidden/>
              </w:rPr>
              <w:fldChar w:fldCharType="end"/>
            </w:r>
          </w:hyperlink>
        </w:p>
        <w:p w14:paraId="31CFBA02" w14:textId="414E7978" w:rsidR="00C9081B" w:rsidRDefault="00C578AC">
          <w:pPr>
            <w:pStyle w:val="TOC1"/>
            <w:rPr>
              <w:rFonts w:eastAsiaTheme="minorEastAsia" w:cstheme="minorBidi"/>
              <w:b w:val="0"/>
              <w:bCs w:val="0"/>
              <w:i w:val="0"/>
              <w:iCs w:val="0"/>
              <w:noProof/>
              <w:kern w:val="2"/>
              <w:lang w:eastAsia="en-GB"/>
              <w14:ligatures w14:val="standardContextual"/>
            </w:rPr>
          </w:pPr>
          <w:hyperlink w:anchor="_Toc176813662" w:history="1">
            <w:r w:rsidR="00C9081B" w:rsidRPr="009E6731">
              <w:rPr>
                <w:rStyle w:val="Hyperlink"/>
                <w:noProof/>
              </w:rPr>
              <w:t>5.0 CONCLUSION</w:t>
            </w:r>
            <w:r w:rsidR="00C9081B">
              <w:rPr>
                <w:noProof/>
                <w:webHidden/>
              </w:rPr>
              <w:tab/>
            </w:r>
            <w:r w:rsidR="00C9081B">
              <w:rPr>
                <w:noProof/>
                <w:webHidden/>
              </w:rPr>
              <w:fldChar w:fldCharType="begin"/>
            </w:r>
            <w:r w:rsidR="00C9081B">
              <w:rPr>
                <w:noProof/>
                <w:webHidden/>
              </w:rPr>
              <w:instrText xml:space="preserve"> PAGEREF _Toc176813662 \h </w:instrText>
            </w:r>
            <w:r w:rsidR="00C9081B">
              <w:rPr>
                <w:noProof/>
                <w:webHidden/>
              </w:rPr>
            </w:r>
            <w:r w:rsidR="00C9081B">
              <w:rPr>
                <w:noProof/>
                <w:webHidden/>
              </w:rPr>
              <w:fldChar w:fldCharType="separate"/>
            </w:r>
            <w:r w:rsidR="00C9081B">
              <w:rPr>
                <w:noProof/>
                <w:webHidden/>
              </w:rPr>
              <w:t>80</w:t>
            </w:r>
            <w:r w:rsidR="00C9081B">
              <w:rPr>
                <w:noProof/>
                <w:webHidden/>
              </w:rPr>
              <w:fldChar w:fldCharType="end"/>
            </w:r>
          </w:hyperlink>
        </w:p>
        <w:p w14:paraId="091FA144" w14:textId="0F92A31F"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63" w:history="1">
            <w:r w:rsidR="00C9081B" w:rsidRPr="009E6731">
              <w:rPr>
                <w:rStyle w:val="Hyperlink"/>
                <w:noProof/>
              </w:rPr>
              <w:t>5.1 Answering Research Questions</w:t>
            </w:r>
            <w:r w:rsidR="00C9081B">
              <w:rPr>
                <w:noProof/>
                <w:webHidden/>
              </w:rPr>
              <w:tab/>
            </w:r>
            <w:r w:rsidR="00C9081B">
              <w:rPr>
                <w:noProof/>
                <w:webHidden/>
              </w:rPr>
              <w:fldChar w:fldCharType="begin"/>
            </w:r>
            <w:r w:rsidR="00C9081B">
              <w:rPr>
                <w:noProof/>
                <w:webHidden/>
              </w:rPr>
              <w:instrText xml:space="preserve"> PAGEREF _Toc176813663 \h </w:instrText>
            </w:r>
            <w:r w:rsidR="00C9081B">
              <w:rPr>
                <w:noProof/>
                <w:webHidden/>
              </w:rPr>
            </w:r>
            <w:r w:rsidR="00C9081B">
              <w:rPr>
                <w:noProof/>
                <w:webHidden/>
              </w:rPr>
              <w:fldChar w:fldCharType="separate"/>
            </w:r>
            <w:r w:rsidR="00C9081B">
              <w:rPr>
                <w:noProof/>
                <w:webHidden/>
              </w:rPr>
              <w:t>81</w:t>
            </w:r>
            <w:r w:rsidR="00C9081B">
              <w:rPr>
                <w:noProof/>
                <w:webHidden/>
              </w:rPr>
              <w:fldChar w:fldCharType="end"/>
            </w:r>
          </w:hyperlink>
        </w:p>
        <w:p w14:paraId="1D7A6C92" w14:textId="06864625"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64" w:history="1">
            <w:r w:rsidR="00C9081B" w:rsidRPr="009E6731">
              <w:rPr>
                <w:rStyle w:val="Hyperlink"/>
                <w:noProof/>
              </w:rPr>
              <w:t>5.2 Limitations/ Future Works</w:t>
            </w:r>
            <w:r w:rsidR="00C9081B">
              <w:rPr>
                <w:noProof/>
                <w:webHidden/>
              </w:rPr>
              <w:tab/>
            </w:r>
            <w:r w:rsidR="00C9081B">
              <w:rPr>
                <w:noProof/>
                <w:webHidden/>
              </w:rPr>
              <w:fldChar w:fldCharType="begin"/>
            </w:r>
            <w:r w:rsidR="00C9081B">
              <w:rPr>
                <w:noProof/>
                <w:webHidden/>
              </w:rPr>
              <w:instrText xml:space="preserve"> PAGEREF _Toc176813664 \h </w:instrText>
            </w:r>
            <w:r w:rsidR="00C9081B">
              <w:rPr>
                <w:noProof/>
                <w:webHidden/>
              </w:rPr>
            </w:r>
            <w:r w:rsidR="00C9081B">
              <w:rPr>
                <w:noProof/>
                <w:webHidden/>
              </w:rPr>
              <w:fldChar w:fldCharType="separate"/>
            </w:r>
            <w:r w:rsidR="00C9081B">
              <w:rPr>
                <w:noProof/>
                <w:webHidden/>
              </w:rPr>
              <w:t>83</w:t>
            </w:r>
            <w:r w:rsidR="00C9081B">
              <w:rPr>
                <w:noProof/>
                <w:webHidden/>
              </w:rPr>
              <w:fldChar w:fldCharType="end"/>
            </w:r>
          </w:hyperlink>
        </w:p>
        <w:p w14:paraId="7CA3DFB9" w14:textId="00D703A2" w:rsidR="00C9081B" w:rsidRDefault="00C578AC">
          <w:pPr>
            <w:pStyle w:val="TOC2"/>
            <w:tabs>
              <w:tab w:val="right" w:leader="dot" w:pos="10018"/>
            </w:tabs>
            <w:rPr>
              <w:rFonts w:eastAsiaTheme="minorEastAsia" w:cstheme="minorBidi"/>
              <w:b w:val="0"/>
              <w:bCs w:val="0"/>
              <w:noProof/>
              <w:kern w:val="2"/>
              <w:szCs w:val="24"/>
              <w:lang w:eastAsia="en-GB"/>
              <w14:ligatures w14:val="standardContextual"/>
            </w:rPr>
          </w:pPr>
          <w:hyperlink w:anchor="_Toc176813665" w:history="1">
            <w:r w:rsidR="00C9081B" w:rsidRPr="009E6731">
              <w:rPr>
                <w:rStyle w:val="Hyperlink"/>
                <w:noProof/>
              </w:rPr>
              <w:t>5.3 Research schedule</w:t>
            </w:r>
            <w:r w:rsidR="00C9081B">
              <w:rPr>
                <w:noProof/>
                <w:webHidden/>
              </w:rPr>
              <w:tab/>
            </w:r>
            <w:r w:rsidR="00C9081B">
              <w:rPr>
                <w:noProof/>
                <w:webHidden/>
              </w:rPr>
              <w:fldChar w:fldCharType="begin"/>
            </w:r>
            <w:r w:rsidR="00C9081B">
              <w:rPr>
                <w:noProof/>
                <w:webHidden/>
              </w:rPr>
              <w:instrText xml:space="preserve"> PAGEREF _Toc176813665 \h </w:instrText>
            </w:r>
            <w:r w:rsidR="00C9081B">
              <w:rPr>
                <w:noProof/>
                <w:webHidden/>
              </w:rPr>
            </w:r>
            <w:r w:rsidR="00C9081B">
              <w:rPr>
                <w:noProof/>
                <w:webHidden/>
              </w:rPr>
              <w:fldChar w:fldCharType="separate"/>
            </w:r>
            <w:r w:rsidR="00C9081B">
              <w:rPr>
                <w:noProof/>
                <w:webHidden/>
              </w:rPr>
              <w:t>84</w:t>
            </w:r>
            <w:r w:rsidR="00C9081B">
              <w:rPr>
                <w:noProof/>
                <w:webHidden/>
              </w:rPr>
              <w:fldChar w:fldCharType="end"/>
            </w:r>
          </w:hyperlink>
        </w:p>
        <w:p w14:paraId="35CAAF5F" w14:textId="15DDAA7F" w:rsidR="00C9081B" w:rsidRDefault="00C578AC">
          <w:pPr>
            <w:pStyle w:val="TOC1"/>
            <w:rPr>
              <w:rFonts w:eastAsiaTheme="minorEastAsia" w:cstheme="minorBidi"/>
              <w:b w:val="0"/>
              <w:bCs w:val="0"/>
              <w:i w:val="0"/>
              <w:iCs w:val="0"/>
              <w:noProof/>
              <w:kern w:val="2"/>
              <w:lang w:eastAsia="en-GB"/>
              <w14:ligatures w14:val="standardContextual"/>
            </w:rPr>
          </w:pPr>
          <w:hyperlink w:anchor="_Toc176813666" w:history="1">
            <w:r w:rsidR="00C9081B" w:rsidRPr="009E6731">
              <w:rPr>
                <w:rStyle w:val="Hyperlink"/>
                <w:noProof/>
              </w:rPr>
              <w:t>REFERENCE</w:t>
            </w:r>
            <w:r w:rsidR="00C9081B">
              <w:rPr>
                <w:noProof/>
                <w:webHidden/>
              </w:rPr>
              <w:tab/>
            </w:r>
            <w:r w:rsidR="00C9081B">
              <w:rPr>
                <w:noProof/>
                <w:webHidden/>
              </w:rPr>
              <w:fldChar w:fldCharType="begin"/>
            </w:r>
            <w:r w:rsidR="00C9081B">
              <w:rPr>
                <w:noProof/>
                <w:webHidden/>
              </w:rPr>
              <w:instrText xml:space="preserve"> PAGEREF _Toc176813666 \h </w:instrText>
            </w:r>
            <w:r w:rsidR="00C9081B">
              <w:rPr>
                <w:noProof/>
                <w:webHidden/>
              </w:rPr>
            </w:r>
            <w:r w:rsidR="00C9081B">
              <w:rPr>
                <w:noProof/>
                <w:webHidden/>
              </w:rPr>
              <w:fldChar w:fldCharType="separate"/>
            </w:r>
            <w:r w:rsidR="00C9081B">
              <w:rPr>
                <w:noProof/>
                <w:webHidden/>
              </w:rPr>
              <w:t>86</w:t>
            </w:r>
            <w:r w:rsidR="00C9081B">
              <w:rPr>
                <w:noProof/>
                <w:webHidden/>
              </w:rPr>
              <w:fldChar w:fldCharType="end"/>
            </w:r>
          </w:hyperlink>
        </w:p>
        <w:p w14:paraId="3BB6B065" w14:textId="522BBEE6" w:rsidR="00C9081B" w:rsidRDefault="00C578AC">
          <w:pPr>
            <w:pStyle w:val="TOC1"/>
            <w:rPr>
              <w:rFonts w:eastAsiaTheme="minorEastAsia" w:cstheme="minorBidi"/>
              <w:b w:val="0"/>
              <w:bCs w:val="0"/>
              <w:i w:val="0"/>
              <w:iCs w:val="0"/>
              <w:noProof/>
              <w:kern w:val="2"/>
              <w:lang w:eastAsia="en-GB"/>
              <w14:ligatures w14:val="standardContextual"/>
            </w:rPr>
          </w:pPr>
          <w:hyperlink w:anchor="_Toc176813667" w:history="1">
            <w:r w:rsidR="00C9081B" w:rsidRPr="009E6731">
              <w:rPr>
                <w:rStyle w:val="Hyperlink"/>
                <w:noProof/>
              </w:rPr>
              <w:t>BIBLIOGRAPHY</w:t>
            </w:r>
            <w:r w:rsidR="00C9081B">
              <w:rPr>
                <w:noProof/>
                <w:webHidden/>
              </w:rPr>
              <w:tab/>
            </w:r>
            <w:r w:rsidR="00C9081B">
              <w:rPr>
                <w:noProof/>
                <w:webHidden/>
              </w:rPr>
              <w:fldChar w:fldCharType="begin"/>
            </w:r>
            <w:r w:rsidR="00C9081B">
              <w:rPr>
                <w:noProof/>
                <w:webHidden/>
              </w:rPr>
              <w:instrText xml:space="preserve"> PAGEREF _Toc176813667 \h </w:instrText>
            </w:r>
            <w:r w:rsidR="00C9081B">
              <w:rPr>
                <w:noProof/>
                <w:webHidden/>
              </w:rPr>
            </w:r>
            <w:r w:rsidR="00C9081B">
              <w:rPr>
                <w:noProof/>
                <w:webHidden/>
              </w:rPr>
              <w:fldChar w:fldCharType="separate"/>
            </w:r>
            <w:r w:rsidR="00C9081B">
              <w:rPr>
                <w:noProof/>
                <w:webHidden/>
              </w:rPr>
              <w:t>i</w:t>
            </w:r>
            <w:r w:rsidR="00C9081B">
              <w:rPr>
                <w:noProof/>
                <w:webHidden/>
              </w:rPr>
              <w:fldChar w:fldCharType="end"/>
            </w:r>
          </w:hyperlink>
        </w:p>
        <w:p w14:paraId="6A99E735" w14:textId="6130D262" w:rsidR="00C9081B" w:rsidRDefault="00C578AC">
          <w:pPr>
            <w:pStyle w:val="TOC1"/>
            <w:rPr>
              <w:rFonts w:eastAsiaTheme="minorEastAsia" w:cstheme="minorBidi"/>
              <w:b w:val="0"/>
              <w:bCs w:val="0"/>
              <w:i w:val="0"/>
              <w:iCs w:val="0"/>
              <w:noProof/>
              <w:kern w:val="2"/>
              <w:lang w:eastAsia="en-GB"/>
              <w14:ligatures w14:val="standardContextual"/>
            </w:rPr>
          </w:pPr>
          <w:hyperlink w:anchor="_Toc176813668" w:history="1">
            <w:r w:rsidR="00C9081B" w:rsidRPr="009E6731">
              <w:rPr>
                <w:rStyle w:val="Hyperlink"/>
                <w:noProof/>
              </w:rPr>
              <w:t>APPENDIX A – GANTT CHART</w:t>
            </w:r>
            <w:r w:rsidR="00C9081B">
              <w:rPr>
                <w:noProof/>
                <w:webHidden/>
              </w:rPr>
              <w:tab/>
            </w:r>
            <w:r w:rsidR="00C9081B">
              <w:rPr>
                <w:noProof/>
                <w:webHidden/>
              </w:rPr>
              <w:fldChar w:fldCharType="begin"/>
            </w:r>
            <w:r w:rsidR="00C9081B">
              <w:rPr>
                <w:noProof/>
                <w:webHidden/>
              </w:rPr>
              <w:instrText xml:space="preserve"> PAGEREF _Toc176813668 \h </w:instrText>
            </w:r>
            <w:r w:rsidR="00C9081B">
              <w:rPr>
                <w:noProof/>
                <w:webHidden/>
              </w:rPr>
            </w:r>
            <w:r w:rsidR="00C9081B">
              <w:rPr>
                <w:noProof/>
                <w:webHidden/>
              </w:rPr>
              <w:fldChar w:fldCharType="separate"/>
            </w:r>
            <w:r w:rsidR="00C9081B">
              <w:rPr>
                <w:noProof/>
                <w:webHidden/>
              </w:rPr>
              <w:t>iii</w:t>
            </w:r>
            <w:r w:rsidR="00C9081B">
              <w:rPr>
                <w:noProof/>
                <w:webHidden/>
              </w:rPr>
              <w:fldChar w:fldCharType="end"/>
            </w:r>
          </w:hyperlink>
        </w:p>
        <w:p w14:paraId="2D47D843" w14:textId="25315719" w:rsidR="00C9081B" w:rsidRDefault="00C578AC">
          <w:pPr>
            <w:pStyle w:val="TOC1"/>
            <w:rPr>
              <w:rFonts w:eastAsiaTheme="minorEastAsia" w:cstheme="minorBidi"/>
              <w:b w:val="0"/>
              <w:bCs w:val="0"/>
              <w:i w:val="0"/>
              <w:iCs w:val="0"/>
              <w:noProof/>
              <w:kern w:val="2"/>
              <w:lang w:eastAsia="en-GB"/>
              <w14:ligatures w14:val="standardContextual"/>
            </w:rPr>
          </w:pPr>
          <w:hyperlink w:anchor="_Toc176813669" w:history="1">
            <w:r w:rsidR="00C9081B" w:rsidRPr="009E6731">
              <w:rPr>
                <w:rStyle w:val="Hyperlink"/>
                <w:noProof/>
              </w:rPr>
              <w:t>APPENDIX B – R SCRIPT</w:t>
            </w:r>
            <w:r w:rsidR="00C9081B">
              <w:rPr>
                <w:noProof/>
                <w:webHidden/>
              </w:rPr>
              <w:tab/>
            </w:r>
            <w:r w:rsidR="00C9081B">
              <w:rPr>
                <w:noProof/>
                <w:webHidden/>
              </w:rPr>
              <w:fldChar w:fldCharType="begin"/>
            </w:r>
            <w:r w:rsidR="00C9081B">
              <w:rPr>
                <w:noProof/>
                <w:webHidden/>
              </w:rPr>
              <w:instrText xml:space="preserve"> PAGEREF _Toc176813669 \h </w:instrText>
            </w:r>
            <w:r w:rsidR="00C9081B">
              <w:rPr>
                <w:noProof/>
                <w:webHidden/>
              </w:rPr>
            </w:r>
            <w:r w:rsidR="00C9081B">
              <w:rPr>
                <w:noProof/>
                <w:webHidden/>
              </w:rPr>
              <w:fldChar w:fldCharType="separate"/>
            </w:r>
            <w:r w:rsidR="00C9081B">
              <w:rPr>
                <w:noProof/>
                <w:webHidden/>
              </w:rPr>
              <w:t>x</w:t>
            </w:r>
            <w:r w:rsidR="00C9081B">
              <w:rPr>
                <w:noProof/>
                <w:webHidden/>
              </w:rPr>
              <w:fldChar w:fldCharType="end"/>
            </w:r>
          </w:hyperlink>
        </w:p>
        <w:p w14:paraId="0EF0C450" w14:textId="38404D6B" w:rsidR="003E4BCF" w:rsidRDefault="003E4BCF" w:rsidP="00951279">
          <w:pPr>
            <w:spacing w:line="360" w:lineRule="auto"/>
          </w:pPr>
          <w:r>
            <w:rPr>
              <w:b/>
              <w:bCs/>
              <w:noProof/>
            </w:rPr>
            <w:fldChar w:fldCharType="end"/>
          </w:r>
        </w:p>
      </w:sdtContent>
    </w:sdt>
    <w:p w14:paraId="1D53BDE0" w14:textId="77777777" w:rsidR="0021156B" w:rsidRPr="001B1EEC" w:rsidRDefault="0021156B" w:rsidP="00951279">
      <w:pPr>
        <w:spacing w:after="160" w:line="360" w:lineRule="auto"/>
        <w:rPr>
          <w:rFonts w:asciiTheme="majorHAnsi" w:eastAsiaTheme="majorEastAsia" w:hAnsiTheme="majorHAnsi" w:cstheme="majorHAnsi"/>
          <w:b/>
          <w:color w:val="000000" w:themeColor="text1"/>
          <w:szCs w:val="24"/>
        </w:rPr>
      </w:pPr>
      <w:r w:rsidRPr="001B1EEC">
        <w:rPr>
          <w:rFonts w:asciiTheme="majorHAnsi" w:hAnsiTheme="majorHAnsi" w:cstheme="majorHAnsi"/>
          <w:szCs w:val="24"/>
        </w:rPr>
        <w:br w:type="page"/>
      </w:r>
    </w:p>
    <w:p w14:paraId="05C74569" w14:textId="360B0EEA" w:rsidR="009C6BB1" w:rsidRPr="001B1EEC" w:rsidRDefault="009C6BB1" w:rsidP="00951279">
      <w:pPr>
        <w:pStyle w:val="Heading1"/>
      </w:pPr>
      <w:bookmarkStart w:id="3" w:name="_Toc176813618"/>
      <w:r w:rsidRPr="001B1EEC">
        <w:lastRenderedPageBreak/>
        <w:t>List of Figures</w:t>
      </w:r>
      <w:bookmarkEnd w:id="3"/>
    </w:p>
    <w:p w14:paraId="305E2A49" w14:textId="3E98DBBB" w:rsidR="00A0767D" w:rsidRDefault="009C6BB1">
      <w:pPr>
        <w:pStyle w:val="TableofFigures"/>
        <w:tabs>
          <w:tab w:val="right" w:leader="dot" w:pos="10018"/>
        </w:tabs>
        <w:rPr>
          <w:rFonts w:eastAsiaTheme="minorEastAsia"/>
          <w:noProof/>
          <w:kern w:val="2"/>
          <w:szCs w:val="24"/>
          <w:lang w:eastAsia="en-GB"/>
          <w14:ligatures w14:val="standardContextual"/>
        </w:rPr>
      </w:pPr>
      <w:r w:rsidRPr="001B1EEC">
        <w:rPr>
          <w:rFonts w:cstheme="minorHAnsi"/>
          <w:szCs w:val="24"/>
        </w:rPr>
        <w:fldChar w:fldCharType="begin"/>
      </w:r>
      <w:r w:rsidRPr="001B1EEC">
        <w:rPr>
          <w:rFonts w:cstheme="minorHAnsi"/>
          <w:szCs w:val="24"/>
        </w:rPr>
        <w:instrText xml:space="preserve"> TOC \h \z \c "Figure" </w:instrText>
      </w:r>
      <w:r w:rsidRPr="001B1EEC">
        <w:rPr>
          <w:rFonts w:cstheme="minorHAnsi"/>
          <w:szCs w:val="24"/>
        </w:rPr>
        <w:fldChar w:fldCharType="separate"/>
      </w:r>
      <w:hyperlink w:anchor="_Toc176811587" w:history="1">
        <w:r w:rsidR="00A0767D" w:rsidRPr="00DD5ECE">
          <w:rPr>
            <w:rStyle w:val="Hyperlink"/>
            <w:rFonts w:ascii="Calibri Light" w:hAnsi="Calibri Light" w:cs="Calibri Light"/>
            <w:noProof/>
          </w:rPr>
          <w:t>Figure 1: Asset Lifecycle Process</w:t>
        </w:r>
        <w:r w:rsidR="00A0767D">
          <w:rPr>
            <w:noProof/>
            <w:webHidden/>
          </w:rPr>
          <w:tab/>
        </w:r>
        <w:r w:rsidR="00A0767D">
          <w:rPr>
            <w:noProof/>
            <w:webHidden/>
          </w:rPr>
          <w:fldChar w:fldCharType="begin"/>
        </w:r>
        <w:r w:rsidR="00A0767D">
          <w:rPr>
            <w:noProof/>
            <w:webHidden/>
          </w:rPr>
          <w:instrText xml:space="preserve"> PAGEREF _Toc176811587 \h </w:instrText>
        </w:r>
        <w:r w:rsidR="00A0767D">
          <w:rPr>
            <w:noProof/>
            <w:webHidden/>
          </w:rPr>
        </w:r>
        <w:r w:rsidR="00A0767D">
          <w:rPr>
            <w:noProof/>
            <w:webHidden/>
          </w:rPr>
          <w:fldChar w:fldCharType="separate"/>
        </w:r>
        <w:r w:rsidR="008F3F61">
          <w:rPr>
            <w:noProof/>
            <w:webHidden/>
          </w:rPr>
          <w:t>2</w:t>
        </w:r>
        <w:r w:rsidR="00A0767D">
          <w:rPr>
            <w:noProof/>
            <w:webHidden/>
          </w:rPr>
          <w:fldChar w:fldCharType="end"/>
        </w:r>
      </w:hyperlink>
    </w:p>
    <w:p w14:paraId="2788EE8A" w14:textId="6BC8568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88" w:history="1">
        <w:r w:rsidR="00A0767D" w:rsidRPr="00DD5ECE">
          <w:rPr>
            <w:rStyle w:val="Hyperlink"/>
            <w:rFonts w:ascii="Calibri Light" w:hAnsi="Calibri Light" w:cs="Calibri Light"/>
            <w:noProof/>
          </w:rPr>
          <w:t>Figure 2: Research Design</w:t>
        </w:r>
        <w:r w:rsidR="00A0767D">
          <w:rPr>
            <w:noProof/>
            <w:webHidden/>
          </w:rPr>
          <w:tab/>
        </w:r>
        <w:r w:rsidR="00A0767D">
          <w:rPr>
            <w:noProof/>
            <w:webHidden/>
          </w:rPr>
          <w:fldChar w:fldCharType="begin"/>
        </w:r>
        <w:r w:rsidR="00A0767D">
          <w:rPr>
            <w:noProof/>
            <w:webHidden/>
          </w:rPr>
          <w:instrText xml:space="preserve"> PAGEREF _Toc176811588 \h </w:instrText>
        </w:r>
        <w:r w:rsidR="00A0767D">
          <w:rPr>
            <w:noProof/>
            <w:webHidden/>
          </w:rPr>
        </w:r>
        <w:r w:rsidR="00A0767D">
          <w:rPr>
            <w:noProof/>
            <w:webHidden/>
          </w:rPr>
          <w:fldChar w:fldCharType="separate"/>
        </w:r>
        <w:r w:rsidR="008F3F61">
          <w:rPr>
            <w:noProof/>
            <w:webHidden/>
          </w:rPr>
          <w:t>27</w:t>
        </w:r>
        <w:r w:rsidR="00A0767D">
          <w:rPr>
            <w:noProof/>
            <w:webHidden/>
          </w:rPr>
          <w:fldChar w:fldCharType="end"/>
        </w:r>
      </w:hyperlink>
    </w:p>
    <w:p w14:paraId="4B33EA91" w14:textId="05697ECD"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89" w:history="1">
        <w:r w:rsidR="00A0767D" w:rsidRPr="00DD5ECE">
          <w:rPr>
            <w:rStyle w:val="Hyperlink"/>
            <w:noProof/>
          </w:rPr>
          <w:t>Figure 3: CRISP-DM</w:t>
        </w:r>
        <w:r w:rsidR="00A0767D">
          <w:rPr>
            <w:noProof/>
            <w:webHidden/>
          </w:rPr>
          <w:tab/>
        </w:r>
        <w:r w:rsidR="00A0767D">
          <w:rPr>
            <w:noProof/>
            <w:webHidden/>
          </w:rPr>
          <w:fldChar w:fldCharType="begin"/>
        </w:r>
        <w:r w:rsidR="00A0767D">
          <w:rPr>
            <w:noProof/>
            <w:webHidden/>
          </w:rPr>
          <w:instrText xml:space="preserve"> PAGEREF _Toc176811589 \h </w:instrText>
        </w:r>
        <w:r w:rsidR="00A0767D">
          <w:rPr>
            <w:noProof/>
            <w:webHidden/>
          </w:rPr>
        </w:r>
        <w:r w:rsidR="00A0767D">
          <w:rPr>
            <w:noProof/>
            <w:webHidden/>
          </w:rPr>
          <w:fldChar w:fldCharType="separate"/>
        </w:r>
        <w:r w:rsidR="008F3F61">
          <w:rPr>
            <w:noProof/>
            <w:webHidden/>
          </w:rPr>
          <w:t>30</w:t>
        </w:r>
        <w:r w:rsidR="00A0767D">
          <w:rPr>
            <w:noProof/>
            <w:webHidden/>
          </w:rPr>
          <w:fldChar w:fldCharType="end"/>
        </w:r>
      </w:hyperlink>
    </w:p>
    <w:p w14:paraId="21BA8CA0" w14:textId="0D68A356"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0" w:history="1">
        <w:r w:rsidR="00A0767D" w:rsidRPr="00DD5ECE">
          <w:rPr>
            <w:rStyle w:val="Hyperlink"/>
            <w:rFonts w:ascii="Calibri Light" w:hAnsi="Calibri Light" w:cs="Calibri Light"/>
            <w:noProof/>
          </w:rPr>
          <w:t>Figure 4: Gantt Chart</w:t>
        </w:r>
        <w:r w:rsidR="00A0767D">
          <w:rPr>
            <w:noProof/>
            <w:webHidden/>
          </w:rPr>
          <w:tab/>
        </w:r>
        <w:r w:rsidR="00A0767D">
          <w:rPr>
            <w:noProof/>
            <w:webHidden/>
          </w:rPr>
          <w:fldChar w:fldCharType="begin"/>
        </w:r>
        <w:r w:rsidR="00A0767D">
          <w:rPr>
            <w:noProof/>
            <w:webHidden/>
          </w:rPr>
          <w:instrText xml:space="preserve"> PAGEREF _Toc176811590 \h </w:instrText>
        </w:r>
        <w:r w:rsidR="00A0767D">
          <w:rPr>
            <w:noProof/>
            <w:webHidden/>
          </w:rPr>
        </w:r>
        <w:r w:rsidR="00A0767D">
          <w:rPr>
            <w:noProof/>
            <w:webHidden/>
          </w:rPr>
          <w:fldChar w:fldCharType="separate"/>
        </w:r>
        <w:r w:rsidR="008F3F61">
          <w:rPr>
            <w:noProof/>
            <w:webHidden/>
          </w:rPr>
          <w:t>33</w:t>
        </w:r>
        <w:r w:rsidR="00A0767D">
          <w:rPr>
            <w:noProof/>
            <w:webHidden/>
          </w:rPr>
          <w:fldChar w:fldCharType="end"/>
        </w:r>
      </w:hyperlink>
    </w:p>
    <w:p w14:paraId="0CB1A8B3" w14:textId="23A723FC"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1" w:history="1">
        <w:r w:rsidR="00A0767D" w:rsidRPr="00DD5ECE">
          <w:rPr>
            <w:rStyle w:val="Hyperlink"/>
            <w:noProof/>
          </w:rPr>
          <w:t xml:space="preserve">Figure 5: MetroPT-3 Dataset </w:t>
        </w:r>
        <w:r w:rsidR="00A0767D" w:rsidRPr="00DD5ECE">
          <w:rPr>
            <w:rStyle w:val="Hyperlink"/>
            <w:rFonts w:cs="Calibri Light"/>
            <w:noProof/>
          </w:rPr>
          <w:t>(Davari et al., 2021)</w:t>
        </w:r>
        <w:r w:rsidR="00A0767D">
          <w:rPr>
            <w:noProof/>
            <w:webHidden/>
          </w:rPr>
          <w:tab/>
        </w:r>
        <w:r w:rsidR="00A0767D">
          <w:rPr>
            <w:noProof/>
            <w:webHidden/>
          </w:rPr>
          <w:fldChar w:fldCharType="begin"/>
        </w:r>
        <w:r w:rsidR="00A0767D">
          <w:rPr>
            <w:noProof/>
            <w:webHidden/>
          </w:rPr>
          <w:instrText xml:space="preserve"> PAGEREF _Toc176811591 \h </w:instrText>
        </w:r>
        <w:r w:rsidR="00A0767D">
          <w:rPr>
            <w:noProof/>
            <w:webHidden/>
          </w:rPr>
        </w:r>
        <w:r w:rsidR="00A0767D">
          <w:rPr>
            <w:noProof/>
            <w:webHidden/>
          </w:rPr>
          <w:fldChar w:fldCharType="separate"/>
        </w:r>
        <w:r w:rsidR="008F3F61">
          <w:rPr>
            <w:noProof/>
            <w:webHidden/>
          </w:rPr>
          <w:t>34</w:t>
        </w:r>
        <w:r w:rsidR="00A0767D">
          <w:rPr>
            <w:noProof/>
            <w:webHidden/>
          </w:rPr>
          <w:fldChar w:fldCharType="end"/>
        </w:r>
      </w:hyperlink>
    </w:p>
    <w:p w14:paraId="16A194F3" w14:textId="7C2F6D0E"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2" w:history="1">
        <w:r w:rsidR="00A0767D" w:rsidRPr="00DD5ECE">
          <w:rPr>
            <w:rStyle w:val="Hyperlink"/>
            <w:noProof/>
          </w:rPr>
          <w:t>Figure 6: Load the dataset</w:t>
        </w:r>
        <w:r w:rsidR="00A0767D">
          <w:rPr>
            <w:noProof/>
            <w:webHidden/>
          </w:rPr>
          <w:tab/>
        </w:r>
        <w:r w:rsidR="00A0767D">
          <w:rPr>
            <w:noProof/>
            <w:webHidden/>
          </w:rPr>
          <w:fldChar w:fldCharType="begin"/>
        </w:r>
        <w:r w:rsidR="00A0767D">
          <w:rPr>
            <w:noProof/>
            <w:webHidden/>
          </w:rPr>
          <w:instrText xml:space="preserve"> PAGEREF _Toc176811592 \h </w:instrText>
        </w:r>
        <w:r w:rsidR="00A0767D">
          <w:rPr>
            <w:noProof/>
            <w:webHidden/>
          </w:rPr>
        </w:r>
        <w:r w:rsidR="00A0767D">
          <w:rPr>
            <w:noProof/>
            <w:webHidden/>
          </w:rPr>
          <w:fldChar w:fldCharType="separate"/>
        </w:r>
        <w:r w:rsidR="008F3F61">
          <w:rPr>
            <w:noProof/>
            <w:webHidden/>
          </w:rPr>
          <w:t>34</w:t>
        </w:r>
        <w:r w:rsidR="00A0767D">
          <w:rPr>
            <w:noProof/>
            <w:webHidden/>
          </w:rPr>
          <w:fldChar w:fldCharType="end"/>
        </w:r>
      </w:hyperlink>
    </w:p>
    <w:p w14:paraId="4FDBF16A" w14:textId="04EB7377"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3" w:history="1">
        <w:r w:rsidR="00A0767D" w:rsidRPr="00DD5ECE">
          <w:rPr>
            <w:rStyle w:val="Hyperlink"/>
            <w:noProof/>
          </w:rPr>
          <w:t xml:space="preserve">Figure 7: Feature Description  </w:t>
        </w:r>
        <w:r w:rsidR="00A0767D" w:rsidRPr="00DD5ECE">
          <w:rPr>
            <w:rStyle w:val="Hyperlink"/>
            <w:rFonts w:cs="Calibri Light"/>
            <w:noProof/>
          </w:rPr>
          <w:t>(Davari et al., 2021)</w:t>
        </w:r>
        <w:r w:rsidR="00A0767D">
          <w:rPr>
            <w:noProof/>
            <w:webHidden/>
          </w:rPr>
          <w:tab/>
        </w:r>
        <w:r w:rsidR="00A0767D">
          <w:rPr>
            <w:noProof/>
            <w:webHidden/>
          </w:rPr>
          <w:fldChar w:fldCharType="begin"/>
        </w:r>
        <w:r w:rsidR="00A0767D">
          <w:rPr>
            <w:noProof/>
            <w:webHidden/>
          </w:rPr>
          <w:instrText xml:space="preserve"> PAGEREF _Toc176811593 \h </w:instrText>
        </w:r>
        <w:r w:rsidR="00A0767D">
          <w:rPr>
            <w:noProof/>
            <w:webHidden/>
          </w:rPr>
        </w:r>
        <w:r w:rsidR="00A0767D">
          <w:rPr>
            <w:noProof/>
            <w:webHidden/>
          </w:rPr>
          <w:fldChar w:fldCharType="separate"/>
        </w:r>
        <w:r w:rsidR="008F3F61">
          <w:rPr>
            <w:noProof/>
            <w:webHidden/>
          </w:rPr>
          <w:t>35</w:t>
        </w:r>
        <w:r w:rsidR="00A0767D">
          <w:rPr>
            <w:noProof/>
            <w:webHidden/>
          </w:rPr>
          <w:fldChar w:fldCharType="end"/>
        </w:r>
      </w:hyperlink>
    </w:p>
    <w:p w14:paraId="43C93FC2" w14:textId="79B5559F"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4" w:history="1">
        <w:r w:rsidR="00A0767D" w:rsidRPr="00DD5ECE">
          <w:rPr>
            <w:rStyle w:val="Hyperlink"/>
            <w:noProof/>
          </w:rPr>
          <w:t>Figure 8: Data Summary</w:t>
        </w:r>
        <w:r w:rsidR="00A0767D">
          <w:rPr>
            <w:noProof/>
            <w:webHidden/>
          </w:rPr>
          <w:tab/>
        </w:r>
        <w:r w:rsidR="00A0767D">
          <w:rPr>
            <w:noProof/>
            <w:webHidden/>
          </w:rPr>
          <w:fldChar w:fldCharType="begin"/>
        </w:r>
        <w:r w:rsidR="00A0767D">
          <w:rPr>
            <w:noProof/>
            <w:webHidden/>
          </w:rPr>
          <w:instrText xml:space="preserve"> PAGEREF _Toc176811594 \h </w:instrText>
        </w:r>
        <w:r w:rsidR="00A0767D">
          <w:rPr>
            <w:noProof/>
            <w:webHidden/>
          </w:rPr>
        </w:r>
        <w:r w:rsidR="00A0767D">
          <w:rPr>
            <w:noProof/>
            <w:webHidden/>
          </w:rPr>
          <w:fldChar w:fldCharType="separate"/>
        </w:r>
        <w:r w:rsidR="008F3F61">
          <w:rPr>
            <w:noProof/>
            <w:webHidden/>
          </w:rPr>
          <w:t>36</w:t>
        </w:r>
        <w:r w:rsidR="00A0767D">
          <w:rPr>
            <w:noProof/>
            <w:webHidden/>
          </w:rPr>
          <w:fldChar w:fldCharType="end"/>
        </w:r>
      </w:hyperlink>
    </w:p>
    <w:p w14:paraId="1A9FBD8F" w14:textId="4A9A872B"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5" w:history="1">
        <w:r w:rsidR="00A0767D" w:rsidRPr="00DD5ECE">
          <w:rPr>
            <w:rStyle w:val="Hyperlink"/>
            <w:noProof/>
          </w:rPr>
          <w:t>Figure 9: No of rows</w:t>
        </w:r>
        <w:r w:rsidR="00A0767D">
          <w:rPr>
            <w:noProof/>
            <w:webHidden/>
          </w:rPr>
          <w:tab/>
        </w:r>
        <w:r w:rsidR="00A0767D">
          <w:rPr>
            <w:noProof/>
            <w:webHidden/>
          </w:rPr>
          <w:fldChar w:fldCharType="begin"/>
        </w:r>
        <w:r w:rsidR="00A0767D">
          <w:rPr>
            <w:noProof/>
            <w:webHidden/>
          </w:rPr>
          <w:instrText xml:space="preserve"> PAGEREF _Toc176811595 \h </w:instrText>
        </w:r>
        <w:r w:rsidR="00A0767D">
          <w:rPr>
            <w:noProof/>
            <w:webHidden/>
          </w:rPr>
        </w:r>
        <w:r w:rsidR="00A0767D">
          <w:rPr>
            <w:noProof/>
            <w:webHidden/>
          </w:rPr>
          <w:fldChar w:fldCharType="separate"/>
        </w:r>
        <w:r w:rsidR="008F3F61">
          <w:rPr>
            <w:noProof/>
            <w:webHidden/>
          </w:rPr>
          <w:t>36</w:t>
        </w:r>
        <w:r w:rsidR="00A0767D">
          <w:rPr>
            <w:noProof/>
            <w:webHidden/>
          </w:rPr>
          <w:fldChar w:fldCharType="end"/>
        </w:r>
      </w:hyperlink>
    </w:p>
    <w:p w14:paraId="7D37E6BF" w14:textId="2F58E90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6" w:history="1">
        <w:r w:rsidR="00A0767D" w:rsidRPr="00DD5ECE">
          <w:rPr>
            <w:rStyle w:val="Hyperlink"/>
            <w:noProof/>
          </w:rPr>
          <w:t>Figure 10: No. of columns</w:t>
        </w:r>
        <w:r w:rsidR="00A0767D">
          <w:rPr>
            <w:noProof/>
            <w:webHidden/>
          </w:rPr>
          <w:tab/>
        </w:r>
        <w:r w:rsidR="00A0767D">
          <w:rPr>
            <w:noProof/>
            <w:webHidden/>
          </w:rPr>
          <w:fldChar w:fldCharType="begin"/>
        </w:r>
        <w:r w:rsidR="00A0767D">
          <w:rPr>
            <w:noProof/>
            <w:webHidden/>
          </w:rPr>
          <w:instrText xml:space="preserve"> PAGEREF _Toc176811596 \h </w:instrText>
        </w:r>
        <w:r w:rsidR="00A0767D">
          <w:rPr>
            <w:noProof/>
            <w:webHidden/>
          </w:rPr>
        </w:r>
        <w:r w:rsidR="00A0767D">
          <w:rPr>
            <w:noProof/>
            <w:webHidden/>
          </w:rPr>
          <w:fldChar w:fldCharType="separate"/>
        </w:r>
        <w:r w:rsidR="008F3F61">
          <w:rPr>
            <w:noProof/>
            <w:webHidden/>
          </w:rPr>
          <w:t>36</w:t>
        </w:r>
        <w:r w:rsidR="00A0767D">
          <w:rPr>
            <w:noProof/>
            <w:webHidden/>
          </w:rPr>
          <w:fldChar w:fldCharType="end"/>
        </w:r>
      </w:hyperlink>
    </w:p>
    <w:p w14:paraId="649C1862" w14:textId="1417BB7C"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7" w:history="1">
        <w:r w:rsidR="00A0767D" w:rsidRPr="00DD5ECE">
          <w:rPr>
            <w:rStyle w:val="Hyperlink"/>
            <w:noProof/>
          </w:rPr>
          <w:t>Figure 11: Correlation Matrix</w:t>
        </w:r>
        <w:r w:rsidR="00A0767D">
          <w:rPr>
            <w:noProof/>
            <w:webHidden/>
          </w:rPr>
          <w:tab/>
        </w:r>
        <w:r w:rsidR="00A0767D">
          <w:rPr>
            <w:noProof/>
            <w:webHidden/>
          </w:rPr>
          <w:fldChar w:fldCharType="begin"/>
        </w:r>
        <w:r w:rsidR="00A0767D">
          <w:rPr>
            <w:noProof/>
            <w:webHidden/>
          </w:rPr>
          <w:instrText xml:space="preserve"> PAGEREF _Toc176811597 \h </w:instrText>
        </w:r>
        <w:r w:rsidR="00A0767D">
          <w:rPr>
            <w:noProof/>
            <w:webHidden/>
          </w:rPr>
        </w:r>
        <w:r w:rsidR="00A0767D">
          <w:rPr>
            <w:noProof/>
            <w:webHidden/>
          </w:rPr>
          <w:fldChar w:fldCharType="separate"/>
        </w:r>
        <w:r w:rsidR="008F3F61">
          <w:rPr>
            <w:noProof/>
            <w:webHidden/>
          </w:rPr>
          <w:t>37</w:t>
        </w:r>
        <w:r w:rsidR="00A0767D">
          <w:rPr>
            <w:noProof/>
            <w:webHidden/>
          </w:rPr>
          <w:fldChar w:fldCharType="end"/>
        </w:r>
      </w:hyperlink>
    </w:p>
    <w:p w14:paraId="53605020" w14:textId="6B438853"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8" w:history="1">
        <w:r w:rsidR="00A0767D" w:rsidRPr="00DD5ECE">
          <w:rPr>
            <w:rStyle w:val="Hyperlink"/>
            <w:noProof/>
          </w:rPr>
          <w:t>Figure 12: Normalization Code</w:t>
        </w:r>
        <w:r w:rsidR="00A0767D">
          <w:rPr>
            <w:noProof/>
            <w:webHidden/>
          </w:rPr>
          <w:tab/>
        </w:r>
        <w:r w:rsidR="00A0767D">
          <w:rPr>
            <w:noProof/>
            <w:webHidden/>
          </w:rPr>
          <w:fldChar w:fldCharType="begin"/>
        </w:r>
        <w:r w:rsidR="00A0767D">
          <w:rPr>
            <w:noProof/>
            <w:webHidden/>
          </w:rPr>
          <w:instrText xml:space="preserve"> PAGEREF _Toc176811598 \h </w:instrText>
        </w:r>
        <w:r w:rsidR="00A0767D">
          <w:rPr>
            <w:noProof/>
            <w:webHidden/>
          </w:rPr>
        </w:r>
        <w:r w:rsidR="00A0767D">
          <w:rPr>
            <w:noProof/>
            <w:webHidden/>
          </w:rPr>
          <w:fldChar w:fldCharType="separate"/>
        </w:r>
        <w:r w:rsidR="008F3F61">
          <w:rPr>
            <w:noProof/>
            <w:webHidden/>
          </w:rPr>
          <w:t>37</w:t>
        </w:r>
        <w:r w:rsidR="00A0767D">
          <w:rPr>
            <w:noProof/>
            <w:webHidden/>
          </w:rPr>
          <w:fldChar w:fldCharType="end"/>
        </w:r>
      </w:hyperlink>
    </w:p>
    <w:p w14:paraId="30EEC460" w14:textId="432CC669"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599" w:history="1">
        <w:r w:rsidR="00A0767D" w:rsidRPr="00DD5ECE">
          <w:rPr>
            <w:rStyle w:val="Hyperlink"/>
            <w:noProof/>
          </w:rPr>
          <w:t>Figure 13: TP2 Distribution</w:t>
        </w:r>
        <w:r w:rsidR="00A0767D">
          <w:rPr>
            <w:noProof/>
            <w:webHidden/>
          </w:rPr>
          <w:tab/>
        </w:r>
        <w:r w:rsidR="00A0767D">
          <w:rPr>
            <w:noProof/>
            <w:webHidden/>
          </w:rPr>
          <w:fldChar w:fldCharType="begin"/>
        </w:r>
        <w:r w:rsidR="00A0767D">
          <w:rPr>
            <w:noProof/>
            <w:webHidden/>
          </w:rPr>
          <w:instrText xml:space="preserve"> PAGEREF _Toc176811599 \h </w:instrText>
        </w:r>
        <w:r w:rsidR="00A0767D">
          <w:rPr>
            <w:noProof/>
            <w:webHidden/>
          </w:rPr>
        </w:r>
        <w:r w:rsidR="00A0767D">
          <w:rPr>
            <w:noProof/>
            <w:webHidden/>
          </w:rPr>
          <w:fldChar w:fldCharType="separate"/>
        </w:r>
        <w:r w:rsidR="008F3F61">
          <w:rPr>
            <w:noProof/>
            <w:webHidden/>
          </w:rPr>
          <w:t>38</w:t>
        </w:r>
        <w:r w:rsidR="00A0767D">
          <w:rPr>
            <w:noProof/>
            <w:webHidden/>
          </w:rPr>
          <w:fldChar w:fldCharType="end"/>
        </w:r>
      </w:hyperlink>
    </w:p>
    <w:p w14:paraId="52F06E2A" w14:textId="3B8EEF1F"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0" w:history="1">
        <w:r w:rsidR="00A0767D" w:rsidRPr="00DD5ECE">
          <w:rPr>
            <w:rStyle w:val="Hyperlink"/>
            <w:noProof/>
          </w:rPr>
          <w:t>Figure 14: TP3 Distribution</w:t>
        </w:r>
        <w:r w:rsidR="00A0767D">
          <w:rPr>
            <w:noProof/>
            <w:webHidden/>
          </w:rPr>
          <w:tab/>
        </w:r>
        <w:r w:rsidR="00A0767D">
          <w:rPr>
            <w:noProof/>
            <w:webHidden/>
          </w:rPr>
          <w:fldChar w:fldCharType="begin"/>
        </w:r>
        <w:r w:rsidR="00A0767D">
          <w:rPr>
            <w:noProof/>
            <w:webHidden/>
          </w:rPr>
          <w:instrText xml:space="preserve"> PAGEREF _Toc176811600 \h </w:instrText>
        </w:r>
        <w:r w:rsidR="00A0767D">
          <w:rPr>
            <w:noProof/>
            <w:webHidden/>
          </w:rPr>
        </w:r>
        <w:r w:rsidR="00A0767D">
          <w:rPr>
            <w:noProof/>
            <w:webHidden/>
          </w:rPr>
          <w:fldChar w:fldCharType="separate"/>
        </w:r>
        <w:r w:rsidR="008F3F61">
          <w:rPr>
            <w:noProof/>
            <w:webHidden/>
          </w:rPr>
          <w:t>38</w:t>
        </w:r>
        <w:r w:rsidR="00A0767D">
          <w:rPr>
            <w:noProof/>
            <w:webHidden/>
          </w:rPr>
          <w:fldChar w:fldCharType="end"/>
        </w:r>
      </w:hyperlink>
    </w:p>
    <w:p w14:paraId="6CBF328C" w14:textId="22E72D26"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1" w:history="1">
        <w:r w:rsidR="00A0767D" w:rsidRPr="00DD5ECE">
          <w:rPr>
            <w:rStyle w:val="Hyperlink"/>
            <w:noProof/>
          </w:rPr>
          <w:t>Figure 15: H1 Distribution</w:t>
        </w:r>
        <w:r w:rsidR="00A0767D">
          <w:rPr>
            <w:noProof/>
            <w:webHidden/>
          </w:rPr>
          <w:tab/>
        </w:r>
        <w:r w:rsidR="00A0767D">
          <w:rPr>
            <w:noProof/>
            <w:webHidden/>
          </w:rPr>
          <w:fldChar w:fldCharType="begin"/>
        </w:r>
        <w:r w:rsidR="00A0767D">
          <w:rPr>
            <w:noProof/>
            <w:webHidden/>
          </w:rPr>
          <w:instrText xml:space="preserve"> PAGEREF _Toc176811601 \h </w:instrText>
        </w:r>
        <w:r w:rsidR="00A0767D">
          <w:rPr>
            <w:noProof/>
            <w:webHidden/>
          </w:rPr>
        </w:r>
        <w:r w:rsidR="00A0767D">
          <w:rPr>
            <w:noProof/>
            <w:webHidden/>
          </w:rPr>
          <w:fldChar w:fldCharType="separate"/>
        </w:r>
        <w:r w:rsidR="008F3F61">
          <w:rPr>
            <w:noProof/>
            <w:webHidden/>
          </w:rPr>
          <w:t>39</w:t>
        </w:r>
        <w:r w:rsidR="00A0767D">
          <w:rPr>
            <w:noProof/>
            <w:webHidden/>
          </w:rPr>
          <w:fldChar w:fldCharType="end"/>
        </w:r>
      </w:hyperlink>
    </w:p>
    <w:p w14:paraId="7E031745" w14:textId="5262E31F"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2" w:history="1">
        <w:r w:rsidR="00A0767D" w:rsidRPr="00DD5ECE">
          <w:rPr>
            <w:rStyle w:val="Hyperlink"/>
            <w:noProof/>
          </w:rPr>
          <w:t>Figure 16: DV_Pressure Distribution</w:t>
        </w:r>
        <w:r w:rsidR="00A0767D">
          <w:rPr>
            <w:noProof/>
            <w:webHidden/>
          </w:rPr>
          <w:tab/>
        </w:r>
        <w:r w:rsidR="00A0767D">
          <w:rPr>
            <w:noProof/>
            <w:webHidden/>
          </w:rPr>
          <w:fldChar w:fldCharType="begin"/>
        </w:r>
        <w:r w:rsidR="00A0767D">
          <w:rPr>
            <w:noProof/>
            <w:webHidden/>
          </w:rPr>
          <w:instrText xml:space="preserve"> PAGEREF _Toc176811602 \h </w:instrText>
        </w:r>
        <w:r w:rsidR="00A0767D">
          <w:rPr>
            <w:noProof/>
            <w:webHidden/>
          </w:rPr>
        </w:r>
        <w:r w:rsidR="00A0767D">
          <w:rPr>
            <w:noProof/>
            <w:webHidden/>
          </w:rPr>
          <w:fldChar w:fldCharType="separate"/>
        </w:r>
        <w:r w:rsidR="008F3F61">
          <w:rPr>
            <w:noProof/>
            <w:webHidden/>
          </w:rPr>
          <w:t>39</w:t>
        </w:r>
        <w:r w:rsidR="00A0767D">
          <w:rPr>
            <w:noProof/>
            <w:webHidden/>
          </w:rPr>
          <w:fldChar w:fldCharType="end"/>
        </w:r>
      </w:hyperlink>
    </w:p>
    <w:p w14:paraId="57A0C05B" w14:textId="17DD10FB"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3" w:history="1">
        <w:r w:rsidR="00A0767D" w:rsidRPr="00DD5ECE">
          <w:rPr>
            <w:rStyle w:val="Hyperlink"/>
            <w:noProof/>
          </w:rPr>
          <w:t>Figure 17: Reservoirs Distribution</w:t>
        </w:r>
        <w:r w:rsidR="00A0767D">
          <w:rPr>
            <w:noProof/>
            <w:webHidden/>
          </w:rPr>
          <w:tab/>
        </w:r>
        <w:r w:rsidR="00A0767D">
          <w:rPr>
            <w:noProof/>
            <w:webHidden/>
          </w:rPr>
          <w:fldChar w:fldCharType="begin"/>
        </w:r>
        <w:r w:rsidR="00A0767D">
          <w:rPr>
            <w:noProof/>
            <w:webHidden/>
          </w:rPr>
          <w:instrText xml:space="preserve"> PAGEREF _Toc176811603 \h </w:instrText>
        </w:r>
        <w:r w:rsidR="00A0767D">
          <w:rPr>
            <w:noProof/>
            <w:webHidden/>
          </w:rPr>
        </w:r>
        <w:r w:rsidR="00A0767D">
          <w:rPr>
            <w:noProof/>
            <w:webHidden/>
          </w:rPr>
          <w:fldChar w:fldCharType="separate"/>
        </w:r>
        <w:r w:rsidR="008F3F61">
          <w:rPr>
            <w:noProof/>
            <w:webHidden/>
          </w:rPr>
          <w:t>40</w:t>
        </w:r>
        <w:r w:rsidR="00A0767D">
          <w:rPr>
            <w:noProof/>
            <w:webHidden/>
          </w:rPr>
          <w:fldChar w:fldCharType="end"/>
        </w:r>
      </w:hyperlink>
    </w:p>
    <w:p w14:paraId="4D003A80" w14:textId="58D96098"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4" w:history="1">
        <w:r w:rsidR="00A0767D" w:rsidRPr="00DD5ECE">
          <w:rPr>
            <w:rStyle w:val="Hyperlink"/>
            <w:noProof/>
          </w:rPr>
          <w:t>Figure 18: Oil Temperature Distribution</w:t>
        </w:r>
        <w:r w:rsidR="00A0767D">
          <w:rPr>
            <w:noProof/>
            <w:webHidden/>
          </w:rPr>
          <w:tab/>
        </w:r>
        <w:r w:rsidR="00A0767D">
          <w:rPr>
            <w:noProof/>
            <w:webHidden/>
          </w:rPr>
          <w:fldChar w:fldCharType="begin"/>
        </w:r>
        <w:r w:rsidR="00A0767D">
          <w:rPr>
            <w:noProof/>
            <w:webHidden/>
          </w:rPr>
          <w:instrText xml:space="preserve"> PAGEREF _Toc176811604 \h </w:instrText>
        </w:r>
        <w:r w:rsidR="00A0767D">
          <w:rPr>
            <w:noProof/>
            <w:webHidden/>
          </w:rPr>
        </w:r>
        <w:r w:rsidR="00A0767D">
          <w:rPr>
            <w:noProof/>
            <w:webHidden/>
          </w:rPr>
          <w:fldChar w:fldCharType="separate"/>
        </w:r>
        <w:r w:rsidR="008F3F61">
          <w:rPr>
            <w:noProof/>
            <w:webHidden/>
          </w:rPr>
          <w:t>40</w:t>
        </w:r>
        <w:r w:rsidR="00A0767D">
          <w:rPr>
            <w:noProof/>
            <w:webHidden/>
          </w:rPr>
          <w:fldChar w:fldCharType="end"/>
        </w:r>
      </w:hyperlink>
    </w:p>
    <w:p w14:paraId="1CD1195E" w14:textId="23724015"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5" w:history="1">
        <w:r w:rsidR="00A0767D" w:rsidRPr="00DD5ECE">
          <w:rPr>
            <w:rStyle w:val="Hyperlink"/>
            <w:noProof/>
          </w:rPr>
          <w:t>Figure 19: Motor Current Distribution</w:t>
        </w:r>
        <w:r w:rsidR="00A0767D">
          <w:rPr>
            <w:noProof/>
            <w:webHidden/>
          </w:rPr>
          <w:tab/>
        </w:r>
        <w:r w:rsidR="00A0767D">
          <w:rPr>
            <w:noProof/>
            <w:webHidden/>
          </w:rPr>
          <w:fldChar w:fldCharType="begin"/>
        </w:r>
        <w:r w:rsidR="00A0767D">
          <w:rPr>
            <w:noProof/>
            <w:webHidden/>
          </w:rPr>
          <w:instrText xml:space="preserve"> PAGEREF _Toc176811605 \h </w:instrText>
        </w:r>
        <w:r w:rsidR="00A0767D">
          <w:rPr>
            <w:noProof/>
            <w:webHidden/>
          </w:rPr>
        </w:r>
        <w:r w:rsidR="00A0767D">
          <w:rPr>
            <w:noProof/>
            <w:webHidden/>
          </w:rPr>
          <w:fldChar w:fldCharType="separate"/>
        </w:r>
        <w:r w:rsidR="008F3F61">
          <w:rPr>
            <w:noProof/>
            <w:webHidden/>
          </w:rPr>
          <w:t>41</w:t>
        </w:r>
        <w:r w:rsidR="00A0767D">
          <w:rPr>
            <w:noProof/>
            <w:webHidden/>
          </w:rPr>
          <w:fldChar w:fldCharType="end"/>
        </w:r>
      </w:hyperlink>
    </w:p>
    <w:p w14:paraId="1CC6EEF6" w14:textId="3C47011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6" w:history="1">
        <w:r w:rsidR="00A0767D" w:rsidRPr="00DD5ECE">
          <w:rPr>
            <w:rStyle w:val="Hyperlink"/>
            <w:noProof/>
          </w:rPr>
          <w:t>Figure 20: COMP Distribution</w:t>
        </w:r>
        <w:r w:rsidR="00A0767D">
          <w:rPr>
            <w:noProof/>
            <w:webHidden/>
          </w:rPr>
          <w:tab/>
        </w:r>
        <w:r w:rsidR="00A0767D">
          <w:rPr>
            <w:noProof/>
            <w:webHidden/>
          </w:rPr>
          <w:fldChar w:fldCharType="begin"/>
        </w:r>
        <w:r w:rsidR="00A0767D">
          <w:rPr>
            <w:noProof/>
            <w:webHidden/>
          </w:rPr>
          <w:instrText xml:space="preserve"> PAGEREF _Toc176811606 \h </w:instrText>
        </w:r>
        <w:r w:rsidR="00A0767D">
          <w:rPr>
            <w:noProof/>
            <w:webHidden/>
          </w:rPr>
        </w:r>
        <w:r w:rsidR="00A0767D">
          <w:rPr>
            <w:noProof/>
            <w:webHidden/>
          </w:rPr>
          <w:fldChar w:fldCharType="separate"/>
        </w:r>
        <w:r w:rsidR="008F3F61">
          <w:rPr>
            <w:noProof/>
            <w:webHidden/>
          </w:rPr>
          <w:t>41</w:t>
        </w:r>
        <w:r w:rsidR="00A0767D">
          <w:rPr>
            <w:noProof/>
            <w:webHidden/>
          </w:rPr>
          <w:fldChar w:fldCharType="end"/>
        </w:r>
      </w:hyperlink>
    </w:p>
    <w:p w14:paraId="16CA159B" w14:textId="48407E96"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7" w:history="1">
        <w:r w:rsidR="00A0767D" w:rsidRPr="00DD5ECE">
          <w:rPr>
            <w:rStyle w:val="Hyperlink"/>
            <w:noProof/>
          </w:rPr>
          <w:t>Figure 21: DV_Pressure Distribution</w:t>
        </w:r>
        <w:r w:rsidR="00A0767D">
          <w:rPr>
            <w:noProof/>
            <w:webHidden/>
          </w:rPr>
          <w:tab/>
        </w:r>
        <w:r w:rsidR="00A0767D">
          <w:rPr>
            <w:noProof/>
            <w:webHidden/>
          </w:rPr>
          <w:fldChar w:fldCharType="begin"/>
        </w:r>
        <w:r w:rsidR="00A0767D">
          <w:rPr>
            <w:noProof/>
            <w:webHidden/>
          </w:rPr>
          <w:instrText xml:space="preserve"> PAGEREF _Toc176811607 \h </w:instrText>
        </w:r>
        <w:r w:rsidR="00A0767D">
          <w:rPr>
            <w:noProof/>
            <w:webHidden/>
          </w:rPr>
        </w:r>
        <w:r w:rsidR="00A0767D">
          <w:rPr>
            <w:noProof/>
            <w:webHidden/>
          </w:rPr>
          <w:fldChar w:fldCharType="separate"/>
        </w:r>
        <w:r w:rsidR="008F3F61">
          <w:rPr>
            <w:noProof/>
            <w:webHidden/>
          </w:rPr>
          <w:t>42</w:t>
        </w:r>
        <w:r w:rsidR="00A0767D">
          <w:rPr>
            <w:noProof/>
            <w:webHidden/>
          </w:rPr>
          <w:fldChar w:fldCharType="end"/>
        </w:r>
      </w:hyperlink>
    </w:p>
    <w:p w14:paraId="61ABA4A9" w14:textId="0C91DD4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8" w:history="1">
        <w:r w:rsidR="00A0767D" w:rsidRPr="00DD5ECE">
          <w:rPr>
            <w:rStyle w:val="Hyperlink"/>
            <w:noProof/>
          </w:rPr>
          <w:t>Figure 22: TOWERS Distribution</w:t>
        </w:r>
        <w:r w:rsidR="00A0767D">
          <w:rPr>
            <w:noProof/>
            <w:webHidden/>
          </w:rPr>
          <w:tab/>
        </w:r>
        <w:r w:rsidR="00A0767D">
          <w:rPr>
            <w:noProof/>
            <w:webHidden/>
          </w:rPr>
          <w:fldChar w:fldCharType="begin"/>
        </w:r>
        <w:r w:rsidR="00A0767D">
          <w:rPr>
            <w:noProof/>
            <w:webHidden/>
          </w:rPr>
          <w:instrText xml:space="preserve"> PAGEREF _Toc176811608 \h </w:instrText>
        </w:r>
        <w:r w:rsidR="00A0767D">
          <w:rPr>
            <w:noProof/>
            <w:webHidden/>
          </w:rPr>
        </w:r>
        <w:r w:rsidR="00A0767D">
          <w:rPr>
            <w:noProof/>
            <w:webHidden/>
          </w:rPr>
          <w:fldChar w:fldCharType="separate"/>
        </w:r>
        <w:r w:rsidR="008F3F61">
          <w:rPr>
            <w:noProof/>
            <w:webHidden/>
          </w:rPr>
          <w:t>42</w:t>
        </w:r>
        <w:r w:rsidR="00A0767D">
          <w:rPr>
            <w:noProof/>
            <w:webHidden/>
          </w:rPr>
          <w:fldChar w:fldCharType="end"/>
        </w:r>
      </w:hyperlink>
    </w:p>
    <w:p w14:paraId="10D8E0EE" w14:textId="48FA9A3F"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09" w:history="1">
        <w:r w:rsidR="00A0767D" w:rsidRPr="00DD5ECE">
          <w:rPr>
            <w:rStyle w:val="Hyperlink"/>
            <w:noProof/>
          </w:rPr>
          <w:t>Figure 23: LPS Distribution</w:t>
        </w:r>
        <w:r w:rsidR="00A0767D">
          <w:rPr>
            <w:noProof/>
            <w:webHidden/>
          </w:rPr>
          <w:tab/>
        </w:r>
        <w:r w:rsidR="00A0767D">
          <w:rPr>
            <w:noProof/>
            <w:webHidden/>
          </w:rPr>
          <w:fldChar w:fldCharType="begin"/>
        </w:r>
        <w:r w:rsidR="00A0767D">
          <w:rPr>
            <w:noProof/>
            <w:webHidden/>
          </w:rPr>
          <w:instrText xml:space="preserve"> PAGEREF _Toc176811609 \h </w:instrText>
        </w:r>
        <w:r w:rsidR="00A0767D">
          <w:rPr>
            <w:noProof/>
            <w:webHidden/>
          </w:rPr>
        </w:r>
        <w:r w:rsidR="00A0767D">
          <w:rPr>
            <w:noProof/>
            <w:webHidden/>
          </w:rPr>
          <w:fldChar w:fldCharType="separate"/>
        </w:r>
        <w:r w:rsidR="008F3F61">
          <w:rPr>
            <w:noProof/>
            <w:webHidden/>
          </w:rPr>
          <w:t>43</w:t>
        </w:r>
        <w:r w:rsidR="00A0767D">
          <w:rPr>
            <w:noProof/>
            <w:webHidden/>
          </w:rPr>
          <w:fldChar w:fldCharType="end"/>
        </w:r>
      </w:hyperlink>
    </w:p>
    <w:p w14:paraId="6B39D5C3" w14:textId="77C3BC77"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0" w:history="1">
        <w:r w:rsidR="00A0767D" w:rsidRPr="00DD5ECE">
          <w:rPr>
            <w:rStyle w:val="Hyperlink"/>
            <w:noProof/>
          </w:rPr>
          <w:t>Figure 24: PRESSURE SWITCH Distribution</w:t>
        </w:r>
        <w:r w:rsidR="00A0767D">
          <w:rPr>
            <w:noProof/>
            <w:webHidden/>
          </w:rPr>
          <w:tab/>
        </w:r>
        <w:r w:rsidR="00A0767D">
          <w:rPr>
            <w:noProof/>
            <w:webHidden/>
          </w:rPr>
          <w:fldChar w:fldCharType="begin"/>
        </w:r>
        <w:r w:rsidR="00A0767D">
          <w:rPr>
            <w:noProof/>
            <w:webHidden/>
          </w:rPr>
          <w:instrText xml:space="preserve"> PAGEREF _Toc176811610 \h </w:instrText>
        </w:r>
        <w:r w:rsidR="00A0767D">
          <w:rPr>
            <w:noProof/>
            <w:webHidden/>
          </w:rPr>
        </w:r>
        <w:r w:rsidR="00A0767D">
          <w:rPr>
            <w:noProof/>
            <w:webHidden/>
          </w:rPr>
          <w:fldChar w:fldCharType="separate"/>
        </w:r>
        <w:r w:rsidR="008F3F61">
          <w:rPr>
            <w:noProof/>
            <w:webHidden/>
          </w:rPr>
          <w:t>43</w:t>
        </w:r>
        <w:r w:rsidR="00A0767D">
          <w:rPr>
            <w:noProof/>
            <w:webHidden/>
          </w:rPr>
          <w:fldChar w:fldCharType="end"/>
        </w:r>
      </w:hyperlink>
    </w:p>
    <w:p w14:paraId="24CA88BC" w14:textId="53A39C86"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1" w:history="1">
        <w:r w:rsidR="00A0767D" w:rsidRPr="00DD5ECE">
          <w:rPr>
            <w:rStyle w:val="Hyperlink"/>
            <w:noProof/>
          </w:rPr>
          <w:t>Figure 25: OIL LEVEL Distribution</w:t>
        </w:r>
        <w:r w:rsidR="00A0767D">
          <w:rPr>
            <w:noProof/>
            <w:webHidden/>
          </w:rPr>
          <w:tab/>
        </w:r>
        <w:r w:rsidR="00A0767D">
          <w:rPr>
            <w:noProof/>
            <w:webHidden/>
          </w:rPr>
          <w:fldChar w:fldCharType="begin"/>
        </w:r>
        <w:r w:rsidR="00A0767D">
          <w:rPr>
            <w:noProof/>
            <w:webHidden/>
          </w:rPr>
          <w:instrText xml:space="preserve"> PAGEREF _Toc176811611 \h </w:instrText>
        </w:r>
        <w:r w:rsidR="00A0767D">
          <w:rPr>
            <w:noProof/>
            <w:webHidden/>
          </w:rPr>
        </w:r>
        <w:r w:rsidR="00A0767D">
          <w:rPr>
            <w:noProof/>
            <w:webHidden/>
          </w:rPr>
          <w:fldChar w:fldCharType="separate"/>
        </w:r>
        <w:r w:rsidR="008F3F61">
          <w:rPr>
            <w:noProof/>
            <w:webHidden/>
          </w:rPr>
          <w:t>44</w:t>
        </w:r>
        <w:r w:rsidR="00A0767D">
          <w:rPr>
            <w:noProof/>
            <w:webHidden/>
          </w:rPr>
          <w:fldChar w:fldCharType="end"/>
        </w:r>
      </w:hyperlink>
    </w:p>
    <w:p w14:paraId="08EC678C" w14:textId="3490C088"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2" w:history="1">
        <w:r w:rsidR="00A0767D" w:rsidRPr="00DD5ECE">
          <w:rPr>
            <w:rStyle w:val="Hyperlink"/>
            <w:noProof/>
          </w:rPr>
          <w:t>Figure 26: Caudal Impulses Distribution</w:t>
        </w:r>
        <w:r w:rsidR="00A0767D">
          <w:rPr>
            <w:noProof/>
            <w:webHidden/>
          </w:rPr>
          <w:tab/>
        </w:r>
        <w:r w:rsidR="00A0767D">
          <w:rPr>
            <w:noProof/>
            <w:webHidden/>
          </w:rPr>
          <w:fldChar w:fldCharType="begin"/>
        </w:r>
        <w:r w:rsidR="00A0767D">
          <w:rPr>
            <w:noProof/>
            <w:webHidden/>
          </w:rPr>
          <w:instrText xml:space="preserve"> PAGEREF _Toc176811612 \h </w:instrText>
        </w:r>
        <w:r w:rsidR="00A0767D">
          <w:rPr>
            <w:noProof/>
            <w:webHidden/>
          </w:rPr>
        </w:r>
        <w:r w:rsidR="00A0767D">
          <w:rPr>
            <w:noProof/>
            <w:webHidden/>
          </w:rPr>
          <w:fldChar w:fldCharType="separate"/>
        </w:r>
        <w:r w:rsidR="008F3F61">
          <w:rPr>
            <w:noProof/>
            <w:webHidden/>
          </w:rPr>
          <w:t>44</w:t>
        </w:r>
        <w:r w:rsidR="00A0767D">
          <w:rPr>
            <w:noProof/>
            <w:webHidden/>
          </w:rPr>
          <w:fldChar w:fldCharType="end"/>
        </w:r>
      </w:hyperlink>
    </w:p>
    <w:p w14:paraId="704D11C4" w14:textId="455D7392"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3" w:history="1">
        <w:r w:rsidR="00A0767D" w:rsidRPr="00DD5ECE">
          <w:rPr>
            <w:rStyle w:val="Hyperlink"/>
            <w:noProof/>
          </w:rPr>
          <w:t>Figure 27: Missing Values</w:t>
        </w:r>
        <w:r w:rsidR="00A0767D">
          <w:rPr>
            <w:noProof/>
            <w:webHidden/>
          </w:rPr>
          <w:tab/>
        </w:r>
        <w:r w:rsidR="00A0767D">
          <w:rPr>
            <w:noProof/>
            <w:webHidden/>
          </w:rPr>
          <w:fldChar w:fldCharType="begin"/>
        </w:r>
        <w:r w:rsidR="00A0767D">
          <w:rPr>
            <w:noProof/>
            <w:webHidden/>
          </w:rPr>
          <w:instrText xml:space="preserve"> PAGEREF _Toc176811613 \h </w:instrText>
        </w:r>
        <w:r w:rsidR="00A0767D">
          <w:rPr>
            <w:noProof/>
            <w:webHidden/>
          </w:rPr>
        </w:r>
        <w:r w:rsidR="00A0767D">
          <w:rPr>
            <w:noProof/>
            <w:webHidden/>
          </w:rPr>
          <w:fldChar w:fldCharType="separate"/>
        </w:r>
        <w:r w:rsidR="008F3F61">
          <w:rPr>
            <w:noProof/>
            <w:webHidden/>
          </w:rPr>
          <w:t>45</w:t>
        </w:r>
        <w:r w:rsidR="00A0767D">
          <w:rPr>
            <w:noProof/>
            <w:webHidden/>
          </w:rPr>
          <w:fldChar w:fldCharType="end"/>
        </w:r>
      </w:hyperlink>
    </w:p>
    <w:p w14:paraId="57AF76FA" w14:textId="610FF680"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4" w:history="1">
        <w:r w:rsidR="00A0767D" w:rsidRPr="00DD5ECE">
          <w:rPr>
            <w:rStyle w:val="Hyperlink"/>
            <w:noProof/>
          </w:rPr>
          <w:t>Figure 28: Outlier Code</w:t>
        </w:r>
        <w:r w:rsidR="00A0767D">
          <w:rPr>
            <w:noProof/>
            <w:webHidden/>
          </w:rPr>
          <w:tab/>
        </w:r>
        <w:r w:rsidR="00A0767D">
          <w:rPr>
            <w:noProof/>
            <w:webHidden/>
          </w:rPr>
          <w:fldChar w:fldCharType="begin"/>
        </w:r>
        <w:r w:rsidR="00A0767D">
          <w:rPr>
            <w:noProof/>
            <w:webHidden/>
          </w:rPr>
          <w:instrText xml:space="preserve"> PAGEREF _Toc176811614 \h </w:instrText>
        </w:r>
        <w:r w:rsidR="00A0767D">
          <w:rPr>
            <w:noProof/>
            <w:webHidden/>
          </w:rPr>
        </w:r>
        <w:r w:rsidR="00A0767D">
          <w:rPr>
            <w:noProof/>
            <w:webHidden/>
          </w:rPr>
          <w:fldChar w:fldCharType="separate"/>
        </w:r>
        <w:r w:rsidR="008F3F61">
          <w:rPr>
            <w:noProof/>
            <w:webHidden/>
          </w:rPr>
          <w:t>46</w:t>
        </w:r>
        <w:r w:rsidR="00A0767D">
          <w:rPr>
            <w:noProof/>
            <w:webHidden/>
          </w:rPr>
          <w:fldChar w:fldCharType="end"/>
        </w:r>
      </w:hyperlink>
    </w:p>
    <w:p w14:paraId="01742885" w14:textId="438815EF"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5" w:history="1">
        <w:r w:rsidR="00A0767D" w:rsidRPr="00DD5ECE">
          <w:rPr>
            <w:rStyle w:val="Hyperlink"/>
            <w:noProof/>
          </w:rPr>
          <w:t>Figure 29: Timestamp Boxplot</w:t>
        </w:r>
        <w:r w:rsidR="00A0767D">
          <w:rPr>
            <w:noProof/>
            <w:webHidden/>
          </w:rPr>
          <w:tab/>
        </w:r>
        <w:r w:rsidR="00A0767D">
          <w:rPr>
            <w:noProof/>
            <w:webHidden/>
          </w:rPr>
          <w:fldChar w:fldCharType="begin"/>
        </w:r>
        <w:r w:rsidR="00A0767D">
          <w:rPr>
            <w:noProof/>
            <w:webHidden/>
          </w:rPr>
          <w:instrText xml:space="preserve"> PAGEREF _Toc176811615 \h </w:instrText>
        </w:r>
        <w:r w:rsidR="00A0767D">
          <w:rPr>
            <w:noProof/>
            <w:webHidden/>
          </w:rPr>
        </w:r>
        <w:r w:rsidR="00A0767D">
          <w:rPr>
            <w:noProof/>
            <w:webHidden/>
          </w:rPr>
          <w:fldChar w:fldCharType="separate"/>
        </w:r>
        <w:r w:rsidR="008F3F61">
          <w:rPr>
            <w:noProof/>
            <w:webHidden/>
          </w:rPr>
          <w:t>46</w:t>
        </w:r>
        <w:r w:rsidR="00A0767D">
          <w:rPr>
            <w:noProof/>
            <w:webHidden/>
          </w:rPr>
          <w:fldChar w:fldCharType="end"/>
        </w:r>
      </w:hyperlink>
    </w:p>
    <w:p w14:paraId="604325AB" w14:textId="5F6093CC"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6" w:history="1">
        <w:r w:rsidR="00A0767D" w:rsidRPr="00DD5ECE">
          <w:rPr>
            <w:rStyle w:val="Hyperlink"/>
            <w:noProof/>
          </w:rPr>
          <w:t>Figure 30: TP3 Boxplot</w:t>
        </w:r>
        <w:r w:rsidR="00A0767D">
          <w:rPr>
            <w:noProof/>
            <w:webHidden/>
          </w:rPr>
          <w:tab/>
        </w:r>
        <w:r w:rsidR="00A0767D">
          <w:rPr>
            <w:noProof/>
            <w:webHidden/>
          </w:rPr>
          <w:fldChar w:fldCharType="begin"/>
        </w:r>
        <w:r w:rsidR="00A0767D">
          <w:rPr>
            <w:noProof/>
            <w:webHidden/>
          </w:rPr>
          <w:instrText xml:space="preserve"> PAGEREF _Toc176811616 \h </w:instrText>
        </w:r>
        <w:r w:rsidR="00A0767D">
          <w:rPr>
            <w:noProof/>
            <w:webHidden/>
          </w:rPr>
        </w:r>
        <w:r w:rsidR="00A0767D">
          <w:rPr>
            <w:noProof/>
            <w:webHidden/>
          </w:rPr>
          <w:fldChar w:fldCharType="separate"/>
        </w:r>
        <w:r w:rsidR="008F3F61">
          <w:rPr>
            <w:noProof/>
            <w:webHidden/>
          </w:rPr>
          <w:t>47</w:t>
        </w:r>
        <w:r w:rsidR="00A0767D">
          <w:rPr>
            <w:noProof/>
            <w:webHidden/>
          </w:rPr>
          <w:fldChar w:fldCharType="end"/>
        </w:r>
      </w:hyperlink>
    </w:p>
    <w:p w14:paraId="0B090989" w14:textId="494A5968"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7" w:history="1">
        <w:r w:rsidR="00A0767D" w:rsidRPr="00DD5ECE">
          <w:rPr>
            <w:rStyle w:val="Hyperlink"/>
            <w:noProof/>
          </w:rPr>
          <w:t>Figure 31: Oil Temperature Boxplot</w:t>
        </w:r>
        <w:r w:rsidR="00A0767D">
          <w:rPr>
            <w:noProof/>
            <w:webHidden/>
          </w:rPr>
          <w:tab/>
        </w:r>
        <w:r w:rsidR="00A0767D">
          <w:rPr>
            <w:noProof/>
            <w:webHidden/>
          </w:rPr>
          <w:fldChar w:fldCharType="begin"/>
        </w:r>
        <w:r w:rsidR="00A0767D">
          <w:rPr>
            <w:noProof/>
            <w:webHidden/>
          </w:rPr>
          <w:instrText xml:space="preserve"> PAGEREF _Toc176811617 \h </w:instrText>
        </w:r>
        <w:r w:rsidR="00A0767D">
          <w:rPr>
            <w:noProof/>
            <w:webHidden/>
          </w:rPr>
        </w:r>
        <w:r w:rsidR="00A0767D">
          <w:rPr>
            <w:noProof/>
            <w:webHidden/>
          </w:rPr>
          <w:fldChar w:fldCharType="separate"/>
        </w:r>
        <w:r w:rsidR="008F3F61">
          <w:rPr>
            <w:noProof/>
            <w:webHidden/>
          </w:rPr>
          <w:t>47</w:t>
        </w:r>
        <w:r w:rsidR="00A0767D">
          <w:rPr>
            <w:noProof/>
            <w:webHidden/>
          </w:rPr>
          <w:fldChar w:fldCharType="end"/>
        </w:r>
      </w:hyperlink>
    </w:p>
    <w:p w14:paraId="74BF87BC" w14:textId="008C9605"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8" w:history="1">
        <w:r w:rsidR="00A0767D" w:rsidRPr="00DD5ECE">
          <w:rPr>
            <w:rStyle w:val="Hyperlink"/>
            <w:noProof/>
          </w:rPr>
          <w:t xml:space="preserve">Figure 32: Failure Information </w:t>
        </w:r>
        <w:r w:rsidR="00A0767D" w:rsidRPr="00DD5ECE">
          <w:rPr>
            <w:rStyle w:val="Hyperlink"/>
            <w:rFonts w:cs="Calibri Light"/>
            <w:noProof/>
          </w:rPr>
          <w:t>(Davari et al., 2021)</w:t>
        </w:r>
        <w:r w:rsidR="00A0767D">
          <w:rPr>
            <w:noProof/>
            <w:webHidden/>
          </w:rPr>
          <w:tab/>
        </w:r>
        <w:r w:rsidR="00A0767D">
          <w:rPr>
            <w:noProof/>
            <w:webHidden/>
          </w:rPr>
          <w:fldChar w:fldCharType="begin"/>
        </w:r>
        <w:r w:rsidR="00A0767D">
          <w:rPr>
            <w:noProof/>
            <w:webHidden/>
          </w:rPr>
          <w:instrText xml:space="preserve"> PAGEREF _Toc176811618 \h </w:instrText>
        </w:r>
        <w:r w:rsidR="00A0767D">
          <w:rPr>
            <w:noProof/>
            <w:webHidden/>
          </w:rPr>
        </w:r>
        <w:r w:rsidR="00A0767D">
          <w:rPr>
            <w:noProof/>
            <w:webHidden/>
          </w:rPr>
          <w:fldChar w:fldCharType="separate"/>
        </w:r>
        <w:r w:rsidR="008F3F61">
          <w:rPr>
            <w:noProof/>
            <w:webHidden/>
          </w:rPr>
          <w:t>48</w:t>
        </w:r>
        <w:r w:rsidR="00A0767D">
          <w:rPr>
            <w:noProof/>
            <w:webHidden/>
          </w:rPr>
          <w:fldChar w:fldCharType="end"/>
        </w:r>
      </w:hyperlink>
    </w:p>
    <w:p w14:paraId="72C735A0" w14:textId="0F9D0DE6"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19" w:history="1">
        <w:r w:rsidR="00A0767D" w:rsidRPr="00DD5ECE">
          <w:rPr>
            <w:rStyle w:val="Hyperlink"/>
            <w:noProof/>
          </w:rPr>
          <w:t>Figure 33: Feature Engineering Code</w:t>
        </w:r>
        <w:r w:rsidR="00A0767D">
          <w:rPr>
            <w:noProof/>
            <w:webHidden/>
          </w:rPr>
          <w:tab/>
        </w:r>
        <w:r w:rsidR="00A0767D">
          <w:rPr>
            <w:noProof/>
            <w:webHidden/>
          </w:rPr>
          <w:fldChar w:fldCharType="begin"/>
        </w:r>
        <w:r w:rsidR="00A0767D">
          <w:rPr>
            <w:noProof/>
            <w:webHidden/>
          </w:rPr>
          <w:instrText xml:space="preserve"> PAGEREF _Toc176811619 \h </w:instrText>
        </w:r>
        <w:r w:rsidR="00A0767D">
          <w:rPr>
            <w:noProof/>
            <w:webHidden/>
          </w:rPr>
        </w:r>
        <w:r w:rsidR="00A0767D">
          <w:rPr>
            <w:noProof/>
            <w:webHidden/>
          </w:rPr>
          <w:fldChar w:fldCharType="separate"/>
        </w:r>
        <w:r w:rsidR="008F3F61">
          <w:rPr>
            <w:noProof/>
            <w:webHidden/>
          </w:rPr>
          <w:t>48</w:t>
        </w:r>
        <w:r w:rsidR="00A0767D">
          <w:rPr>
            <w:noProof/>
            <w:webHidden/>
          </w:rPr>
          <w:fldChar w:fldCharType="end"/>
        </w:r>
      </w:hyperlink>
    </w:p>
    <w:p w14:paraId="5F611E8E" w14:textId="64BE3A07"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0" w:history="1">
        <w:r w:rsidR="00A0767D" w:rsidRPr="00DD5ECE">
          <w:rPr>
            <w:rStyle w:val="Hyperlink"/>
            <w:noProof/>
          </w:rPr>
          <w:t>Figure 34: New Column “Aircompfail”</w:t>
        </w:r>
        <w:r w:rsidR="00A0767D">
          <w:rPr>
            <w:noProof/>
            <w:webHidden/>
          </w:rPr>
          <w:tab/>
        </w:r>
        <w:r w:rsidR="00A0767D">
          <w:rPr>
            <w:noProof/>
            <w:webHidden/>
          </w:rPr>
          <w:fldChar w:fldCharType="begin"/>
        </w:r>
        <w:r w:rsidR="00A0767D">
          <w:rPr>
            <w:noProof/>
            <w:webHidden/>
          </w:rPr>
          <w:instrText xml:space="preserve"> PAGEREF _Toc176811620 \h </w:instrText>
        </w:r>
        <w:r w:rsidR="00A0767D">
          <w:rPr>
            <w:noProof/>
            <w:webHidden/>
          </w:rPr>
        </w:r>
        <w:r w:rsidR="00A0767D">
          <w:rPr>
            <w:noProof/>
            <w:webHidden/>
          </w:rPr>
          <w:fldChar w:fldCharType="separate"/>
        </w:r>
        <w:r w:rsidR="008F3F61">
          <w:rPr>
            <w:noProof/>
            <w:webHidden/>
          </w:rPr>
          <w:t>48</w:t>
        </w:r>
        <w:r w:rsidR="00A0767D">
          <w:rPr>
            <w:noProof/>
            <w:webHidden/>
          </w:rPr>
          <w:fldChar w:fldCharType="end"/>
        </w:r>
      </w:hyperlink>
    </w:p>
    <w:p w14:paraId="2BDE08ED" w14:textId="51CB2E88"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1" w:history="1">
        <w:r w:rsidR="00A0767D" w:rsidRPr="00DD5ECE">
          <w:rPr>
            <w:rStyle w:val="Hyperlink"/>
            <w:noProof/>
          </w:rPr>
          <w:t>Figure 35: Class Distribution</w:t>
        </w:r>
        <w:r w:rsidR="00A0767D">
          <w:rPr>
            <w:noProof/>
            <w:webHidden/>
          </w:rPr>
          <w:tab/>
        </w:r>
        <w:r w:rsidR="00A0767D">
          <w:rPr>
            <w:noProof/>
            <w:webHidden/>
          </w:rPr>
          <w:fldChar w:fldCharType="begin"/>
        </w:r>
        <w:r w:rsidR="00A0767D">
          <w:rPr>
            <w:noProof/>
            <w:webHidden/>
          </w:rPr>
          <w:instrText xml:space="preserve"> PAGEREF _Toc176811621 \h </w:instrText>
        </w:r>
        <w:r w:rsidR="00A0767D">
          <w:rPr>
            <w:noProof/>
            <w:webHidden/>
          </w:rPr>
        </w:r>
        <w:r w:rsidR="00A0767D">
          <w:rPr>
            <w:noProof/>
            <w:webHidden/>
          </w:rPr>
          <w:fldChar w:fldCharType="separate"/>
        </w:r>
        <w:r w:rsidR="008F3F61">
          <w:rPr>
            <w:noProof/>
            <w:webHidden/>
          </w:rPr>
          <w:t>49</w:t>
        </w:r>
        <w:r w:rsidR="00A0767D">
          <w:rPr>
            <w:noProof/>
            <w:webHidden/>
          </w:rPr>
          <w:fldChar w:fldCharType="end"/>
        </w:r>
      </w:hyperlink>
    </w:p>
    <w:p w14:paraId="00092FB0" w14:textId="6EC9E22E"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2" w:history="1">
        <w:r w:rsidR="00A0767D" w:rsidRPr="00DD5ECE">
          <w:rPr>
            <w:rStyle w:val="Hyperlink"/>
            <w:noProof/>
          </w:rPr>
          <w:t>Figure 36: Hybrid Data Sampling Code</w:t>
        </w:r>
        <w:r w:rsidR="00A0767D">
          <w:rPr>
            <w:noProof/>
            <w:webHidden/>
          </w:rPr>
          <w:tab/>
        </w:r>
        <w:r w:rsidR="00A0767D">
          <w:rPr>
            <w:noProof/>
            <w:webHidden/>
          </w:rPr>
          <w:fldChar w:fldCharType="begin"/>
        </w:r>
        <w:r w:rsidR="00A0767D">
          <w:rPr>
            <w:noProof/>
            <w:webHidden/>
          </w:rPr>
          <w:instrText xml:space="preserve"> PAGEREF _Toc176811622 \h </w:instrText>
        </w:r>
        <w:r w:rsidR="00A0767D">
          <w:rPr>
            <w:noProof/>
            <w:webHidden/>
          </w:rPr>
        </w:r>
        <w:r w:rsidR="00A0767D">
          <w:rPr>
            <w:noProof/>
            <w:webHidden/>
          </w:rPr>
          <w:fldChar w:fldCharType="separate"/>
        </w:r>
        <w:r w:rsidR="008F3F61">
          <w:rPr>
            <w:noProof/>
            <w:webHidden/>
          </w:rPr>
          <w:t>49</w:t>
        </w:r>
        <w:r w:rsidR="00A0767D">
          <w:rPr>
            <w:noProof/>
            <w:webHidden/>
          </w:rPr>
          <w:fldChar w:fldCharType="end"/>
        </w:r>
      </w:hyperlink>
    </w:p>
    <w:p w14:paraId="7B772044" w14:textId="0884CC7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3" w:history="1">
        <w:r w:rsidR="00A0767D" w:rsidRPr="00DD5ECE">
          <w:rPr>
            <w:rStyle w:val="Hyperlink"/>
            <w:noProof/>
          </w:rPr>
          <w:t>Figure 37: New Class Distribution</w:t>
        </w:r>
        <w:r w:rsidR="00A0767D">
          <w:rPr>
            <w:noProof/>
            <w:webHidden/>
          </w:rPr>
          <w:tab/>
        </w:r>
        <w:r w:rsidR="00A0767D">
          <w:rPr>
            <w:noProof/>
            <w:webHidden/>
          </w:rPr>
          <w:fldChar w:fldCharType="begin"/>
        </w:r>
        <w:r w:rsidR="00A0767D">
          <w:rPr>
            <w:noProof/>
            <w:webHidden/>
          </w:rPr>
          <w:instrText xml:space="preserve"> PAGEREF _Toc176811623 \h </w:instrText>
        </w:r>
        <w:r w:rsidR="00A0767D">
          <w:rPr>
            <w:noProof/>
            <w:webHidden/>
          </w:rPr>
        </w:r>
        <w:r w:rsidR="00A0767D">
          <w:rPr>
            <w:noProof/>
            <w:webHidden/>
          </w:rPr>
          <w:fldChar w:fldCharType="separate"/>
        </w:r>
        <w:r w:rsidR="008F3F61">
          <w:rPr>
            <w:noProof/>
            <w:webHidden/>
          </w:rPr>
          <w:t>49</w:t>
        </w:r>
        <w:r w:rsidR="00A0767D">
          <w:rPr>
            <w:noProof/>
            <w:webHidden/>
          </w:rPr>
          <w:fldChar w:fldCharType="end"/>
        </w:r>
      </w:hyperlink>
    </w:p>
    <w:p w14:paraId="241DCCCA" w14:textId="5A04F819"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4" w:history="1">
        <w:r w:rsidR="00A0767D" w:rsidRPr="00DD5ECE">
          <w:rPr>
            <w:rStyle w:val="Hyperlink"/>
            <w:noProof/>
          </w:rPr>
          <w:t>Figure 38: Feature Selection Code</w:t>
        </w:r>
        <w:r w:rsidR="00A0767D">
          <w:rPr>
            <w:noProof/>
            <w:webHidden/>
          </w:rPr>
          <w:tab/>
        </w:r>
        <w:r w:rsidR="00A0767D">
          <w:rPr>
            <w:noProof/>
            <w:webHidden/>
          </w:rPr>
          <w:fldChar w:fldCharType="begin"/>
        </w:r>
        <w:r w:rsidR="00A0767D">
          <w:rPr>
            <w:noProof/>
            <w:webHidden/>
          </w:rPr>
          <w:instrText xml:space="preserve"> PAGEREF _Toc176811624 \h </w:instrText>
        </w:r>
        <w:r w:rsidR="00A0767D">
          <w:rPr>
            <w:noProof/>
            <w:webHidden/>
          </w:rPr>
        </w:r>
        <w:r w:rsidR="00A0767D">
          <w:rPr>
            <w:noProof/>
            <w:webHidden/>
          </w:rPr>
          <w:fldChar w:fldCharType="separate"/>
        </w:r>
        <w:r w:rsidR="008F3F61">
          <w:rPr>
            <w:noProof/>
            <w:webHidden/>
          </w:rPr>
          <w:t>50</w:t>
        </w:r>
        <w:r w:rsidR="00A0767D">
          <w:rPr>
            <w:noProof/>
            <w:webHidden/>
          </w:rPr>
          <w:fldChar w:fldCharType="end"/>
        </w:r>
      </w:hyperlink>
    </w:p>
    <w:p w14:paraId="26461ADB" w14:textId="47A680D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5" w:history="1">
        <w:r w:rsidR="00A0767D" w:rsidRPr="00DD5ECE">
          <w:rPr>
            <w:rStyle w:val="Hyperlink"/>
            <w:noProof/>
          </w:rPr>
          <w:t>Figure 39: Features Selected</w:t>
        </w:r>
        <w:r w:rsidR="00A0767D">
          <w:rPr>
            <w:noProof/>
            <w:webHidden/>
          </w:rPr>
          <w:tab/>
        </w:r>
        <w:r w:rsidR="00A0767D">
          <w:rPr>
            <w:noProof/>
            <w:webHidden/>
          </w:rPr>
          <w:fldChar w:fldCharType="begin"/>
        </w:r>
        <w:r w:rsidR="00A0767D">
          <w:rPr>
            <w:noProof/>
            <w:webHidden/>
          </w:rPr>
          <w:instrText xml:space="preserve"> PAGEREF _Toc176811625 \h </w:instrText>
        </w:r>
        <w:r w:rsidR="00A0767D">
          <w:rPr>
            <w:noProof/>
            <w:webHidden/>
          </w:rPr>
        </w:r>
        <w:r w:rsidR="00A0767D">
          <w:rPr>
            <w:noProof/>
            <w:webHidden/>
          </w:rPr>
          <w:fldChar w:fldCharType="separate"/>
        </w:r>
        <w:r w:rsidR="008F3F61">
          <w:rPr>
            <w:noProof/>
            <w:webHidden/>
          </w:rPr>
          <w:t>51</w:t>
        </w:r>
        <w:r w:rsidR="00A0767D">
          <w:rPr>
            <w:noProof/>
            <w:webHidden/>
          </w:rPr>
          <w:fldChar w:fldCharType="end"/>
        </w:r>
      </w:hyperlink>
    </w:p>
    <w:p w14:paraId="6A81033F" w14:textId="490B9DFB"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6" w:history="1">
        <w:r w:rsidR="00A0767D" w:rsidRPr="00DD5ECE">
          <w:rPr>
            <w:rStyle w:val="Hyperlink"/>
            <w:noProof/>
          </w:rPr>
          <w:t>Figure 40: Train_Test_Split Code</w:t>
        </w:r>
        <w:r w:rsidR="00A0767D">
          <w:rPr>
            <w:noProof/>
            <w:webHidden/>
          </w:rPr>
          <w:tab/>
        </w:r>
        <w:r w:rsidR="00A0767D">
          <w:rPr>
            <w:noProof/>
            <w:webHidden/>
          </w:rPr>
          <w:fldChar w:fldCharType="begin"/>
        </w:r>
        <w:r w:rsidR="00A0767D">
          <w:rPr>
            <w:noProof/>
            <w:webHidden/>
          </w:rPr>
          <w:instrText xml:space="preserve"> PAGEREF _Toc176811626 \h </w:instrText>
        </w:r>
        <w:r w:rsidR="00A0767D">
          <w:rPr>
            <w:noProof/>
            <w:webHidden/>
          </w:rPr>
        </w:r>
        <w:r w:rsidR="00A0767D">
          <w:rPr>
            <w:noProof/>
            <w:webHidden/>
          </w:rPr>
          <w:fldChar w:fldCharType="separate"/>
        </w:r>
        <w:r w:rsidR="008F3F61">
          <w:rPr>
            <w:noProof/>
            <w:webHidden/>
          </w:rPr>
          <w:t>51</w:t>
        </w:r>
        <w:r w:rsidR="00A0767D">
          <w:rPr>
            <w:noProof/>
            <w:webHidden/>
          </w:rPr>
          <w:fldChar w:fldCharType="end"/>
        </w:r>
      </w:hyperlink>
    </w:p>
    <w:p w14:paraId="726670DC" w14:textId="08062F86"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7" w:history="1">
        <w:r w:rsidR="00A0767D" w:rsidRPr="00DD5ECE">
          <w:rPr>
            <w:rStyle w:val="Hyperlink"/>
            <w:noProof/>
          </w:rPr>
          <w:t>Figure 41: Train Dataset</w:t>
        </w:r>
        <w:r w:rsidR="00A0767D">
          <w:rPr>
            <w:noProof/>
            <w:webHidden/>
          </w:rPr>
          <w:tab/>
        </w:r>
        <w:r w:rsidR="00A0767D">
          <w:rPr>
            <w:noProof/>
            <w:webHidden/>
          </w:rPr>
          <w:fldChar w:fldCharType="begin"/>
        </w:r>
        <w:r w:rsidR="00A0767D">
          <w:rPr>
            <w:noProof/>
            <w:webHidden/>
          </w:rPr>
          <w:instrText xml:space="preserve"> PAGEREF _Toc176811627 \h </w:instrText>
        </w:r>
        <w:r w:rsidR="00A0767D">
          <w:rPr>
            <w:noProof/>
            <w:webHidden/>
          </w:rPr>
        </w:r>
        <w:r w:rsidR="00A0767D">
          <w:rPr>
            <w:noProof/>
            <w:webHidden/>
          </w:rPr>
          <w:fldChar w:fldCharType="separate"/>
        </w:r>
        <w:r w:rsidR="008F3F61">
          <w:rPr>
            <w:noProof/>
            <w:webHidden/>
          </w:rPr>
          <w:t>51</w:t>
        </w:r>
        <w:r w:rsidR="00A0767D">
          <w:rPr>
            <w:noProof/>
            <w:webHidden/>
          </w:rPr>
          <w:fldChar w:fldCharType="end"/>
        </w:r>
      </w:hyperlink>
    </w:p>
    <w:p w14:paraId="5F04941E" w14:textId="4031169D"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8" w:history="1">
        <w:r w:rsidR="00A0767D" w:rsidRPr="00DD5ECE">
          <w:rPr>
            <w:rStyle w:val="Hyperlink"/>
            <w:noProof/>
          </w:rPr>
          <w:t>Figure 42: Test Dataset</w:t>
        </w:r>
        <w:r w:rsidR="00A0767D">
          <w:rPr>
            <w:noProof/>
            <w:webHidden/>
          </w:rPr>
          <w:tab/>
        </w:r>
        <w:r w:rsidR="00A0767D">
          <w:rPr>
            <w:noProof/>
            <w:webHidden/>
          </w:rPr>
          <w:fldChar w:fldCharType="begin"/>
        </w:r>
        <w:r w:rsidR="00A0767D">
          <w:rPr>
            <w:noProof/>
            <w:webHidden/>
          </w:rPr>
          <w:instrText xml:space="preserve"> PAGEREF _Toc176811628 \h </w:instrText>
        </w:r>
        <w:r w:rsidR="00A0767D">
          <w:rPr>
            <w:noProof/>
            <w:webHidden/>
          </w:rPr>
        </w:r>
        <w:r w:rsidR="00A0767D">
          <w:rPr>
            <w:noProof/>
            <w:webHidden/>
          </w:rPr>
          <w:fldChar w:fldCharType="separate"/>
        </w:r>
        <w:r w:rsidR="008F3F61">
          <w:rPr>
            <w:noProof/>
            <w:webHidden/>
          </w:rPr>
          <w:t>51</w:t>
        </w:r>
        <w:r w:rsidR="00A0767D">
          <w:rPr>
            <w:noProof/>
            <w:webHidden/>
          </w:rPr>
          <w:fldChar w:fldCharType="end"/>
        </w:r>
      </w:hyperlink>
    </w:p>
    <w:p w14:paraId="4DB327D4" w14:textId="682BEE8D"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29" w:history="1">
        <w:r w:rsidR="00A0767D" w:rsidRPr="00DD5ECE">
          <w:rPr>
            <w:rStyle w:val="Hyperlink"/>
            <w:noProof/>
          </w:rPr>
          <w:t>Figure 43: ML Libraries</w:t>
        </w:r>
        <w:r w:rsidR="00A0767D">
          <w:rPr>
            <w:noProof/>
            <w:webHidden/>
          </w:rPr>
          <w:tab/>
        </w:r>
        <w:r w:rsidR="00A0767D">
          <w:rPr>
            <w:noProof/>
            <w:webHidden/>
          </w:rPr>
          <w:fldChar w:fldCharType="begin"/>
        </w:r>
        <w:r w:rsidR="00A0767D">
          <w:rPr>
            <w:noProof/>
            <w:webHidden/>
          </w:rPr>
          <w:instrText xml:space="preserve"> PAGEREF _Toc176811629 \h </w:instrText>
        </w:r>
        <w:r w:rsidR="00A0767D">
          <w:rPr>
            <w:noProof/>
            <w:webHidden/>
          </w:rPr>
        </w:r>
        <w:r w:rsidR="00A0767D">
          <w:rPr>
            <w:noProof/>
            <w:webHidden/>
          </w:rPr>
          <w:fldChar w:fldCharType="separate"/>
        </w:r>
        <w:r w:rsidR="008F3F61">
          <w:rPr>
            <w:noProof/>
            <w:webHidden/>
          </w:rPr>
          <w:t>52</w:t>
        </w:r>
        <w:r w:rsidR="00A0767D">
          <w:rPr>
            <w:noProof/>
            <w:webHidden/>
          </w:rPr>
          <w:fldChar w:fldCharType="end"/>
        </w:r>
      </w:hyperlink>
    </w:p>
    <w:p w14:paraId="6D0BBD30" w14:textId="4DAC3B2C"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0" w:history="1">
        <w:r w:rsidR="00A0767D" w:rsidRPr="00DD5ECE">
          <w:rPr>
            <w:rStyle w:val="Hyperlink"/>
            <w:noProof/>
          </w:rPr>
          <w:t>Figure 44: Logistic Regression Code</w:t>
        </w:r>
        <w:r w:rsidR="00A0767D">
          <w:rPr>
            <w:noProof/>
            <w:webHidden/>
          </w:rPr>
          <w:tab/>
        </w:r>
        <w:r w:rsidR="00A0767D">
          <w:rPr>
            <w:noProof/>
            <w:webHidden/>
          </w:rPr>
          <w:fldChar w:fldCharType="begin"/>
        </w:r>
        <w:r w:rsidR="00A0767D">
          <w:rPr>
            <w:noProof/>
            <w:webHidden/>
          </w:rPr>
          <w:instrText xml:space="preserve"> PAGEREF _Toc176811630 \h </w:instrText>
        </w:r>
        <w:r w:rsidR="00A0767D">
          <w:rPr>
            <w:noProof/>
            <w:webHidden/>
          </w:rPr>
        </w:r>
        <w:r w:rsidR="00A0767D">
          <w:rPr>
            <w:noProof/>
            <w:webHidden/>
          </w:rPr>
          <w:fldChar w:fldCharType="separate"/>
        </w:r>
        <w:r w:rsidR="008F3F61">
          <w:rPr>
            <w:noProof/>
            <w:webHidden/>
          </w:rPr>
          <w:t>52</w:t>
        </w:r>
        <w:r w:rsidR="00A0767D">
          <w:rPr>
            <w:noProof/>
            <w:webHidden/>
          </w:rPr>
          <w:fldChar w:fldCharType="end"/>
        </w:r>
      </w:hyperlink>
    </w:p>
    <w:p w14:paraId="7665DE15" w14:textId="7E473F40"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1" w:history="1">
        <w:r w:rsidR="00A0767D" w:rsidRPr="00DD5ECE">
          <w:rPr>
            <w:rStyle w:val="Hyperlink"/>
            <w:noProof/>
          </w:rPr>
          <w:t>Figure 45: Decision Tree Code</w:t>
        </w:r>
        <w:r w:rsidR="00A0767D">
          <w:rPr>
            <w:noProof/>
            <w:webHidden/>
          </w:rPr>
          <w:tab/>
        </w:r>
        <w:r w:rsidR="00A0767D">
          <w:rPr>
            <w:noProof/>
            <w:webHidden/>
          </w:rPr>
          <w:fldChar w:fldCharType="begin"/>
        </w:r>
        <w:r w:rsidR="00A0767D">
          <w:rPr>
            <w:noProof/>
            <w:webHidden/>
          </w:rPr>
          <w:instrText xml:space="preserve"> PAGEREF _Toc176811631 \h </w:instrText>
        </w:r>
        <w:r w:rsidR="00A0767D">
          <w:rPr>
            <w:noProof/>
            <w:webHidden/>
          </w:rPr>
        </w:r>
        <w:r w:rsidR="00A0767D">
          <w:rPr>
            <w:noProof/>
            <w:webHidden/>
          </w:rPr>
          <w:fldChar w:fldCharType="separate"/>
        </w:r>
        <w:r w:rsidR="008F3F61">
          <w:rPr>
            <w:noProof/>
            <w:webHidden/>
          </w:rPr>
          <w:t>53</w:t>
        </w:r>
        <w:r w:rsidR="00A0767D">
          <w:rPr>
            <w:noProof/>
            <w:webHidden/>
          </w:rPr>
          <w:fldChar w:fldCharType="end"/>
        </w:r>
      </w:hyperlink>
    </w:p>
    <w:p w14:paraId="3D05D160" w14:textId="0C16D291"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2" w:history="1">
        <w:r w:rsidR="00A0767D" w:rsidRPr="00DD5ECE">
          <w:rPr>
            <w:rStyle w:val="Hyperlink"/>
            <w:noProof/>
          </w:rPr>
          <w:t>Figure 46: Decision Tree</w:t>
        </w:r>
        <w:r w:rsidR="00A0767D">
          <w:rPr>
            <w:noProof/>
            <w:webHidden/>
          </w:rPr>
          <w:tab/>
        </w:r>
        <w:r w:rsidR="00A0767D">
          <w:rPr>
            <w:noProof/>
            <w:webHidden/>
          </w:rPr>
          <w:fldChar w:fldCharType="begin"/>
        </w:r>
        <w:r w:rsidR="00A0767D">
          <w:rPr>
            <w:noProof/>
            <w:webHidden/>
          </w:rPr>
          <w:instrText xml:space="preserve"> PAGEREF _Toc176811632 \h </w:instrText>
        </w:r>
        <w:r w:rsidR="00A0767D">
          <w:rPr>
            <w:noProof/>
            <w:webHidden/>
          </w:rPr>
        </w:r>
        <w:r w:rsidR="00A0767D">
          <w:rPr>
            <w:noProof/>
            <w:webHidden/>
          </w:rPr>
          <w:fldChar w:fldCharType="separate"/>
        </w:r>
        <w:r w:rsidR="008F3F61">
          <w:rPr>
            <w:noProof/>
            <w:webHidden/>
          </w:rPr>
          <w:t>53</w:t>
        </w:r>
        <w:r w:rsidR="00A0767D">
          <w:rPr>
            <w:noProof/>
            <w:webHidden/>
          </w:rPr>
          <w:fldChar w:fldCharType="end"/>
        </w:r>
      </w:hyperlink>
    </w:p>
    <w:p w14:paraId="233E328F" w14:textId="161FF5E3"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3" w:history="1">
        <w:r w:rsidR="00A0767D" w:rsidRPr="00DD5ECE">
          <w:rPr>
            <w:rStyle w:val="Hyperlink"/>
            <w:noProof/>
          </w:rPr>
          <w:t>Figure 47: Random Forest Code</w:t>
        </w:r>
        <w:r w:rsidR="00A0767D">
          <w:rPr>
            <w:noProof/>
            <w:webHidden/>
          </w:rPr>
          <w:tab/>
        </w:r>
        <w:r w:rsidR="00A0767D">
          <w:rPr>
            <w:noProof/>
            <w:webHidden/>
          </w:rPr>
          <w:fldChar w:fldCharType="begin"/>
        </w:r>
        <w:r w:rsidR="00A0767D">
          <w:rPr>
            <w:noProof/>
            <w:webHidden/>
          </w:rPr>
          <w:instrText xml:space="preserve"> PAGEREF _Toc176811633 \h </w:instrText>
        </w:r>
        <w:r w:rsidR="00A0767D">
          <w:rPr>
            <w:noProof/>
            <w:webHidden/>
          </w:rPr>
        </w:r>
        <w:r w:rsidR="00A0767D">
          <w:rPr>
            <w:noProof/>
            <w:webHidden/>
          </w:rPr>
          <w:fldChar w:fldCharType="separate"/>
        </w:r>
        <w:r w:rsidR="008F3F61">
          <w:rPr>
            <w:noProof/>
            <w:webHidden/>
          </w:rPr>
          <w:t>54</w:t>
        </w:r>
        <w:r w:rsidR="00A0767D">
          <w:rPr>
            <w:noProof/>
            <w:webHidden/>
          </w:rPr>
          <w:fldChar w:fldCharType="end"/>
        </w:r>
      </w:hyperlink>
    </w:p>
    <w:p w14:paraId="242653E5" w14:textId="2FF7BCEF"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4" w:history="1">
        <w:r w:rsidR="00A0767D" w:rsidRPr="00DD5ECE">
          <w:rPr>
            <w:rStyle w:val="Hyperlink"/>
            <w:noProof/>
          </w:rPr>
          <w:t>Figure 48: GBM Code</w:t>
        </w:r>
        <w:r w:rsidR="00A0767D">
          <w:rPr>
            <w:noProof/>
            <w:webHidden/>
          </w:rPr>
          <w:tab/>
        </w:r>
        <w:r w:rsidR="00A0767D">
          <w:rPr>
            <w:noProof/>
            <w:webHidden/>
          </w:rPr>
          <w:fldChar w:fldCharType="begin"/>
        </w:r>
        <w:r w:rsidR="00A0767D">
          <w:rPr>
            <w:noProof/>
            <w:webHidden/>
          </w:rPr>
          <w:instrText xml:space="preserve"> PAGEREF _Toc176811634 \h </w:instrText>
        </w:r>
        <w:r w:rsidR="00A0767D">
          <w:rPr>
            <w:noProof/>
            <w:webHidden/>
          </w:rPr>
        </w:r>
        <w:r w:rsidR="00A0767D">
          <w:rPr>
            <w:noProof/>
            <w:webHidden/>
          </w:rPr>
          <w:fldChar w:fldCharType="separate"/>
        </w:r>
        <w:r w:rsidR="008F3F61">
          <w:rPr>
            <w:noProof/>
            <w:webHidden/>
          </w:rPr>
          <w:t>54</w:t>
        </w:r>
        <w:r w:rsidR="00A0767D">
          <w:rPr>
            <w:noProof/>
            <w:webHidden/>
          </w:rPr>
          <w:fldChar w:fldCharType="end"/>
        </w:r>
      </w:hyperlink>
    </w:p>
    <w:p w14:paraId="6D6D37A7" w14:textId="0792929E"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5" w:history="1">
        <w:r w:rsidR="00A0767D" w:rsidRPr="00DD5ECE">
          <w:rPr>
            <w:rStyle w:val="Hyperlink"/>
            <w:noProof/>
          </w:rPr>
          <w:t>Figure 49: DL Libraries</w:t>
        </w:r>
        <w:r w:rsidR="00A0767D">
          <w:rPr>
            <w:noProof/>
            <w:webHidden/>
          </w:rPr>
          <w:tab/>
        </w:r>
        <w:r w:rsidR="00A0767D">
          <w:rPr>
            <w:noProof/>
            <w:webHidden/>
          </w:rPr>
          <w:fldChar w:fldCharType="begin"/>
        </w:r>
        <w:r w:rsidR="00A0767D">
          <w:rPr>
            <w:noProof/>
            <w:webHidden/>
          </w:rPr>
          <w:instrText xml:space="preserve"> PAGEREF _Toc176811635 \h </w:instrText>
        </w:r>
        <w:r w:rsidR="00A0767D">
          <w:rPr>
            <w:noProof/>
            <w:webHidden/>
          </w:rPr>
        </w:r>
        <w:r w:rsidR="00A0767D">
          <w:rPr>
            <w:noProof/>
            <w:webHidden/>
          </w:rPr>
          <w:fldChar w:fldCharType="separate"/>
        </w:r>
        <w:r w:rsidR="008F3F61">
          <w:rPr>
            <w:noProof/>
            <w:webHidden/>
          </w:rPr>
          <w:t>55</w:t>
        </w:r>
        <w:r w:rsidR="00A0767D">
          <w:rPr>
            <w:noProof/>
            <w:webHidden/>
          </w:rPr>
          <w:fldChar w:fldCharType="end"/>
        </w:r>
      </w:hyperlink>
    </w:p>
    <w:p w14:paraId="11FCFC1B" w14:textId="714D9E85"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6" w:history="1">
        <w:r w:rsidR="00A0767D" w:rsidRPr="00DD5ECE">
          <w:rPr>
            <w:rStyle w:val="Hyperlink"/>
            <w:noProof/>
          </w:rPr>
          <w:t>Figure 50: NN Code</w:t>
        </w:r>
        <w:r w:rsidR="00A0767D">
          <w:rPr>
            <w:noProof/>
            <w:webHidden/>
          </w:rPr>
          <w:tab/>
        </w:r>
        <w:r w:rsidR="00A0767D">
          <w:rPr>
            <w:noProof/>
            <w:webHidden/>
          </w:rPr>
          <w:fldChar w:fldCharType="begin"/>
        </w:r>
        <w:r w:rsidR="00A0767D">
          <w:rPr>
            <w:noProof/>
            <w:webHidden/>
          </w:rPr>
          <w:instrText xml:space="preserve"> PAGEREF _Toc176811636 \h </w:instrText>
        </w:r>
        <w:r w:rsidR="00A0767D">
          <w:rPr>
            <w:noProof/>
            <w:webHidden/>
          </w:rPr>
        </w:r>
        <w:r w:rsidR="00A0767D">
          <w:rPr>
            <w:noProof/>
            <w:webHidden/>
          </w:rPr>
          <w:fldChar w:fldCharType="separate"/>
        </w:r>
        <w:r w:rsidR="008F3F61">
          <w:rPr>
            <w:noProof/>
            <w:webHidden/>
          </w:rPr>
          <w:t>55</w:t>
        </w:r>
        <w:r w:rsidR="00A0767D">
          <w:rPr>
            <w:noProof/>
            <w:webHidden/>
          </w:rPr>
          <w:fldChar w:fldCharType="end"/>
        </w:r>
      </w:hyperlink>
    </w:p>
    <w:p w14:paraId="316043CB" w14:textId="7FDF9A07"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7" w:history="1">
        <w:r w:rsidR="00A0767D" w:rsidRPr="00DD5ECE">
          <w:rPr>
            <w:rStyle w:val="Hyperlink"/>
            <w:noProof/>
          </w:rPr>
          <w:t>Figure 51: Evaluation Code</w:t>
        </w:r>
        <w:r w:rsidR="00A0767D">
          <w:rPr>
            <w:noProof/>
            <w:webHidden/>
          </w:rPr>
          <w:tab/>
        </w:r>
        <w:r w:rsidR="00A0767D">
          <w:rPr>
            <w:noProof/>
            <w:webHidden/>
          </w:rPr>
          <w:fldChar w:fldCharType="begin"/>
        </w:r>
        <w:r w:rsidR="00A0767D">
          <w:rPr>
            <w:noProof/>
            <w:webHidden/>
          </w:rPr>
          <w:instrText xml:space="preserve"> PAGEREF _Toc176811637 \h </w:instrText>
        </w:r>
        <w:r w:rsidR="00A0767D">
          <w:rPr>
            <w:noProof/>
            <w:webHidden/>
          </w:rPr>
        </w:r>
        <w:r w:rsidR="00A0767D">
          <w:rPr>
            <w:noProof/>
            <w:webHidden/>
          </w:rPr>
          <w:fldChar w:fldCharType="separate"/>
        </w:r>
        <w:r w:rsidR="008F3F61">
          <w:rPr>
            <w:noProof/>
            <w:webHidden/>
          </w:rPr>
          <w:t>57</w:t>
        </w:r>
        <w:r w:rsidR="00A0767D">
          <w:rPr>
            <w:noProof/>
            <w:webHidden/>
          </w:rPr>
          <w:fldChar w:fldCharType="end"/>
        </w:r>
      </w:hyperlink>
    </w:p>
    <w:p w14:paraId="55158E1F" w14:textId="64ACE9F5"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8" w:history="1">
        <w:r w:rsidR="00A0767D" w:rsidRPr="00DD5ECE">
          <w:rPr>
            <w:rStyle w:val="Hyperlink"/>
            <w:noProof/>
          </w:rPr>
          <w:t>Figure 52: Model Evaluation</w:t>
        </w:r>
        <w:r w:rsidR="00A0767D">
          <w:rPr>
            <w:noProof/>
            <w:webHidden/>
          </w:rPr>
          <w:tab/>
        </w:r>
        <w:r w:rsidR="00A0767D">
          <w:rPr>
            <w:noProof/>
            <w:webHidden/>
          </w:rPr>
          <w:fldChar w:fldCharType="begin"/>
        </w:r>
        <w:r w:rsidR="00A0767D">
          <w:rPr>
            <w:noProof/>
            <w:webHidden/>
          </w:rPr>
          <w:instrText xml:space="preserve"> PAGEREF _Toc176811638 \h </w:instrText>
        </w:r>
        <w:r w:rsidR="00A0767D">
          <w:rPr>
            <w:noProof/>
            <w:webHidden/>
          </w:rPr>
        </w:r>
        <w:r w:rsidR="00A0767D">
          <w:rPr>
            <w:noProof/>
            <w:webHidden/>
          </w:rPr>
          <w:fldChar w:fldCharType="separate"/>
        </w:r>
        <w:r w:rsidR="008F3F61">
          <w:rPr>
            <w:noProof/>
            <w:webHidden/>
          </w:rPr>
          <w:t>57</w:t>
        </w:r>
        <w:r w:rsidR="00A0767D">
          <w:rPr>
            <w:noProof/>
            <w:webHidden/>
          </w:rPr>
          <w:fldChar w:fldCharType="end"/>
        </w:r>
      </w:hyperlink>
    </w:p>
    <w:p w14:paraId="36FA3120" w14:textId="67ABD3B5"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39" w:history="1">
        <w:r w:rsidR="00A0767D" w:rsidRPr="00DD5ECE">
          <w:rPr>
            <w:rStyle w:val="Hyperlink"/>
            <w:noProof/>
          </w:rPr>
          <w:t>Figure 53: Correlation Coefficient 1</w:t>
        </w:r>
        <w:r w:rsidR="00A0767D">
          <w:rPr>
            <w:noProof/>
            <w:webHidden/>
          </w:rPr>
          <w:tab/>
        </w:r>
        <w:r w:rsidR="00A0767D">
          <w:rPr>
            <w:noProof/>
            <w:webHidden/>
          </w:rPr>
          <w:fldChar w:fldCharType="begin"/>
        </w:r>
        <w:r w:rsidR="00A0767D">
          <w:rPr>
            <w:noProof/>
            <w:webHidden/>
          </w:rPr>
          <w:instrText xml:space="preserve"> PAGEREF _Toc176811639 \h </w:instrText>
        </w:r>
        <w:r w:rsidR="00A0767D">
          <w:rPr>
            <w:noProof/>
            <w:webHidden/>
          </w:rPr>
        </w:r>
        <w:r w:rsidR="00A0767D">
          <w:rPr>
            <w:noProof/>
            <w:webHidden/>
          </w:rPr>
          <w:fldChar w:fldCharType="separate"/>
        </w:r>
        <w:r w:rsidR="008F3F61">
          <w:rPr>
            <w:noProof/>
            <w:webHidden/>
          </w:rPr>
          <w:t>62</w:t>
        </w:r>
        <w:r w:rsidR="00A0767D">
          <w:rPr>
            <w:noProof/>
            <w:webHidden/>
          </w:rPr>
          <w:fldChar w:fldCharType="end"/>
        </w:r>
      </w:hyperlink>
    </w:p>
    <w:p w14:paraId="373B67C0" w14:textId="1AD7D923"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0" w:history="1">
        <w:r w:rsidR="00A0767D" w:rsidRPr="00DD5ECE">
          <w:rPr>
            <w:rStyle w:val="Hyperlink"/>
            <w:noProof/>
          </w:rPr>
          <w:t>Figure 54: Correlation Coefficient 2</w:t>
        </w:r>
        <w:r w:rsidR="00A0767D">
          <w:rPr>
            <w:noProof/>
            <w:webHidden/>
          </w:rPr>
          <w:tab/>
        </w:r>
        <w:r w:rsidR="00A0767D">
          <w:rPr>
            <w:noProof/>
            <w:webHidden/>
          </w:rPr>
          <w:fldChar w:fldCharType="begin"/>
        </w:r>
        <w:r w:rsidR="00A0767D">
          <w:rPr>
            <w:noProof/>
            <w:webHidden/>
          </w:rPr>
          <w:instrText xml:space="preserve"> PAGEREF _Toc176811640 \h </w:instrText>
        </w:r>
        <w:r w:rsidR="00A0767D">
          <w:rPr>
            <w:noProof/>
            <w:webHidden/>
          </w:rPr>
        </w:r>
        <w:r w:rsidR="00A0767D">
          <w:rPr>
            <w:noProof/>
            <w:webHidden/>
          </w:rPr>
          <w:fldChar w:fldCharType="separate"/>
        </w:r>
        <w:r w:rsidR="008F3F61">
          <w:rPr>
            <w:noProof/>
            <w:webHidden/>
          </w:rPr>
          <w:t>63</w:t>
        </w:r>
        <w:r w:rsidR="00A0767D">
          <w:rPr>
            <w:noProof/>
            <w:webHidden/>
          </w:rPr>
          <w:fldChar w:fldCharType="end"/>
        </w:r>
      </w:hyperlink>
    </w:p>
    <w:p w14:paraId="7D080364" w14:textId="705E9288"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1" w:history="1">
        <w:r w:rsidR="00A0767D" w:rsidRPr="00DD5ECE">
          <w:rPr>
            <w:rStyle w:val="Hyperlink"/>
            <w:noProof/>
          </w:rPr>
          <w:t>Figure 55: Correlation Coefficient 3</w:t>
        </w:r>
        <w:r w:rsidR="00A0767D">
          <w:rPr>
            <w:noProof/>
            <w:webHidden/>
          </w:rPr>
          <w:tab/>
        </w:r>
        <w:r w:rsidR="00A0767D">
          <w:rPr>
            <w:noProof/>
            <w:webHidden/>
          </w:rPr>
          <w:fldChar w:fldCharType="begin"/>
        </w:r>
        <w:r w:rsidR="00A0767D">
          <w:rPr>
            <w:noProof/>
            <w:webHidden/>
          </w:rPr>
          <w:instrText xml:space="preserve"> PAGEREF _Toc176811641 \h </w:instrText>
        </w:r>
        <w:r w:rsidR="00A0767D">
          <w:rPr>
            <w:noProof/>
            <w:webHidden/>
          </w:rPr>
        </w:r>
        <w:r w:rsidR="00A0767D">
          <w:rPr>
            <w:noProof/>
            <w:webHidden/>
          </w:rPr>
          <w:fldChar w:fldCharType="separate"/>
        </w:r>
        <w:r w:rsidR="008F3F61">
          <w:rPr>
            <w:noProof/>
            <w:webHidden/>
          </w:rPr>
          <w:t>63</w:t>
        </w:r>
        <w:r w:rsidR="00A0767D">
          <w:rPr>
            <w:noProof/>
            <w:webHidden/>
          </w:rPr>
          <w:fldChar w:fldCharType="end"/>
        </w:r>
      </w:hyperlink>
    </w:p>
    <w:p w14:paraId="377720F2" w14:textId="61201A99"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2" w:history="1">
        <w:r w:rsidR="00A0767D" w:rsidRPr="00DD5ECE">
          <w:rPr>
            <w:rStyle w:val="Hyperlink"/>
            <w:noProof/>
          </w:rPr>
          <w:t>Figure 56: Correlation Coefficient 4</w:t>
        </w:r>
        <w:r w:rsidR="00A0767D">
          <w:rPr>
            <w:noProof/>
            <w:webHidden/>
          </w:rPr>
          <w:tab/>
        </w:r>
        <w:r w:rsidR="00A0767D">
          <w:rPr>
            <w:noProof/>
            <w:webHidden/>
          </w:rPr>
          <w:fldChar w:fldCharType="begin"/>
        </w:r>
        <w:r w:rsidR="00A0767D">
          <w:rPr>
            <w:noProof/>
            <w:webHidden/>
          </w:rPr>
          <w:instrText xml:space="preserve"> PAGEREF _Toc176811642 \h </w:instrText>
        </w:r>
        <w:r w:rsidR="00A0767D">
          <w:rPr>
            <w:noProof/>
            <w:webHidden/>
          </w:rPr>
        </w:r>
        <w:r w:rsidR="00A0767D">
          <w:rPr>
            <w:noProof/>
            <w:webHidden/>
          </w:rPr>
          <w:fldChar w:fldCharType="separate"/>
        </w:r>
        <w:r w:rsidR="008F3F61">
          <w:rPr>
            <w:noProof/>
            <w:webHidden/>
          </w:rPr>
          <w:t>64</w:t>
        </w:r>
        <w:r w:rsidR="00A0767D">
          <w:rPr>
            <w:noProof/>
            <w:webHidden/>
          </w:rPr>
          <w:fldChar w:fldCharType="end"/>
        </w:r>
      </w:hyperlink>
    </w:p>
    <w:p w14:paraId="7037A313" w14:textId="238824D6"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3" w:history="1">
        <w:r w:rsidR="00A0767D" w:rsidRPr="00DD5ECE">
          <w:rPr>
            <w:rStyle w:val="Hyperlink"/>
            <w:noProof/>
          </w:rPr>
          <w:t>Figure 57: Metro4 Evaluation</w:t>
        </w:r>
        <w:r w:rsidR="00A0767D">
          <w:rPr>
            <w:noProof/>
            <w:webHidden/>
          </w:rPr>
          <w:tab/>
        </w:r>
        <w:r w:rsidR="00A0767D">
          <w:rPr>
            <w:noProof/>
            <w:webHidden/>
          </w:rPr>
          <w:fldChar w:fldCharType="begin"/>
        </w:r>
        <w:r w:rsidR="00A0767D">
          <w:rPr>
            <w:noProof/>
            <w:webHidden/>
          </w:rPr>
          <w:instrText xml:space="preserve"> PAGEREF _Toc176811643 \h </w:instrText>
        </w:r>
        <w:r w:rsidR="00A0767D">
          <w:rPr>
            <w:noProof/>
            <w:webHidden/>
          </w:rPr>
        </w:r>
        <w:r w:rsidR="00A0767D">
          <w:rPr>
            <w:noProof/>
            <w:webHidden/>
          </w:rPr>
          <w:fldChar w:fldCharType="separate"/>
        </w:r>
        <w:r w:rsidR="008F3F61">
          <w:rPr>
            <w:noProof/>
            <w:webHidden/>
          </w:rPr>
          <w:t>66</w:t>
        </w:r>
        <w:r w:rsidR="00A0767D">
          <w:rPr>
            <w:noProof/>
            <w:webHidden/>
          </w:rPr>
          <w:fldChar w:fldCharType="end"/>
        </w:r>
      </w:hyperlink>
    </w:p>
    <w:p w14:paraId="217814D4" w14:textId="68B51579"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4" w:history="1">
        <w:r w:rsidR="00A0767D" w:rsidRPr="00DD5ECE">
          <w:rPr>
            <w:rStyle w:val="Hyperlink"/>
            <w:noProof/>
          </w:rPr>
          <w:t>Figure 58: Metro4 RF Accuracy</w:t>
        </w:r>
        <w:r w:rsidR="00A0767D">
          <w:rPr>
            <w:noProof/>
            <w:webHidden/>
          </w:rPr>
          <w:tab/>
        </w:r>
        <w:r w:rsidR="00A0767D">
          <w:rPr>
            <w:noProof/>
            <w:webHidden/>
          </w:rPr>
          <w:fldChar w:fldCharType="begin"/>
        </w:r>
        <w:r w:rsidR="00A0767D">
          <w:rPr>
            <w:noProof/>
            <w:webHidden/>
          </w:rPr>
          <w:instrText xml:space="preserve"> PAGEREF _Toc176811644 \h </w:instrText>
        </w:r>
        <w:r w:rsidR="00A0767D">
          <w:rPr>
            <w:noProof/>
            <w:webHidden/>
          </w:rPr>
        </w:r>
        <w:r w:rsidR="00A0767D">
          <w:rPr>
            <w:noProof/>
            <w:webHidden/>
          </w:rPr>
          <w:fldChar w:fldCharType="separate"/>
        </w:r>
        <w:r w:rsidR="008F3F61">
          <w:rPr>
            <w:noProof/>
            <w:webHidden/>
          </w:rPr>
          <w:t>67</w:t>
        </w:r>
        <w:r w:rsidR="00A0767D">
          <w:rPr>
            <w:noProof/>
            <w:webHidden/>
          </w:rPr>
          <w:fldChar w:fldCharType="end"/>
        </w:r>
      </w:hyperlink>
    </w:p>
    <w:p w14:paraId="16C3C57C" w14:textId="2353EDA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5" w:history="1">
        <w:r w:rsidR="00A0767D" w:rsidRPr="00DD5ECE">
          <w:rPr>
            <w:rStyle w:val="Hyperlink"/>
            <w:noProof/>
          </w:rPr>
          <w:t>Figure 59: Analogue Sensor Data</w:t>
        </w:r>
        <w:r w:rsidR="00A0767D">
          <w:rPr>
            <w:noProof/>
            <w:webHidden/>
          </w:rPr>
          <w:tab/>
        </w:r>
        <w:r w:rsidR="00A0767D">
          <w:rPr>
            <w:noProof/>
            <w:webHidden/>
          </w:rPr>
          <w:fldChar w:fldCharType="begin"/>
        </w:r>
        <w:r w:rsidR="00A0767D">
          <w:rPr>
            <w:noProof/>
            <w:webHidden/>
          </w:rPr>
          <w:instrText xml:space="preserve"> PAGEREF _Toc176811645 \h </w:instrText>
        </w:r>
        <w:r w:rsidR="00A0767D">
          <w:rPr>
            <w:noProof/>
            <w:webHidden/>
          </w:rPr>
        </w:r>
        <w:r w:rsidR="00A0767D">
          <w:rPr>
            <w:noProof/>
            <w:webHidden/>
          </w:rPr>
          <w:fldChar w:fldCharType="separate"/>
        </w:r>
        <w:r w:rsidR="008F3F61">
          <w:rPr>
            <w:noProof/>
            <w:webHidden/>
          </w:rPr>
          <w:t>67</w:t>
        </w:r>
        <w:r w:rsidR="00A0767D">
          <w:rPr>
            <w:noProof/>
            <w:webHidden/>
          </w:rPr>
          <w:fldChar w:fldCharType="end"/>
        </w:r>
      </w:hyperlink>
    </w:p>
    <w:p w14:paraId="6F7BEFEC" w14:textId="099F611E"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6" w:history="1">
        <w:r w:rsidR="00A0767D" w:rsidRPr="00DD5ECE">
          <w:rPr>
            <w:rStyle w:val="Hyperlink"/>
            <w:noProof/>
          </w:rPr>
          <w:t>Figure 60: Analogue Sensor Accuracy</w:t>
        </w:r>
        <w:r w:rsidR="00A0767D">
          <w:rPr>
            <w:noProof/>
            <w:webHidden/>
          </w:rPr>
          <w:tab/>
        </w:r>
        <w:r w:rsidR="00A0767D">
          <w:rPr>
            <w:noProof/>
            <w:webHidden/>
          </w:rPr>
          <w:fldChar w:fldCharType="begin"/>
        </w:r>
        <w:r w:rsidR="00A0767D">
          <w:rPr>
            <w:noProof/>
            <w:webHidden/>
          </w:rPr>
          <w:instrText xml:space="preserve"> PAGEREF _Toc176811646 \h </w:instrText>
        </w:r>
        <w:r w:rsidR="00A0767D">
          <w:rPr>
            <w:noProof/>
            <w:webHidden/>
          </w:rPr>
        </w:r>
        <w:r w:rsidR="00A0767D">
          <w:rPr>
            <w:noProof/>
            <w:webHidden/>
          </w:rPr>
          <w:fldChar w:fldCharType="separate"/>
        </w:r>
        <w:r w:rsidR="008F3F61">
          <w:rPr>
            <w:noProof/>
            <w:webHidden/>
          </w:rPr>
          <w:t>67</w:t>
        </w:r>
        <w:r w:rsidR="00A0767D">
          <w:rPr>
            <w:noProof/>
            <w:webHidden/>
          </w:rPr>
          <w:fldChar w:fldCharType="end"/>
        </w:r>
      </w:hyperlink>
    </w:p>
    <w:p w14:paraId="00B034B0" w14:textId="17D0ED2B"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7" w:history="1">
        <w:r w:rsidR="00A0767D" w:rsidRPr="00DD5ECE">
          <w:rPr>
            <w:rStyle w:val="Hyperlink"/>
            <w:noProof/>
          </w:rPr>
          <w:t>Figure 61: Analogue Model Accuracy</w:t>
        </w:r>
        <w:r w:rsidR="00A0767D">
          <w:rPr>
            <w:noProof/>
            <w:webHidden/>
          </w:rPr>
          <w:tab/>
        </w:r>
        <w:r w:rsidR="00A0767D">
          <w:rPr>
            <w:noProof/>
            <w:webHidden/>
          </w:rPr>
          <w:fldChar w:fldCharType="begin"/>
        </w:r>
        <w:r w:rsidR="00A0767D">
          <w:rPr>
            <w:noProof/>
            <w:webHidden/>
          </w:rPr>
          <w:instrText xml:space="preserve"> PAGEREF _Toc176811647 \h </w:instrText>
        </w:r>
        <w:r w:rsidR="00A0767D">
          <w:rPr>
            <w:noProof/>
            <w:webHidden/>
          </w:rPr>
        </w:r>
        <w:r w:rsidR="00A0767D">
          <w:rPr>
            <w:noProof/>
            <w:webHidden/>
          </w:rPr>
          <w:fldChar w:fldCharType="separate"/>
        </w:r>
        <w:r w:rsidR="008F3F61">
          <w:rPr>
            <w:noProof/>
            <w:webHidden/>
          </w:rPr>
          <w:t>68</w:t>
        </w:r>
        <w:r w:rsidR="00A0767D">
          <w:rPr>
            <w:noProof/>
            <w:webHidden/>
          </w:rPr>
          <w:fldChar w:fldCharType="end"/>
        </w:r>
      </w:hyperlink>
    </w:p>
    <w:p w14:paraId="02E1F279" w14:textId="0DF351D8"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8" w:history="1">
        <w:r w:rsidR="00A0767D" w:rsidRPr="00DD5ECE">
          <w:rPr>
            <w:rStyle w:val="Hyperlink"/>
            <w:noProof/>
          </w:rPr>
          <w:t>Figure 62: Digital Sensor Data</w:t>
        </w:r>
        <w:r w:rsidR="00A0767D">
          <w:rPr>
            <w:noProof/>
            <w:webHidden/>
          </w:rPr>
          <w:tab/>
        </w:r>
        <w:r w:rsidR="00A0767D">
          <w:rPr>
            <w:noProof/>
            <w:webHidden/>
          </w:rPr>
          <w:fldChar w:fldCharType="begin"/>
        </w:r>
        <w:r w:rsidR="00A0767D">
          <w:rPr>
            <w:noProof/>
            <w:webHidden/>
          </w:rPr>
          <w:instrText xml:space="preserve"> PAGEREF _Toc176811648 \h </w:instrText>
        </w:r>
        <w:r w:rsidR="00A0767D">
          <w:rPr>
            <w:noProof/>
            <w:webHidden/>
          </w:rPr>
        </w:r>
        <w:r w:rsidR="00A0767D">
          <w:rPr>
            <w:noProof/>
            <w:webHidden/>
          </w:rPr>
          <w:fldChar w:fldCharType="separate"/>
        </w:r>
        <w:r w:rsidR="008F3F61">
          <w:rPr>
            <w:noProof/>
            <w:webHidden/>
          </w:rPr>
          <w:t>68</w:t>
        </w:r>
        <w:r w:rsidR="00A0767D">
          <w:rPr>
            <w:noProof/>
            <w:webHidden/>
          </w:rPr>
          <w:fldChar w:fldCharType="end"/>
        </w:r>
      </w:hyperlink>
    </w:p>
    <w:p w14:paraId="311FB7B8" w14:textId="3063E1CB"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49" w:history="1">
        <w:r w:rsidR="00A0767D" w:rsidRPr="00DD5ECE">
          <w:rPr>
            <w:rStyle w:val="Hyperlink"/>
            <w:noProof/>
          </w:rPr>
          <w:t>Figure 63: Digital Model Accuracy</w:t>
        </w:r>
        <w:r w:rsidR="00A0767D">
          <w:rPr>
            <w:noProof/>
            <w:webHidden/>
          </w:rPr>
          <w:tab/>
        </w:r>
        <w:r w:rsidR="00A0767D">
          <w:rPr>
            <w:noProof/>
            <w:webHidden/>
          </w:rPr>
          <w:fldChar w:fldCharType="begin"/>
        </w:r>
        <w:r w:rsidR="00A0767D">
          <w:rPr>
            <w:noProof/>
            <w:webHidden/>
          </w:rPr>
          <w:instrText xml:space="preserve"> PAGEREF _Toc176811649 \h </w:instrText>
        </w:r>
        <w:r w:rsidR="00A0767D">
          <w:rPr>
            <w:noProof/>
            <w:webHidden/>
          </w:rPr>
        </w:r>
        <w:r w:rsidR="00A0767D">
          <w:rPr>
            <w:noProof/>
            <w:webHidden/>
          </w:rPr>
          <w:fldChar w:fldCharType="separate"/>
        </w:r>
        <w:r w:rsidR="008F3F61">
          <w:rPr>
            <w:noProof/>
            <w:webHidden/>
          </w:rPr>
          <w:t>69</w:t>
        </w:r>
        <w:r w:rsidR="00A0767D">
          <w:rPr>
            <w:noProof/>
            <w:webHidden/>
          </w:rPr>
          <w:fldChar w:fldCharType="end"/>
        </w:r>
      </w:hyperlink>
    </w:p>
    <w:p w14:paraId="28D7CFD1" w14:textId="0176BC99"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0" w:history="1">
        <w:r w:rsidR="00A0767D" w:rsidRPr="00DD5ECE">
          <w:rPr>
            <w:rStyle w:val="Hyperlink"/>
            <w:noProof/>
          </w:rPr>
          <w:t>Figure 64: Digital LOG Accuracy</w:t>
        </w:r>
        <w:r w:rsidR="00A0767D">
          <w:rPr>
            <w:noProof/>
            <w:webHidden/>
          </w:rPr>
          <w:tab/>
        </w:r>
        <w:r w:rsidR="00A0767D">
          <w:rPr>
            <w:noProof/>
            <w:webHidden/>
          </w:rPr>
          <w:fldChar w:fldCharType="begin"/>
        </w:r>
        <w:r w:rsidR="00A0767D">
          <w:rPr>
            <w:noProof/>
            <w:webHidden/>
          </w:rPr>
          <w:instrText xml:space="preserve"> PAGEREF _Toc176811650 \h </w:instrText>
        </w:r>
        <w:r w:rsidR="00A0767D">
          <w:rPr>
            <w:noProof/>
            <w:webHidden/>
          </w:rPr>
        </w:r>
        <w:r w:rsidR="00A0767D">
          <w:rPr>
            <w:noProof/>
            <w:webHidden/>
          </w:rPr>
          <w:fldChar w:fldCharType="separate"/>
        </w:r>
        <w:r w:rsidR="008F3F61">
          <w:rPr>
            <w:noProof/>
            <w:webHidden/>
          </w:rPr>
          <w:t>69</w:t>
        </w:r>
        <w:r w:rsidR="00A0767D">
          <w:rPr>
            <w:noProof/>
            <w:webHidden/>
          </w:rPr>
          <w:fldChar w:fldCharType="end"/>
        </w:r>
      </w:hyperlink>
    </w:p>
    <w:p w14:paraId="7A4C586E" w14:textId="5425BE88"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1" w:history="1">
        <w:r w:rsidR="00A0767D" w:rsidRPr="00DD5ECE">
          <w:rPr>
            <w:rStyle w:val="Hyperlink"/>
            <w:noProof/>
          </w:rPr>
          <w:t>Figure 65: Evaluation Data frame</w:t>
        </w:r>
        <w:r w:rsidR="00A0767D">
          <w:rPr>
            <w:noProof/>
            <w:webHidden/>
          </w:rPr>
          <w:tab/>
        </w:r>
        <w:r w:rsidR="00A0767D">
          <w:rPr>
            <w:noProof/>
            <w:webHidden/>
          </w:rPr>
          <w:fldChar w:fldCharType="begin"/>
        </w:r>
        <w:r w:rsidR="00A0767D">
          <w:rPr>
            <w:noProof/>
            <w:webHidden/>
          </w:rPr>
          <w:instrText xml:space="preserve"> PAGEREF _Toc176811651 \h </w:instrText>
        </w:r>
        <w:r w:rsidR="00A0767D">
          <w:rPr>
            <w:noProof/>
            <w:webHidden/>
          </w:rPr>
        </w:r>
        <w:r w:rsidR="00A0767D">
          <w:rPr>
            <w:noProof/>
            <w:webHidden/>
          </w:rPr>
          <w:fldChar w:fldCharType="separate"/>
        </w:r>
        <w:r w:rsidR="008F3F61">
          <w:rPr>
            <w:noProof/>
            <w:webHidden/>
          </w:rPr>
          <w:t>70</w:t>
        </w:r>
        <w:r w:rsidR="00A0767D">
          <w:rPr>
            <w:noProof/>
            <w:webHidden/>
          </w:rPr>
          <w:fldChar w:fldCharType="end"/>
        </w:r>
      </w:hyperlink>
    </w:p>
    <w:p w14:paraId="5DE971CD" w14:textId="166E189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2" w:history="1">
        <w:r w:rsidR="00A0767D" w:rsidRPr="00DD5ECE">
          <w:rPr>
            <w:rStyle w:val="Hyperlink"/>
            <w:noProof/>
          </w:rPr>
          <w:t>Figure 66: Analogue Hybrid Model</w:t>
        </w:r>
        <w:r w:rsidR="00A0767D">
          <w:rPr>
            <w:noProof/>
            <w:webHidden/>
          </w:rPr>
          <w:tab/>
        </w:r>
        <w:r w:rsidR="00A0767D">
          <w:rPr>
            <w:noProof/>
            <w:webHidden/>
          </w:rPr>
          <w:fldChar w:fldCharType="begin"/>
        </w:r>
        <w:r w:rsidR="00A0767D">
          <w:rPr>
            <w:noProof/>
            <w:webHidden/>
          </w:rPr>
          <w:instrText xml:space="preserve"> PAGEREF _Toc176811652 \h </w:instrText>
        </w:r>
        <w:r w:rsidR="00A0767D">
          <w:rPr>
            <w:noProof/>
            <w:webHidden/>
          </w:rPr>
        </w:r>
        <w:r w:rsidR="00A0767D">
          <w:rPr>
            <w:noProof/>
            <w:webHidden/>
          </w:rPr>
          <w:fldChar w:fldCharType="separate"/>
        </w:r>
        <w:r w:rsidR="008F3F61">
          <w:rPr>
            <w:noProof/>
            <w:webHidden/>
          </w:rPr>
          <w:t>73</w:t>
        </w:r>
        <w:r w:rsidR="00A0767D">
          <w:rPr>
            <w:noProof/>
            <w:webHidden/>
          </w:rPr>
          <w:fldChar w:fldCharType="end"/>
        </w:r>
      </w:hyperlink>
    </w:p>
    <w:p w14:paraId="5FBFB50A" w14:textId="7164A4C7"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3" w:history="1">
        <w:r w:rsidR="00A0767D" w:rsidRPr="00DD5ECE">
          <w:rPr>
            <w:rStyle w:val="Hyperlink"/>
            <w:noProof/>
          </w:rPr>
          <w:t>Figure 67: Hybrid Model Performance</w:t>
        </w:r>
        <w:r w:rsidR="00A0767D">
          <w:rPr>
            <w:noProof/>
            <w:webHidden/>
          </w:rPr>
          <w:tab/>
        </w:r>
        <w:r w:rsidR="00A0767D">
          <w:rPr>
            <w:noProof/>
            <w:webHidden/>
          </w:rPr>
          <w:fldChar w:fldCharType="begin"/>
        </w:r>
        <w:r w:rsidR="00A0767D">
          <w:rPr>
            <w:noProof/>
            <w:webHidden/>
          </w:rPr>
          <w:instrText xml:space="preserve"> PAGEREF _Toc176811653 \h </w:instrText>
        </w:r>
        <w:r w:rsidR="00A0767D">
          <w:rPr>
            <w:noProof/>
            <w:webHidden/>
          </w:rPr>
        </w:r>
        <w:r w:rsidR="00A0767D">
          <w:rPr>
            <w:noProof/>
            <w:webHidden/>
          </w:rPr>
          <w:fldChar w:fldCharType="separate"/>
        </w:r>
        <w:r w:rsidR="008F3F61">
          <w:rPr>
            <w:noProof/>
            <w:webHidden/>
          </w:rPr>
          <w:t>73</w:t>
        </w:r>
        <w:r w:rsidR="00A0767D">
          <w:rPr>
            <w:noProof/>
            <w:webHidden/>
          </w:rPr>
          <w:fldChar w:fldCharType="end"/>
        </w:r>
      </w:hyperlink>
    </w:p>
    <w:p w14:paraId="58912C3B" w14:textId="0415BD5B"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4" w:history="1">
        <w:r w:rsidR="00A0767D" w:rsidRPr="00DD5ECE">
          <w:rPr>
            <w:rStyle w:val="Hyperlink"/>
            <w:noProof/>
          </w:rPr>
          <w:t>Figure 68: Model Comparison</w:t>
        </w:r>
        <w:r w:rsidR="00A0767D">
          <w:rPr>
            <w:noProof/>
            <w:webHidden/>
          </w:rPr>
          <w:tab/>
        </w:r>
        <w:r w:rsidR="00A0767D">
          <w:rPr>
            <w:noProof/>
            <w:webHidden/>
          </w:rPr>
          <w:fldChar w:fldCharType="begin"/>
        </w:r>
        <w:r w:rsidR="00A0767D">
          <w:rPr>
            <w:noProof/>
            <w:webHidden/>
          </w:rPr>
          <w:instrText xml:space="preserve"> PAGEREF _Toc176811654 \h </w:instrText>
        </w:r>
        <w:r w:rsidR="00A0767D">
          <w:rPr>
            <w:noProof/>
            <w:webHidden/>
          </w:rPr>
        </w:r>
        <w:r w:rsidR="00A0767D">
          <w:rPr>
            <w:noProof/>
            <w:webHidden/>
          </w:rPr>
          <w:fldChar w:fldCharType="separate"/>
        </w:r>
        <w:r w:rsidR="008F3F61">
          <w:rPr>
            <w:noProof/>
            <w:webHidden/>
          </w:rPr>
          <w:t>74</w:t>
        </w:r>
        <w:r w:rsidR="00A0767D">
          <w:rPr>
            <w:noProof/>
            <w:webHidden/>
          </w:rPr>
          <w:fldChar w:fldCharType="end"/>
        </w:r>
      </w:hyperlink>
    </w:p>
    <w:p w14:paraId="545AA6FA" w14:textId="2113DC50"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5" w:history="1">
        <w:r w:rsidR="00A0767D" w:rsidRPr="00DD5ECE">
          <w:rPr>
            <w:rStyle w:val="Hyperlink"/>
            <w:noProof/>
          </w:rPr>
          <w:t>Figure 69: OECD Principles</w:t>
        </w:r>
        <w:r w:rsidR="00A0767D">
          <w:rPr>
            <w:noProof/>
            <w:webHidden/>
          </w:rPr>
          <w:tab/>
        </w:r>
        <w:r w:rsidR="00A0767D">
          <w:rPr>
            <w:noProof/>
            <w:webHidden/>
          </w:rPr>
          <w:fldChar w:fldCharType="begin"/>
        </w:r>
        <w:r w:rsidR="00A0767D">
          <w:rPr>
            <w:noProof/>
            <w:webHidden/>
          </w:rPr>
          <w:instrText xml:space="preserve"> PAGEREF _Toc176811655 \h </w:instrText>
        </w:r>
        <w:r w:rsidR="00A0767D">
          <w:rPr>
            <w:noProof/>
            <w:webHidden/>
          </w:rPr>
        </w:r>
        <w:r w:rsidR="00A0767D">
          <w:rPr>
            <w:noProof/>
            <w:webHidden/>
          </w:rPr>
          <w:fldChar w:fldCharType="separate"/>
        </w:r>
        <w:r w:rsidR="008F3F61">
          <w:rPr>
            <w:noProof/>
            <w:webHidden/>
          </w:rPr>
          <w:t>79</w:t>
        </w:r>
        <w:r w:rsidR="00A0767D">
          <w:rPr>
            <w:noProof/>
            <w:webHidden/>
          </w:rPr>
          <w:fldChar w:fldCharType="end"/>
        </w:r>
      </w:hyperlink>
    </w:p>
    <w:p w14:paraId="34C4B2F7" w14:textId="684D917A"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6" w:history="1">
        <w:r w:rsidR="00A0767D" w:rsidRPr="00DD5ECE">
          <w:rPr>
            <w:rStyle w:val="Hyperlink"/>
            <w:noProof/>
          </w:rPr>
          <w:t>Figure 70: GDPR Framework</w:t>
        </w:r>
        <w:r w:rsidR="00A0767D">
          <w:rPr>
            <w:noProof/>
            <w:webHidden/>
          </w:rPr>
          <w:tab/>
        </w:r>
        <w:r w:rsidR="00A0767D">
          <w:rPr>
            <w:noProof/>
            <w:webHidden/>
          </w:rPr>
          <w:fldChar w:fldCharType="begin"/>
        </w:r>
        <w:r w:rsidR="00A0767D">
          <w:rPr>
            <w:noProof/>
            <w:webHidden/>
          </w:rPr>
          <w:instrText xml:space="preserve"> PAGEREF _Toc176811656 \h </w:instrText>
        </w:r>
        <w:r w:rsidR="00A0767D">
          <w:rPr>
            <w:noProof/>
            <w:webHidden/>
          </w:rPr>
        </w:r>
        <w:r w:rsidR="00A0767D">
          <w:rPr>
            <w:noProof/>
            <w:webHidden/>
          </w:rPr>
          <w:fldChar w:fldCharType="separate"/>
        </w:r>
        <w:r w:rsidR="008F3F61">
          <w:rPr>
            <w:noProof/>
            <w:webHidden/>
          </w:rPr>
          <w:t>79</w:t>
        </w:r>
        <w:r w:rsidR="00A0767D">
          <w:rPr>
            <w:noProof/>
            <w:webHidden/>
          </w:rPr>
          <w:fldChar w:fldCharType="end"/>
        </w:r>
      </w:hyperlink>
    </w:p>
    <w:p w14:paraId="79128804" w14:textId="6F7E65BE"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7" w:history="1">
        <w:r w:rsidR="00A0767D" w:rsidRPr="00DD5ECE">
          <w:rPr>
            <w:rStyle w:val="Hyperlink"/>
            <w:noProof/>
          </w:rPr>
          <w:t>Figure 71: Gantt Chart Header</w:t>
        </w:r>
        <w:r w:rsidR="00A0767D">
          <w:rPr>
            <w:noProof/>
            <w:webHidden/>
          </w:rPr>
          <w:tab/>
        </w:r>
        <w:r w:rsidR="00A0767D">
          <w:rPr>
            <w:noProof/>
            <w:webHidden/>
          </w:rPr>
          <w:fldChar w:fldCharType="begin"/>
        </w:r>
        <w:r w:rsidR="00A0767D">
          <w:rPr>
            <w:noProof/>
            <w:webHidden/>
          </w:rPr>
          <w:instrText xml:space="preserve"> PAGEREF _Toc176811657 \h </w:instrText>
        </w:r>
        <w:r w:rsidR="00A0767D">
          <w:rPr>
            <w:noProof/>
            <w:webHidden/>
          </w:rPr>
        </w:r>
        <w:r w:rsidR="00A0767D">
          <w:rPr>
            <w:noProof/>
            <w:webHidden/>
          </w:rPr>
          <w:fldChar w:fldCharType="separate"/>
        </w:r>
        <w:r w:rsidR="008F3F61">
          <w:rPr>
            <w:noProof/>
            <w:webHidden/>
          </w:rPr>
          <w:t>iii</w:t>
        </w:r>
        <w:r w:rsidR="00A0767D">
          <w:rPr>
            <w:noProof/>
            <w:webHidden/>
          </w:rPr>
          <w:fldChar w:fldCharType="end"/>
        </w:r>
      </w:hyperlink>
    </w:p>
    <w:p w14:paraId="56F8FCEF" w14:textId="52812EA5"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8" w:history="1">
        <w:r w:rsidR="00A0767D" w:rsidRPr="00DD5ECE">
          <w:rPr>
            <w:rStyle w:val="Hyperlink"/>
            <w:noProof/>
          </w:rPr>
          <w:t>Figure 72: Gantt Chart Page 1</w:t>
        </w:r>
        <w:r w:rsidR="00A0767D">
          <w:rPr>
            <w:noProof/>
            <w:webHidden/>
          </w:rPr>
          <w:tab/>
        </w:r>
        <w:r w:rsidR="00A0767D">
          <w:rPr>
            <w:noProof/>
            <w:webHidden/>
          </w:rPr>
          <w:fldChar w:fldCharType="begin"/>
        </w:r>
        <w:r w:rsidR="00A0767D">
          <w:rPr>
            <w:noProof/>
            <w:webHidden/>
          </w:rPr>
          <w:instrText xml:space="preserve"> PAGEREF _Toc176811658 \h </w:instrText>
        </w:r>
        <w:r w:rsidR="00A0767D">
          <w:rPr>
            <w:noProof/>
            <w:webHidden/>
          </w:rPr>
        </w:r>
        <w:r w:rsidR="00A0767D">
          <w:rPr>
            <w:noProof/>
            <w:webHidden/>
          </w:rPr>
          <w:fldChar w:fldCharType="separate"/>
        </w:r>
        <w:r w:rsidR="008F3F61">
          <w:rPr>
            <w:noProof/>
            <w:webHidden/>
          </w:rPr>
          <w:t>iv</w:t>
        </w:r>
        <w:r w:rsidR="00A0767D">
          <w:rPr>
            <w:noProof/>
            <w:webHidden/>
          </w:rPr>
          <w:fldChar w:fldCharType="end"/>
        </w:r>
      </w:hyperlink>
    </w:p>
    <w:p w14:paraId="290C43DA" w14:textId="04E3A560"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59" w:history="1">
        <w:r w:rsidR="00A0767D" w:rsidRPr="00DD5ECE">
          <w:rPr>
            <w:rStyle w:val="Hyperlink"/>
            <w:noProof/>
          </w:rPr>
          <w:t>Figure 73: Gantt Chart Page 2</w:t>
        </w:r>
        <w:r w:rsidR="00A0767D">
          <w:rPr>
            <w:noProof/>
            <w:webHidden/>
          </w:rPr>
          <w:tab/>
        </w:r>
        <w:r w:rsidR="00A0767D">
          <w:rPr>
            <w:noProof/>
            <w:webHidden/>
          </w:rPr>
          <w:fldChar w:fldCharType="begin"/>
        </w:r>
        <w:r w:rsidR="00A0767D">
          <w:rPr>
            <w:noProof/>
            <w:webHidden/>
          </w:rPr>
          <w:instrText xml:space="preserve"> PAGEREF _Toc176811659 \h </w:instrText>
        </w:r>
        <w:r w:rsidR="00A0767D">
          <w:rPr>
            <w:noProof/>
            <w:webHidden/>
          </w:rPr>
        </w:r>
        <w:r w:rsidR="00A0767D">
          <w:rPr>
            <w:noProof/>
            <w:webHidden/>
          </w:rPr>
          <w:fldChar w:fldCharType="separate"/>
        </w:r>
        <w:r w:rsidR="008F3F61">
          <w:rPr>
            <w:noProof/>
            <w:webHidden/>
          </w:rPr>
          <w:t>v</w:t>
        </w:r>
        <w:r w:rsidR="00A0767D">
          <w:rPr>
            <w:noProof/>
            <w:webHidden/>
          </w:rPr>
          <w:fldChar w:fldCharType="end"/>
        </w:r>
      </w:hyperlink>
    </w:p>
    <w:p w14:paraId="5693D2AB" w14:textId="7A220C1E"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60" w:history="1">
        <w:r w:rsidR="00A0767D" w:rsidRPr="00DD5ECE">
          <w:rPr>
            <w:rStyle w:val="Hyperlink"/>
            <w:noProof/>
          </w:rPr>
          <w:t>Figure 74: Gantt Chart Page 3</w:t>
        </w:r>
        <w:r w:rsidR="00A0767D">
          <w:rPr>
            <w:noProof/>
            <w:webHidden/>
          </w:rPr>
          <w:tab/>
        </w:r>
        <w:r w:rsidR="00A0767D">
          <w:rPr>
            <w:noProof/>
            <w:webHidden/>
          </w:rPr>
          <w:fldChar w:fldCharType="begin"/>
        </w:r>
        <w:r w:rsidR="00A0767D">
          <w:rPr>
            <w:noProof/>
            <w:webHidden/>
          </w:rPr>
          <w:instrText xml:space="preserve"> PAGEREF _Toc176811660 \h </w:instrText>
        </w:r>
        <w:r w:rsidR="00A0767D">
          <w:rPr>
            <w:noProof/>
            <w:webHidden/>
          </w:rPr>
        </w:r>
        <w:r w:rsidR="00A0767D">
          <w:rPr>
            <w:noProof/>
            <w:webHidden/>
          </w:rPr>
          <w:fldChar w:fldCharType="separate"/>
        </w:r>
        <w:r w:rsidR="008F3F61">
          <w:rPr>
            <w:noProof/>
            <w:webHidden/>
          </w:rPr>
          <w:t>vi</w:t>
        </w:r>
        <w:r w:rsidR="00A0767D">
          <w:rPr>
            <w:noProof/>
            <w:webHidden/>
          </w:rPr>
          <w:fldChar w:fldCharType="end"/>
        </w:r>
      </w:hyperlink>
    </w:p>
    <w:p w14:paraId="0005C71D" w14:textId="025C42F6"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61" w:history="1">
        <w:r w:rsidR="00A0767D" w:rsidRPr="00DD5ECE">
          <w:rPr>
            <w:rStyle w:val="Hyperlink"/>
            <w:noProof/>
          </w:rPr>
          <w:t>Figure 75: Gantt Chart Page 4</w:t>
        </w:r>
        <w:r w:rsidR="00A0767D">
          <w:rPr>
            <w:noProof/>
            <w:webHidden/>
          </w:rPr>
          <w:tab/>
        </w:r>
        <w:r w:rsidR="00A0767D">
          <w:rPr>
            <w:noProof/>
            <w:webHidden/>
          </w:rPr>
          <w:fldChar w:fldCharType="begin"/>
        </w:r>
        <w:r w:rsidR="00A0767D">
          <w:rPr>
            <w:noProof/>
            <w:webHidden/>
          </w:rPr>
          <w:instrText xml:space="preserve"> PAGEREF _Toc176811661 \h </w:instrText>
        </w:r>
        <w:r w:rsidR="00A0767D">
          <w:rPr>
            <w:noProof/>
            <w:webHidden/>
          </w:rPr>
        </w:r>
        <w:r w:rsidR="00A0767D">
          <w:rPr>
            <w:noProof/>
            <w:webHidden/>
          </w:rPr>
          <w:fldChar w:fldCharType="separate"/>
        </w:r>
        <w:r w:rsidR="008F3F61">
          <w:rPr>
            <w:noProof/>
            <w:webHidden/>
          </w:rPr>
          <w:t>vii</w:t>
        </w:r>
        <w:r w:rsidR="00A0767D">
          <w:rPr>
            <w:noProof/>
            <w:webHidden/>
          </w:rPr>
          <w:fldChar w:fldCharType="end"/>
        </w:r>
      </w:hyperlink>
    </w:p>
    <w:p w14:paraId="78B4409B" w14:textId="0C64F5E6"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62" w:history="1">
        <w:r w:rsidR="00A0767D" w:rsidRPr="00DD5ECE">
          <w:rPr>
            <w:rStyle w:val="Hyperlink"/>
            <w:noProof/>
          </w:rPr>
          <w:t>Figure 76: Gantt Chart Page 5</w:t>
        </w:r>
        <w:r w:rsidR="00A0767D">
          <w:rPr>
            <w:noProof/>
            <w:webHidden/>
          </w:rPr>
          <w:tab/>
        </w:r>
        <w:r w:rsidR="00A0767D">
          <w:rPr>
            <w:noProof/>
            <w:webHidden/>
          </w:rPr>
          <w:fldChar w:fldCharType="begin"/>
        </w:r>
        <w:r w:rsidR="00A0767D">
          <w:rPr>
            <w:noProof/>
            <w:webHidden/>
          </w:rPr>
          <w:instrText xml:space="preserve"> PAGEREF _Toc176811662 \h </w:instrText>
        </w:r>
        <w:r w:rsidR="00A0767D">
          <w:rPr>
            <w:noProof/>
            <w:webHidden/>
          </w:rPr>
        </w:r>
        <w:r w:rsidR="00A0767D">
          <w:rPr>
            <w:noProof/>
            <w:webHidden/>
          </w:rPr>
          <w:fldChar w:fldCharType="separate"/>
        </w:r>
        <w:r w:rsidR="008F3F61">
          <w:rPr>
            <w:noProof/>
            <w:webHidden/>
          </w:rPr>
          <w:t>viii</w:t>
        </w:r>
        <w:r w:rsidR="00A0767D">
          <w:rPr>
            <w:noProof/>
            <w:webHidden/>
          </w:rPr>
          <w:fldChar w:fldCharType="end"/>
        </w:r>
      </w:hyperlink>
    </w:p>
    <w:p w14:paraId="361F666F" w14:textId="0903143D"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63" w:history="1">
        <w:r w:rsidR="00A0767D" w:rsidRPr="00DD5ECE">
          <w:rPr>
            <w:rStyle w:val="Hyperlink"/>
            <w:noProof/>
          </w:rPr>
          <w:t>Figure 77: Gantt Chart Page 6</w:t>
        </w:r>
        <w:r w:rsidR="00A0767D">
          <w:rPr>
            <w:noProof/>
            <w:webHidden/>
          </w:rPr>
          <w:tab/>
        </w:r>
        <w:r w:rsidR="00A0767D">
          <w:rPr>
            <w:noProof/>
            <w:webHidden/>
          </w:rPr>
          <w:fldChar w:fldCharType="begin"/>
        </w:r>
        <w:r w:rsidR="00A0767D">
          <w:rPr>
            <w:noProof/>
            <w:webHidden/>
          </w:rPr>
          <w:instrText xml:space="preserve"> PAGEREF _Toc176811663 \h </w:instrText>
        </w:r>
        <w:r w:rsidR="00A0767D">
          <w:rPr>
            <w:noProof/>
            <w:webHidden/>
          </w:rPr>
        </w:r>
        <w:r w:rsidR="00A0767D">
          <w:rPr>
            <w:noProof/>
            <w:webHidden/>
          </w:rPr>
          <w:fldChar w:fldCharType="separate"/>
        </w:r>
        <w:r w:rsidR="008F3F61">
          <w:rPr>
            <w:noProof/>
            <w:webHidden/>
          </w:rPr>
          <w:t>ix</w:t>
        </w:r>
        <w:r w:rsidR="00A0767D">
          <w:rPr>
            <w:noProof/>
            <w:webHidden/>
          </w:rPr>
          <w:fldChar w:fldCharType="end"/>
        </w:r>
      </w:hyperlink>
    </w:p>
    <w:p w14:paraId="70809D6B" w14:textId="6DA975C8" w:rsidR="00A81ACB" w:rsidRPr="00F41DE4" w:rsidRDefault="009C6BB1" w:rsidP="00951279">
      <w:pPr>
        <w:spacing w:after="160" w:line="360" w:lineRule="auto"/>
        <w:rPr>
          <w:rFonts w:cstheme="minorHAnsi"/>
          <w:szCs w:val="24"/>
        </w:rPr>
      </w:pPr>
      <w:r w:rsidRPr="001B1EEC">
        <w:rPr>
          <w:rFonts w:cstheme="minorHAnsi"/>
          <w:szCs w:val="24"/>
        </w:rPr>
        <w:fldChar w:fldCharType="end"/>
      </w:r>
    </w:p>
    <w:p w14:paraId="303E331A" w14:textId="640009B0" w:rsidR="00905DB0" w:rsidRPr="001B1EEC" w:rsidRDefault="00905DB0" w:rsidP="00951279">
      <w:pPr>
        <w:pStyle w:val="Heading1"/>
      </w:pPr>
      <w:bookmarkStart w:id="4" w:name="_Toc176813619"/>
      <w:r w:rsidRPr="001B1EEC">
        <w:t xml:space="preserve">List </w:t>
      </w:r>
      <w:r w:rsidR="005F44C2" w:rsidRPr="001B1EEC">
        <w:t>o</w:t>
      </w:r>
      <w:r w:rsidRPr="001B1EEC">
        <w:t xml:space="preserve">f </w:t>
      </w:r>
      <w:r w:rsidR="009C6BB1" w:rsidRPr="001B1EEC">
        <w:t>Tables</w:t>
      </w:r>
      <w:bookmarkEnd w:id="4"/>
    </w:p>
    <w:p w14:paraId="34DA663F" w14:textId="76FEB8EF" w:rsidR="00A0767D" w:rsidRDefault="009C6BB1">
      <w:pPr>
        <w:pStyle w:val="TableofFigures"/>
        <w:tabs>
          <w:tab w:val="right" w:leader="dot" w:pos="10018"/>
        </w:tabs>
        <w:rPr>
          <w:rFonts w:eastAsiaTheme="minorEastAsia"/>
          <w:noProof/>
          <w:kern w:val="2"/>
          <w:szCs w:val="24"/>
          <w:lang w:eastAsia="en-GB"/>
          <w14:ligatures w14:val="standardContextual"/>
        </w:rPr>
      </w:pPr>
      <w:r w:rsidRPr="001B1EEC">
        <w:rPr>
          <w:rFonts w:cstheme="minorHAnsi"/>
          <w:szCs w:val="24"/>
        </w:rPr>
        <w:fldChar w:fldCharType="begin"/>
      </w:r>
      <w:r w:rsidRPr="001B1EEC">
        <w:rPr>
          <w:rFonts w:cstheme="minorHAnsi"/>
          <w:szCs w:val="24"/>
        </w:rPr>
        <w:instrText xml:space="preserve"> TOC \h \z \c "Table" </w:instrText>
      </w:r>
      <w:r w:rsidRPr="001B1EEC">
        <w:rPr>
          <w:rFonts w:cstheme="minorHAnsi"/>
          <w:szCs w:val="24"/>
        </w:rPr>
        <w:fldChar w:fldCharType="separate"/>
      </w:r>
      <w:hyperlink w:anchor="_Toc176811664" w:history="1">
        <w:r w:rsidR="00A0767D" w:rsidRPr="00940681">
          <w:rPr>
            <w:rStyle w:val="Hyperlink"/>
            <w:noProof/>
          </w:rPr>
          <w:t>Table 1: Literature Review Table</w:t>
        </w:r>
        <w:r w:rsidR="00A0767D">
          <w:rPr>
            <w:noProof/>
            <w:webHidden/>
          </w:rPr>
          <w:tab/>
        </w:r>
        <w:r w:rsidR="00A0767D">
          <w:rPr>
            <w:noProof/>
            <w:webHidden/>
          </w:rPr>
          <w:fldChar w:fldCharType="begin"/>
        </w:r>
        <w:r w:rsidR="00A0767D">
          <w:rPr>
            <w:noProof/>
            <w:webHidden/>
          </w:rPr>
          <w:instrText xml:space="preserve"> PAGEREF _Toc176811664 \h </w:instrText>
        </w:r>
        <w:r w:rsidR="00A0767D">
          <w:rPr>
            <w:noProof/>
            <w:webHidden/>
          </w:rPr>
        </w:r>
        <w:r w:rsidR="00A0767D">
          <w:rPr>
            <w:noProof/>
            <w:webHidden/>
          </w:rPr>
          <w:fldChar w:fldCharType="separate"/>
        </w:r>
        <w:r w:rsidR="008F3F61">
          <w:rPr>
            <w:noProof/>
            <w:webHidden/>
          </w:rPr>
          <w:t>17</w:t>
        </w:r>
        <w:r w:rsidR="00A0767D">
          <w:rPr>
            <w:noProof/>
            <w:webHidden/>
          </w:rPr>
          <w:fldChar w:fldCharType="end"/>
        </w:r>
      </w:hyperlink>
    </w:p>
    <w:p w14:paraId="39916145" w14:textId="7C44DEB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65" w:history="1">
        <w:r w:rsidR="00A0767D" w:rsidRPr="00940681">
          <w:rPr>
            <w:rStyle w:val="Hyperlink"/>
            <w:noProof/>
          </w:rPr>
          <w:t>Table 2: Model Comparison</w:t>
        </w:r>
        <w:r w:rsidR="00A0767D">
          <w:rPr>
            <w:noProof/>
            <w:webHidden/>
          </w:rPr>
          <w:tab/>
        </w:r>
        <w:r w:rsidR="00A0767D">
          <w:rPr>
            <w:noProof/>
            <w:webHidden/>
          </w:rPr>
          <w:fldChar w:fldCharType="begin"/>
        </w:r>
        <w:r w:rsidR="00A0767D">
          <w:rPr>
            <w:noProof/>
            <w:webHidden/>
          </w:rPr>
          <w:instrText xml:space="preserve"> PAGEREF _Toc176811665 \h </w:instrText>
        </w:r>
        <w:r w:rsidR="00A0767D">
          <w:rPr>
            <w:noProof/>
            <w:webHidden/>
          </w:rPr>
        </w:r>
        <w:r w:rsidR="00A0767D">
          <w:rPr>
            <w:noProof/>
            <w:webHidden/>
          </w:rPr>
          <w:fldChar w:fldCharType="separate"/>
        </w:r>
        <w:r w:rsidR="008F3F61">
          <w:rPr>
            <w:noProof/>
            <w:webHidden/>
          </w:rPr>
          <w:t>71</w:t>
        </w:r>
        <w:r w:rsidR="00A0767D">
          <w:rPr>
            <w:noProof/>
            <w:webHidden/>
          </w:rPr>
          <w:fldChar w:fldCharType="end"/>
        </w:r>
      </w:hyperlink>
    </w:p>
    <w:p w14:paraId="194D5A80" w14:textId="7343FFCA"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66" w:history="1">
        <w:r w:rsidR="00A0767D" w:rsidRPr="00940681">
          <w:rPr>
            <w:rStyle w:val="Hyperlink"/>
            <w:rFonts w:ascii="Calibri Light" w:hAnsi="Calibri Light" w:cs="Calibri Light"/>
            <w:noProof/>
          </w:rPr>
          <w:t>Table 3: Challenges and Mitigation</w:t>
        </w:r>
        <w:r w:rsidR="00A0767D">
          <w:rPr>
            <w:noProof/>
            <w:webHidden/>
          </w:rPr>
          <w:tab/>
        </w:r>
        <w:r w:rsidR="00A0767D">
          <w:rPr>
            <w:noProof/>
            <w:webHidden/>
          </w:rPr>
          <w:fldChar w:fldCharType="begin"/>
        </w:r>
        <w:r w:rsidR="00A0767D">
          <w:rPr>
            <w:noProof/>
            <w:webHidden/>
          </w:rPr>
          <w:instrText xml:space="preserve"> PAGEREF _Toc176811666 \h </w:instrText>
        </w:r>
        <w:r w:rsidR="00A0767D">
          <w:rPr>
            <w:noProof/>
            <w:webHidden/>
          </w:rPr>
        </w:r>
        <w:r w:rsidR="00A0767D">
          <w:rPr>
            <w:noProof/>
            <w:webHidden/>
          </w:rPr>
          <w:fldChar w:fldCharType="separate"/>
        </w:r>
        <w:r w:rsidR="008F3F61">
          <w:rPr>
            <w:noProof/>
            <w:webHidden/>
          </w:rPr>
          <w:t>75</w:t>
        </w:r>
        <w:r w:rsidR="00A0767D">
          <w:rPr>
            <w:noProof/>
            <w:webHidden/>
          </w:rPr>
          <w:fldChar w:fldCharType="end"/>
        </w:r>
      </w:hyperlink>
    </w:p>
    <w:p w14:paraId="4795B073" w14:textId="57B1B76A"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67" w:history="1">
        <w:r w:rsidR="00A0767D" w:rsidRPr="00940681">
          <w:rPr>
            <w:rStyle w:val="Hyperlink"/>
            <w:noProof/>
          </w:rPr>
          <w:t>Table 4: Research Question and Answers</w:t>
        </w:r>
        <w:r w:rsidR="00A0767D">
          <w:rPr>
            <w:noProof/>
            <w:webHidden/>
          </w:rPr>
          <w:tab/>
        </w:r>
        <w:r w:rsidR="00A0767D">
          <w:rPr>
            <w:noProof/>
            <w:webHidden/>
          </w:rPr>
          <w:fldChar w:fldCharType="begin"/>
        </w:r>
        <w:r w:rsidR="00A0767D">
          <w:rPr>
            <w:noProof/>
            <w:webHidden/>
          </w:rPr>
          <w:instrText xml:space="preserve"> PAGEREF _Toc176811667 \h </w:instrText>
        </w:r>
        <w:r w:rsidR="00A0767D">
          <w:rPr>
            <w:noProof/>
            <w:webHidden/>
          </w:rPr>
        </w:r>
        <w:r w:rsidR="00A0767D">
          <w:rPr>
            <w:noProof/>
            <w:webHidden/>
          </w:rPr>
          <w:fldChar w:fldCharType="separate"/>
        </w:r>
        <w:r w:rsidR="008F3F61">
          <w:rPr>
            <w:noProof/>
            <w:webHidden/>
          </w:rPr>
          <w:t>81</w:t>
        </w:r>
        <w:r w:rsidR="00A0767D">
          <w:rPr>
            <w:noProof/>
            <w:webHidden/>
          </w:rPr>
          <w:fldChar w:fldCharType="end"/>
        </w:r>
      </w:hyperlink>
    </w:p>
    <w:p w14:paraId="549EFE59" w14:textId="52522944" w:rsidR="00A0767D" w:rsidRDefault="00C578AC">
      <w:pPr>
        <w:pStyle w:val="TableofFigures"/>
        <w:tabs>
          <w:tab w:val="right" w:leader="dot" w:pos="10018"/>
        </w:tabs>
        <w:rPr>
          <w:rFonts w:eastAsiaTheme="minorEastAsia"/>
          <w:noProof/>
          <w:kern w:val="2"/>
          <w:szCs w:val="24"/>
          <w:lang w:eastAsia="en-GB"/>
          <w14:ligatures w14:val="standardContextual"/>
        </w:rPr>
      </w:pPr>
      <w:hyperlink w:anchor="_Toc176811668" w:history="1">
        <w:r w:rsidR="00A0767D" w:rsidRPr="00940681">
          <w:rPr>
            <w:rStyle w:val="Hyperlink"/>
            <w:noProof/>
          </w:rPr>
          <w:t>Table 5: Research Schedule</w:t>
        </w:r>
        <w:r w:rsidR="00A0767D">
          <w:rPr>
            <w:noProof/>
            <w:webHidden/>
          </w:rPr>
          <w:tab/>
        </w:r>
        <w:r w:rsidR="00A0767D">
          <w:rPr>
            <w:noProof/>
            <w:webHidden/>
          </w:rPr>
          <w:fldChar w:fldCharType="begin"/>
        </w:r>
        <w:r w:rsidR="00A0767D">
          <w:rPr>
            <w:noProof/>
            <w:webHidden/>
          </w:rPr>
          <w:instrText xml:space="preserve"> PAGEREF _Toc176811668 \h </w:instrText>
        </w:r>
        <w:r w:rsidR="00A0767D">
          <w:rPr>
            <w:noProof/>
            <w:webHidden/>
          </w:rPr>
        </w:r>
        <w:r w:rsidR="00A0767D">
          <w:rPr>
            <w:noProof/>
            <w:webHidden/>
          </w:rPr>
          <w:fldChar w:fldCharType="separate"/>
        </w:r>
        <w:r w:rsidR="008F3F61">
          <w:rPr>
            <w:noProof/>
            <w:webHidden/>
          </w:rPr>
          <w:t>84</w:t>
        </w:r>
        <w:r w:rsidR="00A0767D">
          <w:rPr>
            <w:noProof/>
            <w:webHidden/>
          </w:rPr>
          <w:fldChar w:fldCharType="end"/>
        </w:r>
      </w:hyperlink>
    </w:p>
    <w:p w14:paraId="207A4268" w14:textId="72907C9D" w:rsidR="00C007EC" w:rsidRPr="001B1EEC" w:rsidRDefault="009C6BB1" w:rsidP="00951279">
      <w:pPr>
        <w:spacing w:after="160" w:line="360" w:lineRule="auto"/>
        <w:rPr>
          <w:rFonts w:cstheme="minorHAnsi"/>
          <w:szCs w:val="24"/>
        </w:rPr>
      </w:pPr>
      <w:r w:rsidRPr="001B1EEC">
        <w:rPr>
          <w:rFonts w:cstheme="minorHAnsi"/>
          <w:szCs w:val="24"/>
        </w:rPr>
        <w:fldChar w:fldCharType="end"/>
      </w:r>
    </w:p>
    <w:p w14:paraId="757E78EE" w14:textId="77777777" w:rsidR="002A1939" w:rsidRPr="001B1EEC" w:rsidRDefault="002A1939" w:rsidP="00951279">
      <w:pPr>
        <w:tabs>
          <w:tab w:val="center" w:pos="5014"/>
        </w:tabs>
        <w:spacing w:line="360" w:lineRule="auto"/>
        <w:rPr>
          <w:rFonts w:cstheme="minorHAnsi"/>
          <w:szCs w:val="24"/>
        </w:rPr>
      </w:pPr>
    </w:p>
    <w:p w14:paraId="2E64B73A" w14:textId="77777777" w:rsidR="00A81ACB" w:rsidRPr="001B1EEC" w:rsidRDefault="00A81ACB" w:rsidP="00951279">
      <w:pPr>
        <w:spacing w:after="160" w:line="360" w:lineRule="auto"/>
        <w:rPr>
          <w:rFonts w:ascii="Calibri" w:eastAsiaTheme="majorEastAsia" w:hAnsi="Calibri" w:cstheme="majorBidi"/>
          <w:b/>
          <w:color w:val="000000" w:themeColor="text1"/>
          <w:szCs w:val="24"/>
        </w:rPr>
      </w:pPr>
      <w:r w:rsidRPr="001B1EEC">
        <w:rPr>
          <w:szCs w:val="24"/>
        </w:rPr>
        <w:br w:type="page"/>
      </w:r>
    </w:p>
    <w:p w14:paraId="400835DF" w14:textId="4329018A" w:rsidR="009C6BB1" w:rsidRPr="001B1EEC" w:rsidRDefault="00671B30" w:rsidP="00951279">
      <w:pPr>
        <w:pStyle w:val="Heading1"/>
        <w:sectPr w:rsidR="009C6BB1" w:rsidRPr="001B1EEC" w:rsidSect="00592586">
          <w:headerReference w:type="default" r:id="rId16"/>
          <w:footerReference w:type="default" r:id="rId17"/>
          <w:headerReference w:type="first" r:id="rId18"/>
          <w:footerReference w:type="first" r:id="rId19"/>
          <w:pgSz w:w="12240" w:h="16320"/>
          <w:pgMar w:top="1420" w:right="771" w:bottom="1481" w:left="1440" w:header="0" w:footer="720" w:gutter="0"/>
          <w:pgNumType w:fmt="lowerRoman" w:start="1"/>
          <w:cols w:space="720" w:equalWidth="0">
            <w:col w:w="10028" w:space="0"/>
          </w:cols>
          <w:titlePg/>
          <w:docGrid w:linePitch="299"/>
        </w:sectPr>
      </w:pPr>
      <w:bookmarkStart w:id="5" w:name="_Toc176813620"/>
      <w:r>
        <w:lastRenderedPageBreak/>
        <w:t xml:space="preserve">List of </w:t>
      </w:r>
      <w:r w:rsidR="009C6BB1" w:rsidRPr="001B1EEC">
        <w:t>Abbreviations</w:t>
      </w:r>
      <w:bookmarkEnd w:id="5"/>
    </w:p>
    <w:p w14:paraId="5C2B4620" w14:textId="77777777" w:rsidR="00DF5AD6" w:rsidRPr="001B1EEC" w:rsidRDefault="00DF5AD6" w:rsidP="00951279">
      <w:pPr>
        <w:tabs>
          <w:tab w:val="center" w:pos="5014"/>
        </w:tabs>
        <w:spacing w:line="360" w:lineRule="auto"/>
        <w:rPr>
          <w:rFonts w:asciiTheme="majorHAnsi" w:hAnsiTheme="majorHAnsi" w:cstheme="majorHAnsi"/>
          <w:szCs w:val="24"/>
        </w:rPr>
      </w:pPr>
    </w:p>
    <w:p w14:paraId="1264F03E" w14:textId="1AEF4818" w:rsidR="009C6BB1" w:rsidRDefault="009C6BB1" w:rsidP="00951279">
      <w:pPr>
        <w:pStyle w:val="GenBody"/>
      </w:pPr>
      <w:r w:rsidRPr="00BB670E">
        <w:t xml:space="preserve">ML </w:t>
      </w:r>
      <w:r w:rsidR="00671B30">
        <w:tab/>
      </w:r>
      <w:r w:rsidR="0097450D">
        <w:tab/>
      </w:r>
      <w:r w:rsidRPr="00BB670E">
        <w:t xml:space="preserve">– </w:t>
      </w:r>
      <w:r w:rsidR="00671B30">
        <w:tab/>
      </w:r>
      <w:r w:rsidRPr="00BB670E">
        <w:t>Machine Learning</w:t>
      </w:r>
    </w:p>
    <w:p w14:paraId="5B8E3D98" w14:textId="28501883" w:rsidR="00671B30" w:rsidRDefault="00671B30" w:rsidP="00951279">
      <w:pPr>
        <w:pStyle w:val="GenBody"/>
      </w:pPr>
      <w:r>
        <w:t>DL</w:t>
      </w:r>
      <w:r>
        <w:tab/>
      </w:r>
      <w:r w:rsidR="0097450D">
        <w:tab/>
      </w:r>
      <w:r w:rsidRPr="00BB670E">
        <w:t>–</w:t>
      </w:r>
      <w:r>
        <w:tab/>
        <w:t>Deep Learning</w:t>
      </w:r>
    </w:p>
    <w:p w14:paraId="34E9419C" w14:textId="5F6F547B" w:rsidR="00671B30" w:rsidRPr="00BB670E" w:rsidRDefault="00671B30" w:rsidP="00951279">
      <w:pPr>
        <w:pStyle w:val="GenBody"/>
      </w:pPr>
      <w:r>
        <w:t>AI</w:t>
      </w:r>
      <w:r>
        <w:tab/>
      </w:r>
      <w:r w:rsidR="0097450D">
        <w:tab/>
      </w:r>
      <w:r w:rsidRPr="00BB670E">
        <w:t>–</w:t>
      </w:r>
      <w:r>
        <w:tab/>
        <w:t>Artificial Intelligence</w:t>
      </w:r>
    </w:p>
    <w:p w14:paraId="6D3D8634" w14:textId="66017694" w:rsidR="009C6BB1" w:rsidRDefault="00452114" w:rsidP="00951279">
      <w:pPr>
        <w:pStyle w:val="GenBody"/>
      </w:pPr>
      <w:r>
        <w:t>PdM</w:t>
      </w:r>
      <w:r w:rsidR="00671B30">
        <w:tab/>
      </w:r>
      <w:r w:rsidR="0097450D">
        <w:tab/>
      </w:r>
      <w:r w:rsidR="009C6BB1" w:rsidRPr="00BB670E">
        <w:t xml:space="preserve">– </w:t>
      </w:r>
      <w:r w:rsidR="00671B30">
        <w:tab/>
      </w:r>
      <w:r w:rsidR="009C6BB1" w:rsidRPr="00BB670E">
        <w:t>Predictive Maintenance</w:t>
      </w:r>
    </w:p>
    <w:p w14:paraId="4B1B6BC3" w14:textId="70E17D9D" w:rsidR="00671B30" w:rsidRDefault="00452114" w:rsidP="00951279">
      <w:pPr>
        <w:pStyle w:val="GenBody"/>
      </w:pPr>
      <w:r>
        <w:t>PdM</w:t>
      </w:r>
      <w:r w:rsidR="0097450D">
        <w:t>s</w:t>
      </w:r>
      <w:r w:rsidR="00DD1FC4">
        <w:tab/>
      </w:r>
      <w:r w:rsidR="00DD1FC4">
        <w:tab/>
      </w:r>
      <w:r w:rsidR="00671B30" w:rsidRPr="00BB670E">
        <w:t>–</w:t>
      </w:r>
      <w:r w:rsidR="00671B30">
        <w:tab/>
        <w:t>Predictive Maintenance System</w:t>
      </w:r>
    </w:p>
    <w:p w14:paraId="072786AF" w14:textId="679AAB54" w:rsidR="00585206" w:rsidRDefault="00585206" w:rsidP="00951279">
      <w:pPr>
        <w:pStyle w:val="GenBody"/>
      </w:pPr>
      <w:r>
        <w:t xml:space="preserve">ALM </w:t>
      </w:r>
      <w:r w:rsidR="00671B30">
        <w:tab/>
      </w:r>
      <w:r w:rsidR="0097450D">
        <w:tab/>
      </w:r>
      <w:r>
        <w:t>–</w:t>
      </w:r>
      <w:r w:rsidR="00671B30">
        <w:tab/>
      </w:r>
      <w:r>
        <w:t>Asset Lifecycle Management</w:t>
      </w:r>
    </w:p>
    <w:p w14:paraId="489C9FA0" w14:textId="33ABB0A0" w:rsidR="00585206" w:rsidRDefault="00585206" w:rsidP="00951279">
      <w:pPr>
        <w:pStyle w:val="GenBody"/>
      </w:pPr>
      <w:r>
        <w:t>ELM</w:t>
      </w:r>
      <w:r w:rsidR="00671B30">
        <w:tab/>
      </w:r>
      <w:r w:rsidR="0097450D">
        <w:tab/>
      </w:r>
      <w:r>
        <w:t>–</w:t>
      </w:r>
      <w:r w:rsidR="00671B30">
        <w:tab/>
      </w:r>
      <w:r>
        <w:t>Equipment Lifecycle Management</w:t>
      </w:r>
    </w:p>
    <w:p w14:paraId="7C8BA46F" w14:textId="5CA3AE4F" w:rsidR="0097450D" w:rsidRDefault="0097450D" w:rsidP="00951279">
      <w:pPr>
        <w:pStyle w:val="GenBody"/>
      </w:pPr>
      <w:r>
        <w:t>LOG</w:t>
      </w:r>
      <w:r>
        <w:tab/>
      </w:r>
      <w:r>
        <w:tab/>
        <w:t>–</w:t>
      </w:r>
      <w:r>
        <w:tab/>
        <w:t>Logistic Regression</w:t>
      </w:r>
    </w:p>
    <w:p w14:paraId="29832000" w14:textId="0E62F1C8" w:rsidR="0097450D" w:rsidRDefault="0097450D" w:rsidP="00951279">
      <w:pPr>
        <w:pStyle w:val="GenBody"/>
      </w:pPr>
      <w:r>
        <w:t>DT</w:t>
      </w:r>
      <w:r>
        <w:tab/>
      </w:r>
      <w:r>
        <w:tab/>
        <w:t>–</w:t>
      </w:r>
      <w:r>
        <w:tab/>
        <w:t>Decision Tree</w:t>
      </w:r>
    </w:p>
    <w:p w14:paraId="6901FD56" w14:textId="04E23A69" w:rsidR="0097450D" w:rsidRDefault="0097450D" w:rsidP="00951279">
      <w:pPr>
        <w:pStyle w:val="GenBody"/>
      </w:pPr>
      <w:r>
        <w:t>RF</w:t>
      </w:r>
      <w:r>
        <w:tab/>
      </w:r>
      <w:r>
        <w:tab/>
        <w:t>–</w:t>
      </w:r>
      <w:r>
        <w:tab/>
        <w:t>Random Forest</w:t>
      </w:r>
    </w:p>
    <w:p w14:paraId="7A4FFCD4" w14:textId="75E77CD2" w:rsidR="0097450D" w:rsidRDefault="0097450D" w:rsidP="00951279">
      <w:pPr>
        <w:pStyle w:val="GenBody"/>
      </w:pPr>
      <w:r>
        <w:t>GBM</w:t>
      </w:r>
      <w:r>
        <w:tab/>
      </w:r>
      <w:r>
        <w:tab/>
        <w:t>–</w:t>
      </w:r>
      <w:r>
        <w:tab/>
        <w:t>Gradient Boosting Machine</w:t>
      </w:r>
    </w:p>
    <w:p w14:paraId="39C98738" w14:textId="4CAC8AB6" w:rsidR="0097450D" w:rsidRPr="00BB670E" w:rsidRDefault="0097450D" w:rsidP="00951279">
      <w:pPr>
        <w:pStyle w:val="GenBody"/>
      </w:pPr>
      <w:r>
        <w:t>NN</w:t>
      </w:r>
      <w:r>
        <w:tab/>
      </w:r>
      <w:r>
        <w:tab/>
        <w:t>–</w:t>
      </w:r>
      <w:r>
        <w:tab/>
        <w:t>Neural Network</w:t>
      </w:r>
    </w:p>
    <w:p w14:paraId="6396A9CD" w14:textId="12523CDD" w:rsidR="00CE54C6" w:rsidRPr="00BB670E" w:rsidRDefault="00E015BE" w:rsidP="00951279">
      <w:pPr>
        <w:pStyle w:val="GenBody"/>
      </w:pPr>
      <w:r w:rsidRPr="00BB670E">
        <w:t xml:space="preserve">CPS </w:t>
      </w:r>
      <w:r w:rsidR="00671B30">
        <w:tab/>
      </w:r>
      <w:r w:rsidR="0097450D">
        <w:tab/>
      </w:r>
      <w:r w:rsidR="00671B30" w:rsidRPr="00BB670E">
        <w:t>–</w:t>
      </w:r>
      <w:r w:rsidR="00671B30">
        <w:tab/>
      </w:r>
      <w:r w:rsidRPr="00BB670E">
        <w:t>Cyber-Physical Systems</w:t>
      </w:r>
    </w:p>
    <w:p w14:paraId="2D604455" w14:textId="77F5AE78" w:rsidR="002C677F" w:rsidRPr="00BB670E" w:rsidRDefault="00FC32BF" w:rsidP="00951279">
      <w:pPr>
        <w:pStyle w:val="GenBody"/>
      </w:pPr>
      <w:r w:rsidRPr="00BB670E">
        <w:t xml:space="preserve">DSS </w:t>
      </w:r>
      <w:r w:rsidR="00671B30">
        <w:tab/>
      </w:r>
      <w:r w:rsidR="0097450D">
        <w:tab/>
      </w:r>
      <w:r w:rsidRPr="00BB670E">
        <w:t>–</w:t>
      </w:r>
      <w:r w:rsidR="00671B30">
        <w:tab/>
      </w:r>
      <w:r w:rsidRPr="00BB670E">
        <w:t>Decision Support System</w:t>
      </w:r>
    </w:p>
    <w:p w14:paraId="101C1E12" w14:textId="273316AD" w:rsidR="00FC32BF" w:rsidRPr="00BB670E" w:rsidRDefault="002C677F" w:rsidP="00951279">
      <w:pPr>
        <w:pStyle w:val="GenBody"/>
      </w:pPr>
      <w:r w:rsidRPr="00BB670E">
        <w:t>EDA</w:t>
      </w:r>
      <w:r w:rsidR="00671B30">
        <w:tab/>
      </w:r>
      <w:r w:rsidR="0097450D">
        <w:tab/>
      </w:r>
      <w:r w:rsidRPr="00BB670E">
        <w:t>–</w:t>
      </w:r>
      <w:r w:rsidR="00671B30">
        <w:tab/>
      </w:r>
      <w:r w:rsidRPr="00BB670E">
        <w:t>Exploratory Data Analysis</w:t>
      </w:r>
    </w:p>
    <w:p w14:paraId="3CB7D450" w14:textId="6DF99FAB" w:rsidR="00CE54C6" w:rsidRPr="00BB670E" w:rsidRDefault="00CE54C6" w:rsidP="00951279">
      <w:pPr>
        <w:pStyle w:val="GenBody"/>
      </w:pPr>
      <w:r w:rsidRPr="00BB670E">
        <w:t>OECD</w:t>
      </w:r>
      <w:r w:rsidR="00671B30">
        <w:tab/>
      </w:r>
      <w:r w:rsidR="0097450D">
        <w:tab/>
      </w:r>
      <w:r w:rsidRPr="00BB670E">
        <w:t>–</w:t>
      </w:r>
      <w:r w:rsidR="00671B30">
        <w:tab/>
      </w:r>
      <w:r w:rsidRPr="00BB670E">
        <w:t>Organization for Economic Cooperation and Development</w:t>
      </w:r>
    </w:p>
    <w:p w14:paraId="25A7CA84" w14:textId="72449183" w:rsidR="00585206" w:rsidRDefault="00CE54C6" w:rsidP="00951279">
      <w:pPr>
        <w:pStyle w:val="GenBody"/>
      </w:pPr>
      <w:r w:rsidRPr="00BB670E">
        <w:t>GDPR</w:t>
      </w:r>
      <w:r w:rsidR="00671B30">
        <w:tab/>
      </w:r>
      <w:r w:rsidR="0097450D">
        <w:tab/>
      </w:r>
      <w:r w:rsidRPr="00BB670E">
        <w:t>–</w:t>
      </w:r>
      <w:r w:rsidR="00671B30">
        <w:tab/>
      </w:r>
      <w:r w:rsidRPr="00BB670E">
        <w:t>General Data Protection Regulation</w:t>
      </w:r>
    </w:p>
    <w:p w14:paraId="61144DBA" w14:textId="1970560A" w:rsidR="00111370" w:rsidRPr="00BB670E" w:rsidRDefault="00111370" w:rsidP="00951279">
      <w:pPr>
        <w:pStyle w:val="GenBody"/>
        <w:sectPr w:rsidR="00111370" w:rsidRPr="00BB670E" w:rsidSect="00592586">
          <w:type w:val="continuous"/>
          <w:pgSz w:w="12240" w:h="16320"/>
          <w:pgMar w:top="1420" w:right="771" w:bottom="1481" w:left="1440" w:header="0" w:footer="720" w:gutter="0"/>
          <w:pgNumType w:fmt="lowerRoman" w:start="1"/>
          <w:cols w:space="720" w:equalWidth="0">
            <w:col w:w="10028" w:space="0"/>
          </w:cols>
          <w:docGrid w:linePitch="299"/>
        </w:sectPr>
      </w:pPr>
      <w:r>
        <w:t>APU</w:t>
      </w:r>
      <w:r>
        <w:tab/>
      </w:r>
      <w:r>
        <w:tab/>
      </w:r>
      <w:r w:rsidRPr="00BB670E">
        <w:t>–</w:t>
      </w:r>
      <w:r>
        <w:tab/>
        <w:t>Air Pollution Unit</w:t>
      </w:r>
    </w:p>
    <w:p w14:paraId="65674C47" w14:textId="5C2BF673" w:rsidR="00BF137E" w:rsidRPr="001A6BFB" w:rsidRDefault="004F2DF6" w:rsidP="00951279">
      <w:pPr>
        <w:pStyle w:val="Heading1"/>
        <w:rPr>
          <w:rStyle w:val="GenBodyChar"/>
          <w:rFonts w:ascii="Calibri" w:eastAsiaTheme="majorEastAsia" w:hAnsi="Calibri" w:cstheme="majorBidi"/>
          <w:sz w:val="44"/>
          <w:szCs w:val="44"/>
        </w:rPr>
      </w:pPr>
      <w:bookmarkStart w:id="6" w:name="_Toc176813621"/>
      <w:r w:rsidRPr="001A6BFB">
        <w:lastRenderedPageBreak/>
        <w:t>1.</w:t>
      </w:r>
      <w:r w:rsidRPr="001A6BFB">
        <w:rPr>
          <w:rStyle w:val="GenBodyChar"/>
          <w:rFonts w:ascii="Calibri" w:eastAsiaTheme="majorEastAsia" w:hAnsi="Calibri" w:cstheme="majorBidi"/>
          <w:sz w:val="44"/>
          <w:szCs w:val="44"/>
        </w:rPr>
        <w:t xml:space="preserve">0 </w:t>
      </w:r>
      <w:r w:rsidR="004C0974" w:rsidRPr="001A6BFB">
        <w:rPr>
          <w:rStyle w:val="GenBodyChar"/>
          <w:rFonts w:ascii="Calibri" w:eastAsiaTheme="majorEastAsia" w:hAnsi="Calibri" w:cstheme="majorBidi"/>
          <w:sz w:val="44"/>
          <w:szCs w:val="44"/>
        </w:rPr>
        <w:t>INTRODUCTION</w:t>
      </w:r>
      <w:bookmarkEnd w:id="6"/>
    </w:p>
    <w:p w14:paraId="0DA11E8B" w14:textId="5376F46B" w:rsidR="00CD3CAF" w:rsidRPr="001A6BFB" w:rsidRDefault="0016552C" w:rsidP="00951279">
      <w:pPr>
        <w:pStyle w:val="Heading2"/>
      </w:pPr>
      <w:bookmarkStart w:id="7" w:name="_Toc176813622"/>
      <w:r w:rsidRPr="001A6BFB">
        <w:t>1.1 Background</w:t>
      </w:r>
      <w:bookmarkEnd w:id="7"/>
    </w:p>
    <w:p w14:paraId="3FEFA8FB" w14:textId="43EF6612" w:rsidR="002F35B6" w:rsidRDefault="00193D1F" w:rsidP="00951279">
      <w:pPr>
        <w:spacing w:after="160" w:line="360" w:lineRule="auto"/>
        <w:rPr>
          <w:rFonts w:ascii="Calibri Light" w:hAnsi="Calibri Light" w:cs="Calibri Light"/>
          <w:szCs w:val="24"/>
        </w:rPr>
      </w:pPr>
      <w:r>
        <w:rPr>
          <w:rFonts w:ascii="Calibri Light" w:hAnsi="Calibri Light" w:cs="Calibri Light"/>
          <w:szCs w:val="24"/>
        </w:rPr>
        <w:t>Across d</w:t>
      </w:r>
      <w:r w:rsidR="004A09E9" w:rsidRPr="00D74BA3">
        <w:rPr>
          <w:rFonts w:ascii="Calibri Light" w:hAnsi="Calibri Light" w:cs="Calibri Light"/>
          <w:szCs w:val="24"/>
        </w:rPr>
        <w:t>ifferent sectors</w:t>
      </w:r>
      <w:r>
        <w:rPr>
          <w:rFonts w:ascii="Calibri Light" w:hAnsi="Calibri Light" w:cs="Calibri Light"/>
          <w:szCs w:val="24"/>
        </w:rPr>
        <w:t xml:space="preserve">, the integration of big data solutions and technologies have become increasingly important leading to rapid increase in infrastructures to support daily business operations. Industries have become to recognise the growing necessity of optimizing asset and equipment lifecycle to ensure a continuous, effective and efficient operation by minimizing business and asset failure and downtimes </w:t>
      </w:r>
      <w:r w:rsidR="00A84F1A" w:rsidRPr="00D74BA3">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kaRp4AYK","properties":{"formattedCitation":"(Gonzalez-Prida et al., 2022)","plainCitation":"(Gonzalez-Prida et al., 2022)","noteIndex":0},"citationItems":[{"id":"vi6JlvaU/0UoscWXS","uris":["http://zotero.org/users/local/VP0RxsYe/items/II5QQFYY"],"itemData":{"id":492,"type":"book","abstract":"\"This book explains and summarizes the processes (course of actions and the number of stages or steps to follow) and the reference frame (the essential support structure and the basic system) necessary for the implementation of the introduced maintenance management model (MMM) and will help managers, technology developers, scientists and engineers to adopt and implement optimum decision making based on techniques of maintenance and reliability in organizations\"--","call-number":"HG4523 .C374 2022","collection-title":"Advances in logistics, operations, and management science (ALOMS) book series","event-place":"Hershey, PA","ISBN":"978-1-79987-943-5","number-of-pages":"457","publisher":"IGI Global, Business Science Reference","publisher-place":"Hershey, PA","source":"Library of Congress ISBN","title":"Cases on optimizing the asset management process","editor":[{"family":"Gonzalez-Prida","given":"Vicente"},{"family":"Parra","given":"Carlos"},{"family":"Crespo Márquez","given":"Adolfo"}],"issued":{"date-parts":[["2022"]]}}}],"schema":"https://github.com/citation-style-language/schema/raw/master/csl-citation.json"} </w:instrText>
      </w:r>
      <w:r w:rsidR="00A84F1A" w:rsidRPr="00D74BA3">
        <w:rPr>
          <w:rFonts w:ascii="Calibri Light" w:hAnsi="Calibri Light" w:cs="Calibri Light"/>
          <w:szCs w:val="24"/>
        </w:rPr>
        <w:fldChar w:fldCharType="separate"/>
      </w:r>
      <w:r w:rsidR="00762035" w:rsidRPr="00762035">
        <w:rPr>
          <w:rFonts w:ascii="Calibri Light" w:hAnsi="Calibri Light" w:cs="Calibri Light"/>
        </w:rPr>
        <w:t>(Gonzalez-Prida et al., 2022)</w:t>
      </w:r>
      <w:r w:rsidR="00A84F1A" w:rsidRPr="00D74BA3">
        <w:rPr>
          <w:rFonts w:ascii="Calibri Light" w:hAnsi="Calibri Light" w:cs="Calibri Light"/>
          <w:szCs w:val="24"/>
        </w:rPr>
        <w:fldChar w:fldCharType="end"/>
      </w:r>
      <w:r w:rsidR="00255EB7">
        <w:rPr>
          <w:rFonts w:ascii="Calibri Light" w:hAnsi="Calibri Light" w:cs="Calibri Light"/>
          <w:szCs w:val="24"/>
        </w:rPr>
        <w:t xml:space="preserve">. </w:t>
      </w:r>
      <w:r w:rsidR="004A09E9" w:rsidRPr="00D74BA3">
        <w:rPr>
          <w:rFonts w:ascii="Calibri Light" w:hAnsi="Calibri Light" w:cs="Calibri Light"/>
          <w:szCs w:val="24"/>
        </w:rPr>
        <w:t>Th</w:t>
      </w:r>
      <w:r>
        <w:rPr>
          <w:rFonts w:ascii="Calibri Light" w:hAnsi="Calibri Light" w:cs="Calibri Light"/>
          <w:szCs w:val="24"/>
        </w:rPr>
        <w:t xml:space="preserve">is need has </w:t>
      </w:r>
      <w:r w:rsidR="009255A7">
        <w:rPr>
          <w:rFonts w:ascii="Calibri Light" w:hAnsi="Calibri Light" w:cs="Calibri Light"/>
          <w:szCs w:val="24"/>
        </w:rPr>
        <w:t>led</w:t>
      </w:r>
      <w:r>
        <w:rPr>
          <w:rFonts w:ascii="Calibri Light" w:hAnsi="Calibri Light" w:cs="Calibri Light"/>
          <w:szCs w:val="24"/>
        </w:rPr>
        <w:t xml:space="preserve"> to the</w:t>
      </w:r>
      <w:r w:rsidR="004A09E9" w:rsidRPr="00D74BA3">
        <w:rPr>
          <w:rFonts w:ascii="Calibri Light" w:hAnsi="Calibri Light" w:cs="Calibri Light"/>
          <w:szCs w:val="24"/>
        </w:rPr>
        <w:t xml:space="preserve"> use of p</w:t>
      </w:r>
      <w:r w:rsidR="004C0974" w:rsidRPr="00D74BA3">
        <w:rPr>
          <w:rFonts w:ascii="Calibri Light" w:hAnsi="Calibri Light" w:cs="Calibri Light"/>
          <w:szCs w:val="24"/>
        </w:rPr>
        <w:t>redictive maintenance</w:t>
      </w:r>
      <w:r>
        <w:rPr>
          <w:rFonts w:ascii="Calibri Light" w:hAnsi="Calibri Light" w:cs="Calibri Light"/>
          <w:szCs w:val="24"/>
        </w:rPr>
        <w:t xml:space="preserve">, a data-driven approach </w:t>
      </w:r>
      <w:r w:rsidR="004C0974" w:rsidRPr="00D74BA3">
        <w:rPr>
          <w:rFonts w:ascii="Calibri Light" w:hAnsi="Calibri Light" w:cs="Calibri Light"/>
          <w:szCs w:val="24"/>
        </w:rPr>
        <w:t>offer</w:t>
      </w:r>
      <w:r w:rsidR="009255A7">
        <w:rPr>
          <w:rFonts w:ascii="Calibri Light" w:hAnsi="Calibri Light" w:cs="Calibri Light"/>
          <w:szCs w:val="24"/>
        </w:rPr>
        <w:t>ing</w:t>
      </w:r>
      <w:r w:rsidR="004C0974" w:rsidRPr="00D74BA3">
        <w:rPr>
          <w:rFonts w:ascii="Calibri Light" w:hAnsi="Calibri Light" w:cs="Calibri Light"/>
          <w:szCs w:val="24"/>
        </w:rPr>
        <w:t xml:space="preserve"> </w:t>
      </w:r>
      <w:r w:rsidR="009255A7">
        <w:rPr>
          <w:rFonts w:ascii="Calibri Light" w:hAnsi="Calibri Light" w:cs="Calibri Light"/>
          <w:szCs w:val="24"/>
        </w:rPr>
        <w:t xml:space="preserve">a proactive solution to </w:t>
      </w:r>
      <w:r w:rsidR="001C1623">
        <w:rPr>
          <w:rFonts w:ascii="Calibri Light" w:hAnsi="Calibri Light" w:cs="Calibri Light"/>
          <w:szCs w:val="24"/>
        </w:rPr>
        <w:t>addressing</w:t>
      </w:r>
      <w:r w:rsidR="004C0974" w:rsidRPr="00D74BA3">
        <w:rPr>
          <w:rFonts w:ascii="Calibri Light" w:hAnsi="Calibri Light" w:cs="Calibri Light"/>
          <w:szCs w:val="24"/>
        </w:rPr>
        <w:t xml:space="preserve"> </w:t>
      </w:r>
      <w:r w:rsidR="004A09E9" w:rsidRPr="00D74BA3">
        <w:rPr>
          <w:rFonts w:ascii="Calibri Light" w:hAnsi="Calibri Light" w:cs="Calibri Light"/>
          <w:szCs w:val="24"/>
        </w:rPr>
        <w:t>equipment</w:t>
      </w:r>
      <w:r w:rsidR="009255A7">
        <w:rPr>
          <w:rFonts w:ascii="Calibri Light" w:hAnsi="Calibri Light" w:cs="Calibri Light"/>
          <w:szCs w:val="24"/>
        </w:rPr>
        <w:t>-</w:t>
      </w:r>
      <w:r w:rsidR="001C1623">
        <w:rPr>
          <w:rFonts w:ascii="Calibri Light" w:hAnsi="Calibri Light" w:cs="Calibri Light"/>
          <w:szCs w:val="24"/>
        </w:rPr>
        <w:t>related failures or issues.</w:t>
      </w:r>
      <w:r w:rsidR="009255A7">
        <w:rPr>
          <w:rFonts w:ascii="Calibri Light" w:hAnsi="Calibri Light" w:cs="Calibri Light"/>
          <w:szCs w:val="24"/>
        </w:rPr>
        <w:t xml:space="preserve"> It leverages advanced big data analytics solutions to identify potential failures by analysing historical data before they lead to high cost breakdowns </w:t>
      </w:r>
      <w:r w:rsidR="009255A7" w:rsidRPr="00D74BA3">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zn5w6hgx","properties":{"formattedCitation":"(Coand\\uc0\\u259{} et al., 2020)","plainCitation":"(Coandă et al., 2020)","noteIndex":0},"citationItems":[{"id":"vi6JlvaU/WrdavJKO","uris":["http://zotero.org/users/local/VP0RxsYe/items/5U7F9XQZ"],"itemData":{"id":336,"type":"article-journal","abstrac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container-title":"IOP Conference Series: Materials Science and Engineering","DOI":"10.1088/1757-899X/997/1/012039","ISSN":"1757-8981, 1757-899X","issue":"1","journalAbbreviation":"IOP Conf. Ser.: Mater. Sci. Eng.","language":"en","page":"012039","source":"DOI.org (Crossref)","title":"A state of the art of predictive maintenance techniques","volume":"997","author":[{"family":"Coandă","given":"P"},{"family":"Avram","given":"M"},{"family":"Constantin","given":"V"}],"issued":{"date-parts":[["2020",12,1]]}}}],"schema":"https://github.com/citation-style-language/schema/raw/master/csl-citation.json"} </w:instrText>
      </w:r>
      <w:r w:rsidR="009255A7" w:rsidRPr="00D74BA3">
        <w:rPr>
          <w:rFonts w:ascii="Calibri Light" w:hAnsi="Calibri Light" w:cs="Calibri Light"/>
          <w:szCs w:val="24"/>
        </w:rPr>
        <w:fldChar w:fldCharType="separate"/>
      </w:r>
      <w:r w:rsidR="00762035" w:rsidRPr="00762035">
        <w:rPr>
          <w:rFonts w:ascii="Calibri Light" w:hAnsi="Calibri Light" w:cs="Calibri Light"/>
        </w:rPr>
        <w:t>(Coandă et al., 2020)</w:t>
      </w:r>
      <w:r w:rsidR="009255A7" w:rsidRPr="00D74BA3">
        <w:rPr>
          <w:rFonts w:ascii="Calibri Light" w:hAnsi="Calibri Light" w:cs="Calibri Light"/>
          <w:szCs w:val="24"/>
        </w:rPr>
        <w:fldChar w:fldCharType="end"/>
      </w:r>
      <w:r w:rsidR="009255A7" w:rsidRPr="00D74BA3">
        <w:rPr>
          <w:rFonts w:ascii="Calibri Light" w:hAnsi="Calibri Light" w:cs="Calibri Light"/>
          <w:szCs w:val="24"/>
        </w:rPr>
        <w:t>.</w:t>
      </w:r>
      <w:r w:rsidR="009255A7">
        <w:rPr>
          <w:rFonts w:ascii="Calibri Light" w:hAnsi="Calibri Light" w:cs="Calibri Light"/>
          <w:szCs w:val="24"/>
        </w:rPr>
        <w:t>.</w:t>
      </w:r>
    </w:p>
    <w:p w14:paraId="3056C8DA" w14:textId="1595A19E" w:rsidR="00255EB7" w:rsidRPr="002F35B6" w:rsidRDefault="00165432" w:rsidP="00951279">
      <w:pPr>
        <w:pStyle w:val="GenBody"/>
      </w:pPr>
      <w:r>
        <w:t>The integration of b</w:t>
      </w:r>
      <w:r w:rsidR="00255EB7">
        <w:t>ig data technologies ha</w:t>
      </w:r>
      <w:r>
        <w:t>s</w:t>
      </w:r>
      <w:r w:rsidR="00255EB7">
        <w:t xml:space="preserve"> led to a change in operational practices across different industries, leading to the use of large infrastructures to support the influx of data being collected and </w:t>
      </w:r>
      <w:r w:rsidR="00585206">
        <w:t>the</w:t>
      </w:r>
      <w:r w:rsidR="00255EB7">
        <w:t xml:space="preserve"> way it is processed.</w:t>
      </w:r>
      <w:r>
        <w:t xml:space="preserve"> Effective i</w:t>
      </w:r>
      <w:r w:rsidR="00255EB7">
        <w:t xml:space="preserve">nfrastructure development </w:t>
      </w:r>
      <w:r>
        <w:t xml:space="preserve">has thus become </w:t>
      </w:r>
      <w:r w:rsidR="00255EB7">
        <w:t xml:space="preserve">the cornerstone of most sectors such as the manufacturing sector, healthcare sector, telecommunication sector, and much more which </w:t>
      </w:r>
      <w:r>
        <w:t>plays a critical position</w:t>
      </w:r>
      <w:r w:rsidR="00255EB7">
        <w:t xml:space="preserve"> in ensuring operational efficiency and strategic decision</w:t>
      </w:r>
      <w:r>
        <w:t xml:space="preserve"> making</w:t>
      </w:r>
      <w:r w:rsidR="00255EB7">
        <w:t xml:space="preserve">. As a result, it is imperative that there is an effective equipment lifecycle management which helps to ensure optimal operational performance, reliability and therefore reducing the downtimes experienced </w:t>
      </w:r>
      <w:r w:rsidR="00255EB7" w:rsidRPr="00D74BA3">
        <w:fldChar w:fldCharType="begin"/>
      </w:r>
      <w:r w:rsidR="00FC3DE2">
        <w:instrText xml:space="preserve"> ADDIN ZOTERO_ITEM CSL_CITATION {"citationID":"FyR99l4g","properties":{"formattedCitation":"(Urbani et al., 2023)","plainCitation":"(Urbani et al., 2023)","noteIndex":0},"citationItems":[{"id":"vi6JlvaU/cTUxQZVq","uris":["http://zotero.org/users/local/VP0RxsYe/items/658N6H7Y"],"itemData":{"id":493,"type":"article-journal","abstract":"Preventive maintenance activities are often the cause of downtime of technical multi-component systems. To minimize maintenance costs and maximize productivity, maintenance tasks are often grouped and carried out simultaneously. We consider the problem of obtaining an optimal maintenance schedule when the multi-component system is also a networked system and can be modeled as a directed graph, where nodes represent machines or workers, and edges represent the exchange of material, information, or work between these nodes. To find efficient maintenance schedules, we formulate a bi-objective optimization problem, which considers the limited availability of maintenance personnel, and we propose an algorithm that finds a set of maintenance schedules, which are a good approximation of the Pareto front in terms of costs and productivity. Through sensitivity analysis we show the extent to which adding maintenance personnel improves system productivity at the expense of increased maintenance costs and idle time of some resources. Besides solving the Pareto-optimal schedules, we show how the developed model is useful in maintenance personnel planning, and we outline limitations and future developments of the present work.","container-title":"European Journal of Operational Research","DOI":"10.1016/j.ejor.2022.05.024","ISSN":"0377-2217","issue":"1","journalAbbreviation":"European Journal of Operational Research","page":"101-113","source":"ScienceDirect","title":"An approach for bi-objective maintenance scheduling on a networked system with limited resources","volume":"305","author":[{"family":"Urbani","given":"Michele"},{"family":"Brunelli","given":"Matteo"},{"family":"Punkka","given":"Antti"}],"issued":{"date-parts":[["2023",2,16]]}}}],"schema":"https://github.com/citation-style-language/schema/raw/master/csl-citation.json"} </w:instrText>
      </w:r>
      <w:r w:rsidR="00255EB7" w:rsidRPr="00D74BA3">
        <w:fldChar w:fldCharType="separate"/>
      </w:r>
      <w:r w:rsidR="00762035" w:rsidRPr="00762035">
        <w:t>(Urbani et al., 2023)</w:t>
      </w:r>
      <w:r w:rsidR="00255EB7" w:rsidRPr="00D74BA3">
        <w:fldChar w:fldCharType="end"/>
      </w:r>
      <w:r w:rsidR="00255EB7" w:rsidRPr="00D74BA3">
        <w:t xml:space="preserve">, </w:t>
      </w:r>
      <w:r w:rsidR="00255EB7" w:rsidRPr="00D74BA3">
        <w:fldChar w:fldCharType="begin"/>
      </w:r>
      <w:r w:rsidR="00FC3DE2">
        <w:instrText xml:space="preserve"> ADDIN ZOTERO_ITEM CSL_CITATION {"citationID":"v2NaOZq5","properties":{"formattedCitation":"(Islam et al., 2024)","plainCitation":"(Islam et al., 2024)","noteIndex":0},"citationItems":[{"id":"vi6JlvaU/CMx7PiG1","uris":["http://zotero.org/users/local/VP0RxsYe/items/WYIMRZ9A"],"itemData":{"id":507,"type":"chapter","container-title":"International Congress and Workshop on Industrial AI and eMaintenance 2023","event-place":"Cham","ISBN":"978-3-031-39618-2","language":"en","note":"collection-title: Lecture Notes in Mechanical Engineering\nDOI: 10.1007/978-3-031-39619-9_18","page":"251-261","publisher":"Springer Nature Switzerland","publisher-place":"Cham","source":"DOI.org (Crossref)","title":"Artificial Intelligence in Predictive Maintenance: A Systematic Literature Review on Review Papers","title-short":"Artificial Intelligence in Predictive Maintenance","URL":"https://link.springer.com/10.1007/978-3-031-39619-9_18","editor":[{"family":"Kumar","given":"Uday"},{"family":"Karim","given":"Ramin"},{"family":"Galar","given":"Diego"},{"family":"Kour","given":"Ravdeep"}],"author":[{"family":"Islam","given":"Md Rakibul"},{"family":"Begum","given":"Shahina"},{"family":"Ahmed","given":"Mobyen Uddin"}],"accessed":{"date-parts":[["2024",3,14]]},"issued":{"date-parts":[["2024"]]}}}],"schema":"https://github.com/citation-style-language/schema/raw/master/csl-citation.json"} </w:instrText>
      </w:r>
      <w:r w:rsidR="00255EB7" w:rsidRPr="00D74BA3">
        <w:fldChar w:fldCharType="separate"/>
      </w:r>
      <w:r w:rsidR="00762035" w:rsidRPr="00762035">
        <w:t>(Islam et al., 2024)</w:t>
      </w:r>
      <w:r w:rsidR="00255EB7" w:rsidRPr="00D74BA3">
        <w:fldChar w:fldCharType="end"/>
      </w:r>
      <w:r w:rsidR="00255EB7">
        <w:t>.</w:t>
      </w:r>
    </w:p>
    <w:p w14:paraId="7459B9AF" w14:textId="77777777" w:rsidR="002F35B6" w:rsidRDefault="002F35B6" w:rsidP="00951279">
      <w:pPr>
        <w:spacing w:after="160" w:line="360" w:lineRule="auto"/>
        <w:rPr>
          <w:rFonts w:ascii="Calibri Light" w:hAnsi="Calibri Light" w:cs="Calibri Light"/>
          <w:szCs w:val="24"/>
        </w:rPr>
      </w:pPr>
    </w:p>
    <w:p w14:paraId="36EB1C9E" w14:textId="091C4BB5" w:rsidR="000D3864" w:rsidRPr="000D3864" w:rsidRDefault="00B7435B" w:rsidP="00951279">
      <w:pPr>
        <w:spacing w:after="160" w:line="360" w:lineRule="auto"/>
        <w:rPr>
          <w:rFonts w:ascii="Calibri Light" w:hAnsi="Calibri Light" w:cs="Calibri Light"/>
          <w:b/>
          <w:bCs/>
          <w:szCs w:val="24"/>
        </w:rPr>
      </w:pPr>
      <w:r>
        <w:rPr>
          <w:rFonts w:ascii="Calibri Light" w:hAnsi="Calibri Light" w:cs="Calibri Light"/>
          <w:b/>
          <w:bCs/>
          <w:szCs w:val="24"/>
        </w:rPr>
        <w:t>Asset</w:t>
      </w:r>
      <w:r w:rsidR="000D3864" w:rsidRPr="000D3864">
        <w:rPr>
          <w:rFonts w:ascii="Calibri Light" w:hAnsi="Calibri Light" w:cs="Calibri Light"/>
          <w:b/>
          <w:bCs/>
          <w:szCs w:val="24"/>
        </w:rPr>
        <w:t xml:space="preserve"> Lifecyle Management (</w:t>
      </w:r>
      <w:r>
        <w:rPr>
          <w:rFonts w:ascii="Calibri Light" w:hAnsi="Calibri Light" w:cs="Calibri Light"/>
          <w:b/>
          <w:bCs/>
          <w:szCs w:val="24"/>
        </w:rPr>
        <w:t>A</w:t>
      </w:r>
      <w:r w:rsidR="000D3864" w:rsidRPr="000D3864">
        <w:rPr>
          <w:rFonts w:ascii="Calibri Light" w:hAnsi="Calibri Light" w:cs="Calibri Light"/>
          <w:b/>
          <w:bCs/>
          <w:szCs w:val="24"/>
        </w:rPr>
        <w:t>LM)</w:t>
      </w:r>
    </w:p>
    <w:p w14:paraId="32C531B1" w14:textId="32D82468" w:rsidR="001C2B00" w:rsidRDefault="00B7435B" w:rsidP="00951279">
      <w:pPr>
        <w:spacing w:after="160" w:line="360" w:lineRule="auto"/>
        <w:rPr>
          <w:rFonts w:ascii="Calibri Light" w:hAnsi="Calibri Light" w:cs="Calibri Light"/>
          <w:szCs w:val="24"/>
        </w:rPr>
      </w:pPr>
      <w:r>
        <w:rPr>
          <w:rFonts w:ascii="Calibri Light" w:hAnsi="Calibri Light" w:cs="Calibri Light"/>
          <w:szCs w:val="24"/>
        </w:rPr>
        <w:t>Asset</w:t>
      </w:r>
      <w:r w:rsidR="000D3864">
        <w:rPr>
          <w:rFonts w:ascii="Calibri Light" w:hAnsi="Calibri Light" w:cs="Calibri Light"/>
          <w:szCs w:val="24"/>
        </w:rPr>
        <w:t xml:space="preserve"> Lifecycle Management</w:t>
      </w:r>
      <w:r>
        <w:rPr>
          <w:rFonts w:ascii="Calibri Light" w:hAnsi="Calibri Light" w:cs="Calibri Light"/>
          <w:szCs w:val="24"/>
        </w:rPr>
        <w:t>, otherwise known as ALM</w:t>
      </w:r>
      <w:r w:rsidR="006E1B60">
        <w:rPr>
          <w:rFonts w:ascii="Calibri Light" w:hAnsi="Calibri Light" w:cs="Calibri Light"/>
          <w:szCs w:val="24"/>
        </w:rPr>
        <w:t xml:space="preserve"> is the development and operational process business adopt to provide optimal value from the physical assets owned by the business.</w:t>
      </w:r>
      <w:r w:rsidR="00DA2D12">
        <w:rPr>
          <w:rFonts w:ascii="Calibri Light" w:hAnsi="Calibri Light" w:cs="Calibri Light"/>
          <w:szCs w:val="24"/>
        </w:rPr>
        <w:t xml:space="preserve"> It is the process used by organisations to ensure a proper running of the business.</w:t>
      </w:r>
      <w:r w:rsidR="00483D53">
        <w:rPr>
          <w:rFonts w:ascii="Calibri Light" w:hAnsi="Calibri Light" w:cs="Calibri Light"/>
          <w:szCs w:val="24"/>
        </w:rPr>
        <w:t xml:space="preserve"> </w:t>
      </w:r>
      <w:r w:rsidR="001C2B00">
        <w:rPr>
          <w:rFonts w:ascii="Calibri Light" w:hAnsi="Calibri Light" w:cs="Calibri Light"/>
          <w:szCs w:val="24"/>
        </w:rPr>
        <w:t xml:space="preserve">ALM covers both physical assets and non-physical assets </w:t>
      </w:r>
      <w:r w:rsidR="00483D53">
        <w:rPr>
          <w:rFonts w:ascii="Calibri Light" w:hAnsi="Calibri Light" w:cs="Calibri Light"/>
          <w:szCs w:val="24"/>
        </w:rPr>
        <w:t xml:space="preserve">such as infrastructure, equipment’s, the staffs, capital etc. </w:t>
      </w:r>
      <w:r w:rsidR="001C2B00">
        <w:rPr>
          <w:rFonts w:ascii="Calibri Light" w:hAnsi="Calibri Light" w:cs="Calibri Light"/>
          <w:szCs w:val="24"/>
        </w:rPr>
        <w:t>owned by the companies</w:t>
      </w:r>
      <w:r w:rsidR="0021761D">
        <w:rPr>
          <w:rFonts w:ascii="Calibri Light" w:hAnsi="Calibri Light" w:cs="Calibri Light"/>
          <w:szCs w:val="24"/>
        </w:rPr>
        <w:t xml:space="preserve"> </w:t>
      </w:r>
      <w:r w:rsidR="0021761D">
        <w:rPr>
          <w:rFonts w:ascii="Calibri Light" w:hAnsi="Calibri Light" w:cs="Calibri Light"/>
          <w:szCs w:val="24"/>
        </w:rPr>
        <w:fldChar w:fldCharType="begin"/>
      </w:r>
      <w:r w:rsidR="00EB2CB4">
        <w:rPr>
          <w:rFonts w:ascii="Calibri Light" w:hAnsi="Calibri Light" w:cs="Calibri Light"/>
          <w:szCs w:val="24"/>
        </w:rPr>
        <w:instrText xml:space="preserve"> ADDIN ZOTERO_ITEM CSL_CITATION {"citationID":"PD2zfqCG","properties":{"formattedCitation":"(Campbell et al., 2016)","plainCitation":"(Campbell et al., 2016)","noteIndex":0},"citationItems":[{"id":454,"uris":["http://zotero.org/users/14299107/items/IAJYARVG","http://zotero.org/users/14299107/items/S5QPS5UY"],"itemData":{"id":454,"type":"book","abstract":"During the eight years since the publication of Maintenance Excellence: Optimizing Equipment Life-Cycle Decisions the business environment has changed drastically. Globalization, consolidation, and changes in technology challenge asset management and maintenance professionals to be more efficient. Globalization and consolidation have been particula","edition":"Second Edition","event-place":"Boca Raton, Fla","ISBN":"978-0-8493-0324-1","language":"en","note":"Google-Books-ID: W96gu5XqM50C","number-of-pages":"489","number-of-volumes":"2","publisher":"CRC Press","publisher-place":"Boca Raton, Fla","source":"Google Books","title":"Asset Management Excellence: Optimizing Equipment Life-Cycle Decisions","title-short":"Asset Management Excellence","URL":"https://www.amazon.co.uk/Asset-Management-Excellence-Optimizing-Engineering/dp/0849303001","author":[{"family":"Campbell","given":"John D."},{"family":"Jardine","given":"Andrew K. S."},{"family":"McGlynn","given":"Joel"}],"issued":{"date-parts":[["2016",4,19]]}}}],"schema":"https://github.com/citation-style-language/schema/raw/master/csl-citation.json"} </w:instrText>
      </w:r>
      <w:r w:rsidR="0021761D">
        <w:rPr>
          <w:rFonts w:ascii="Calibri Light" w:hAnsi="Calibri Light" w:cs="Calibri Light"/>
          <w:szCs w:val="24"/>
        </w:rPr>
        <w:fldChar w:fldCharType="separate"/>
      </w:r>
      <w:r w:rsidR="00762035" w:rsidRPr="00762035">
        <w:rPr>
          <w:rFonts w:ascii="Calibri Light" w:hAnsi="Calibri Light" w:cs="Calibri Light"/>
        </w:rPr>
        <w:t>(Campbell et al., 2016)</w:t>
      </w:r>
      <w:r w:rsidR="0021761D">
        <w:rPr>
          <w:rFonts w:ascii="Calibri Light" w:hAnsi="Calibri Light" w:cs="Calibri Light"/>
          <w:szCs w:val="24"/>
        </w:rPr>
        <w:fldChar w:fldCharType="end"/>
      </w:r>
      <w:r w:rsidR="001C2B00">
        <w:rPr>
          <w:rFonts w:ascii="Calibri Light" w:hAnsi="Calibri Light" w:cs="Calibri Light"/>
          <w:szCs w:val="24"/>
        </w:rPr>
        <w:t>.</w:t>
      </w:r>
    </w:p>
    <w:p w14:paraId="1A2884BF" w14:textId="2041CE7B" w:rsidR="001C1623" w:rsidRDefault="00B7435B" w:rsidP="00951279">
      <w:pPr>
        <w:spacing w:after="160" w:line="360" w:lineRule="auto"/>
        <w:rPr>
          <w:rFonts w:ascii="Calibri Light" w:hAnsi="Calibri Light" w:cs="Calibri Light"/>
          <w:szCs w:val="24"/>
        </w:rPr>
      </w:pPr>
      <w:r>
        <w:rPr>
          <w:rFonts w:ascii="Calibri Light" w:hAnsi="Calibri Light" w:cs="Calibri Light"/>
          <w:szCs w:val="24"/>
        </w:rPr>
        <w:lastRenderedPageBreak/>
        <w:t>Asset</w:t>
      </w:r>
      <w:r w:rsidR="004565EC">
        <w:rPr>
          <w:rFonts w:ascii="Calibri Light" w:hAnsi="Calibri Light" w:cs="Calibri Light"/>
          <w:szCs w:val="24"/>
        </w:rPr>
        <w:t xml:space="preserve"> lifecycle management spans several activities from systemic planning to equipment monitoring, and optimization of use from its moment of acquisition to disposal. For industries that makes use of large machineries and equipment’s, such as production and manufacturing plants, data centres, having an efficient equipment lifecycle management system is critical to their business processes</w:t>
      </w:r>
      <w:r w:rsidR="00F1276B">
        <w:rPr>
          <w:rFonts w:ascii="Calibri Light" w:hAnsi="Calibri Light" w:cs="Calibri Light"/>
          <w:szCs w:val="24"/>
        </w:rPr>
        <w:t xml:space="preserve"> </w:t>
      </w:r>
      <w:r w:rsidR="00F1276B">
        <w:rPr>
          <w:rFonts w:ascii="Calibri Light" w:hAnsi="Calibri Light" w:cs="Calibri Light"/>
          <w:szCs w:val="24"/>
        </w:rPr>
        <w:fldChar w:fldCharType="begin"/>
      </w:r>
      <w:r w:rsidR="00F1276B">
        <w:rPr>
          <w:rFonts w:ascii="Calibri Light" w:hAnsi="Calibri Light" w:cs="Calibri Light"/>
          <w:szCs w:val="24"/>
        </w:rPr>
        <w:instrText xml:space="preserve"> ADDIN ZOTERO_ITEM CSL_CITATION {"citationID":"9IgQGya3","properties":{"formattedCitation":"(L\\uc0\\u246{}wen, Maier, H. T. Zhao, et al., 2019)","plainCitation":"(Löwen, Maier, H. T. Zhao, et al., 2019)","dontUpdate":true,"noteIndex":0},"citationItems":[{"id":540,"uris":["http://zotero.org/users/14299107/items/DK97SA37"],"itemData":{"id":540,"type":"article-journal","abstract":"This report is a result of the cooperation line “Use Cases and Applications” in the context of the Sino-German Sub-Working Group Industrie 4.0/Intelligent Manufacturing. The overall objectives of the Sub-Working Group are the discussion of standardization aspects in the focus of Germany and China in order to intensify and deepen the Sino-German cooperation by defining concrete issues and steps to be taken. The objective of the cooperation line “Use Cases and Applications” is to analyze business strategies and customer needs in the manufacturing industries manifested by concrete customer-projects. The findings will be compiled into descriptions – so called “use cases” – based on well-known best practices, e.g. the Industrial Internet Reference Architecture (IIRA). These use cases facilitate a common understanding of markets, trends, drivers, concepts and solutions and then serve as basis to articulate requirements for standardization aspects.","container-title":"Federal Ministry of Economic Affairs and Energy","DOI":"10.13140/RG.2.2.15804.69760","language":"en","note":"publisher: Unpublished","page":"21","source":"DOI.org (Datacite)","title":"Use Case \"Equipment Lifecycle Management\"","title-short":"Equipment LifecycleManagement","author":[{"family":"Löwen","given":"Ulrich"},{"family":"Maier","given":"Uwe"},{"family":"Zhao","given":"Hai Tao"},{"family":"Chen","given":"Jiang Ning"}],"issued":{"date-parts":[["2019",3]]}}}],"schema":"https://github.com/citation-style-language/schema/raw/master/csl-citation.json"} </w:instrText>
      </w:r>
      <w:r w:rsidR="00F1276B">
        <w:rPr>
          <w:rFonts w:ascii="Calibri Light" w:hAnsi="Calibri Light" w:cs="Calibri Light"/>
          <w:szCs w:val="24"/>
        </w:rPr>
        <w:fldChar w:fldCharType="separate"/>
      </w:r>
      <w:r w:rsidR="00F1276B" w:rsidRPr="00F1276B">
        <w:rPr>
          <w:rFonts w:ascii="Calibri Light" w:hAnsi="Calibri Light" w:cs="Calibri Light"/>
        </w:rPr>
        <w:t>(Löwen et al., 2019)</w:t>
      </w:r>
      <w:r w:rsidR="00F1276B">
        <w:rPr>
          <w:rFonts w:ascii="Calibri Light" w:hAnsi="Calibri Light" w:cs="Calibri Light"/>
          <w:szCs w:val="24"/>
        </w:rPr>
        <w:fldChar w:fldCharType="end"/>
      </w:r>
      <w:r w:rsidR="004565EC">
        <w:rPr>
          <w:rFonts w:ascii="Calibri Light" w:hAnsi="Calibri Light" w:cs="Calibri Light"/>
          <w:szCs w:val="24"/>
        </w:rPr>
        <w:t xml:space="preserve">. This helps them to increase their productivity, reduce overhead costs, mitigate against risks </w:t>
      </w:r>
      <w:r w:rsidR="0021761D">
        <w:rPr>
          <w:rFonts w:ascii="Calibri Light" w:hAnsi="Calibri Light" w:cs="Calibri Light"/>
          <w:szCs w:val="24"/>
        </w:rPr>
        <w:t>and</w:t>
      </w:r>
      <w:r w:rsidR="004565EC">
        <w:rPr>
          <w:rFonts w:ascii="Calibri Light" w:hAnsi="Calibri Light" w:cs="Calibri Light"/>
          <w:szCs w:val="24"/>
        </w:rPr>
        <w:t xml:space="preserve"> extend the lifespans of the equipment</w:t>
      </w:r>
      <w:r w:rsidR="0021761D">
        <w:rPr>
          <w:rFonts w:ascii="Calibri Light" w:hAnsi="Calibri Light" w:cs="Calibri Light"/>
          <w:szCs w:val="24"/>
        </w:rPr>
        <w:t xml:space="preserve"> </w:t>
      </w:r>
      <w:r w:rsidR="0021761D">
        <w:rPr>
          <w:rFonts w:ascii="Calibri Light" w:hAnsi="Calibri Light" w:cs="Calibri Light"/>
          <w:szCs w:val="24"/>
        </w:rPr>
        <w:fldChar w:fldCharType="begin"/>
      </w:r>
      <w:r w:rsidR="0021761D">
        <w:rPr>
          <w:rFonts w:ascii="Calibri Light" w:hAnsi="Calibri Light" w:cs="Calibri Light"/>
          <w:szCs w:val="24"/>
        </w:rPr>
        <w:instrText xml:space="preserve"> ADDIN ZOTERO_ITEM CSL_CITATION {"citationID":"NIWal30r","properties":{"formattedCitation":"(West and Pascual, 2015)","plainCitation":"(West and Pascual, 2015)","noteIndex":0},"citationItems":[{"id":448,"uris":["http://zotero.org/users/14299107/items/RJRV2MWC"],"itemData":{"id":448,"type":"book","abstract":"Purpose:\nThis paper describes a methodology that has been used successfully to assist two manufacturers in identifying opportunities for developing services based on the equipment they sell. This approach helps to link both product and service development in a more holistic manner.\nDesign/methodology/approach:\nEach workshop started with a theoretical introduction to the equipment life-cycle (using an approach based on the total cost of ownership) with the car as an example. The participants were then invited to consider two cases in the following order:\ni. the equipment life-cycle analysis of a car;\nii. the equipment life-cycle analysis of specific equipment (relevant to the team from a\nparticular manufacturer).\nAfter mapping out the life-cycle, the participants were then asked to identify service opportunities based on different life stages in the equipment’s life-cycle. The customer value proposition canvas was used to help them to understand the customer’s needs at each stage and to align their service value proposition accordingly.\nFindings:\nThe first case allowed the participants to work together in a way that was non-confrontational. By doing so they were able to learn how to use the tool to develop a deeper understanding of how product-services systems are viewed by the owner rather than the supplier of a piece of equipment. The shift of focus, from a supplier-oriented to a customer-oriented point of view, allows a company to react to new trends improving its competitiveness.\nThe second case built upon their newly acquired servitization understanding allowing the participants to consider how their customer’s needs change during the full operational life of the equipment. The equipment life-cycle the participants constructed provided them with a new framework to identify new, different or additional services during the operational life of the equipment, including:\n• new services that they did not provide;\n• timely injection of new technology to reinforce their monopoly position on the equipment;\n• end of life options to prevent cannibalization from the second-hand market.\nUsing this simple visual approach based on the ‘customer value proposition canvas’ is it possible to identify new services or to develop ways to inject new technologies into the installed base of equipment. This allows manufacturers to identify, create and deliver customer value over the full operational life of the equipment.\nOriginality/value: This approach provides a methodology that allows manufacturers to start to visualise clearly how their customers use the equipment that they have supplied enabling their teams to discover new services and then to create the customer valuation. Use of the car as an example provided a neutral platform allowing them to become accustomed to the tools before moving into their own products and the services required to support them.\nKeywords: Servitization, equipment life-cycle, value proposition.","source":"ResearchGate","title":"The use of equipment life-cycle analysis to identify new service opportunities","author":[{"family":"West","given":"Shaun"},{"family":"Pascual","given":"Adriano"}],"issued":{"date-parts":[["2015",5,18]]}}}],"schema":"https://github.com/citation-style-language/schema/raw/master/csl-citation.json"} </w:instrText>
      </w:r>
      <w:r w:rsidR="0021761D">
        <w:rPr>
          <w:rFonts w:ascii="Calibri Light" w:hAnsi="Calibri Light" w:cs="Calibri Light"/>
          <w:szCs w:val="24"/>
        </w:rPr>
        <w:fldChar w:fldCharType="separate"/>
      </w:r>
      <w:r w:rsidR="00762035" w:rsidRPr="00762035">
        <w:rPr>
          <w:rFonts w:ascii="Calibri Light" w:hAnsi="Calibri Light" w:cs="Calibri Light"/>
        </w:rPr>
        <w:t>(West and Pascual, 2015)</w:t>
      </w:r>
      <w:r w:rsidR="0021761D">
        <w:rPr>
          <w:rFonts w:ascii="Calibri Light" w:hAnsi="Calibri Light" w:cs="Calibri Light"/>
          <w:szCs w:val="24"/>
        </w:rPr>
        <w:fldChar w:fldCharType="end"/>
      </w:r>
      <w:r w:rsidR="004565EC">
        <w:rPr>
          <w:rFonts w:ascii="Calibri Light" w:hAnsi="Calibri Light" w:cs="Calibri Light"/>
          <w:szCs w:val="24"/>
        </w:rPr>
        <w:t>.</w:t>
      </w:r>
    </w:p>
    <w:p w14:paraId="6E946603" w14:textId="77777777" w:rsidR="001C1623" w:rsidRPr="001B1EEC" w:rsidRDefault="001C1623" w:rsidP="00951279">
      <w:pPr>
        <w:keepNext/>
        <w:spacing w:after="160" w:line="360" w:lineRule="auto"/>
        <w:rPr>
          <w:szCs w:val="24"/>
        </w:rPr>
      </w:pPr>
      <w:r w:rsidRPr="001B1EEC">
        <w:rPr>
          <w:szCs w:val="24"/>
        </w:rPr>
        <w:fldChar w:fldCharType="begin"/>
      </w:r>
      <w:r w:rsidRPr="001B1EEC">
        <w:rPr>
          <w:szCs w:val="24"/>
        </w:rPr>
        <w:instrText xml:space="preserve"> INCLUDEPICTURE "https://infraon.io/blog/wp-content/uploads/2023/08/MicrosoftTeams-image-36.png" \* MERGEFORMATINET </w:instrText>
      </w:r>
      <w:r w:rsidRPr="001B1EEC">
        <w:rPr>
          <w:szCs w:val="24"/>
        </w:rPr>
        <w:fldChar w:fldCharType="separate"/>
      </w:r>
      <w:r w:rsidRPr="001B1EEC">
        <w:rPr>
          <w:noProof/>
          <w:szCs w:val="24"/>
        </w:rPr>
        <w:drawing>
          <wp:inline distT="0" distB="0" distL="0" distR="0" wp14:anchorId="3231355B" wp14:editId="50CC3A0A">
            <wp:extent cx="3464499" cy="3508375"/>
            <wp:effectExtent l="0" t="0" r="3175" b="0"/>
            <wp:docPr id="890270878" name="Picture 1" descr="Asset Lifecycle Management: A Complete Guide for 2024 | Infra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set Lifecycle Management: A Complete Guide for 2024 | Infrao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39302" cy="3584126"/>
                    </a:xfrm>
                    <a:prstGeom prst="rect">
                      <a:avLst/>
                    </a:prstGeom>
                    <a:noFill/>
                    <a:ln>
                      <a:noFill/>
                    </a:ln>
                  </pic:spPr>
                </pic:pic>
              </a:graphicData>
            </a:graphic>
          </wp:inline>
        </w:drawing>
      </w:r>
      <w:r w:rsidRPr="001B1EEC">
        <w:rPr>
          <w:szCs w:val="24"/>
        </w:rPr>
        <w:fldChar w:fldCharType="end"/>
      </w:r>
    </w:p>
    <w:p w14:paraId="4E1A766D" w14:textId="570325E3" w:rsidR="001C1623" w:rsidRPr="005A3119" w:rsidRDefault="001C1623" w:rsidP="00951279">
      <w:pPr>
        <w:spacing w:after="160" w:line="360" w:lineRule="auto"/>
        <w:rPr>
          <w:rFonts w:ascii="Calibri Light" w:hAnsi="Calibri Light" w:cs="Calibri Light"/>
          <w:szCs w:val="24"/>
        </w:rPr>
      </w:pPr>
      <w:bookmarkStart w:id="8" w:name="_Toc176811587"/>
      <w:r w:rsidRPr="005A3119">
        <w:rPr>
          <w:rFonts w:ascii="Calibri Light" w:hAnsi="Calibri Light" w:cs="Calibri Light"/>
          <w:szCs w:val="24"/>
        </w:rPr>
        <w:t xml:space="preserve">Figure </w:t>
      </w:r>
      <w:r w:rsidRPr="005A3119">
        <w:rPr>
          <w:rFonts w:ascii="Calibri Light" w:hAnsi="Calibri Light" w:cs="Calibri Light"/>
          <w:szCs w:val="24"/>
        </w:rPr>
        <w:fldChar w:fldCharType="begin"/>
      </w:r>
      <w:r w:rsidRPr="005A3119">
        <w:rPr>
          <w:rFonts w:ascii="Calibri Light" w:hAnsi="Calibri Light" w:cs="Calibri Light"/>
          <w:szCs w:val="24"/>
        </w:rPr>
        <w:instrText xml:space="preserve"> SEQ Figure \* ARABIC </w:instrText>
      </w:r>
      <w:r w:rsidRPr="005A3119">
        <w:rPr>
          <w:rFonts w:ascii="Calibri Light" w:hAnsi="Calibri Light" w:cs="Calibri Light"/>
          <w:szCs w:val="24"/>
        </w:rPr>
        <w:fldChar w:fldCharType="separate"/>
      </w:r>
      <w:r w:rsidR="008F3F61">
        <w:rPr>
          <w:rFonts w:ascii="Calibri Light" w:hAnsi="Calibri Light" w:cs="Calibri Light"/>
          <w:noProof/>
          <w:szCs w:val="24"/>
        </w:rPr>
        <w:t>1</w:t>
      </w:r>
      <w:r w:rsidRPr="005A3119">
        <w:rPr>
          <w:rFonts w:ascii="Calibri Light" w:hAnsi="Calibri Light" w:cs="Calibri Light"/>
          <w:szCs w:val="24"/>
        </w:rPr>
        <w:fldChar w:fldCharType="end"/>
      </w:r>
      <w:r w:rsidRPr="005A3119">
        <w:rPr>
          <w:rFonts w:ascii="Calibri Light" w:hAnsi="Calibri Light" w:cs="Calibri Light"/>
          <w:szCs w:val="24"/>
        </w:rPr>
        <w:t>: Asset Lifecycle</w:t>
      </w:r>
      <w:r>
        <w:rPr>
          <w:rFonts w:ascii="Calibri Light" w:hAnsi="Calibri Light" w:cs="Calibri Light"/>
          <w:szCs w:val="24"/>
        </w:rPr>
        <w:t xml:space="preserve"> Process</w:t>
      </w:r>
      <w:bookmarkEnd w:id="8"/>
    </w:p>
    <w:p w14:paraId="683E1ED1" w14:textId="1172D592" w:rsidR="001C1623" w:rsidRDefault="001C1623" w:rsidP="00951279">
      <w:pPr>
        <w:spacing w:after="160" w:line="360" w:lineRule="auto"/>
        <w:rPr>
          <w:rFonts w:ascii="Calibri Light" w:hAnsi="Calibri Light" w:cs="Calibri Light"/>
          <w:szCs w:val="24"/>
        </w:rPr>
      </w:pPr>
      <w:r w:rsidRPr="005A3119">
        <w:rPr>
          <w:rFonts w:ascii="Calibri Light" w:hAnsi="Calibri Light" w:cs="Calibri Light"/>
          <w:szCs w:val="24"/>
        </w:rPr>
        <w:t xml:space="preserve">Source: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C74bABbm","properties":{"formattedCitation":"(Nandhakumar, 2023)","plainCitation":"(Nandhakumar, 2023)","noteIndex":0},"citationItems":[{"id":"vi6JlvaU/OOiVpj1G","uris":["http://zotero.org/users/local/VP0RxsYe/items/QP8DSQ7D"],"itemData":{"id":474,"type":"post-weblog","abstract":"This article provides a guide for asset lifecycle management in 2024. We will look at the technologies used and the benefits of efficient ALM.","language":"en-US","note":"section: Asset Lifecycle Management","title":"Asset Lifecycle Management: A Complete Guide for 2024 | Infraon","title-short":"Asset Lifecycle Management","URL":"https://infraon.io/blog/asset-lifecycle-management/","author":[{"family":"Nandhakumar","given":"Soumya"}],"accessed":{"date-parts":[["2024",3,13]]},"issued":{"date-parts":[["2023",5,5]]}}}],"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Nandhakumar, 2023)</w:t>
      </w:r>
      <w:r w:rsidRPr="005A3119">
        <w:rPr>
          <w:rFonts w:ascii="Calibri Light" w:hAnsi="Calibri Light" w:cs="Calibri Light"/>
          <w:szCs w:val="24"/>
        </w:rPr>
        <w:fldChar w:fldCharType="end"/>
      </w:r>
    </w:p>
    <w:p w14:paraId="559932BA" w14:textId="77777777" w:rsidR="001C1623" w:rsidRDefault="001C1623" w:rsidP="00951279">
      <w:pPr>
        <w:spacing w:after="160" w:line="360" w:lineRule="auto"/>
        <w:rPr>
          <w:rFonts w:ascii="Calibri Light" w:hAnsi="Calibri Light" w:cs="Calibri Light"/>
          <w:szCs w:val="24"/>
        </w:rPr>
      </w:pPr>
    </w:p>
    <w:p w14:paraId="2707CA32" w14:textId="4B3C1863" w:rsidR="001C1623" w:rsidRPr="00D74BA3" w:rsidRDefault="001C1623" w:rsidP="00951279">
      <w:pPr>
        <w:spacing w:after="160" w:line="360" w:lineRule="auto"/>
        <w:rPr>
          <w:rFonts w:ascii="Calibri Light" w:hAnsi="Calibri Light" w:cs="Calibri Light"/>
          <w:szCs w:val="24"/>
        </w:rPr>
      </w:pPr>
      <w:r w:rsidRPr="00D74BA3">
        <w:rPr>
          <w:rFonts w:ascii="Calibri Light" w:hAnsi="Calibri Light" w:cs="Calibri Light"/>
          <w:szCs w:val="24"/>
        </w:rPr>
        <w:t xml:space="preserve">Figure 1 </w:t>
      </w:r>
      <w:r>
        <w:rPr>
          <w:rFonts w:ascii="Calibri Light" w:hAnsi="Calibri Light" w:cs="Calibri Light"/>
          <w:szCs w:val="24"/>
        </w:rPr>
        <w:t>above</w:t>
      </w:r>
      <w:r w:rsidRPr="00D74BA3">
        <w:rPr>
          <w:rFonts w:ascii="Calibri Light" w:hAnsi="Calibri Light" w:cs="Calibri Light"/>
          <w:szCs w:val="24"/>
        </w:rPr>
        <w:t xml:space="preserve"> shows an asset lifecycle process. It depicts how the Lifecycle process of the assets from</w:t>
      </w:r>
      <w:r>
        <w:rPr>
          <w:rFonts w:ascii="Calibri Light" w:hAnsi="Calibri Light" w:cs="Calibri Light"/>
          <w:szCs w:val="24"/>
        </w:rPr>
        <w:t xml:space="preserve"> the process of</w:t>
      </w:r>
      <w:r w:rsidRPr="00D74BA3">
        <w:rPr>
          <w:rFonts w:ascii="Calibri Light" w:hAnsi="Calibri Light" w:cs="Calibri Light"/>
          <w:szCs w:val="24"/>
        </w:rPr>
        <w:t xml:space="preserve"> </w:t>
      </w:r>
      <w:r>
        <w:rPr>
          <w:rFonts w:ascii="Calibri Light" w:hAnsi="Calibri Light" w:cs="Calibri Light"/>
          <w:szCs w:val="24"/>
        </w:rPr>
        <w:t xml:space="preserve">making a </w:t>
      </w:r>
      <w:r w:rsidRPr="00D74BA3">
        <w:rPr>
          <w:rFonts w:ascii="Calibri Light" w:hAnsi="Calibri Light" w:cs="Calibri Light"/>
          <w:szCs w:val="24"/>
        </w:rPr>
        <w:t xml:space="preserve">request </w:t>
      </w:r>
      <w:r>
        <w:rPr>
          <w:rFonts w:ascii="Calibri Light" w:hAnsi="Calibri Light" w:cs="Calibri Light"/>
          <w:szCs w:val="24"/>
        </w:rPr>
        <w:t xml:space="preserve">for the infrastructure, to its </w:t>
      </w:r>
      <w:r w:rsidRPr="00D74BA3">
        <w:rPr>
          <w:rFonts w:ascii="Calibri Light" w:hAnsi="Calibri Light" w:cs="Calibri Light"/>
          <w:szCs w:val="24"/>
        </w:rPr>
        <w:t>acquisition</w:t>
      </w:r>
      <w:r>
        <w:rPr>
          <w:rFonts w:ascii="Calibri Light" w:hAnsi="Calibri Light" w:cs="Calibri Light"/>
          <w:szCs w:val="24"/>
        </w:rPr>
        <w:t>, integration and adoption, its</w:t>
      </w:r>
      <w:r w:rsidRPr="00D74BA3">
        <w:rPr>
          <w:rFonts w:ascii="Calibri Light" w:hAnsi="Calibri Light" w:cs="Calibri Light"/>
          <w:szCs w:val="24"/>
        </w:rPr>
        <w:t xml:space="preserve"> maintenance </w:t>
      </w:r>
      <w:r>
        <w:rPr>
          <w:rFonts w:ascii="Calibri Light" w:hAnsi="Calibri Light" w:cs="Calibri Light"/>
          <w:szCs w:val="24"/>
        </w:rPr>
        <w:t>procedures put in place till its decommissioned for use</w:t>
      </w:r>
      <w:r w:rsidRPr="00D74BA3">
        <w:rPr>
          <w:rFonts w:ascii="Calibri Light" w:hAnsi="Calibri Light" w:cs="Calibri Light"/>
          <w:szCs w:val="24"/>
        </w:rPr>
        <w:t>.</w:t>
      </w:r>
    </w:p>
    <w:p w14:paraId="7BB69890" w14:textId="77777777" w:rsidR="001C1623" w:rsidRDefault="001C1623" w:rsidP="00951279">
      <w:pPr>
        <w:spacing w:after="160" w:line="360" w:lineRule="auto"/>
        <w:rPr>
          <w:rFonts w:ascii="Calibri Light" w:hAnsi="Calibri Light" w:cs="Calibri Light"/>
          <w:szCs w:val="24"/>
        </w:rPr>
      </w:pPr>
    </w:p>
    <w:p w14:paraId="1274CED5" w14:textId="77777777" w:rsidR="008F7892" w:rsidRPr="002F35B6" w:rsidRDefault="008F7892" w:rsidP="00951279">
      <w:pPr>
        <w:spacing w:after="160" w:line="360" w:lineRule="auto"/>
        <w:rPr>
          <w:rFonts w:ascii="Calibri Light" w:hAnsi="Calibri Light" w:cs="Calibri Light"/>
          <w:szCs w:val="24"/>
        </w:rPr>
      </w:pPr>
    </w:p>
    <w:p w14:paraId="2D9D2380" w14:textId="6C818EFF" w:rsidR="002F35B6" w:rsidRPr="001C1623" w:rsidRDefault="001C1623" w:rsidP="00951279">
      <w:pPr>
        <w:spacing w:after="160" w:line="360" w:lineRule="auto"/>
        <w:rPr>
          <w:rFonts w:ascii="Calibri Light" w:hAnsi="Calibri Light" w:cs="Calibri Light"/>
          <w:b/>
          <w:bCs/>
          <w:szCs w:val="24"/>
        </w:rPr>
      </w:pPr>
      <w:r w:rsidRPr="001C1623">
        <w:rPr>
          <w:rFonts w:ascii="Calibri Light" w:hAnsi="Calibri Light" w:cs="Calibri Light"/>
          <w:b/>
          <w:bCs/>
          <w:szCs w:val="24"/>
        </w:rPr>
        <w:lastRenderedPageBreak/>
        <w:t>Equipment Lifecycle Management</w:t>
      </w:r>
    </w:p>
    <w:p w14:paraId="5C243646" w14:textId="4BF420B3" w:rsidR="001C1623" w:rsidRDefault="001C1623" w:rsidP="00951279">
      <w:pPr>
        <w:spacing w:after="160" w:line="360" w:lineRule="auto"/>
        <w:rPr>
          <w:rFonts w:ascii="Calibri Light" w:hAnsi="Calibri Light" w:cs="Calibri Light"/>
          <w:szCs w:val="24"/>
        </w:rPr>
      </w:pPr>
      <w:r>
        <w:rPr>
          <w:rFonts w:ascii="Calibri Light" w:hAnsi="Calibri Light" w:cs="Calibri Light"/>
          <w:szCs w:val="24"/>
        </w:rPr>
        <w:t xml:space="preserve">Equipment Lifecycle Management (ELM) is a subset of Asset Lifecycle Management as it fall under the physical </w:t>
      </w:r>
      <w:r w:rsidR="007B289C">
        <w:rPr>
          <w:rFonts w:ascii="Calibri Light" w:hAnsi="Calibri Light" w:cs="Calibri Light"/>
          <w:szCs w:val="24"/>
        </w:rPr>
        <w:t>assets.</w:t>
      </w:r>
      <w:r>
        <w:rPr>
          <w:rFonts w:ascii="Calibri Light" w:hAnsi="Calibri Light" w:cs="Calibri Light"/>
          <w:szCs w:val="24"/>
        </w:rPr>
        <w:t xml:space="preserve"> This refers to the entire cycle of acquisition to discard of an equipment or infrastructure being used</w:t>
      </w:r>
      <w:r w:rsidR="007B289C">
        <w:rPr>
          <w:rFonts w:ascii="Calibri Light" w:hAnsi="Calibri Light" w:cs="Calibri Light"/>
          <w:szCs w:val="24"/>
        </w:rPr>
        <w:t xml:space="preserve"> </w:t>
      </w:r>
      <w:r w:rsidR="007B289C">
        <w:rPr>
          <w:rFonts w:ascii="Calibri Light" w:hAnsi="Calibri Light" w:cs="Calibri Light"/>
          <w:szCs w:val="24"/>
        </w:rPr>
        <w:fldChar w:fldCharType="begin"/>
      </w:r>
      <w:r w:rsidR="00F1276B">
        <w:rPr>
          <w:rFonts w:ascii="Calibri Light" w:hAnsi="Calibri Light" w:cs="Calibri Light"/>
          <w:szCs w:val="24"/>
        </w:rPr>
        <w:instrText xml:space="preserve"> ADDIN ZOTERO_ITEM CSL_CITATION {"citationID":"iieVszFy","properties":{"formattedCitation":"(L\\uc0\\u246{}wen, Maier, H. Zhao, et al., 2019)","plainCitation":"(Löwen, Maier, H. Zhao, et al., 2019)","noteIndex":0},"citationItems":[{"id":451,"uris":["http://zotero.org/users/14299107/items/FFD3S7HP"],"itemData":{"id":451,"type":"book","abstract":"This report is a result of the cooperation line “Use Cases and Applications” in the context of the Sino-German Sub-Working Group Industrie 4.0/Intelligent Manufacturing. The overall objectives of the Sub-Working Group are the discussion of standardization aspects in the focus of Germany and China in order to intensify and deepen the Sino-German cooperation\nby defining concrete issues and steps to be taken. The objective of the cooperation line “Use Cases and Applications” is to analyze business strategies and customer needs in the manufacturing industries manifested by concrete customer-projects. The findings will be compiled into descriptions – so called “use cases” – based on well-known best practices, e.g. the Industrial Internet Reference Architecture (IIRA). These use cases facilitate a common understanding of markets, trends, drivers, concepts and solutions and then serve as basis to articulate requirements for standardization aspects.","note":"DOI: 10.13140/RG.2.2.15804.69760","source":"ResearchGate","title":"Use Case \"Equipment Lifecycle Management\"","author":[{"family":"Löwen","given":"Ulrich"},{"family":"Maier","given":"Uwe"},{"family":"Zhao","given":"Hai"},{"family":"Chen","given":"Jiang"}],"issued":{"date-parts":[["2019",3,1]]}}}],"schema":"https://github.com/citation-style-language/schema/raw/master/csl-citation.json"} </w:instrText>
      </w:r>
      <w:r w:rsidR="007B289C">
        <w:rPr>
          <w:rFonts w:ascii="Calibri Light" w:hAnsi="Calibri Light" w:cs="Calibri Light"/>
          <w:szCs w:val="24"/>
        </w:rPr>
        <w:fldChar w:fldCharType="separate"/>
      </w:r>
      <w:r w:rsidR="00762035" w:rsidRPr="00762035">
        <w:rPr>
          <w:rFonts w:ascii="Calibri Light" w:hAnsi="Calibri Light" w:cs="Calibri Light"/>
        </w:rPr>
        <w:t>(Löwen, Maier, H. Zhao, et al., 2019)</w:t>
      </w:r>
      <w:r w:rsidR="007B289C">
        <w:rPr>
          <w:rFonts w:ascii="Calibri Light" w:hAnsi="Calibri Light" w:cs="Calibri Light"/>
          <w:szCs w:val="24"/>
        </w:rPr>
        <w:fldChar w:fldCharType="end"/>
      </w:r>
      <w:r>
        <w:rPr>
          <w:rFonts w:ascii="Calibri Light" w:hAnsi="Calibri Light" w:cs="Calibri Light"/>
          <w:szCs w:val="24"/>
        </w:rPr>
        <w:t>.</w:t>
      </w:r>
    </w:p>
    <w:p w14:paraId="177740F8" w14:textId="77777777" w:rsidR="009E45C0" w:rsidRPr="002F35B6" w:rsidRDefault="009E45C0" w:rsidP="00951279">
      <w:pPr>
        <w:spacing w:after="160" w:line="360" w:lineRule="auto"/>
        <w:rPr>
          <w:rFonts w:ascii="Calibri Light" w:hAnsi="Calibri Light" w:cs="Calibri Light"/>
          <w:szCs w:val="24"/>
        </w:rPr>
      </w:pPr>
    </w:p>
    <w:p w14:paraId="251635F2" w14:textId="09CD1460" w:rsidR="002F35B6" w:rsidRPr="000D3864" w:rsidRDefault="002F35B6" w:rsidP="00951279">
      <w:pPr>
        <w:spacing w:after="160" w:line="360" w:lineRule="auto"/>
        <w:rPr>
          <w:rFonts w:ascii="Calibri Light" w:hAnsi="Calibri Light" w:cs="Calibri Light"/>
          <w:b/>
          <w:bCs/>
          <w:szCs w:val="24"/>
        </w:rPr>
      </w:pPr>
      <w:r w:rsidRPr="000D3864">
        <w:rPr>
          <w:rFonts w:ascii="Calibri Light" w:hAnsi="Calibri Light" w:cs="Calibri Light"/>
          <w:b/>
          <w:bCs/>
          <w:szCs w:val="24"/>
        </w:rPr>
        <w:t>The Role of Predictive Maintenance</w:t>
      </w:r>
      <w:r w:rsidR="001C1623">
        <w:rPr>
          <w:rFonts w:ascii="Calibri Light" w:hAnsi="Calibri Light" w:cs="Calibri Light"/>
          <w:b/>
          <w:bCs/>
          <w:szCs w:val="24"/>
        </w:rPr>
        <w:t xml:space="preserve"> in Equipment Lifecycle Management</w:t>
      </w:r>
    </w:p>
    <w:p w14:paraId="0D1DABA4" w14:textId="5AB6B8BB" w:rsidR="001C1623" w:rsidRDefault="0046071F" w:rsidP="00951279">
      <w:pPr>
        <w:spacing w:after="160" w:line="360" w:lineRule="auto"/>
        <w:rPr>
          <w:rFonts w:ascii="Calibri Light" w:hAnsi="Calibri Light" w:cs="Calibri Light"/>
          <w:szCs w:val="24"/>
        </w:rPr>
      </w:pPr>
      <w:r>
        <w:rPr>
          <w:rFonts w:ascii="Calibri Light" w:hAnsi="Calibri Light" w:cs="Calibri Light"/>
          <w:szCs w:val="24"/>
        </w:rPr>
        <w:t xml:space="preserve">The </w:t>
      </w:r>
      <w:r w:rsidR="00843E96">
        <w:rPr>
          <w:rFonts w:ascii="Calibri Light" w:hAnsi="Calibri Light" w:cs="Calibri Light"/>
          <w:szCs w:val="24"/>
        </w:rPr>
        <w:t>emergence</w:t>
      </w:r>
      <w:r>
        <w:rPr>
          <w:rFonts w:ascii="Calibri Light" w:hAnsi="Calibri Light" w:cs="Calibri Light"/>
          <w:szCs w:val="24"/>
        </w:rPr>
        <w:t xml:space="preserve"> of predictive maintenance has brought about a proactive approach in the way potential equipment failures are addressed considering</w:t>
      </w:r>
      <w:r w:rsidRPr="0046071F">
        <w:rPr>
          <w:rFonts w:ascii="Calibri Light" w:hAnsi="Calibri Light" w:cs="Calibri Light"/>
          <w:szCs w:val="24"/>
        </w:rPr>
        <w:t xml:space="preserve"> the ever-growing complexity and mutual dependence with organizations involved in large scale infrastructure usage</w:t>
      </w:r>
      <w:r>
        <w:rPr>
          <w:rFonts w:ascii="Calibri Light" w:hAnsi="Calibri Light" w:cs="Calibri Light"/>
          <w:szCs w:val="24"/>
        </w:rPr>
        <w:t xml:space="preserve">. </w:t>
      </w:r>
      <w:r w:rsidR="00843E96">
        <w:rPr>
          <w:rFonts w:ascii="Calibri Light" w:hAnsi="Calibri Light" w:cs="Calibri Light"/>
          <w:szCs w:val="24"/>
        </w:rPr>
        <w:t>T</w:t>
      </w:r>
      <w:r>
        <w:rPr>
          <w:rFonts w:ascii="Calibri Light" w:hAnsi="Calibri Light" w:cs="Calibri Light"/>
          <w:szCs w:val="24"/>
        </w:rPr>
        <w:t xml:space="preserve">raditional </w:t>
      </w:r>
      <w:r w:rsidR="00843E96">
        <w:rPr>
          <w:rFonts w:ascii="Calibri Light" w:hAnsi="Calibri Light" w:cs="Calibri Light"/>
          <w:szCs w:val="24"/>
        </w:rPr>
        <w:t xml:space="preserve">maintenance </w:t>
      </w:r>
      <w:r>
        <w:rPr>
          <w:rFonts w:ascii="Calibri Light" w:hAnsi="Calibri Light" w:cs="Calibri Light"/>
          <w:szCs w:val="24"/>
        </w:rPr>
        <w:t xml:space="preserve">approaches used </w:t>
      </w:r>
      <w:r w:rsidR="00843E96">
        <w:rPr>
          <w:rFonts w:ascii="Calibri Light" w:hAnsi="Calibri Light" w:cs="Calibri Light"/>
          <w:szCs w:val="24"/>
        </w:rPr>
        <w:t>are mostly</w:t>
      </w:r>
      <w:r>
        <w:rPr>
          <w:rFonts w:ascii="Calibri Light" w:hAnsi="Calibri Light" w:cs="Calibri Light"/>
          <w:szCs w:val="24"/>
        </w:rPr>
        <w:t xml:space="preserve"> reactive </w:t>
      </w:r>
      <w:r w:rsidR="00843E96">
        <w:rPr>
          <w:rFonts w:ascii="Calibri Light" w:hAnsi="Calibri Light" w:cs="Calibri Light"/>
          <w:szCs w:val="24"/>
        </w:rPr>
        <w:t>in nature</w:t>
      </w:r>
      <w:r>
        <w:rPr>
          <w:rFonts w:ascii="Calibri Light" w:hAnsi="Calibri Light" w:cs="Calibri Light"/>
          <w:szCs w:val="24"/>
        </w:rPr>
        <w:t xml:space="preserve"> </w:t>
      </w:r>
      <w:r w:rsidR="00843E96">
        <w:rPr>
          <w:rFonts w:ascii="Calibri Light" w:hAnsi="Calibri Light" w:cs="Calibri Light"/>
          <w:szCs w:val="24"/>
        </w:rPr>
        <w:t>as it</w:t>
      </w:r>
      <w:r>
        <w:rPr>
          <w:rFonts w:ascii="Calibri Light" w:hAnsi="Calibri Light" w:cs="Calibri Light"/>
          <w:szCs w:val="24"/>
        </w:rPr>
        <w:t xml:space="preserve"> </w:t>
      </w:r>
      <w:r w:rsidR="00160A27">
        <w:rPr>
          <w:rFonts w:ascii="Calibri Light" w:hAnsi="Calibri Light" w:cs="Calibri Light"/>
          <w:szCs w:val="24"/>
        </w:rPr>
        <w:t>considers</w:t>
      </w:r>
      <w:r>
        <w:rPr>
          <w:rFonts w:ascii="Calibri Light" w:hAnsi="Calibri Light" w:cs="Calibri Light"/>
          <w:szCs w:val="24"/>
        </w:rPr>
        <w:t xml:space="preserve"> the failure of the equipment’s and infrastructure before they are fixed or changed</w:t>
      </w:r>
      <w:r w:rsidR="00843E96">
        <w:rPr>
          <w:rFonts w:ascii="Calibri Light" w:hAnsi="Calibri Light" w:cs="Calibri Light"/>
          <w:szCs w:val="24"/>
        </w:rPr>
        <w:t>.</w:t>
      </w:r>
      <w:r>
        <w:rPr>
          <w:rFonts w:ascii="Calibri Light" w:hAnsi="Calibri Light" w:cs="Calibri Light"/>
          <w:szCs w:val="24"/>
        </w:rPr>
        <w:t xml:space="preserve"> </w:t>
      </w:r>
      <w:r w:rsidR="00452114">
        <w:rPr>
          <w:rFonts w:ascii="Calibri Light" w:hAnsi="Calibri Light" w:cs="Calibri Light"/>
          <w:szCs w:val="24"/>
        </w:rPr>
        <w:t>PdM</w:t>
      </w:r>
      <w:r>
        <w:rPr>
          <w:rFonts w:ascii="Calibri Light" w:hAnsi="Calibri Light" w:cs="Calibri Light"/>
          <w:szCs w:val="24"/>
        </w:rPr>
        <w:t xml:space="preserve"> </w:t>
      </w:r>
      <w:r w:rsidR="00843E96">
        <w:rPr>
          <w:rFonts w:ascii="Calibri Light" w:hAnsi="Calibri Light" w:cs="Calibri Light"/>
          <w:szCs w:val="24"/>
        </w:rPr>
        <w:t xml:space="preserve">take a proactive approach which </w:t>
      </w:r>
      <w:r>
        <w:rPr>
          <w:rFonts w:ascii="Calibri Light" w:hAnsi="Calibri Light" w:cs="Calibri Light"/>
          <w:szCs w:val="24"/>
        </w:rPr>
        <w:t xml:space="preserve">leverages advancements in big data technologies by </w:t>
      </w:r>
      <w:r w:rsidR="00F83F0D">
        <w:rPr>
          <w:rFonts w:ascii="Calibri Light" w:hAnsi="Calibri Light" w:cs="Calibri Light"/>
          <w:szCs w:val="24"/>
        </w:rPr>
        <w:t>incorporating data</w:t>
      </w:r>
      <w:r>
        <w:rPr>
          <w:rFonts w:ascii="Calibri Light" w:hAnsi="Calibri Light" w:cs="Calibri Light"/>
          <w:szCs w:val="24"/>
        </w:rPr>
        <w:t xml:space="preserve"> analytics</w:t>
      </w:r>
      <w:r w:rsidR="00F83F0D">
        <w:rPr>
          <w:rFonts w:ascii="Calibri Light" w:hAnsi="Calibri Light" w:cs="Calibri Light"/>
          <w:szCs w:val="24"/>
        </w:rPr>
        <w:t xml:space="preserve"> and </w:t>
      </w:r>
      <w:r w:rsidR="00843E96">
        <w:rPr>
          <w:rFonts w:ascii="Calibri Light" w:hAnsi="Calibri Light" w:cs="Calibri Light"/>
          <w:szCs w:val="24"/>
        </w:rPr>
        <w:t>ML</w:t>
      </w:r>
      <w:r w:rsidR="00F83F0D">
        <w:rPr>
          <w:rFonts w:ascii="Calibri Light" w:hAnsi="Calibri Light" w:cs="Calibri Light"/>
          <w:szCs w:val="24"/>
        </w:rPr>
        <w:t xml:space="preserve"> techniques to forecast</w:t>
      </w:r>
      <w:r w:rsidR="00843E96">
        <w:rPr>
          <w:rFonts w:ascii="Calibri Light" w:hAnsi="Calibri Light" w:cs="Calibri Light"/>
          <w:szCs w:val="24"/>
        </w:rPr>
        <w:t xml:space="preserve"> likely</w:t>
      </w:r>
      <w:r w:rsidR="00F83F0D">
        <w:rPr>
          <w:rFonts w:ascii="Calibri Light" w:hAnsi="Calibri Light" w:cs="Calibri Light"/>
          <w:szCs w:val="24"/>
        </w:rPr>
        <w:t xml:space="preserve"> failures. This approach</w:t>
      </w:r>
      <w:r w:rsidR="000E49F2">
        <w:rPr>
          <w:rFonts w:ascii="Calibri Light" w:hAnsi="Calibri Light" w:cs="Calibri Light"/>
          <w:szCs w:val="24"/>
        </w:rPr>
        <w:t xml:space="preserve"> monitors the equipment lifecycle from purchase to use and change, and </w:t>
      </w:r>
      <w:r w:rsidR="00F83F0D">
        <w:rPr>
          <w:rFonts w:ascii="Calibri Light" w:hAnsi="Calibri Light" w:cs="Calibri Light"/>
          <w:szCs w:val="24"/>
        </w:rPr>
        <w:t xml:space="preserve"> ultimately ensures the </w:t>
      </w:r>
      <w:r w:rsidR="000E49F2">
        <w:rPr>
          <w:rFonts w:ascii="Calibri Light" w:hAnsi="Calibri Light" w:cs="Calibri Light"/>
          <w:szCs w:val="24"/>
        </w:rPr>
        <w:t xml:space="preserve">assets and </w:t>
      </w:r>
      <w:r w:rsidR="00F83F0D">
        <w:rPr>
          <w:rFonts w:ascii="Calibri Light" w:hAnsi="Calibri Light" w:cs="Calibri Light"/>
          <w:szCs w:val="24"/>
        </w:rPr>
        <w:t>equipment’s are properly used and maintained</w:t>
      </w:r>
      <w:r w:rsidR="000E49F2">
        <w:rPr>
          <w:rFonts w:ascii="Calibri Light" w:hAnsi="Calibri Light" w:cs="Calibri Light"/>
          <w:szCs w:val="24"/>
        </w:rPr>
        <w:t xml:space="preserve"> to</w:t>
      </w:r>
      <w:r w:rsidR="00F83F0D">
        <w:rPr>
          <w:rFonts w:ascii="Calibri Light" w:hAnsi="Calibri Light" w:cs="Calibri Light"/>
          <w:szCs w:val="24"/>
        </w:rPr>
        <w:t xml:space="preserve"> incre</w:t>
      </w:r>
      <w:r w:rsidR="000E49F2">
        <w:rPr>
          <w:rFonts w:ascii="Calibri Light" w:hAnsi="Calibri Light" w:cs="Calibri Light"/>
          <w:szCs w:val="24"/>
        </w:rPr>
        <w:t>ase</w:t>
      </w:r>
      <w:r w:rsidR="00F83F0D">
        <w:rPr>
          <w:rFonts w:ascii="Calibri Light" w:hAnsi="Calibri Light" w:cs="Calibri Light"/>
          <w:szCs w:val="24"/>
        </w:rPr>
        <w:t xml:space="preserve"> the equipment lifespan </w:t>
      </w:r>
      <w:r w:rsidR="000E49F2">
        <w:rPr>
          <w:rFonts w:ascii="Calibri Light" w:hAnsi="Calibri Light" w:cs="Calibri Light"/>
          <w:szCs w:val="24"/>
        </w:rPr>
        <w:t>therefore</w:t>
      </w:r>
      <w:r w:rsidR="00F83F0D">
        <w:rPr>
          <w:rFonts w:ascii="Calibri Light" w:hAnsi="Calibri Light" w:cs="Calibri Light"/>
          <w:szCs w:val="24"/>
        </w:rPr>
        <w:t xml:space="preserve"> leading to a significant decrease in organisational business downtime</w:t>
      </w:r>
      <w:r w:rsidR="000E49F2">
        <w:rPr>
          <w:rFonts w:ascii="Calibri Light" w:hAnsi="Calibri Light" w:cs="Calibri Light"/>
          <w:szCs w:val="24"/>
        </w:rPr>
        <w:t xml:space="preserve"> and maintenance cost</w:t>
      </w:r>
      <w:r w:rsidR="002F35B6" w:rsidRPr="00F83F0D">
        <w:rPr>
          <w:rFonts w:ascii="Calibri Light" w:hAnsi="Calibri Light" w:cs="Calibri Light"/>
          <w:szCs w:val="24"/>
        </w:rPr>
        <w:t xml:space="preserve"> </w:t>
      </w:r>
      <w:r w:rsidR="00227C42">
        <w:rPr>
          <w:rFonts w:ascii="Calibri Light" w:hAnsi="Calibri Light" w:cs="Calibri Light"/>
          <w:szCs w:val="24"/>
        </w:rPr>
        <w:fldChar w:fldCharType="begin"/>
      </w:r>
      <w:r w:rsidR="00227C42">
        <w:rPr>
          <w:rFonts w:ascii="Calibri Light" w:hAnsi="Calibri Light" w:cs="Calibri Light"/>
          <w:szCs w:val="24"/>
        </w:rPr>
        <w:instrText xml:space="preserve"> ADDIN ZOTERO_ITEM CSL_CITATION {"citationID":"p1v8ELfw","properties":{"formattedCitation":"(West and Pascual, 2015)","plainCitation":"(West and Pascual, 2015)","noteIndex":0},"citationItems":[{"id":448,"uris":["http://zotero.org/users/14299107/items/RJRV2MWC"],"itemData":{"id":448,"type":"book","abstract":"Purpose:\nThis paper describes a methodology that has been used successfully to assist two manufacturers in identifying opportunities for developing services based on the equipment they sell. This approach helps to link both product and service development in a more holistic manner.\nDesign/methodology/approach:\nEach workshop started with a theoretical introduction to the equipment life-cycle (using an approach based on the total cost of ownership) with the car as an example. The participants were then invited to consider two cases in the following order:\ni. the equipment life-cycle analysis of a car;\nii. the equipment life-cycle analysis of specific equipment (relevant to the team from a\nparticular manufacturer).\nAfter mapping out the life-cycle, the participants were then asked to identify service opportunities based on different life stages in the equipment’s life-cycle. The customer value proposition canvas was used to help them to understand the customer’s needs at each stage and to align their service value proposition accordingly.\nFindings:\nThe first case allowed the participants to work together in a way that was non-confrontational. By doing so they were able to learn how to use the tool to develop a deeper understanding of how product-services systems are viewed by the owner rather than the supplier of a piece of equipment. The shift of focus, from a supplier-oriented to a customer-oriented point of view, allows a company to react to new trends improving its competitiveness.\nThe second case built upon their newly acquired servitization understanding allowing the participants to consider how their customer’s needs change during the full operational life of the equipment. The equipment life-cycle the participants constructed provided them with a new framework to identify new, different or additional services during the operational life of the equipment, including:\n• new services that they did not provide;\n• timely injection of new technology to reinforce their monopoly position on the equipment;\n• end of life options to prevent cannibalization from the second-hand market.\nUsing this simple visual approach based on the ‘customer value proposition canvas’ is it possible to identify new services or to develop ways to inject new technologies into the installed base of equipment. This allows manufacturers to identify, create and deliver customer value over the full operational life of the equipment.\nOriginality/value: This approach provides a methodology that allows manufacturers to start to visualise clearly how their customers use the equipment that they have supplied enabling their teams to discover new services and then to create the customer valuation. Use of the car as an example provided a neutral platform allowing them to become accustomed to the tools before moving into their own products and the services required to support them.\nKeywords: Servitization, equipment life-cycle, value proposition.","source":"ResearchGate","title":"The use of equipment life-cycle analysis to identify new service opportunities","author":[{"family":"West","given":"Shaun"},{"family":"Pascual","given":"Adriano"}],"issued":{"date-parts":[["2015",5,18]]}}}],"schema":"https://github.com/citation-style-language/schema/raw/master/csl-citation.json"} </w:instrText>
      </w:r>
      <w:r w:rsidR="00227C42">
        <w:rPr>
          <w:rFonts w:ascii="Calibri Light" w:hAnsi="Calibri Light" w:cs="Calibri Light"/>
          <w:szCs w:val="24"/>
        </w:rPr>
        <w:fldChar w:fldCharType="separate"/>
      </w:r>
      <w:r w:rsidR="00762035" w:rsidRPr="00762035">
        <w:rPr>
          <w:rFonts w:ascii="Calibri Light" w:hAnsi="Calibri Light" w:cs="Calibri Light"/>
        </w:rPr>
        <w:t>(West and Pascual, 2015)</w:t>
      </w:r>
      <w:r w:rsidR="00227C42">
        <w:rPr>
          <w:rFonts w:ascii="Calibri Light" w:hAnsi="Calibri Light" w:cs="Calibri Light"/>
          <w:szCs w:val="24"/>
        </w:rPr>
        <w:fldChar w:fldCharType="end"/>
      </w:r>
      <w:r w:rsidR="00227C42">
        <w:rPr>
          <w:rFonts w:ascii="Calibri Light" w:hAnsi="Calibri Light" w:cs="Calibri Light"/>
          <w:szCs w:val="24"/>
        </w:rPr>
        <w:t>.</w:t>
      </w:r>
    </w:p>
    <w:p w14:paraId="52D7A994" w14:textId="2889A9F3" w:rsidR="002F35B6" w:rsidRDefault="00452114" w:rsidP="00951279">
      <w:pPr>
        <w:spacing w:after="160" w:line="360" w:lineRule="auto"/>
        <w:rPr>
          <w:rFonts w:ascii="Calibri Light" w:hAnsi="Calibri Light" w:cs="Calibri Light"/>
          <w:szCs w:val="24"/>
        </w:rPr>
      </w:pPr>
      <w:r>
        <w:rPr>
          <w:rFonts w:ascii="Calibri Light" w:hAnsi="Calibri Light" w:cs="Calibri Light"/>
          <w:szCs w:val="24"/>
        </w:rPr>
        <w:t>PdM</w:t>
      </w:r>
      <w:r w:rsidR="00F83F0D">
        <w:rPr>
          <w:rFonts w:ascii="Calibri Light" w:hAnsi="Calibri Light" w:cs="Calibri Light"/>
          <w:szCs w:val="24"/>
        </w:rPr>
        <w:t xml:space="preserve"> takes historical data of operations, analysing the trends, patterns and performance metrics of the equipment’s and infrastructure in use which helps to identify and pinpoint early warning signs of equipment degradation.</w:t>
      </w:r>
    </w:p>
    <w:p w14:paraId="6753FC58" w14:textId="6C84078A" w:rsidR="004A5BEE" w:rsidRDefault="004A5BEE" w:rsidP="00951279">
      <w:pPr>
        <w:spacing w:after="160" w:line="360" w:lineRule="auto"/>
        <w:rPr>
          <w:rFonts w:ascii="Calibri Light" w:hAnsi="Calibri Light" w:cs="Calibri Light"/>
          <w:szCs w:val="24"/>
        </w:rPr>
      </w:pPr>
      <w:r>
        <w:rPr>
          <w:rFonts w:ascii="Calibri Light" w:hAnsi="Calibri Light" w:cs="Calibri Light"/>
          <w:szCs w:val="24"/>
        </w:rPr>
        <w:t>The impact of predictive maintenance (</w:t>
      </w:r>
      <w:r w:rsidR="00452114">
        <w:rPr>
          <w:rFonts w:ascii="Calibri Light" w:hAnsi="Calibri Light" w:cs="Calibri Light"/>
          <w:szCs w:val="24"/>
        </w:rPr>
        <w:t>PdM</w:t>
      </w:r>
      <w:r>
        <w:rPr>
          <w:rFonts w:ascii="Calibri Light" w:hAnsi="Calibri Light" w:cs="Calibri Light"/>
          <w:szCs w:val="24"/>
        </w:rPr>
        <w:t>) across different sectors cannot be overstated particularly considering industries such as the manufacturing an industrial operation</w:t>
      </w:r>
      <w:r w:rsidR="00452114">
        <w:rPr>
          <w:rFonts w:ascii="Calibri Light" w:hAnsi="Calibri Light" w:cs="Calibri Light"/>
          <w:szCs w:val="24"/>
        </w:rPr>
        <w:t xml:space="preserve"> </w:t>
      </w:r>
      <w:r w:rsidR="00452114">
        <w:rPr>
          <w:rFonts w:ascii="Calibri Light" w:hAnsi="Calibri Light" w:cs="Calibri Light"/>
          <w:szCs w:val="24"/>
        </w:rPr>
        <w:fldChar w:fldCharType="begin"/>
      </w:r>
      <w:r w:rsidR="00452114">
        <w:rPr>
          <w:rFonts w:ascii="Calibri Light" w:hAnsi="Calibri Light" w:cs="Calibri Light"/>
          <w:szCs w:val="24"/>
        </w:rPr>
        <w:instrText xml:space="preserve"> ADDIN ZOTERO_ITEM CSL_CITATION {"citationID":"KQIQDtjc","properties":{"formattedCitation":"(Yan et al., 2017)","plainCitation":"(Yan et al., 2017)","noteIndex":0},"citationItems":[{"id":488,"uris":["http://zotero.org/users/14299107/items/GDATEJ8C"],"itemData":{"id":488,"type":"article-journal","abstract":"Industry 4.0 can make a factory smart by applying intelligent information processing approaches, communication systems, future-oriented techniques, and more. However, the high complexity, automation, and flexibility of an intelligent factory bring new challenges to reliability and safety. Industrial big data generated by multisource sensors, intercommunication within the system and external-related information, and so on, might provide new solutions for predictive maintenance to improve system reliability. This paper puts forth attributes of industrial big data processing and actively explores industrial big data processing-based predictive maintenance. A novel framework is proposed for structuring multisource heterogeneous information, characterizing structured data with consideration of the spatiotemporal property, and modeling invisible factors, which would make the production process transparent and eventually implement predictive maintenance on facilities and energy saving in the industry 4.0 era. The effectiveness of the proposed scheme was verified by analyzing multisource heterogeneous industrial data for the remaining life prediction of key components of machining equipment.","container-title":"IEEE Access","DOI":"10.1109/ACCESS.2017.2765544","ISSN":"2169-3536","note":"event-title: IEEE Access","page":"23484-23491","source":"IEEE Xplore","title":"Industrial Big Data in an Industry 4.0 Environment: Challenges, Schemes, and Applications for Predictive Maintenance","title-short":"Industrial Big Data in an Industry 4.0 Environment","volume":"5","author":[{"family":"Yan","given":"Jihong"},{"family":"Meng","given":"Yue"},{"family":"Lu","given":"Lei"},{"family":"Li","given":"Lin"}],"issued":{"date-parts":[["2017"]]}}}],"schema":"https://github.com/citation-style-language/schema/raw/master/csl-citation.json"} </w:instrText>
      </w:r>
      <w:r w:rsidR="00452114">
        <w:rPr>
          <w:rFonts w:ascii="Calibri Light" w:hAnsi="Calibri Light" w:cs="Calibri Light"/>
          <w:szCs w:val="24"/>
        </w:rPr>
        <w:fldChar w:fldCharType="separate"/>
      </w:r>
      <w:r w:rsidR="00762035" w:rsidRPr="00762035">
        <w:rPr>
          <w:rFonts w:ascii="Calibri Light" w:hAnsi="Calibri Light" w:cs="Calibri Light"/>
        </w:rPr>
        <w:t>(Yan et al., 2017)</w:t>
      </w:r>
      <w:r w:rsidR="00452114">
        <w:rPr>
          <w:rFonts w:ascii="Calibri Light" w:hAnsi="Calibri Light" w:cs="Calibri Light"/>
          <w:szCs w:val="24"/>
        </w:rPr>
        <w:fldChar w:fldCharType="end"/>
      </w:r>
      <w:r>
        <w:rPr>
          <w:rFonts w:ascii="Calibri Light" w:hAnsi="Calibri Light" w:cs="Calibri Light"/>
          <w:szCs w:val="24"/>
        </w:rPr>
        <w:t xml:space="preserve">. While </w:t>
      </w:r>
      <w:r w:rsidR="00452114">
        <w:rPr>
          <w:rFonts w:ascii="Calibri Light" w:hAnsi="Calibri Light" w:cs="Calibri Light"/>
          <w:szCs w:val="24"/>
        </w:rPr>
        <w:t>PdM</w:t>
      </w:r>
      <w:r>
        <w:rPr>
          <w:rFonts w:ascii="Calibri Light" w:hAnsi="Calibri Light" w:cs="Calibri Light"/>
          <w:szCs w:val="24"/>
        </w:rPr>
        <w:t xml:space="preserve"> is widely applicable to different settings such as hospitals, data centres, its significance reaches other sectors such as the metro train operations</w:t>
      </w:r>
      <w:r w:rsidR="007F6A64">
        <w:rPr>
          <w:rFonts w:ascii="Calibri Light" w:hAnsi="Calibri Light" w:cs="Calibri Light"/>
          <w:szCs w:val="24"/>
        </w:rPr>
        <w:t xml:space="preserve"> as</w:t>
      </w:r>
      <w:r>
        <w:rPr>
          <w:rFonts w:ascii="Calibri Light" w:hAnsi="Calibri Light" w:cs="Calibri Light"/>
          <w:szCs w:val="24"/>
        </w:rPr>
        <w:t xml:space="preserve"> by analysing</w:t>
      </w:r>
      <w:r w:rsidRPr="004A5BEE">
        <w:rPr>
          <w:rFonts w:ascii="Calibri Light" w:hAnsi="Calibri Light" w:cs="Calibri Light"/>
          <w:szCs w:val="24"/>
        </w:rPr>
        <w:t xml:space="preserve"> data </w:t>
      </w:r>
      <w:r w:rsidR="007F6A64">
        <w:rPr>
          <w:rFonts w:ascii="Calibri Light" w:hAnsi="Calibri Light" w:cs="Calibri Light"/>
          <w:szCs w:val="24"/>
        </w:rPr>
        <w:t xml:space="preserve">collected </w:t>
      </w:r>
      <w:r w:rsidRPr="004A5BEE">
        <w:rPr>
          <w:rFonts w:ascii="Calibri Light" w:hAnsi="Calibri Light" w:cs="Calibri Light"/>
          <w:szCs w:val="24"/>
        </w:rPr>
        <w:t xml:space="preserve">from critical components </w:t>
      </w:r>
      <w:r w:rsidR="007F6A64">
        <w:rPr>
          <w:rFonts w:ascii="Calibri Light" w:hAnsi="Calibri Light" w:cs="Calibri Light"/>
          <w:szCs w:val="24"/>
        </w:rPr>
        <w:t xml:space="preserve">in a metro rails </w:t>
      </w:r>
      <w:r w:rsidRPr="004A5BEE">
        <w:rPr>
          <w:rFonts w:ascii="Calibri Light" w:hAnsi="Calibri Light" w:cs="Calibri Light"/>
          <w:szCs w:val="24"/>
        </w:rPr>
        <w:t>like compressors in Air Production Units</w:t>
      </w:r>
      <w:r w:rsidR="007F6A64">
        <w:rPr>
          <w:rFonts w:ascii="Calibri Light" w:hAnsi="Calibri Light" w:cs="Calibri Light"/>
          <w:szCs w:val="24"/>
        </w:rPr>
        <w:t xml:space="preserve"> (</w:t>
      </w:r>
      <w:r w:rsidRPr="004A5BEE">
        <w:rPr>
          <w:rFonts w:ascii="Calibri Light" w:hAnsi="Calibri Light" w:cs="Calibri Light"/>
          <w:szCs w:val="24"/>
        </w:rPr>
        <w:t>APUs</w:t>
      </w:r>
      <w:r w:rsidR="007F6A64">
        <w:rPr>
          <w:rFonts w:ascii="Calibri Light" w:hAnsi="Calibri Light" w:cs="Calibri Light"/>
          <w:szCs w:val="24"/>
        </w:rPr>
        <w:t>)</w:t>
      </w:r>
      <w:r w:rsidRPr="004A5BEE">
        <w:rPr>
          <w:rFonts w:ascii="Calibri Light" w:hAnsi="Calibri Light" w:cs="Calibri Light"/>
          <w:szCs w:val="24"/>
        </w:rPr>
        <w:t>,</w:t>
      </w:r>
      <w:r w:rsidR="007F6A64">
        <w:rPr>
          <w:rFonts w:ascii="Calibri Light" w:hAnsi="Calibri Light" w:cs="Calibri Light"/>
          <w:szCs w:val="24"/>
        </w:rPr>
        <w:t xml:space="preserve"> </w:t>
      </w:r>
      <w:r w:rsidR="00452114">
        <w:rPr>
          <w:rFonts w:ascii="Calibri Light" w:hAnsi="Calibri Light" w:cs="Calibri Light"/>
          <w:szCs w:val="24"/>
        </w:rPr>
        <w:t>PdM</w:t>
      </w:r>
      <w:r w:rsidR="007F6A64">
        <w:rPr>
          <w:rFonts w:ascii="Calibri Light" w:hAnsi="Calibri Light" w:cs="Calibri Light"/>
          <w:szCs w:val="24"/>
        </w:rPr>
        <w:t xml:space="preserve"> techniques can be leveraged to</w:t>
      </w:r>
      <w:r w:rsidRPr="004A5BEE">
        <w:rPr>
          <w:rFonts w:ascii="Calibri Light" w:hAnsi="Calibri Light" w:cs="Calibri Light"/>
          <w:szCs w:val="24"/>
        </w:rPr>
        <w:t xml:space="preserve"> optimize performance and mitigate risk</w:t>
      </w:r>
      <w:r>
        <w:rPr>
          <w:rFonts w:ascii="Calibri Light" w:hAnsi="Calibri Light" w:cs="Calibri Light"/>
          <w:szCs w:val="24"/>
        </w:rPr>
        <w:t>.</w:t>
      </w:r>
    </w:p>
    <w:p w14:paraId="264E3A54" w14:textId="77777777" w:rsidR="004A5BEE" w:rsidRDefault="004A5BEE" w:rsidP="00951279">
      <w:pPr>
        <w:spacing w:after="160" w:line="360" w:lineRule="auto"/>
        <w:rPr>
          <w:rFonts w:ascii="Calibri Light" w:hAnsi="Calibri Light" w:cs="Calibri Light"/>
          <w:szCs w:val="24"/>
        </w:rPr>
      </w:pPr>
    </w:p>
    <w:p w14:paraId="0296851D" w14:textId="77777777" w:rsidR="001A6BFB" w:rsidRDefault="001A6BFB" w:rsidP="00951279">
      <w:pPr>
        <w:spacing w:after="160" w:line="360" w:lineRule="auto"/>
        <w:rPr>
          <w:rFonts w:ascii="Calibri Light" w:hAnsi="Calibri Light" w:cs="Calibri Light"/>
          <w:szCs w:val="24"/>
        </w:rPr>
      </w:pPr>
    </w:p>
    <w:p w14:paraId="7E291F97" w14:textId="4E890BD1" w:rsidR="004A5BEE" w:rsidRPr="004A5BEE" w:rsidRDefault="004A5BEE" w:rsidP="00951279">
      <w:pPr>
        <w:spacing w:after="160" w:line="360" w:lineRule="auto"/>
        <w:rPr>
          <w:rFonts w:ascii="Calibri Light" w:hAnsi="Calibri Light" w:cs="Calibri Light"/>
          <w:b/>
          <w:bCs/>
          <w:szCs w:val="24"/>
        </w:rPr>
      </w:pPr>
      <w:r w:rsidRPr="004A5BEE">
        <w:rPr>
          <w:rFonts w:ascii="Calibri Light" w:hAnsi="Calibri Light" w:cs="Calibri Light"/>
          <w:b/>
          <w:bCs/>
          <w:szCs w:val="24"/>
        </w:rPr>
        <w:lastRenderedPageBreak/>
        <w:t>Predictive Maintenance in Data centres.</w:t>
      </w:r>
    </w:p>
    <w:p w14:paraId="673E897E" w14:textId="0949A882" w:rsidR="002F35B6" w:rsidRDefault="007F6A64" w:rsidP="00951279">
      <w:pPr>
        <w:spacing w:after="160" w:line="360" w:lineRule="auto"/>
        <w:rPr>
          <w:rFonts w:ascii="Calibri Light" w:hAnsi="Calibri Light" w:cs="Calibri Light"/>
          <w:szCs w:val="24"/>
        </w:rPr>
      </w:pPr>
      <w:r>
        <w:rPr>
          <w:rFonts w:ascii="Calibri Light" w:hAnsi="Calibri Light" w:cs="Calibri Light"/>
          <w:szCs w:val="24"/>
        </w:rPr>
        <w:t>D</w:t>
      </w:r>
      <w:r w:rsidR="00F83F0D">
        <w:rPr>
          <w:rFonts w:ascii="Calibri Light" w:hAnsi="Calibri Light" w:cs="Calibri Light"/>
          <w:szCs w:val="24"/>
        </w:rPr>
        <w:t>ata centres which play a vital role in data collection, storage and processing</w:t>
      </w:r>
      <w:r>
        <w:rPr>
          <w:rFonts w:ascii="Calibri Light" w:hAnsi="Calibri Light" w:cs="Calibri Light"/>
          <w:szCs w:val="24"/>
        </w:rPr>
        <w:t>.</w:t>
      </w:r>
      <w:r w:rsidR="007A302D">
        <w:rPr>
          <w:rFonts w:ascii="Calibri Light" w:hAnsi="Calibri Light" w:cs="Calibri Light"/>
          <w:szCs w:val="24"/>
        </w:rPr>
        <w:t xml:space="preserve"> </w:t>
      </w:r>
      <w:r w:rsidR="00111370">
        <w:rPr>
          <w:rFonts w:ascii="Calibri Light" w:hAnsi="Calibri Light" w:cs="Calibri Light"/>
          <w:szCs w:val="24"/>
        </w:rPr>
        <w:t>R</w:t>
      </w:r>
      <w:r w:rsidR="007A302D">
        <w:rPr>
          <w:rFonts w:ascii="Calibri Light" w:hAnsi="Calibri Light" w:cs="Calibri Light"/>
          <w:szCs w:val="24"/>
        </w:rPr>
        <w:t xml:space="preserve">eliability of the performance of the hard drives being used in the data centres is important as </w:t>
      </w:r>
      <w:r>
        <w:rPr>
          <w:rFonts w:ascii="Calibri Light" w:hAnsi="Calibri Light" w:cs="Calibri Light"/>
          <w:szCs w:val="24"/>
        </w:rPr>
        <w:t>their</w:t>
      </w:r>
      <w:r w:rsidR="007A302D">
        <w:rPr>
          <w:rFonts w:ascii="Calibri Light" w:hAnsi="Calibri Light" w:cs="Calibri Light"/>
          <w:szCs w:val="24"/>
        </w:rPr>
        <w:t xml:space="preserve"> business is impacted by the </w:t>
      </w:r>
      <w:r w:rsidR="004A5BEE">
        <w:rPr>
          <w:rFonts w:ascii="Calibri Light" w:hAnsi="Calibri Light" w:cs="Calibri Light"/>
          <w:szCs w:val="24"/>
        </w:rPr>
        <w:t>efficiency</w:t>
      </w:r>
      <w:r w:rsidR="007A302D">
        <w:rPr>
          <w:rFonts w:ascii="Calibri Light" w:hAnsi="Calibri Light" w:cs="Calibri Light"/>
          <w:szCs w:val="24"/>
        </w:rPr>
        <w:t xml:space="preserve"> and continuity of usage of the hard drives</w:t>
      </w:r>
      <w:r>
        <w:rPr>
          <w:rFonts w:ascii="Calibri Light" w:hAnsi="Calibri Light" w:cs="Calibri Light"/>
          <w:szCs w:val="24"/>
        </w:rPr>
        <w:t>, thereby making regularly scheduled maintenance a priority to optimize performance and less downtime</w:t>
      </w:r>
      <w:r w:rsidR="00227C42">
        <w:rPr>
          <w:rFonts w:ascii="Calibri Light" w:hAnsi="Calibri Light" w:cs="Calibri Light"/>
          <w:szCs w:val="24"/>
        </w:rPr>
        <w:t xml:space="preserve"> </w:t>
      </w:r>
      <w:r w:rsidR="00227C42">
        <w:rPr>
          <w:rFonts w:ascii="Calibri Light" w:hAnsi="Calibri Light" w:cs="Calibri Light"/>
          <w:szCs w:val="24"/>
        </w:rPr>
        <w:fldChar w:fldCharType="begin"/>
      </w:r>
      <w:r w:rsidR="00227C42">
        <w:rPr>
          <w:rFonts w:ascii="Calibri Light" w:hAnsi="Calibri Light" w:cs="Calibri Light"/>
          <w:szCs w:val="24"/>
        </w:rPr>
        <w:instrText xml:space="preserve"> ADDIN ZOTERO_ITEM CSL_CITATION {"citationID":"Iw5Sm7ho","properties":{"formattedCitation":"(Amram et al., 2021a)","plainCitation":"(Amram et al., 2021a)","noteIndex":0},"citationItems":[{"id":284,"uris":["http://zotero.org/users/14299107/items/CE55I6TH"],"itemData":{"id":284,"type":"article-journal","container-title":"Machine Learning with Applications","DOI":"10.1016/j.mlwa.2021.100042","ISSN":"26668270","journalAbbreviation":"Machine Learning with Applications","language":"en","page":"100042","source":"DOI.org (Crossref)","title":"Interpretable predictive maintenance for hard drives","volume":"5","author":[{"family":"Amram","given":"Maxime"},{"family":"Dunn","given":"Jack"},{"family":"Toledano","given":"Jeremy J."},{"family":"Zhuo","given":"Ying Daisy"}],"issued":{"date-parts":[["2021",9]]}}}],"schema":"https://github.com/citation-style-language/schema/raw/master/csl-citation.json"} </w:instrText>
      </w:r>
      <w:r w:rsidR="00227C42">
        <w:rPr>
          <w:rFonts w:ascii="Calibri Light" w:hAnsi="Calibri Light" w:cs="Calibri Light"/>
          <w:szCs w:val="24"/>
        </w:rPr>
        <w:fldChar w:fldCharType="separate"/>
      </w:r>
      <w:r w:rsidR="00762035" w:rsidRPr="00762035">
        <w:rPr>
          <w:rFonts w:ascii="Calibri Light" w:hAnsi="Calibri Light" w:cs="Calibri Light"/>
        </w:rPr>
        <w:t>(Amram et al., 2021a)</w:t>
      </w:r>
      <w:r w:rsidR="00227C42">
        <w:rPr>
          <w:rFonts w:ascii="Calibri Light" w:hAnsi="Calibri Light" w:cs="Calibri Light"/>
          <w:szCs w:val="24"/>
        </w:rPr>
        <w:fldChar w:fldCharType="end"/>
      </w:r>
      <w:r>
        <w:rPr>
          <w:rFonts w:ascii="Calibri Light" w:hAnsi="Calibri Light" w:cs="Calibri Light"/>
          <w:szCs w:val="24"/>
        </w:rPr>
        <w:t xml:space="preserve">. </w:t>
      </w:r>
      <w:r w:rsidR="00452114">
        <w:rPr>
          <w:rFonts w:ascii="Calibri Light" w:hAnsi="Calibri Light" w:cs="Calibri Light"/>
          <w:szCs w:val="24"/>
        </w:rPr>
        <w:t>PdM</w:t>
      </w:r>
      <w:r>
        <w:rPr>
          <w:rFonts w:ascii="Calibri Light" w:hAnsi="Calibri Light" w:cs="Calibri Light"/>
          <w:szCs w:val="24"/>
        </w:rPr>
        <w:t xml:space="preserve"> in the context of data centres involves using </w:t>
      </w:r>
      <w:r w:rsidR="00111370">
        <w:rPr>
          <w:rFonts w:ascii="Calibri Light" w:hAnsi="Calibri Light" w:cs="Calibri Light"/>
          <w:szCs w:val="24"/>
        </w:rPr>
        <w:t>ML</w:t>
      </w:r>
      <w:r>
        <w:rPr>
          <w:rFonts w:ascii="Calibri Light" w:hAnsi="Calibri Light" w:cs="Calibri Light"/>
          <w:szCs w:val="24"/>
        </w:rPr>
        <w:t xml:space="preserve"> models to monitor and predict the health of the hard drive components, thereby preventing equipment failures</w:t>
      </w:r>
      <w:r w:rsidR="00227C42">
        <w:rPr>
          <w:rFonts w:ascii="Calibri Light" w:hAnsi="Calibri Light" w:cs="Calibri Light"/>
          <w:szCs w:val="24"/>
        </w:rPr>
        <w:t xml:space="preserve"> </w:t>
      </w:r>
      <w:r w:rsidR="00227C42">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re6f5M3A","properties":{"formattedCitation":"(Dwork et al., 2012)","plainCitation":"(Dwork et al., 2012)","noteIndex":0},"citationItems":[{"id":"vi6JlvaU/St5gQSfY","uris":["http://zotero.org/users/local/VP0RxsYe/items/UZHWKHYZ"],"itemData":{"id":"i9YMsmNW/pmqsBaQC","type":"paper-conference","container-title":"Proceedings of the 3rd Innovations in Theoretical Computer Science Conference","DOI":"10.1145/2090236.2090255","event-place":"Cambridge Massachusetts","event-title":"ITCS '12: Innovations in Theoretical Computer Science","ISBN":"978-1-4503-1115-1","language":"en","page":"214-226","publisher":"ACM","publisher-place":"Cambridge Massachusetts","source":"DOI.org (Crossref)","title":"Fairness through awareness","URL":"https://dl.acm.org/doi/10.1145/2090236.2090255","author":[{"family":"Dwork","given":"Cynthia"},{"family":"Hardt","given":"Moritz"},{"family":"Pitassi","given":"Toniann"},{"family":"Reingold","given":"Omer"},{"family":"Zemel","given":"Richard"}],"accessed":{"date-parts":[["2024",3,14]]},"issued":{"date-parts":[["2012",1,8]]}}}],"schema":"https://github.com/citation-style-language/schema/raw/master/csl-citation.json"} </w:instrText>
      </w:r>
      <w:r w:rsidR="00227C42">
        <w:rPr>
          <w:rFonts w:ascii="Calibri Light" w:hAnsi="Calibri Light" w:cs="Calibri Light"/>
          <w:szCs w:val="24"/>
        </w:rPr>
        <w:fldChar w:fldCharType="separate"/>
      </w:r>
      <w:r w:rsidR="00762035" w:rsidRPr="00762035">
        <w:rPr>
          <w:rFonts w:ascii="Calibri Light" w:hAnsi="Calibri Light" w:cs="Calibri Light"/>
        </w:rPr>
        <w:t>(Dwork et al., 2012)</w:t>
      </w:r>
      <w:r w:rsidR="00227C42">
        <w:rPr>
          <w:rFonts w:ascii="Calibri Light" w:hAnsi="Calibri Light" w:cs="Calibri Light"/>
          <w:szCs w:val="24"/>
        </w:rPr>
        <w:fldChar w:fldCharType="end"/>
      </w:r>
      <w:r w:rsidR="00227C42">
        <w:rPr>
          <w:rFonts w:ascii="Calibri Light" w:hAnsi="Calibri Light" w:cs="Calibri Light"/>
          <w:szCs w:val="24"/>
        </w:rPr>
        <w:t xml:space="preserve">, </w:t>
      </w:r>
      <w:r w:rsidR="00227C42">
        <w:rPr>
          <w:rFonts w:ascii="Calibri Light" w:hAnsi="Calibri Light" w:cs="Calibri Light"/>
          <w:szCs w:val="24"/>
        </w:rPr>
        <w:fldChar w:fldCharType="begin"/>
      </w:r>
      <w:r w:rsidR="00227C42">
        <w:rPr>
          <w:rFonts w:ascii="Calibri Light" w:hAnsi="Calibri Light" w:cs="Calibri Light"/>
          <w:szCs w:val="24"/>
        </w:rPr>
        <w:instrText xml:space="preserve"> ADDIN ZOTERO_ITEM CSL_CITATION {"citationID":"ttXhd7ek","properties":{"formattedCitation":"(Copeland et al., 2015)","plainCitation":"(Copeland et al., 2015)","noteIndex":0},"citationItems":[{"id":57,"uris":["http://zotero.org/users/14299107/items/EQRVQC5Q"],"itemData":{"id":57,"type":"book","call-number":"MLCM 2018/40498 (Q)","collection-title":"The expert's voice in Microsoft Azure","event-place":"New York, NY","ISBN":"978-1-4842-1044-4","number-of-pages":"426","publisher":"Apress","publisher-place":"New York, NY","source":"Library of Congress ISBN","title":"Microsoft Azure: planning, deploying, and managing your data center in the cloud","title-short":"Microsoft Azure","author":[{"family":"Copeland","given":"Marshall"},{"family":"Soh","given":"Julian"},{"family":"Puca","given":"Anthony"},{"family":"Manning","given":"Mike"},{"family":"Gollob","given":"David"}],"issued":{"date-parts":[["2015"]]}}}],"schema":"https://github.com/citation-style-language/schema/raw/master/csl-citation.json"} </w:instrText>
      </w:r>
      <w:r w:rsidR="00227C42">
        <w:rPr>
          <w:rFonts w:ascii="Calibri Light" w:hAnsi="Calibri Light" w:cs="Calibri Light"/>
          <w:szCs w:val="24"/>
        </w:rPr>
        <w:fldChar w:fldCharType="separate"/>
      </w:r>
      <w:r w:rsidR="00762035" w:rsidRPr="00762035">
        <w:rPr>
          <w:rFonts w:ascii="Calibri Light" w:hAnsi="Calibri Light" w:cs="Calibri Light"/>
        </w:rPr>
        <w:t>(Copeland et al., 2015)</w:t>
      </w:r>
      <w:r w:rsidR="00227C42">
        <w:rPr>
          <w:rFonts w:ascii="Calibri Light" w:hAnsi="Calibri Light" w:cs="Calibri Light"/>
          <w:szCs w:val="24"/>
        </w:rPr>
        <w:fldChar w:fldCharType="end"/>
      </w:r>
      <w:r>
        <w:rPr>
          <w:rFonts w:ascii="Calibri Light" w:hAnsi="Calibri Light" w:cs="Calibri Light"/>
          <w:szCs w:val="24"/>
        </w:rPr>
        <w:t>.</w:t>
      </w:r>
    </w:p>
    <w:p w14:paraId="2B5AD61C" w14:textId="77777777" w:rsidR="007F6A64" w:rsidRDefault="007F6A64" w:rsidP="00951279">
      <w:pPr>
        <w:spacing w:after="160" w:line="360" w:lineRule="auto"/>
        <w:rPr>
          <w:rFonts w:ascii="Calibri Light" w:hAnsi="Calibri Light" w:cs="Calibri Light"/>
          <w:szCs w:val="24"/>
        </w:rPr>
      </w:pPr>
    </w:p>
    <w:p w14:paraId="3B6DD13D" w14:textId="40CD667C" w:rsidR="007F6A64" w:rsidRDefault="007F6A64" w:rsidP="00951279">
      <w:pPr>
        <w:spacing w:after="160" w:line="360" w:lineRule="auto"/>
        <w:rPr>
          <w:rFonts w:ascii="Calibri Light" w:hAnsi="Calibri Light" w:cs="Calibri Light"/>
          <w:b/>
          <w:bCs/>
          <w:szCs w:val="24"/>
        </w:rPr>
      </w:pPr>
      <w:r w:rsidRPr="007F6A64">
        <w:rPr>
          <w:rFonts w:ascii="Calibri Light" w:hAnsi="Calibri Light" w:cs="Calibri Light"/>
          <w:b/>
          <w:bCs/>
          <w:szCs w:val="24"/>
        </w:rPr>
        <w:t>Predictive Maintenance in Metro Rails</w:t>
      </w:r>
    </w:p>
    <w:p w14:paraId="41300EBD" w14:textId="58931461" w:rsidR="007F6A64" w:rsidRDefault="00136BD6" w:rsidP="00951279">
      <w:pPr>
        <w:spacing w:after="160" w:line="360" w:lineRule="auto"/>
        <w:rPr>
          <w:rFonts w:ascii="Calibri Light" w:hAnsi="Calibri Light" w:cs="Calibri Light"/>
          <w:szCs w:val="24"/>
        </w:rPr>
      </w:pPr>
      <w:r>
        <w:rPr>
          <w:rFonts w:ascii="Calibri Light" w:hAnsi="Calibri Light" w:cs="Calibri Light"/>
          <w:szCs w:val="24"/>
        </w:rPr>
        <w:t>Urban means of transportation such as the metro rail which is a major source of transportation in the United Kingdom is another similar business to the data centres. Metro rails are known for their high frequency, and capacity services connection one part of the city to another part which helps reduce traffic congestion and pollution.</w:t>
      </w:r>
    </w:p>
    <w:p w14:paraId="487CA515" w14:textId="318F939A" w:rsidR="00136BD6" w:rsidRDefault="00136BD6" w:rsidP="00951279">
      <w:pPr>
        <w:spacing w:after="160" w:line="360" w:lineRule="auto"/>
        <w:rPr>
          <w:rFonts w:ascii="Calibri Light" w:hAnsi="Calibri Light" w:cs="Calibri Light"/>
          <w:szCs w:val="24"/>
        </w:rPr>
      </w:pPr>
      <w:r>
        <w:rPr>
          <w:rFonts w:ascii="Calibri Light" w:hAnsi="Calibri Light" w:cs="Calibri Light"/>
          <w:szCs w:val="24"/>
        </w:rPr>
        <w:t xml:space="preserve">Just like the data centres, </w:t>
      </w:r>
      <w:r w:rsidRPr="007F6A64">
        <w:rPr>
          <w:rFonts w:ascii="Calibri Light" w:hAnsi="Calibri Light" w:cs="Calibri Light"/>
          <w:szCs w:val="24"/>
        </w:rPr>
        <w:t>Metro train systems</w:t>
      </w:r>
      <w:r>
        <w:rPr>
          <w:rFonts w:ascii="Calibri Light" w:hAnsi="Calibri Light" w:cs="Calibri Light"/>
          <w:szCs w:val="24"/>
        </w:rPr>
        <w:t xml:space="preserve"> depend on the seamless operation of the components of their system.</w:t>
      </w:r>
      <w:r w:rsidR="005B2073">
        <w:rPr>
          <w:rFonts w:ascii="Calibri Light" w:hAnsi="Calibri Light" w:cs="Calibri Light"/>
          <w:szCs w:val="24"/>
        </w:rPr>
        <w:t xml:space="preserve"> It is important to ensure there is a regularly scheduled maintenance for metro</w:t>
      </w:r>
      <w:r w:rsidR="00111370">
        <w:rPr>
          <w:rFonts w:ascii="Calibri Light" w:hAnsi="Calibri Light" w:cs="Calibri Light"/>
          <w:szCs w:val="24"/>
        </w:rPr>
        <w:t xml:space="preserve"> rails</w:t>
      </w:r>
      <w:r w:rsidR="005B2073">
        <w:rPr>
          <w:rFonts w:ascii="Calibri Light" w:hAnsi="Calibri Light" w:cs="Calibri Light"/>
          <w:szCs w:val="24"/>
        </w:rPr>
        <w:t xml:space="preserve"> systems to ensure</w:t>
      </w:r>
      <w:r w:rsidR="00111370">
        <w:rPr>
          <w:rFonts w:ascii="Calibri Light" w:hAnsi="Calibri Light" w:cs="Calibri Light"/>
          <w:szCs w:val="24"/>
        </w:rPr>
        <w:t xml:space="preserve"> its welfare</w:t>
      </w:r>
      <w:r w:rsidR="005B2073">
        <w:rPr>
          <w:rFonts w:ascii="Calibri Light" w:hAnsi="Calibri Light" w:cs="Calibri Light"/>
          <w:szCs w:val="24"/>
        </w:rPr>
        <w:t xml:space="preserve"> </w:t>
      </w:r>
      <w:r w:rsidR="00AD1199">
        <w:rPr>
          <w:rFonts w:ascii="Calibri Light" w:hAnsi="Calibri Light" w:cs="Calibri Light"/>
          <w:szCs w:val="24"/>
        </w:rPr>
        <w:t>and reliability</w:t>
      </w:r>
      <w:r w:rsidR="005B2073">
        <w:rPr>
          <w:rFonts w:ascii="Calibri Light" w:hAnsi="Calibri Light" w:cs="Calibri Light"/>
          <w:szCs w:val="24"/>
        </w:rPr>
        <w:t xml:space="preserve">. The implementation of a </w:t>
      </w:r>
      <w:r w:rsidR="00452114">
        <w:rPr>
          <w:rFonts w:ascii="Calibri Light" w:hAnsi="Calibri Light" w:cs="Calibri Light"/>
          <w:szCs w:val="24"/>
        </w:rPr>
        <w:t>PdM</w:t>
      </w:r>
      <w:r w:rsidR="005B2073">
        <w:rPr>
          <w:rFonts w:ascii="Calibri Light" w:hAnsi="Calibri Light" w:cs="Calibri Light"/>
          <w:szCs w:val="24"/>
        </w:rPr>
        <w:t xml:space="preserve"> system will ensure the smooth running of the rails which can enhance the reliability of the critical components such as the APU and minimize downtimes</w:t>
      </w:r>
      <w:r w:rsidR="00CD41C9">
        <w:rPr>
          <w:rFonts w:ascii="Calibri Light" w:hAnsi="Calibri Light" w:cs="Calibri Light"/>
          <w:szCs w:val="24"/>
        </w:rPr>
        <w:t xml:space="preserve"> </w:t>
      </w:r>
      <w:r w:rsidR="00CD41C9">
        <w:rPr>
          <w:rFonts w:ascii="Calibri Light" w:hAnsi="Calibri Light" w:cs="Calibri Light"/>
          <w:szCs w:val="24"/>
        </w:rPr>
        <w:fldChar w:fldCharType="begin"/>
      </w:r>
      <w:r w:rsidR="00762035">
        <w:rPr>
          <w:rFonts w:ascii="Calibri Light" w:hAnsi="Calibri Light" w:cs="Calibri Light"/>
          <w:szCs w:val="24"/>
        </w:rPr>
        <w:instrText xml:space="preserve"> ADDIN ZOTERO_ITEM CSL_CITATION {"citationID":"bywXOh4p","properties":{"formattedCitation":"(Davari, Veloso, R. P. Ribeiro, et al., 2021)","plainCitation":"(Davari, Veloso, R. P. Ribeiro, et al., 2021)","noteIndex":0},"citationItems":[{"id":482,"uris":["http://zotero.org/users/14299107/items/M6YHPYFD"],"itemData":{"id":482,"type":"paper-conference","abstract":"Predictive maintenance methods assist early detection of failures and errors in machinery before they reach critical stages. This study proposes a data-driven predictive maintenance framework for the air production unit (APU) system of a train of Metro do Porto by deep learning based on a sparse autoencoder (SAE) network that efficiently detects abnormal data and considerably reduces the false alarm rate. Several analog and digital sensors installed on the APU system allow the detection of behavioral changes and deviations from the normal pattern by analyzing the collected data. We implemented two versions of the SAE network in which we inputted analog sensors data and digital sensors data, and the experimental results show that the failures due to air leakage problems are predicted by analog sensors data while other types of failures are identified by digital sensors data. A low pass filter is applied to the output of the SAE network, and a sequence of abnormal data is used as an alarm for the APU system failure. Performance indicators of the SAE network with digital sensors data, in terms of F1 Score, Recall, and Precision, are respectively, about 33.6%, 42%, and 28% better than those of the SAE network with analog sensors data. For comparison purposes, we also implemented a variational autoencoder (VAE). The results show that SAE performance is better than that of VAE by 14%, 77%, and 37% respectively, for Recall, Precision and F1 Score.","container-title":"2021 IEEE 8th International Conference on Data Science and Advanced Analytics (DSAA)","DOI":"10.1109/DSAA53316.2021.9564181","event-place":"Porto, Portugal","event-title":"2021 IEEE 8th International Conference on Data Science and Advanced Analytics (DSAA)","ISBN":"978-1-66542-099-0","license":"https://ieeexplore.ieee.org/Xplorehelp/downloads/license-information/IEEE.html","page":"1-10","publisher":"IEEE","publisher-place":"Porto, Portugal","source":"DOI.org (Crossref)","title":"Predictive maintenance based on anomaly detection using deep learning for air production unit in the railway industry","URL":"https://ieeexplore.ieee.org/document/9564181/","author":[{"family":"Davari","given":"Narjes"},{"family":"Veloso","given":"Bruno"},{"family":"Ribeiro","given":"Rita P."},{"family":"Pereira","given":"Pedro Mota"},{"family":"Gama","given":"Joao"}],"accessed":{"date-parts":[["2024",8,27]]},"issued":{"date-parts":[["2021",10,6]]}}}],"schema":"https://github.com/citation-style-language/schema/raw/master/csl-citation.json"} </w:instrText>
      </w:r>
      <w:r w:rsidR="00CD41C9">
        <w:rPr>
          <w:rFonts w:ascii="Calibri Light" w:hAnsi="Calibri Light" w:cs="Calibri Light"/>
          <w:szCs w:val="24"/>
        </w:rPr>
        <w:fldChar w:fldCharType="separate"/>
      </w:r>
      <w:r w:rsidR="00762035" w:rsidRPr="00762035">
        <w:rPr>
          <w:rFonts w:ascii="Calibri Light" w:hAnsi="Calibri Light" w:cs="Calibri Light"/>
        </w:rPr>
        <w:t>(Davari, Veloso, R. P. Ribeiro, et al., 2021)</w:t>
      </w:r>
      <w:r w:rsidR="00CD41C9">
        <w:rPr>
          <w:rFonts w:ascii="Calibri Light" w:hAnsi="Calibri Light" w:cs="Calibri Light"/>
          <w:szCs w:val="24"/>
        </w:rPr>
        <w:fldChar w:fldCharType="end"/>
      </w:r>
      <w:r w:rsidR="00CD41C9">
        <w:rPr>
          <w:rFonts w:ascii="Calibri Light" w:hAnsi="Calibri Light" w:cs="Calibri Light"/>
          <w:szCs w:val="24"/>
        </w:rPr>
        <w:t xml:space="preserve">, </w:t>
      </w:r>
      <w:r w:rsidR="00CD41C9">
        <w:rPr>
          <w:rFonts w:ascii="Calibri Light" w:hAnsi="Calibri Light" w:cs="Calibri Light"/>
          <w:szCs w:val="24"/>
        </w:rPr>
        <w:fldChar w:fldCharType="begin"/>
      </w:r>
      <w:r w:rsidR="00CD41C9">
        <w:rPr>
          <w:rFonts w:ascii="Calibri Light" w:hAnsi="Calibri Light" w:cs="Calibri Light"/>
          <w:szCs w:val="24"/>
        </w:rPr>
        <w:instrText xml:space="preserve"> ADDIN ZOTERO_ITEM CSL_CITATION {"citationID":"DFaS9VRk","properties":{"formattedCitation":"(Veloso et al., 2022)","plainCitation":"(Veloso et al., 2022)","noteIndex":0},"citationItems":[{"id":484,"uris":["http://zotero.org/users/14299107/items/RKQLL4XV"],"itemData":{"id":484,"type":"article-journal","abstract":"The paper describes the MetroPT data set, an outcome of a Predictive Maintenance project with an urban metro public transportation service in Porto, Portugal. The data was collected in 2022 to develop machine learning methods for online anomaly detection and failure prediction. Several analog sensor signals (pressure, temperature, current consumption), digital signals (control signals, discrete signals), and GPS information (latitude, longitude, and speed) provide a framework that can be easily used and help the development of new machine learning methods. This dataset contains some interesting characteristics and can be a good benchmark for predictive maintenance models.","container-title":"Scientific Data","DOI":"10.1038/s41597-022-01877-3","ISSN":"2052-4463","issue":"1","journalAbbreviation":"Sci Data","language":"en","page":"764","source":"DOI.org (Crossref)","title":"The MetroPT dataset for predictive maintenance","volume":"9","author":[{"family":"Veloso","given":"Bruno"},{"family":"Ribeiro","given":"Rita P."},{"family":"Gama","given":"João"},{"family":"Pereira","given":"Pedro Mota"}],"issued":{"date-parts":[["2022",12,13]]}}}],"schema":"https://github.com/citation-style-language/schema/raw/master/csl-citation.json"} </w:instrText>
      </w:r>
      <w:r w:rsidR="00CD41C9">
        <w:rPr>
          <w:rFonts w:ascii="Calibri Light" w:hAnsi="Calibri Light" w:cs="Calibri Light"/>
          <w:szCs w:val="24"/>
        </w:rPr>
        <w:fldChar w:fldCharType="separate"/>
      </w:r>
      <w:r w:rsidR="00762035" w:rsidRPr="00762035">
        <w:rPr>
          <w:rFonts w:ascii="Calibri Light" w:hAnsi="Calibri Light" w:cs="Calibri Light"/>
        </w:rPr>
        <w:t>(Veloso et al., 2022)</w:t>
      </w:r>
      <w:r w:rsidR="00CD41C9">
        <w:rPr>
          <w:rFonts w:ascii="Calibri Light" w:hAnsi="Calibri Light" w:cs="Calibri Light"/>
          <w:szCs w:val="24"/>
        </w:rPr>
        <w:fldChar w:fldCharType="end"/>
      </w:r>
      <w:r w:rsidR="00200B72">
        <w:rPr>
          <w:rFonts w:ascii="Calibri Light" w:hAnsi="Calibri Light" w:cs="Calibri Light"/>
          <w:szCs w:val="24"/>
        </w:rPr>
        <w:t xml:space="preserve">, </w:t>
      </w:r>
      <w:r w:rsidR="00200B72">
        <w:rPr>
          <w:rFonts w:ascii="Calibri Light" w:hAnsi="Calibri Light" w:cs="Calibri Light"/>
          <w:szCs w:val="24"/>
        </w:rPr>
        <w:fldChar w:fldCharType="begin"/>
      </w:r>
      <w:r w:rsidR="00200B72">
        <w:rPr>
          <w:rFonts w:ascii="Calibri Light" w:hAnsi="Calibri Light" w:cs="Calibri Light"/>
          <w:szCs w:val="24"/>
        </w:rPr>
        <w:instrText xml:space="preserve"> ADDIN ZOTERO_ITEM CSL_CITATION {"citationID":"C2i54JRr","properties":{"formattedCitation":"(Budai et al., 2006)","plainCitation":"(Budai et al., 2006)","noteIndex":0},"citationItems":[{"id":486,"uris":["http://zotero.org/users/14299107/items/ECNBHJDY"],"itemData":{"id":486,"type":"article-journal","container-title":"Journal of the Operational Research Society","DOI":"10.1057/palgrave.jors.2602085","ISSN":"0160-5682, 1476-9360","issue":"9","journalAbbreviation":"Journal of the Operational Research Society","language":"en","license":"http://www.springer.com/tdm","page":"1035-1044","source":"DOI.org (Crossref)","title":"Scheduling preventive railway maintenance activities","volume":"57","author":[{"family":"Budai","given":"G"},{"family":"Huisman","given":"D"},{"family":"Dekker","given":"R"}],"issued":{"date-parts":[["2006",9]]}}}],"schema":"https://github.com/citation-style-language/schema/raw/master/csl-citation.json"} </w:instrText>
      </w:r>
      <w:r w:rsidR="00200B72">
        <w:rPr>
          <w:rFonts w:ascii="Calibri Light" w:hAnsi="Calibri Light" w:cs="Calibri Light"/>
          <w:szCs w:val="24"/>
        </w:rPr>
        <w:fldChar w:fldCharType="separate"/>
      </w:r>
      <w:r w:rsidR="00762035" w:rsidRPr="00762035">
        <w:rPr>
          <w:rFonts w:ascii="Calibri Light" w:hAnsi="Calibri Light" w:cs="Calibri Light"/>
        </w:rPr>
        <w:t>(Budai et al., 2006)</w:t>
      </w:r>
      <w:r w:rsidR="00200B72">
        <w:rPr>
          <w:rFonts w:ascii="Calibri Light" w:hAnsi="Calibri Light" w:cs="Calibri Light"/>
          <w:szCs w:val="24"/>
        </w:rPr>
        <w:fldChar w:fldCharType="end"/>
      </w:r>
      <w:r w:rsidR="005B2073">
        <w:rPr>
          <w:rFonts w:ascii="Calibri Light" w:hAnsi="Calibri Light" w:cs="Calibri Light"/>
          <w:szCs w:val="24"/>
        </w:rPr>
        <w:t>.</w:t>
      </w:r>
    </w:p>
    <w:p w14:paraId="29C878DB" w14:textId="1FD83344" w:rsidR="002F35B6" w:rsidRDefault="005B2073" w:rsidP="00951279">
      <w:pPr>
        <w:spacing w:after="160" w:line="360" w:lineRule="auto"/>
        <w:rPr>
          <w:rFonts w:ascii="Calibri Light" w:hAnsi="Calibri Light" w:cs="Calibri Light"/>
          <w:szCs w:val="24"/>
        </w:rPr>
      </w:pPr>
      <w:r>
        <w:rPr>
          <w:rFonts w:ascii="Calibri Light" w:hAnsi="Calibri Light" w:cs="Calibri Light"/>
          <w:szCs w:val="24"/>
        </w:rPr>
        <w:t>T</w:t>
      </w:r>
      <w:r w:rsidR="00136BD6">
        <w:rPr>
          <w:rFonts w:ascii="Calibri Light" w:hAnsi="Calibri Light" w:cs="Calibri Light"/>
          <w:szCs w:val="24"/>
        </w:rPr>
        <w:t>he Air Production Unit</w:t>
      </w:r>
      <w:r>
        <w:rPr>
          <w:rFonts w:ascii="Calibri Light" w:hAnsi="Calibri Light" w:cs="Calibri Light"/>
          <w:szCs w:val="24"/>
        </w:rPr>
        <w:t xml:space="preserve"> (APU)</w:t>
      </w:r>
      <w:r w:rsidR="00136BD6">
        <w:rPr>
          <w:rFonts w:ascii="Calibri Light" w:hAnsi="Calibri Light" w:cs="Calibri Light"/>
          <w:szCs w:val="24"/>
        </w:rPr>
        <w:t xml:space="preserve"> in metro trains which play a crucial role in maintaining the needed air pressure for different pneumatic systems</w:t>
      </w:r>
      <w:r>
        <w:rPr>
          <w:rFonts w:ascii="Calibri Light" w:hAnsi="Calibri Light" w:cs="Calibri Light"/>
          <w:szCs w:val="24"/>
        </w:rPr>
        <w:t>, thus</w:t>
      </w:r>
      <w:r w:rsidR="00136BD6">
        <w:rPr>
          <w:rFonts w:ascii="Calibri Light" w:hAnsi="Calibri Light" w:cs="Calibri Light"/>
          <w:szCs w:val="24"/>
        </w:rPr>
        <w:t xml:space="preserve"> any damage to the APU can lead to a significant downtime in operation or loss of business</w:t>
      </w:r>
      <w:r w:rsidR="00136BD6" w:rsidRPr="007F6A64">
        <w:rPr>
          <w:rFonts w:ascii="Calibri Light" w:hAnsi="Calibri Light" w:cs="Calibri Light"/>
          <w:szCs w:val="24"/>
        </w:rPr>
        <w:t>.</w:t>
      </w:r>
    </w:p>
    <w:p w14:paraId="476367A1" w14:textId="2E0A1B56" w:rsidR="001C1623" w:rsidRPr="0067577C" w:rsidRDefault="00BE222D" w:rsidP="00951279">
      <w:pPr>
        <w:spacing w:after="160" w:line="360" w:lineRule="auto"/>
        <w:rPr>
          <w:rFonts w:ascii="Calibri Light" w:hAnsi="Calibri Light" w:cs="Calibri Light"/>
          <w:szCs w:val="24"/>
        </w:rPr>
      </w:pPr>
      <w:r w:rsidRPr="00BE222D">
        <w:rPr>
          <w:rFonts w:ascii="Calibri Light" w:hAnsi="Calibri Light" w:cs="Calibri Light"/>
          <w:szCs w:val="24"/>
        </w:rPr>
        <w:t xml:space="preserve">This document seeks to tackle the challenges by developing an Equipment Lifecyle Management System (ELM) that leverages on predictive maintenance using </w:t>
      </w:r>
      <w:r w:rsidR="00111370">
        <w:rPr>
          <w:rFonts w:ascii="Calibri Light" w:hAnsi="Calibri Light" w:cs="Calibri Light"/>
          <w:szCs w:val="24"/>
        </w:rPr>
        <w:t>ML and DL</w:t>
      </w:r>
      <w:r w:rsidRPr="00BE222D">
        <w:rPr>
          <w:rFonts w:ascii="Calibri Light" w:hAnsi="Calibri Light" w:cs="Calibri Light"/>
          <w:szCs w:val="24"/>
        </w:rPr>
        <w:t xml:space="preserve"> techniques. Th</w:t>
      </w:r>
      <w:r w:rsidR="00111370">
        <w:rPr>
          <w:rFonts w:ascii="Calibri Light" w:hAnsi="Calibri Light" w:cs="Calibri Light"/>
          <w:szCs w:val="24"/>
        </w:rPr>
        <w:t xml:space="preserve">is </w:t>
      </w:r>
      <w:r w:rsidR="00545428">
        <w:rPr>
          <w:rFonts w:ascii="Calibri Light" w:hAnsi="Calibri Light" w:cs="Calibri Light"/>
          <w:szCs w:val="24"/>
        </w:rPr>
        <w:t xml:space="preserve">document </w:t>
      </w:r>
      <w:r w:rsidR="00545428" w:rsidRPr="00BE222D">
        <w:rPr>
          <w:rFonts w:ascii="Calibri Light" w:hAnsi="Calibri Light" w:cs="Calibri Light"/>
          <w:szCs w:val="24"/>
        </w:rPr>
        <w:t>focuses</w:t>
      </w:r>
      <w:r w:rsidRPr="00BE222D">
        <w:rPr>
          <w:rFonts w:ascii="Calibri Light" w:hAnsi="Calibri Light" w:cs="Calibri Light"/>
          <w:szCs w:val="24"/>
        </w:rPr>
        <w:t xml:space="preserve"> on proactively identifying potential failures and ensuring regular maintenance is scheduled to prevent the failures of the equipment’s</w:t>
      </w:r>
      <w:r>
        <w:rPr>
          <w:rFonts w:ascii="Calibri Light" w:hAnsi="Calibri Light" w:cs="Calibri Light"/>
          <w:szCs w:val="24"/>
        </w:rPr>
        <w:t>.</w:t>
      </w:r>
    </w:p>
    <w:p w14:paraId="0A4A9AB2" w14:textId="1107F2E0" w:rsidR="00440372" w:rsidRPr="008166FE" w:rsidRDefault="0016552C" w:rsidP="00951279">
      <w:pPr>
        <w:pStyle w:val="Heading2"/>
      </w:pPr>
      <w:bookmarkStart w:id="9" w:name="_Toc176813623"/>
      <w:r w:rsidRPr="001B1EEC">
        <w:lastRenderedPageBreak/>
        <w:t xml:space="preserve">1.2 Problem </w:t>
      </w:r>
      <w:r w:rsidR="00991579" w:rsidRPr="001B1EEC">
        <w:t>Statement</w:t>
      </w:r>
      <w:bookmarkEnd w:id="9"/>
      <w:r w:rsidR="00991579">
        <w:t xml:space="preserve"> </w:t>
      </w:r>
    </w:p>
    <w:p w14:paraId="08C239C5" w14:textId="5CAB9396" w:rsidR="00773190" w:rsidRDefault="007A3E51" w:rsidP="00951279">
      <w:pPr>
        <w:spacing w:after="160" w:line="360" w:lineRule="auto"/>
        <w:rPr>
          <w:rFonts w:ascii="Calibri Light" w:hAnsi="Calibri Light" w:cs="Calibri Light"/>
          <w:szCs w:val="24"/>
        </w:rPr>
      </w:pPr>
      <w:r>
        <w:rPr>
          <w:rFonts w:ascii="Calibri Light" w:hAnsi="Calibri Light" w:cs="Calibri Light"/>
          <w:szCs w:val="24"/>
        </w:rPr>
        <w:t xml:space="preserve">Asset Lifecycle Management (ALM) is a major discipline involving a structured set of activities to be performed by an organization in managing its assets and their respective performance, trends, and associated risks. The use of ALM aims to provide maximum derivation of value from the assets in use such as its equipment’s and infrastructure. </w:t>
      </w:r>
      <w:r w:rsidR="00223057">
        <w:rPr>
          <w:rFonts w:ascii="Calibri Light" w:hAnsi="Calibri Light" w:cs="Calibri Light"/>
          <w:szCs w:val="24"/>
        </w:rPr>
        <w:t>However, many organizations</w:t>
      </w:r>
      <w:r w:rsidR="006B3219">
        <w:rPr>
          <w:rFonts w:ascii="Calibri Light" w:hAnsi="Calibri Light" w:cs="Calibri Light"/>
          <w:szCs w:val="24"/>
        </w:rPr>
        <w:t xml:space="preserve"> such as the data centres, metro rail companies, industrial </w:t>
      </w:r>
      <w:r w:rsidR="00223057">
        <w:rPr>
          <w:rFonts w:ascii="Calibri Light" w:hAnsi="Calibri Light" w:cs="Calibri Light"/>
          <w:szCs w:val="24"/>
        </w:rPr>
        <w:t xml:space="preserve">plants, etc still struggle with the traditional maintenance approaches which are mostly reactive leading to prolonged downtimes, increased maintenance and operational cost. The traditional approaches do not account for the proper usage and lifespan of the equipment, </w:t>
      </w:r>
      <w:r w:rsidR="00A65D1A">
        <w:rPr>
          <w:rFonts w:ascii="Calibri Light" w:hAnsi="Calibri Light" w:cs="Calibri Light"/>
          <w:szCs w:val="24"/>
        </w:rPr>
        <w:t xml:space="preserve">or account for real-time performance data leading to increased maintenance cost by over maintaining the equipment’s, or prolonged downtimes leading to operational loss </w:t>
      </w:r>
      <w:r w:rsidR="006B3219" w:rsidRPr="00433721">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uthsv24N","properties":{"formattedCitation":"(Paolanti et al., 2018)","plainCitation":"(Paolanti et al., 2018)","noteIndex":0},"citationItems":[{"id":"vi6JlvaU/vj9e9Ixr","uris":["http://zotero.org/users/local/VP0RxsYe/items/XGRRK44I"],"itemData":{"id":495,"type":"paper-conference","DOI":"10.1109/MESA.2018.8449150","page":"1-6","source":"ResearchGate","title":"Machine Learning approach for Predictive Maintenance in Industry 4.0","author":[{"family":"Paolanti","given":"Marina"},{"family":"Romeo","given":"Luca"},{"family":"Felicetti","given":"Andrea"},{"family":"Mancini","given":"Adriano"},{"family":"Frontoni","given":"Emanuele"},{"family":"Loncarski","given":"Jelena"}],"issued":{"date-parts":[["2018",7,1]]}}}],"schema":"https://github.com/citation-style-language/schema/raw/master/csl-citation.json"} </w:instrText>
      </w:r>
      <w:r w:rsidR="006B3219" w:rsidRPr="00433721">
        <w:rPr>
          <w:rFonts w:ascii="Calibri Light" w:hAnsi="Calibri Light" w:cs="Calibri Light"/>
          <w:szCs w:val="24"/>
        </w:rPr>
        <w:fldChar w:fldCharType="separate"/>
      </w:r>
      <w:r w:rsidR="00762035" w:rsidRPr="00762035">
        <w:rPr>
          <w:rFonts w:ascii="Calibri Light" w:hAnsi="Calibri Light" w:cs="Calibri Light"/>
        </w:rPr>
        <w:t>(Paolanti et al., 2018)</w:t>
      </w:r>
      <w:r w:rsidR="006B3219" w:rsidRPr="00433721">
        <w:rPr>
          <w:rFonts w:ascii="Calibri Light" w:hAnsi="Calibri Light" w:cs="Calibri Light"/>
          <w:szCs w:val="24"/>
        </w:rPr>
        <w:fldChar w:fldCharType="end"/>
      </w:r>
      <w:r w:rsidR="006B3219" w:rsidRPr="00433721">
        <w:rPr>
          <w:rFonts w:ascii="Calibri Light" w:hAnsi="Calibri Light" w:cs="Calibri Light"/>
          <w:szCs w:val="24"/>
        </w:rPr>
        <w:t>.</w:t>
      </w:r>
      <w:r w:rsidR="006B3219">
        <w:rPr>
          <w:rFonts w:ascii="Calibri Light" w:hAnsi="Calibri Light" w:cs="Calibri Light"/>
          <w:szCs w:val="24"/>
        </w:rPr>
        <w:t xml:space="preserve"> Most organizations making use of the conventional methods registered more equipment failures which in turn leads to more overhead cost, and a drop in brand reliability and its reputation. This drop in trust can lead to a loss of customers thereby reducing the organizations market value and financial stance.</w:t>
      </w:r>
    </w:p>
    <w:p w14:paraId="5DDB4027" w14:textId="3F390D22" w:rsidR="00A65D1A" w:rsidRDefault="00473211" w:rsidP="00951279">
      <w:pPr>
        <w:spacing w:after="160" w:line="360" w:lineRule="auto"/>
        <w:rPr>
          <w:rFonts w:ascii="Calibri Light" w:hAnsi="Calibri Light" w:cs="Calibri Light"/>
          <w:szCs w:val="24"/>
        </w:rPr>
      </w:pPr>
      <w:r>
        <w:rPr>
          <w:rFonts w:ascii="Calibri Light" w:hAnsi="Calibri Light" w:cs="Calibri Light"/>
          <w:szCs w:val="24"/>
        </w:rPr>
        <w:t>Take the hospital</w:t>
      </w:r>
      <w:r w:rsidR="006C45AA">
        <w:rPr>
          <w:rFonts w:ascii="Calibri Light" w:hAnsi="Calibri Light" w:cs="Calibri Light"/>
          <w:szCs w:val="24"/>
        </w:rPr>
        <w:t>s</w:t>
      </w:r>
      <w:r>
        <w:rPr>
          <w:rFonts w:ascii="Calibri Light" w:hAnsi="Calibri Light" w:cs="Calibri Light"/>
          <w:szCs w:val="24"/>
        </w:rPr>
        <w:t xml:space="preserve"> as an example, they make use of different </w:t>
      </w:r>
      <w:r w:rsidR="006C45AA">
        <w:rPr>
          <w:rFonts w:ascii="Calibri Light" w:hAnsi="Calibri Light" w:cs="Calibri Light"/>
          <w:szCs w:val="24"/>
        </w:rPr>
        <w:t>critical assets</w:t>
      </w:r>
      <w:r>
        <w:rPr>
          <w:rFonts w:ascii="Calibri Light" w:hAnsi="Calibri Light" w:cs="Calibri Light"/>
          <w:szCs w:val="24"/>
        </w:rPr>
        <w:t xml:space="preserve"> such as the MRI scanners, CT scanners, etc, and without the right maintenance process put in place, these equipment’s can one day encounter a failure during an emergency. Considering the machineries are vital for patient diagnosis and providing treatment, a damage to the equipment can result in downtime in providing quality healthcare services or worse lead to loss of lives</w:t>
      </w:r>
      <w:r w:rsidR="00027D68">
        <w:rPr>
          <w:rFonts w:ascii="Calibri Light" w:hAnsi="Calibri Light" w:cs="Calibri Light"/>
          <w:szCs w:val="24"/>
        </w:rPr>
        <w:t xml:space="preserve">, a risk in compliance with health regulation; increase in overhead cost of fixing or replacing damaged machinery </w:t>
      </w:r>
      <w:r w:rsidR="00BE222D">
        <w:rPr>
          <w:rFonts w:ascii="Calibri Light" w:hAnsi="Calibri Light" w:cs="Calibri Light"/>
          <w:szCs w:val="24"/>
        </w:rPr>
        <w:t>and</w:t>
      </w:r>
      <w:r w:rsidR="00027D68">
        <w:rPr>
          <w:rFonts w:ascii="Calibri Light" w:hAnsi="Calibri Light" w:cs="Calibri Light"/>
          <w:szCs w:val="24"/>
        </w:rPr>
        <w:t xml:space="preserve"> inefficient resource allocation.</w:t>
      </w:r>
    </w:p>
    <w:p w14:paraId="5B8E2E3D" w14:textId="6FB8CC8F" w:rsidR="008F6E0B" w:rsidRDefault="00737DB3" w:rsidP="00951279">
      <w:pPr>
        <w:spacing w:after="160" w:line="360" w:lineRule="auto"/>
        <w:rPr>
          <w:rFonts w:ascii="Calibri Light" w:hAnsi="Calibri Light" w:cs="Calibri Light"/>
          <w:szCs w:val="24"/>
        </w:rPr>
      </w:pPr>
      <w:r>
        <w:rPr>
          <w:rFonts w:ascii="Calibri Light" w:hAnsi="Calibri Light" w:cs="Calibri Light"/>
          <w:szCs w:val="24"/>
        </w:rPr>
        <w:t>Whereas</w:t>
      </w:r>
      <w:r w:rsidR="00027D68">
        <w:rPr>
          <w:rFonts w:ascii="Calibri Light" w:hAnsi="Calibri Light" w:cs="Calibri Light"/>
          <w:szCs w:val="24"/>
        </w:rPr>
        <w:t xml:space="preserve"> the adoption of a predictive maintenance approach powered by</w:t>
      </w:r>
      <w:r w:rsidR="00A65D1A">
        <w:rPr>
          <w:rFonts w:ascii="Calibri Light" w:hAnsi="Calibri Light" w:cs="Calibri Light"/>
          <w:szCs w:val="24"/>
        </w:rPr>
        <w:t xml:space="preserve"> IoT Sensors,</w:t>
      </w:r>
      <w:r w:rsidR="00027D68">
        <w:rPr>
          <w:rFonts w:ascii="Calibri Light" w:hAnsi="Calibri Light" w:cs="Calibri Light"/>
          <w:szCs w:val="24"/>
        </w:rPr>
        <w:t xml:space="preserve"> machine learning, deep learning and enhanced analytics techniques offers</w:t>
      </w:r>
      <w:r w:rsidR="00BE222D">
        <w:rPr>
          <w:rFonts w:ascii="Calibri Light" w:hAnsi="Calibri Light" w:cs="Calibri Light"/>
          <w:szCs w:val="24"/>
        </w:rPr>
        <w:t xml:space="preserve"> a proactive or driven approach to help mitigate against these challenges. ML and DL techniques enable organizations to use historical data to foresee potential infrastructures failure, which helps to scheduling regular maintenance of the equipment’s or replacements based on the suggested infrastructure lifespan. This process would in turn lead to a proper optimization of resources and increase operational efficiency. </w:t>
      </w:r>
      <w:r w:rsidR="00DA089D" w:rsidRPr="002F35B6">
        <w:rPr>
          <w:rFonts w:ascii="Calibri Light" w:hAnsi="Calibri Light" w:cs="Calibri Light"/>
          <w:szCs w:val="24"/>
          <w:highlight w:val="yellow"/>
        </w:rPr>
        <w:fldChar w:fldCharType="begin"/>
      </w:r>
      <w:r w:rsidR="00227C42">
        <w:rPr>
          <w:rFonts w:ascii="Calibri Light" w:hAnsi="Calibri Light" w:cs="Calibri Light"/>
          <w:szCs w:val="24"/>
          <w:highlight w:val="yellow"/>
        </w:rPr>
        <w:instrText xml:space="preserve"> ADDIN ZOTERO_ITEM CSL_CITATION {"citationID":"m8tZZd2s","properties":{"formattedCitation":"(R. Patil et al., 2023)","plainCitation":"(R. Patil et al., 2023)","dontUpdate":true,"noteIndex":0},"citationItems":[{"id":446,"uris":["http://zotero.org/users/14299107/items/V6TQ7CBX"],"itemData":{"id":446,"type":"article-journal","container-title":"International Journal of Computer Trends and Technology","DOI":"10.14445/22312803/IJCTT-V71I3P108","ISSN":"22312803","issue":"3","journalAbbreviation":"IJCTT","page":"50-56","source":"DOI.org (Crossref)","title":"Machine Learning-Based Predictive Maintenance of Industrial Machines","volume":"71","author":[{"family":"R. Patil","given":"Chaitali"},{"family":"K. Jadhav","given":"Sanika"},{"family":"L. Bardiya","given":"Asmeeta"},{"family":"P. Davande","given":"Ankita"},{"family":"P. Raverkar","given":"Mahee"}],"issued":{"date-parts":[["2023",3,30]]}}}],"schema":"https://github.com/citation-style-language/schema/raw/master/csl-citation.json"} </w:instrText>
      </w:r>
      <w:r w:rsidR="00C578AC">
        <w:rPr>
          <w:rFonts w:ascii="Calibri Light" w:hAnsi="Calibri Light" w:cs="Calibri Light"/>
          <w:szCs w:val="24"/>
          <w:highlight w:val="yellow"/>
        </w:rPr>
        <w:fldChar w:fldCharType="separate"/>
      </w:r>
      <w:r w:rsidR="00DA089D" w:rsidRPr="002F35B6">
        <w:rPr>
          <w:rFonts w:ascii="Calibri Light" w:hAnsi="Calibri Light" w:cs="Calibri Light"/>
          <w:szCs w:val="24"/>
          <w:highlight w:val="yellow"/>
        </w:rPr>
        <w:fldChar w:fldCharType="end"/>
      </w:r>
      <w:r w:rsidR="00BE222D">
        <w:rPr>
          <w:rFonts w:ascii="Calibri Light" w:hAnsi="Calibri Light" w:cs="Calibri Light"/>
          <w:szCs w:val="24"/>
        </w:rPr>
        <w:t xml:space="preserve">The proactive approach helps to ensure customer satisfaction, and results in </w:t>
      </w:r>
      <w:r w:rsidR="00200B72">
        <w:rPr>
          <w:rFonts w:ascii="Calibri Light" w:hAnsi="Calibri Light" w:cs="Calibri Light"/>
          <w:szCs w:val="24"/>
        </w:rPr>
        <w:t>an</w:t>
      </w:r>
      <w:r w:rsidR="00BE222D">
        <w:rPr>
          <w:rFonts w:ascii="Calibri Light" w:hAnsi="Calibri Light" w:cs="Calibri Light"/>
          <w:szCs w:val="24"/>
        </w:rPr>
        <w:t xml:space="preserve"> increase in market values.</w:t>
      </w:r>
    </w:p>
    <w:p w14:paraId="6BD9804B" w14:textId="314ED4D9" w:rsidR="00A65D1A" w:rsidRDefault="00A65D1A" w:rsidP="00951279">
      <w:pPr>
        <w:spacing w:after="160" w:line="360" w:lineRule="auto"/>
        <w:rPr>
          <w:rFonts w:ascii="Calibri Light" w:hAnsi="Calibri Light" w:cs="Calibri Light"/>
          <w:szCs w:val="24"/>
        </w:rPr>
      </w:pPr>
      <w:r>
        <w:rPr>
          <w:rFonts w:ascii="Calibri Light" w:hAnsi="Calibri Light" w:cs="Calibri Light"/>
          <w:szCs w:val="24"/>
        </w:rPr>
        <w:lastRenderedPageBreak/>
        <w:t>Irrespective of the advantages of using the predictive maintenance approach, many organizations still struggle with optimizing and integrating the predictive maintenance techniques and solutions due to issues such as big data, system integration, accurate predictive maintenance techniques and the scalability of the available techniques and solutions in different industrial fields.</w:t>
      </w:r>
    </w:p>
    <w:p w14:paraId="47C282E9" w14:textId="7E0BF78D" w:rsidR="00A65D1A" w:rsidRPr="001A6BFB" w:rsidRDefault="00A65D1A" w:rsidP="00951279">
      <w:pPr>
        <w:spacing w:after="160" w:line="360" w:lineRule="auto"/>
        <w:rPr>
          <w:rFonts w:ascii="Calibri Light" w:hAnsi="Calibri Light" w:cs="Calibri Light"/>
          <w:szCs w:val="24"/>
        </w:rPr>
      </w:pPr>
      <w:r>
        <w:rPr>
          <w:rFonts w:ascii="Calibri Light" w:hAnsi="Calibri Light" w:cs="Calibri Light"/>
          <w:szCs w:val="24"/>
        </w:rPr>
        <w:t>This report aims to review the pre-existing predictive maintenance techniques that have been used by other researchers, understand the techniques, and implement an advanced predictive maintenance technique that will enhance and optimize asset and equipment lifecycle management. Real-time data from the MetroPT-3 would be collected, and pre-processed before deploying advanced predictive maintenance techniques</w:t>
      </w:r>
      <w:r w:rsidR="000D57B8">
        <w:rPr>
          <w:rFonts w:ascii="Calibri Light" w:hAnsi="Calibri Light" w:cs="Calibri Light"/>
          <w:szCs w:val="24"/>
        </w:rPr>
        <w:t xml:space="preserve"> which would minimize downtimes, reduce maintenance and operational costs, and extend asset and equipment lifespan.</w:t>
      </w:r>
    </w:p>
    <w:p w14:paraId="28524707" w14:textId="77777777" w:rsidR="005253FE" w:rsidRDefault="005253FE" w:rsidP="00951279">
      <w:pPr>
        <w:spacing w:after="160" w:line="360" w:lineRule="auto"/>
        <w:jc w:val="left"/>
        <w:rPr>
          <w:rFonts w:ascii="Calibri" w:eastAsiaTheme="majorEastAsia" w:hAnsi="Calibri" w:cstheme="majorBidi"/>
          <w:b/>
          <w:color w:val="000000" w:themeColor="text1"/>
          <w:sz w:val="40"/>
          <w:szCs w:val="40"/>
        </w:rPr>
      </w:pPr>
      <w:r>
        <w:br w:type="page"/>
      </w:r>
    </w:p>
    <w:p w14:paraId="29589FC9" w14:textId="02A8FF2E" w:rsidR="008F6E0B" w:rsidRPr="008F00ED" w:rsidRDefault="00C03671" w:rsidP="00951279">
      <w:pPr>
        <w:pStyle w:val="Heading2"/>
      </w:pPr>
      <w:bookmarkStart w:id="10" w:name="_Toc176813624"/>
      <w:r w:rsidRPr="001B1EEC">
        <w:lastRenderedPageBreak/>
        <w:t xml:space="preserve">1.3 </w:t>
      </w:r>
      <w:r w:rsidR="00377017">
        <w:t>Significance</w:t>
      </w:r>
      <w:r w:rsidRPr="001B1EEC">
        <w:t xml:space="preserve"> of the research</w:t>
      </w:r>
      <w:bookmarkEnd w:id="10"/>
    </w:p>
    <w:p w14:paraId="57243F7F" w14:textId="77777777" w:rsidR="008F6E0B" w:rsidRDefault="00C03671" w:rsidP="00951279">
      <w:pPr>
        <w:spacing w:after="160" w:line="360" w:lineRule="auto"/>
        <w:rPr>
          <w:rFonts w:ascii="Calibri Light" w:hAnsi="Calibri Light" w:cs="Calibri Light"/>
          <w:szCs w:val="24"/>
        </w:rPr>
      </w:pPr>
      <w:r w:rsidRPr="00D74BA3">
        <w:rPr>
          <w:rFonts w:ascii="Calibri Light" w:hAnsi="Calibri Light" w:cs="Calibri Light"/>
          <w:szCs w:val="24"/>
        </w:rPr>
        <w:t xml:space="preserve">The inspiration behind this report stems from a review </w:t>
      </w:r>
      <w:r w:rsidR="00EA42D2" w:rsidRPr="00D74BA3">
        <w:rPr>
          <w:rFonts w:ascii="Calibri Light" w:hAnsi="Calibri Light" w:cs="Calibri Light"/>
          <w:szCs w:val="24"/>
        </w:rPr>
        <w:t>of</w:t>
      </w:r>
      <w:r w:rsidRPr="00D74BA3">
        <w:rPr>
          <w:rFonts w:ascii="Calibri Light" w:hAnsi="Calibri Light" w:cs="Calibri Light"/>
          <w:szCs w:val="24"/>
        </w:rPr>
        <w:t xml:space="preserve"> </w:t>
      </w:r>
      <w:r w:rsidR="00EA42D2" w:rsidRPr="00D74BA3">
        <w:rPr>
          <w:rFonts w:ascii="Calibri Light" w:hAnsi="Calibri Light" w:cs="Calibri Light"/>
          <w:szCs w:val="24"/>
        </w:rPr>
        <w:t>the</w:t>
      </w:r>
      <w:r w:rsidRPr="00D74BA3">
        <w:rPr>
          <w:rFonts w:ascii="Calibri Light" w:hAnsi="Calibri Light" w:cs="Calibri Light"/>
          <w:szCs w:val="24"/>
        </w:rPr>
        <w:t xml:space="preserve"> everyday usage of equipment’s. It is predicated upon the idea that equipment lifespan should be serviced regularly to ensure optimum usage of the machiner</w:t>
      </w:r>
      <w:r w:rsidR="00EA42D2" w:rsidRPr="00D74BA3">
        <w:rPr>
          <w:rFonts w:ascii="Calibri Light" w:hAnsi="Calibri Light" w:cs="Calibri Light"/>
          <w:szCs w:val="24"/>
        </w:rPr>
        <w:t>y</w:t>
      </w:r>
      <w:r w:rsidRPr="00D74BA3">
        <w:rPr>
          <w:rFonts w:ascii="Calibri Light" w:hAnsi="Calibri Light" w:cs="Calibri Light"/>
          <w:szCs w:val="24"/>
        </w:rPr>
        <w:t xml:space="preserve"> and equipment’s possessed. </w:t>
      </w:r>
    </w:p>
    <w:p w14:paraId="4AD278B6" w14:textId="3F1D03B6" w:rsidR="00377017" w:rsidRDefault="00C03671" w:rsidP="00951279">
      <w:pPr>
        <w:spacing w:after="160" w:line="360" w:lineRule="auto"/>
        <w:rPr>
          <w:rFonts w:ascii="Calibri Light" w:hAnsi="Calibri Light" w:cs="Calibri Light"/>
          <w:szCs w:val="24"/>
        </w:rPr>
      </w:pPr>
      <w:r w:rsidRPr="00D74BA3">
        <w:rPr>
          <w:rFonts w:ascii="Calibri Light" w:hAnsi="Calibri Light" w:cs="Calibri Light"/>
          <w:szCs w:val="24"/>
        </w:rPr>
        <w:t xml:space="preserve">Another motivation behind this research became apparent having worked in an IT infrastructure support-based project with a consultancy firm. Being able to accurately predict maintenance schedules and equipment failures increases the competency of the consultant in charge as they can be quick in providing better support to their clients </w:t>
      </w:r>
      <w:r w:rsidR="00BE222D" w:rsidRPr="00D74BA3">
        <w:rPr>
          <w:rFonts w:ascii="Calibri Light" w:hAnsi="Calibri Light" w:cs="Calibri Light"/>
          <w:szCs w:val="24"/>
        </w:rPr>
        <w:t>and</w:t>
      </w:r>
      <w:r w:rsidRPr="00D74BA3">
        <w:rPr>
          <w:rFonts w:ascii="Calibri Light" w:hAnsi="Calibri Light" w:cs="Calibri Light"/>
          <w:szCs w:val="24"/>
        </w:rPr>
        <w:t xml:space="preserve"> service equipment as at when due and replace faulty equipment’s which in turn reduces client downtime.</w:t>
      </w:r>
    </w:p>
    <w:p w14:paraId="7E6590A3" w14:textId="49E8D763" w:rsidR="00377017" w:rsidRDefault="00377017" w:rsidP="00951279">
      <w:pPr>
        <w:spacing w:after="160" w:line="360" w:lineRule="auto"/>
        <w:rPr>
          <w:rFonts w:ascii="Calibri Light" w:hAnsi="Calibri Light" w:cs="Calibri Light"/>
          <w:szCs w:val="24"/>
        </w:rPr>
      </w:pPr>
      <w:r w:rsidRPr="00D74BA3">
        <w:rPr>
          <w:rFonts w:ascii="Calibri Light" w:hAnsi="Calibri Light" w:cs="Calibri Light"/>
          <w:szCs w:val="24"/>
        </w:rPr>
        <w:t>Some of the significance of performing predictive maintenance in Equipment lifecycle management include:</w:t>
      </w:r>
    </w:p>
    <w:p w14:paraId="0F9EBCBD" w14:textId="263F5E64" w:rsidR="007652A3" w:rsidRPr="007652A3" w:rsidRDefault="0008203B" w:rsidP="00951279">
      <w:pPr>
        <w:pStyle w:val="ListParagraph"/>
        <w:numPr>
          <w:ilvl w:val="0"/>
          <w:numId w:val="10"/>
        </w:numPr>
        <w:rPr>
          <w:b/>
        </w:rPr>
      </w:pPr>
      <w:r w:rsidRPr="00362673">
        <w:rPr>
          <w:b/>
        </w:rPr>
        <w:t>Minimal downtime</w:t>
      </w:r>
      <w:r w:rsidRPr="007652A3">
        <w:rPr>
          <w:bCs/>
        </w:rPr>
        <w:t>:</w:t>
      </w:r>
      <w:r w:rsidRPr="007652A3">
        <w:t xml:space="preserve"> </w:t>
      </w:r>
      <w:r w:rsidR="00D74BA3" w:rsidRPr="007652A3">
        <w:t>Using</w:t>
      </w:r>
      <w:r w:rsidRPr="007652A3">
        <w:t xml:space="preserve"> the predictive maintenance system to detect equipment failure, organizations can proactively take the necessary actions to address the issues encountered preventing abrupt downtime leading to business disruptions therefore leading to increased effectiveness and efficiency.</w:t>
      </w:r>
    </w:p>
    <w:p w14:paraId="6974651C" w14:textId="2411A401" w:rsidR="007652A3" w:rsidRPr="007652A3" w:rsidRDefault="0008203B" w:rsidP="00951279">
      <w:pPr>
        <w:pStyle w:val="ListParagraph"/>
        <w:numPr>
          <w:ilvl w:val="0"/>
          <w:numId w:val="10"/>
        </w:numPr>
        <w:rPr>
          <w:b/>
          <w:bCs/>
        </w:rPr>
      </w:pPr>
      <w:r w:rsidRPr="00362673">
        <w:rPr>
          <w:b/>
        </w:rPr>
        <w:t>Increased Lifespan:</w:t>
      </w:r>
      <w:r w:rsidRPr="007652A3">
        <w:t xml:space="preserve"> Integrating the</w:t>
      </w:r>
      <w:r w:rsidR="00737DB3">
        <w:rPr>
          <w:b/>
        </w:rPr>
        <w:t xml:space="preserve"> </w:t>
      </w:r>
      <w:r w:rsidR="00737DB3" w:rsidRPr="005C1D94">
        <w:rPr>
          <w:bCs/>
        </w:rPr>
        <w:t>predictive maintenance</w:t>
      </w:r>
      <w:r w:rsidRPr="007652A3">
        <w:t xml:space="preserve"> system can help organizations adequately provide the necessary checks and balances for their equipment. By regularly monitoring the performance of </w:t>
      </w:r>
      <w:r w:rsidRPr="007652A3">
        <w:rPr>
          <w:bCs/>
        </w:rPr>
        <w:t xml:space="preserve">the equipment, regular maintenance can be scheduled therefore increasing the lifespan of the assets. </w:t>
      </w:r>
    </w:p>
    <w:p w14:paraId="76226628" w14:textId="20C26B7D" w:rsidR="007652A3" w:rsidRPr="007652A3" w:rsidRDefault="0008203B" w:rsidP="00951279">
      <w:pPr>
        <w:pStyle w:val="ListParagraph"/>
        <w:numPr>
          <w:ilvl w:val="0"/>
          <w:numId w:val="10"/>
        </w:numPr>
        <w:rPr>
          <w:b/>
        </w:rPr>
      </w:pPr>
      <w:r w:rsidRPr="00362673">
        <w:rPr>
          <w:b/>
          <w:bCs/>
        </w:rPr>
        <w:t>Resource Allocation Optimization:</w:t>
      </w:r>
      <w:r w:rsidRPr="007652A3">
        <w:t xml:space="preserve"> The introduction of the </w:t>
      </w:r>
      <w:r w:rsidR="00737DB3" w:rsidRPr="005C1D94">
        <w:rPr>
          <w:bCs/>
        </w:rPr>
        <w:t>predictive maintenance</w:t>
      </w:r>
      <w:r w:rsidR="00737DB3">
        <w:rPr>
          <w:b/>
        </w:rPr>
        <w:t xml:space="preserve"> </w:t>
      </w:r>
      <w:r w:rsidRPr="007652A3">
        <w:t>system allows organizations to properly divert their attention of the assets that require optimum attention. The system gives insights into asset health therefore ensuring longevity of equipment, enabling scheduled repairs and replacements when needed.</w:t>
      </w:r>
    </w:p>
    <w:p w14:paraId="4BF0D0E9" w14:textId="425C9DE6" w:rsidR="0008203B" w:rsidRPr="007652A3" w:rsidRDefault="0008203B" w:rsidP="00951279">
      <w:pPr>
        <w:pStyle w:val="ListParagraph"/>
        <w:numPr>
          <w:ilvl w:val="0"/>
          <w:numId w:val="10"/>
        </w:numPr>
        <w:rPr>
          <w:b/>
        </w:rPr>
      </w:pPr>
      <w:r w:rsidRPr="00362673">
        <w:rPr>
          <w:b/>
          <w:bCs/>
        </w:rPr>
        <w:t>Improved Decision Making</w:t>
      </w:r>
      <w:r w:rsidRPr="007652A3">
        <w:t xml:space="preserve">: </w:t>
      </w:r>
      <w:r w:rsidR="00D74BA3" w:rsidRPr="007652A3">
        <w:t>Using</w:t>
      </w:r>
      <w:r w:rsidRPr="007652A3">
        <w:t xml:space="preserve"> ML algorithms and visualization tools, </w:t>
      </w:r>
      <w:r w:rsidR="00676698" w:rsidRPr="007652A3">
        <w:t>organizations can proactively make informed decisions based on the insights derived.</w:t>
      </w:r>
    </w:p>
    <w:p w14:paraId="642220FA" w14:textId="5DA26B8E" w:rsidR="008F6E0B" w:rsidRDefault="008F6E0B" w:rsidP="00951279">
      <w:pPr>
        <w:spacing w:after="160" w:line="360" w:lineRule="auto"/>
        <w:rPr>
          <w:rFonts w:ascii="Calibri" w:eastAsiaTheme="majorEastAsia" w:hAnsi="Calibri" w:cstheme="majorBidi"/>
          <w:b/>
          <w:color w:val="000000" w:themeColor="text1"/>
          <w:sz w:val="40"/>
          <w:szCs w:val="24"/>
        </w:rPr>
      </w:pPr>
    </w:p>
    <w:p w14:paraId="367A7D9A" w14:textId="5D473021" w:rsidR="00741304" w:rsidRPr="001B1EEC" w:rsidRDefault="005142C0" w:rsidP="00951279">
      <w:pPr>
        <w:pStyle w:val="Heading2"/>
      </w:pPr>
      <w:bookmarkStart w:id="11" w:name="_Toc176813625"/>
      <w:r>
        <w:lastRenderedPageBreak/>
        <w:t>1.</w:t>
      </w:r>
      <w:r w:rsidR="00F17FA9">
        <w:t>4</w:t>
      </w:r>
      <w:r w:rsidRPr="001B1EEC">
        <w:t xml:space="preserve"> </w:t>
      </w:r>
      <w:r w:rsidR="009B6726">
        <w:t xml:space="preserve">Research </w:t>
      </w:r>
      <w:r w:rsidRPr="001B1EEC">
        <w:t>Aim and</w:t>
      </w:r>
      <w:r>
        <w:t xml:space="preserve"> </w:t>
      </w:r>
      <w:r w:rsidRPr="001B1EEC">
        <w:t>Objectives</w:t>
      </w:r>
      <w:bookmarkEnd w:id="11"/>
    </w:p>
    <w:p w14:paraId="14313C1D" w14:textId="45FD23C2" w:rsidR="00741304" w:rsidRPr="001222F2" w:rsidRDefault="00F17FA9" w:rsidP="00951279">
      <w:pPr>
        <w:pStyle w:val="Heading3"/>
        <w:rPr>
          <w:rFonts w:cstheme="majorBidi"/>
          <w:sz w:val="40"/>
          <w:szCs w:val="24"/>
        </w:rPr>
      </w:pPr>
      <w:bookmarkStart w:id="12" w:name="_Toc176813626"/>
      <w:r>
        <w:t>1</w:t>
      </w:r>
      <w:r w:rsidR="001222F2" w:rsidRPr="001222F2">
        <w:t>.</w:t>
      </w:r>
      <w:r>
        <w:t>4.1</w:t>
      </w:r>
      <w:r w:rsidR="001222F2" w:rsidRPr="001222F2">
        <w:t xml:space="preserve"> Overall Aim</w:t>
      </w:r>
      <w:bookmarkEnd w:id="12"/>
    </w:p>
    <w:p w14:paraId="53D7D5A4" w14:textId="6328A983" w:rsidR="00741304" w:rsidRPr="00D74BA3" w:rsidRDefault="00741304" w:rsidP="00951279">
      <w:pPr>
        <w:spacing w:after="160" w:line="360" w:lineRule="auto"/>
        <w:rPr>
          <w:rFonts w:ascii="Calibri Light" w:hAnsi="Calibri Light" w:cs="Calibri Light"/>
          <w:szCs w:val="24"/>
        </w:rPr>
      </w:pPr>
      <w:r w:rsidRPr="00D74BA3">
        <w:rPr>
          <w:rFonts w:ascii="Calibri Light" w:hAnsi="Calibri Light" w:cs="Calibri Light"/>
          <w:szCs w:val="24"/>
        </w:rPr>
        <w:t xml:space="preserve">The aim of this report is to </w:t>
      </w:r>
      <w:r w:rsidR="00410114">
        <w:rPr>
          <w:rFonts w:ascii="Calibri Light" w:hAnsi="Calibri Light" w:cs="Calibri Light"/>
          <w:szCs w:val="24"/>
        </w:rPr>
        <w:t xml:space="preserve">investigate, build up and integrate existing technologies into industrial use that enhance Asset </w:t>
      </w:r>
      <w:r w:rsidRPr="00D74BA3">
        <w:rPr>
          <w:rFonts w:ascii="Calibri Light" w:hAnsi="Calibri Light" w:cs="Calibri Light"/>
          <w:szCs w:val="24"/>
        </w:rPr>
        <w:t>an</w:t>
      </w:r>
      <w:r w:rsidR="00410114">
        <w:rPr>
          <w:rFonts w:ascii="Calibri Light" w:hAnsi="Calibri Light" w:cs="Calibri Light"/>
          <w:szCs w:val="24"/>
        </w:rPr>
        <w:t>d</w:t>
      </w:r>
      <w:r w:rsidRPr="00D74BA3">
        <w:rPr>
          <w:rFonts w:ascii="Calibri Light" w:hAnsi="Calibri Light" w:cs="Calibri Light"/>
          <w:szCs w:val="24"/>
        </w:rPr>
        <w:t xml:space="preserve"> Equipment Lifecycle Management System</w:t>
      </w:r>
      <w:r w:rsidR="00410114">
        <w:rPr>
          <w:rFonts w:ascii="Calibri Light" w:hAnsi="Calibri Light" w:cs="Calibri Light"/>
          <w:szCs w:val="24"/>
        </w:rPr>
        <w:t xml:space="preserve"> by implementing a</w:t>
      </w:r>
      <w:r w:rsidRPr="00D74BA3">
        <w:rPr>
          <w:rFonts w:ascii="Calibri Light" w:hAnsi="Calibri Light" w:cs="Calibri Light"/>
          <w:szCs w:val="24"/>
        </w:rPr>
        <w:t xml:space="preserve"> </w:t>
      </w:r>
      <w:r w:rsidR="00410114">
        <w:rPr>
          <w:rFonts w:ascii="Calibri Light" w:hAnsi="Calibri Light" w:cs="Calibri Light"/>
          <w:szCs w:val="24"/>
        </w:rPr>
        <w:t xml:space="preserve">predictive maintenance system that makes use </w:t>
      </w:r>
      <w:r w:rsidR="005A36C5">
        <w:rPr>
          <w:rFonts w:ascii="Calibri Light" w:hAnsi="Calibri Light" w:cs="Calibri Light"/>
          <w:szCs w:val="24"/>
        </w:rPr>
        <w:t xml:space="preserve">of </w:t>
      </w:r>
      <w:r w:rsidR="005A36C5" w:rsidRPr="00D74BA3">
        <w:rPr>
          <w:rFonts w:ascii="Calibri Light" w:hAnsi="Calibri Light" w:cs="Calibri Light"/>
          <w:szCs w:val="24"/>
        </w:rPr>
        <w:t>varying</w:t>
      </w:r>
      <w:r w:rsidRPr="00D74BA3">
        <w:rPr>
          <w:rFonts w:ascii="Calibri Light" w:hAnsi="Calibri Light" w:cs="Calibri Light"/>
          <w:szCs w:val="24"/>
        </w:rPr>
        <w:t xml:space="preserve"> machine learning and deep learning techniques</w:t>
      </w:r>
      <w:r w:rsidR="00410114">
        <w:rPr>
          <w:rFonts w:ascii="Calibri Light" w:hAnsi="Calibri Light" w:cs="Calibri Light"/>
          <w:szCs w:val="24"/>
        </w:rPr>
        <w:t xml:space="preserve"> to optimize resource usage, reduce operational maintenance cost and reduce system downtime</w:t>
      </w:r>
      <w:r w:rsidRPr="00D74BA3">
        <w:rPr>
          <w:rFonts w:ascii="Calibri Light" w:hAnsi="Calibri Light" w:cs="Calibri Light"/>
          <w:szCs w:val="24"/>
        </w:rPr>
        <w:t>.</w:t>
      </w:r>
    </w:p>
    <w:p w14:paraId="5242593C" w14:textId="77777777" w:rsidR="001222F2" w:rsidRPr="001B1EEC" w:rsidRDefault="001222F2" w:rsidP="00951279">
      <w:pPr>
        <w:spacing w:after="160" w:line="360" w:lineRule="auto"/>
        <w:rPr>
          <w:rFonts w:asciiTheme="majorHAnsi" w:hAnsiTheme="majorHAnsi" w:cstheme="majorHAnsi"/>
          <w:szCs w:val="24"/>
        </w:rPr>
      </w:pPr>
    </w:p>
    <w:p w14:paraId="36D42D66" w14:textId="52494EF5" w:rsidR="00F96085" w:rsidRPr="005142C0" w:rsidRDefault="00F17FA9" w:rsidP="00951279">
      <w:pPr>
        <w:pStyle w:val="Heading3"/>
      </w:pPr>
      <w:bookmarkStart w:id="13" w:name="_Toc176813627"/>
      <w:r>
        <w:t>1.4</w:t>
      </w:r>
      <w:r w:rsidR="001222F2" w:rsidRPr="005142C0">
        <w:t>.2 Objectives</w:t>
      </w:r>
      <w:bookmarkEnd w:id="13"/>
    </w:p>
    <w:p w14:paraId="3FDBDCBB" w14:textId="77777777" w:rsidR="00741304" w:rsidRDefault="00741304" w:rsidP="00951279">
      <w:pPr>
        <w:spacing w:after="160" w:line="360" w:lineRule="auto"/>
        <w:rPr>
          <w:rFonts w:ascii="Calibri Light" w:hAnsi="Calibri Light" w:cs="Calibri Light"/>
          <w:szCs w:val="24"/>
        </w:rPr>
      </w:pPr>
      <w:r w:rsidRPr="00D74BA3">
        <w:rPr>
          <w:rFonts w:ascii="Calibri Light" w:hAnsi="Calibri Light" w:cs="Calibri Light"/>
          <w:szCs w:val="24"/>
        </w:rPr>
        <w:t>After extensively reviewing the dataset and various literature, some of the objectives of the documentation are highlighted below.</w:t>
      </w:r>
    </w:p>
    <w:p w14:paraId="36B56CD8" w14:textId="0FAE9388" w:rsidR="008541EB" w:rsidRPr="00C976A7" w:rsidRDefault="00741304" w:rsidP="00951279">
      <w:pPr>
        <w:pStyle w:val="ListParagraph"/>
        <w:numPr>
          <w:ilvl w:val="0"/>
          <w:numId w:val="14"/>
        </w:numPr>
        <w:rPr>
          <w:b/>
        </w:rPr>
      </w:pPr>
      <w:r w:rsidRPr="00C976A7">
        <w:t xml:space="preserve">Organize a </w:t>
      </w:r>
      <w:r w:rsidR="00022AA0">
        <w:t>comprehensive</w:t>
      </w:r>
      <w:r w:rsidRPr="00C976A7">
        <w:t xml:space="preserve"> literature review to analyse</w:t>
      </w:r>
      <w:r w:rsidR="00022AA0">
        <w:t xml:space="preserve"> and synthesise</w:t>
      </w:r>
      <w:r w:rsidRPr="00C976A7">
        <w:t xml:space="preserve"> various technological advancements in big data, ML</w:t>
      </w:r>
      <w:r w:rsidR="00512DC7" w:rsidRPr="00C976A7">
        <w:t>,</w:t>
      </w:r>
      <w:r w:rsidRPr="00C976A7">
        <w:t xml:space="preserve"> </w:t>
      </w:r>
      <w:r w:rsidR="00343B3C">
        <w:t>DL,</w:t>
      </w:r>
      <w:r w:rsidRPr="00C976A7">
        <w:t xml:space="preserve"> AI</w:t>
      </w:r>
      <w:r w:rsidR="008837B0">
        <w:t>, time series forecasting</w:t>
      </w:r>
      <w:r w:rsidRPr="00C976A7">
        <w:t xml:space="preserve"> </w:t>
      </w:r>
      <w:r w:rsidR="005E6A89">
        <w:t xml:space="preserve">and its impact in </w:t>
      </w:r>
      <w:r w:rsidR="00343B3C">
        <w:t>optimizing</w:t>
      </w:r>
      <w:r w:rsidRPr="00C976A7">
        <w:t xml:space="preserve"> </w:t>
      </w:r>
      <w:r w:rsidR="00022AA0">
        <w:t>Asset and E</w:t>
      </w:r>
      <w:r w:rsidR="008F0205">
        <w:t xml:space="preserve">quipment </w:t>
      </w:r>
      <w:r w:rsidR="00022AA0">
        <w:t>L</w:t>
      </w:r>
      <w:r w:rsidRPr="00C976A7">
        <w:t xml:space="preserve">ifecycle </w:t>
      </w:r>
      <w:r w:rsidR="00022AA0">
        <w:t>M</w:t>
      </w:r>
      <w:r w:rsidRPr="00C976A7">
        <w:t>anagement</w:t>
      </w:r>
      <w:r w:rsidR="008837B0">
        <w:t xml:space="preserve"> across various industries</w:t>
      </w:r>
      <w:r w:rsidRPr="00C976A7">
        <w:t>.</w:t>
      </w:r>
    </w:p>
    <w:p w14:paraId="441F809D" w14:textId="3DEF3C34" w:rsidR="008541EB" w:rsidRPr="00A21EEA" w:rsidRDefault="00741304" w:rsidP="00951279">
      <w:pPr>
        <w:pStyle w:val="ListParagraph"/>
        <w:numPr>
          <w:ilvl w:val="0"/>
          <w:numId w:val="14"/>
        </w:numPr>
        <w:rPr>
          <w:b/>
        </w:rPr>
      </w:pPr>
      <w:r w:rsidRPr="00A21EEA">
        <w:t xml:space="preserve">Identify the issues and </w:t>
      </w:r>
      <w:r w:rsidR="008837B0">
        <w:t>limitations</w:t>
      </w:r>
      <w:r w:rsidRPr="00A21EEA">
        <w:t xml:space="preserve"> </w:t>
      </w:r>
      <w:r w:rsidR="00512DC7" w:rsidRPr="00A21EEA">
        <w:t>about</w:t>
      </w:r>
      <w:r w:rsidRPr="00A21EEA">
        <w:t xml:space="preserve"> the </w:t>
      </w:r>
      <w:r w:rsidR="008837B0">
        <w:t xml:space="preserve">making use of traditional reactive maintenance approaches and exhibit how predictive maintenance approach can be used </w:t>
      </w:r>
      <w:r w:rsidRPr="00A21EEA">
        <w:t>in</w:t>
      </w:r>
      <w:r w:rsidR="008837B0">
        <w:t xml:space="preserve"> optimizing</w:t>
      </w:r>
      <w:r w:rsidR="00022AA0" w:rsidRPr="00A21EEA">
        <w:t xml:space="preserve"> Asset and</w:t>
      </w:r>
      <w:r w:rsidRPr="00A21EEA">
        <w:t xml:space="preserve"> Equipment Lifecycle Management.</w:t>
      </w:r>
    </w:p>
    <w:p w14:paraId="7F95ECF1" w14:textId="71A6AA80" w:rsidR="008541EB" w:rsidRPr="00C976A7" w:rsidRDefault="00741304" w:rsidP="00951279">
      <w:pPr>
        <w:pStyle w:val="ListParagraph"/>
        <w:numPr>
          <w:ilvl w:val="0"/>
          <w:numId w:val="14"/>
        </w:numPr>
        <w:rPr>
          <w:b/>
        </w:rPr>
      </w:pPr>
      <w:r w:rsidRPr="00C976A7">
        <w:t>Design, develop</w:t>
      </w:r>
      <w:r w:rsidR="00512DC7" w:rsidRPr="00C976A7">
        <w:t>,</w:t>
      </w:r>
      <w:r w:rsidRPr="00C976A7">
        <w:t xml:space="preserve"> and implement a model system infusing different </w:t>
      </w:r>
      <w:r w:rsidR="00562BEC">
        <w:t xml:space="preserve">advanced </w:t>
      </w:r>
      <w:r w:rsidRPr="00C976A7">
        <w:t>machine learning and deep learning techniques</w:t>
      </w:r>
      <w:r w:rsidR="00562BEC">
        <w:t xml:space="preserve"> in predicting potential asset and equipment failures</w:t>
      </w:r>
      <w:r w:rsidRPr="00C976A7">
        <w:t>.</w:t>
      </w:r>
    </w:p>
    <w:p w14:paraId="287804FC" w14:textId="43D04288" w:rsidR="008541EB" w:rsidRPr="00A4267D" w:rsidRDefault="003B4E5F" w:rsidP="00951279">
      <w:pPr>
        <w:pStyle w:val="ListParagraph"/>
        <w:numPr>
          <w:ilvl w:val="0"/>
          <w:numId w:val="14"/>
        </w:numPr>
        <w:rPr>
          <w:b/>
        </w:rPr>
      </w:pPr>
      <w:r>
        <w:t>E</w:t>
      </w:r>
      <w:r w:rsidR="00741304" w:rsidRPr="00C976A7">
        <w:t xml:space="preserve">valuate </w:t>
      </w:r>
      <w:r w:rsidR="008D4474">
        <w:t>different iterations of the MetroPT-3 dataset, assess</w:t>
      </w:r>
      <w:r w:rsidR="00741304" w:rsidRPr="00C976A7">
        <w:t xml:space="preserve"> performance of the </w:t>
      </w:r>
      <w:r w:rsidR="008D4474">
        <w:t xml:space="preserve">ML and DL </w:t>
      </w:r>
      <w:r w:rsidR="00741304" w:rsidRPr="00C976A7">
        <w:t xml:space="preserve">models used, identify </w:t>
      </w:r>
      <w:r w:rsidR="00512DC7" w:rsidRPr="00C976A7">
        <w:t>their</w:t>
      </w:r>
      <w:r w:rsidR="00741304" w:rsidRPr="00C976A7">
        <w:t xml:space="preserve"> merits and weakness</w:t>
      </w:r>
      <w:r w:rsidR="00512DC7" w:rsidRPr="00C976A7">
        <w:t>es</w:t>
      </w:r>
      <w:r w:rsidR="00741304" w:rsidRPr="00C976A7">
        <w:t>, and suggest areas for future advancements or considerations.</w:t>
      </w:r>
    </w:p>
    <w:p w14:paraId="552D21AD" w14:textId="77777777" w:rsidR="009E29CD" w:rsidRDefault="009E29CD" w:rsidP="00951279">
      <w:pPr>
        <w:spacing w:after="160" w:line="360" w:lineRule="auto"/>
        <w:rPr>
          <w:rFonts w:ascii="Calibri" w:eastAsiaTheme="majorEastAsia" w:hAnsi="Calibri" w:cstheme="majorBidi"/>
          <w:b/>
          <w:color w:val="000000" w:themeColor="text1"/>
          <w:sz w:val="40"/>
          <w:szCs w:val="24"/>
        </w:rPr>
      </w:pPr>
      <w:r>
        <w:br w:type="page"/>
      </w:r>
    </w:p>
    <w:p w14:paraId="414C967A" w14:textId="339D2441" w:rsidR="00822FC9" w:rsidRPr="008F00ED" w:rsidRDefault="0050053C" w:rsidP="00951279">
      <w:pPr>
        <w:pStyle w:val="Heading2"/>
      </w:pPr>
      <w:bookmarkStart w:id="14" w:name="_Toc176813628"/>
      <w:r>
        <w:lastRenderedPageBreak/>
        <w:t>1</w:t>
      </w:r>
      <w:r w:rsidRPr="001B1EEC">
        <w:t>.</w:t>
      </w:r>
      <w:r w:rsidR="002A6C70">
        <w:t>5</w:t>
      </w:r>
      <w:r w:rsidRPr="001B1EEC">
        <w:t xml:space="preserve"> Research </w:t>
      </w:r>
      <w:r>
        <w:t>Hypothesis</w:t>
      </w:r>
      <w:bookmarkEnd w:id="14"/>
      <w:r w:rsidRPr="001B1EEC">
        <w:t xml:space="preserve"> </w:t>
      </w:r>
    </w:p>
    <w:p w14:paraId="7BAFC90C" w14:textId="159612AB" w:rsidR="0050053C" w:rsidRPr="0050053C" w:rsidRDefault="0050053C" w:rsidP="00951279">
      <w:pPr>
        <w:spacing w:after="160" w:line="360" w:lineRule="auto"/>
        <w:rPr>
          <w:rFonts w:ascii="Calibri Light" w:hAnsi="Calibri Light" w:cs="Calibri Light"/>
          <w:szCs w:val="24"/>
        </w:rPr>
      </w:pPr>
      <w:r w:rsidRPr="0050053C">
        <w:rPr>
          <w:rFonts w:ascii="Calibri Light" w:hAnsi="Calibri Light" w:cs="Calibri Light"/>
          <w:szCs w:val="24"/>
        </w:rPr>
        <w:t xml:space="preserve">The </w:t>
      </w:r>
      <w:r w:rsidR="00AB6D8A">
        <w:rPr>
          <w:rFonts w:ascii="Calibri Light" w:hAnsi="Calibri Light" w:cs="Calibri Light"/>
          <w:szCs w:val="24"/>
        </w:rPr>
        <w:t>idea</w:t>
      </w:r>
      <w:r w:rsidRPr="0050053C">
        <w:rPr>
          <w:rFonts w:ascii="Calibri Light" w:hAnsi="Calibri Light" w:cs="Calibri Light"/>
          <w:szCs w:val="24"/>
        </w:rPr>
        <w:t xml:space="preserve"> of this project is to develop </w:t>
      </w:r>
      <w:r w:rsidR="00822FC9" w:rsidRPr="0050053C">
        <w:rPr>
          <w:rFonts w:ascii="Calibri Light" w:hAnsi="Calibri Light" w:cs="Calibri Light"/>
          <w:szCs w:val="24"/>
        </w:rPr>
        <w:t>a</w:t>
      </w:r>
      <w:r w:rsidRPr="0050053C">
        <w:rPr>
          <w:rFonts w:ascii="Calibri Light" w:hAnsi="Calibri Light" w:cs="Calibri Light"/>
          <w:szCs w:val="24"/>
        </w:rPr>
        <w:t xml:space="preserve"> </w:t>
      </w:r>
      <w:r w:rsidR="00AB6D8A">
        <w:rPr>
          <w:rFonts w:ascii="Calibri Light" w:hAnsi="Calibri Light" w:cs="Calibri Light"/>
          <w:szCs w:val="24"/>
        </w:rPr>
        <w:t>ML and DL</w:t>
      </w:r>
      <w:r>
        <w:rPr>
          <w:rFonts w:ascii="Calibri Light" w:hAnsi="Calibri Light" w:cs="Calibri Light"/>
          <w:szCs w:val="24"/>
        </w:rPr>
        <w:t xml:space="preserve"> </w:t>
      </w:r>
      <w:r w:rsidRPr="0050053C">
        <w:rPr>
          <w:rFonts w:ascii="Calibri Light" w:hAnsi="Calibri Light" w:cs="Calibri Light"/>
          <w:szCs w:val="24"/>
        </w:rPr>
        <w:t>model to be used for forecasting</w:t>
      </w:r>
      <w:r>
        <w:rPr>
          <w:rFonts w:ascii="Calibri Light" w:hAnsi="Calibri Light" w:cs="Calibri Light"/>
          <w:szCs w:val="24"/>
        </w:rPr>
        <w:t xml:space="preserve"> purposes</w:t>
      </w:r>
      <w:r w:rsidRPr="0050053C">
        <w:rPr>
          <w:rFonts w:ascii="Calibri Light" w:hAnsi="Calibri Light" w:cs="Calibri Light"/>
          <w:szCs w:val="24"/>
        </w:rPr>
        <w:t xml:space="preserve">. After </w:t>
      </w:r>
      <w:r w:rsidR="00AB6D8A">
        <w:rPr>
          <w:rFonts w:ascii="Calibri Light" w:hAnsi="Calibri Light" w:cs="Calibri Light"/>
          <w:szCs w:val="24"/>
        </w:rPr>
        <w:t>defining</w:t>
      </w:r>
      <w:r w:rsidRPr="0050053C">
        <w:rPr>
          <w:rFonts w:ascii="Calibri Light" w:hAnsi="Calibri Light" w:cs="Calibri Light"/>
          <w:szCs w:val="24"/>
        </w:rPr>
        <w:t xml:space="preserve"> the goal and </w:t>
      </w:r>
      <w:r w:rsidR="00AB6D8A">
        <w:rPr>
          <w:rFonts w:ascii="Calibri Light" w:hAnsi="Calibri Light" w:cs="Calibri Light"/>
          <w:szCs w:val="24"/>
        </w:rPr>
        <w:t>analysing</w:t>
      </w:r>
      <w:r w:rsidRPr="0050053C">
        <w:rPr>
          <w:rFonts w:ascii="Calibri Light" w:hAnsi="Calibri Light" w:cs="Calibri Light"/>
          <w:szCs w:val="24"/>
        </w:rPr>
        <w:t xml:space="preserve"> the</w:t>
      </w:r>
      <w:r w:rsidR="00AB6D8A">
        <w:rPr>
          <w:rFonts w:ascii="Calibri Light" w:hAnsi="Calibri Light" w:cs="Calibri Light"/>
          <w:szCs w:val="24"/>
        </w:rPr>
        <w:t xml:space="preserve"> dataset collected</w:t>
      </w:r>
      <w:r w:rsidRPr="0050053C">
        <w:rPr>
          <w:rFonts w:ascii="Calibri Light" w:hAnsi="Calibri Light" w:cs="Calibri Light"/>
          <w:szCs w:val="24"/>
        </w:rPr>
        <w:t xml:space="preserve">, the following hypothesis was </w:t>
      </w:r>
      <w:r w:rsidR="00AB6D8A">
        <w:rPr>
          <w:rFonts w:ascii="Calibri Light" w:hAnsi="Calibri Light" w:cs="Calibri Light"/>
          <w:szCs w:val="24"/>
        </w:rPr>
        <w:t>conceived</w:t>
      </w:r>
      <w:r w:rsidRPr="0050053C">
        <w:rPr>
          <w:rFonts w:ascii="Calibri Light" w:hAnsi="Calibri Light" w:cs="Calibri Light"/>
          <w:szCs w:val="24"/>
        </w:rPr>
        <w:t>.</w:t>
      </w:r>
    </w:p>
    <w:p w14:paraId="21C0D11D" w14:textId="6139ECAE" w:rsidR="0050053C" w:rsidRPr="0050053C" w:rsidRDefault="0050053C" w:rsidP="00951279">
      <w:pPr>
        <w:pStyle w:val="ListParagraph"/>
        <w:numPr>
          <w:ilvl w:val="0"/>
          <w:numId w:val="32"/>
        </w:numPr>
        <w:rPr>
          <w:b/>
        </w:rPr>
      </w:pPr>
      <w:r w:rsidRPr="0050053C">
        <w:t xml:space="preserve">Null Hypothesis: There </w:t>
      </w:r>
      <w:r w:rsidR="00633E7C">
        <w:t>exists</w:t>
      </w:r>
      <w:r w:rsidRPr="0050053C">
        <w:t xml:space="preserve"> a significant correlation </w:t>
      </w:r>
      <w:r w:rsidR="002A6C70" w:rsidRPr="002A6C70">
        <w:t>between TP2 and DV_Pressure</w:t>
      </w:r>
      <w:r w:rsidRPr="0050053C">
        <w:t>.</w:t>
      </w:r>
    </w:p>
    <w:p w14:paraId="7D2313D5" w14:textId="7290F9D6" w:rsidR="0050053C" w:rsidRPr="0050053C" w:rsidRDefault="0050053C" w:rsidP="00951279">
      <w:pPr>
        <w:pStyle w:val="ListParagraph"/>
        <w:rPr>
          <w:b/>
        </w:rPr>
      </w:pPr>
      <w:r w:rsidRPr="0050053C">
        <w:t>Alternative Hypothesis: There is no significant</w:t>
      </w:r>
      <w:r w:rsidR="002A6C70" w:rsidRPr="0050053C">
        <w:t xml:space="preserve"> correlation </w:t>
      </w:r>
      <w:r w:rsidR="002A6C70" w:rsidRPr="002A6C70">
        <w:t>between TP2 and DV_Pressure</w:t>
      </w:r>
      <w:r w:rsidRPr="0050053C">
        <w:t>.</w:t>
      </w:r>
    </w:p>
    <w:p w14:paraId="45BCCB77" w14:textId="38662498" w:rsidR="0050053C" w:rsidRPr="0050053C" w:rsidRDefault="0050053C" w:rsidP="00951279">
      <w:pPr>
        <w:pStyle w:val="ListParagraph"/>
        <w:numPr>
          <w:ilvl w:val="0"/>
          <w:numId w:val="32"/>
        </w:numPr>
        <w:rPr>
          <w:b/>
        </w:rPr>
      </w:pPr>
      <w:r w:rsidRPr="0050053C">
        <w:t xml:space="preserve">Null Hypothesis: There </w:t>
      </w:r>
      <w:r w:rsidR="00633E7C">
        <w:t>exists</w:t>
      </w:r>
      <w:r w:rsidRPr="0050053C">
        <w:t xml:space="preserve"> a significant correlation between</w:t>
      </w:r>
      <w:r w:rsidR="002A6C70" w:rsidRPr="002A6C70">
        <w:t xml:space="preserve"> MPG and Pressure Switch</w:t>
      </w:r>
      <w:r w:rsidRPr="0050053C">
        <w:t>.</w:t>
      </w:r>
    </w:p>
    <w:p w14:paraId="00502CD1" w14:textId="77777777" w:rsidR="002A6C70" w:rsidRDefault="0050053C" w:rsidP="00951279">
      <w:pPr>
        <w:pStyle w:val="ListParagraph"/>
        <w:rPr>
          <w:b/>
        </w:rPr>
      </w:pPr>
      <w:r w:rsidRPr="0050053C">
        <w:rPr>
          <w:bCs/>
        </w:rPr>
        <w:t>Alternative Hypothesis:</w:t>
      </w:r>
      <w:r w:rsidRPr="0050053C">
        <w:t xml:space="preserve"> There is no significant correlation </w:t>
      </w:r>
      <w:r w:rsidR="002A6C70" w:rsidRPr="002A6C70">
        <w:t xml:space="preserve">between MPG and Pressure Switch </w:t>
      </w:r>
    </w:p>
    <w:p w14:paraId="18979940" w14:textId="17913C26" w:rsidR="0050053C" w:rsidRPr="002A6C70" w:rsidRDefault="0050053C" w:rsidP="00951279">
      <w:pPr>
        <w:pStyle w:val="ListParagraph"/>
        <w:numPr>
          <w:ilvl w:val="0"/>
          <w:numId w:val="32"/>
        </w:numPr>
        <w:rPr>
          <w:b/>
        </w:rPr>
      </w:pPr>
      <w:r w:rsidRPr="0050053C">
        <w:t xml:space="preserve">Null Hypothesis: </w:t>
      </w:r>
      <w:r w:rsidRPr="002A6C70">
        <w:t>There</w:t>
      </w:r>
      <w:r w:rsidR="002A6C70" w:rsidRPr="002A6C70">
        <w:t xml:space="preserve"> </w:t>
      </w:r>
      <w:r w:rsidR="00633E7C">
        <w:t>exists</w:t>
      </w:r>
      <w:r w:rsidR="002A6C70" w:rsidRPr="002A6C70">
        <w:t xml:space="preserve"> </w:t>
      </w:r>
      <w:r w:rsidR="00633E7C">
        <w:t xml:space="preserve">a </w:t>
      </w:r>
      <w:r w:rsidR="002A6C70" w:rsidRPr="002A6C70">
        <w:t xml:space="preserve">significant </w:t>
      </w:r>
      <w:r w:rsidR="00633E7C">
        <w:t>correlation</w:t>
      </w:r>
      <w:r w:rsidR="002A6C70" w:rsidRPr="002A6C70">
        <w:t xml:space="preserve"> between H1 and TP</w:t>
      </w:r>
      <w:r w:rsidR="00955B7C">
        <w:t>2</w:t>
      </w:r>
      <w:r w:rsidR="002A6C70">
        <w:t>.</w:t>
      </w:r>
    </w:p>
    <w:p w14:paraId="70506649" w14:textId="2AF8A017" w:rsidR="002A6C70" w:rsidRDefault="002A6C70" w:rsidP="00951279">
      <w:pPr>
        <w:pStyle w:val="ListParagraph"/>
        <w:rPr>
          <w:b/>
        </w:rPr>
      </w:pPr>
      <w:r>
        <w:t xml:space="preserve">Alternative Hypothesis: There is no significant </w:t>
      </w:r>
      <w:r w:rsidR="00633E7C">
        <w:t>correlation</w:t>
      </w:r>
      <w:r>
        <w:t xml:space="preserve"> between H1 and TP</w:t>
      </w:r>
      <w:r w:rsidR="00955B7C">
        <w:t>2</w:t>
      </w:r>
      <w:r>
        <w:t>.</w:t>
      </w:r>
    </w:p>
    <w:p w14:paraId="1EFBD519" w14:textId="7F5F0EFD" w:rsidR="002A6C70" w:rsidRPr="002A6C70" w:rsidRDefault="002A6C70" w:rsidP="00951279">
      <w:pPr>
        <w:pStyle w:val="ListParagraph"/>
        <w:numPr>
          <w:ilvl w:val="0"/>
          <w:numId w:val="32"/>
        </w:numPr>
        <w:rPr>
          <w:b/>
        </w:rPr>
      </w:pPr>
      <w:r w:rsidRPr="0050053C">
        <w:t xml:space="preserve">Null Hypothesis: </w:t>
      </w:r>
      <w:r w:rsidRPr="002A6C70">
        <w:t xml:space="preserve">There </w:t>
      </w:r>
      <w:r w:rsidR="00633E7C">
        <w:t>exists</w:t>
      </w:r>
      <w:r w:rsidRPr="002A6C70">
        <w:t xml:space="preserve"> significant </w:t>
      </w:r>
      <w:r w:rsidR="00633E7C">
        <w:t>correlation</w:t>
      </w:r>
      <w:r w:rsidRPr="002A6C70">
        <w:t xml:space="preserve"> between TP2, DV_Pressure and Aircompfail</w:t>
      </w:r>
      <w:r>
        <w:t>.</w:t>
      </w:r>
    </w:p>
    <w:p w14:paraId="0ADEFD67" w14:textId="33642D9F" w:rsidR="0050053C" w:rsidRDefault="002A6C70" w:rsidP="00951279">
      <w:pPr>
        <w:pStyle w:val="ListParagraph"/>
        <w:rPr>
          <w:bCs/>
        </w:rPr>
      </w:pPr>
      <w:r>
        <w:t xml:space="preserve">Alternative Hypothesis: There is no significant </w:t>
      </w:r>
      <w:r w:rsidR="00633E7C">
        <w:t>correlation</w:t>
      </w:r>
      <w:r>
        <w:t xml:space="preserve"> </w:t>
      </w:r>
      <w:r w:rsidRPr="002A6C70">
        <w:t>between TP2, DV_Pressure and Aircompfail</w:t>
      </w:r>
      <w:r>
        <w:t>.</w:t>
      </w:r>
    </w:p>
    <w:p w14:paraId="0E809F84" w14:textId="77777777" w:rsidR="00822FC9" w:rsidRDefault="00822FC9" w:rsidP="00951279">
      <w:pPr>
        <w:spacing w:after="160" w:line="360" w:lineRule="auto"/>
        <w:rPr>
          <w:rFonts w:ascii="Calibri" w:eastAsiaTheme="majorEastAsia" w:hAnsi="Calibri" w:cstheme="majorBidi"/>
          <w:b/>
          <w:color w:val="000000" w:themeColor="text1"/>
          <w:sz w:val="40"/>
          <w:szCs w:val="24"/>
        </w:rPr>
      </w:pPr>
      <w:r>
        <w:br w:type="page"/>
      </w:r>
    </w:p>
    <w:p w14:paraId="1DDEAE6E" w14:textId="2E849AB5" w:rsidR="00E809A4" w:rsidRPr="008F00ED" w:rsidRDefault="00F17FA9" w:rsidP="00951279">
      <w:pPr>
        <w:pStyle w:val="Heading2"/>
      </w:pPr>
      <w:bookmarkStart w:id="15" w:name="_Toc176813629"/>
      <w:r>
        <w:lastRenderedPageBreak/>
        <w:t>1</w:t>
      </w:r>
      <w:r w:rsidRPr="001B1EEC">
        <w:t>.</w:t>
      </w:r>
      <w:r w:rsidR="002A6C70">
        <w:t>6</w:t>
      </w:r>
      <w:r w:rsidRPr="001B1EEC">
        <w:t xml:space="preserve"> Research Questions</w:t>
      </w:r>
      <w:bookmarkEnd w:id="15"/>
      <w:r w:rsidRPr="001B1EEC">
        <w:t xml:space="preserve"> </w:t>
      </w:r>
    </w:p>
    <w:p w14:paraId="380F4E35" w14:textId="5D6EFD4D" w:rsidR="001731F3" w:rsidRPr="00B71FA6" w:rsidRDefault="00F17FA9" w:rsidP="00951279">
      <w:pPr>
        <w:spacing w:after="160" w:line="360" w:lineRule="auto"/>
        <w:rPr>
          <w:rFonts w:ascii="Calibri Light" w:hAnsi="Calibri Light" w:cs="Calibri Light"/>
          <w:szCs w:val="24"/>
        </w:rPr>
      </w:pPr>
      <w:r w:rsidRPr="00B71FA6">
        <w:rPr>
          <w:rFonts w:ascii="Calibri Light" w:hAnsi="Calibri Light" w:cs="Calibri Light"/>
          <w:szCs w:val="24"/>
        </w:rPr>
        <w:t>The following research questions have been</w:t>
      </w:r>
      <w:r w:rsidR="00E73C0F">
        <w:rPr>
          <w:rFonts w:ascii="Calibri Light" w:hAnsi="Calibri Light" w:cs="Calibri Light"/>
          <w:szCs w:val="24"/>
        </w:rPr>
        <w:t xml:space="preserve"> meticulously</w:t>
      </w:r>
      <w:r w:rsidRPr="00B71FA6">
        <w:rPr>
          <w:rFonts w:ascii="Calibri Light" w:hAnsi="Calibri Light" w:cs="Calibri Light"/>
          <w:szCs w:val="24"/>
        </w:rPr>
        <w:t xml:space="preserve"> </w:t>
      </w:r>
      <w:r w:rsidR="00BC298C">
        <w:rPr>
          <w:rFonts w:ascii="Calibri Light" w:hAnsi="Calibri Light" w:cs="Calibri Light"/>
          <w:szCs w:val="24"/>
        </w:rPr>
        <w:t>formulated</w:t>
      </w:r>
      <w:r w:rsidR="00A44D93" w:rsidRPr="00B71FA6">
        <w:rPr>
          <w:rFonts w:ascii="Calibri Light" w:hAnsi="Calibri Light" w:cs="Calibri Light"/>
          <w:szCs w:val="24"/>
        </w:rPr>
        <w:t xml:space="preserve"> and will be </w:t>
      </w:r>
      <w:r w:rsidR="00BC298C">
        <w:rPr>
          <w:rFonts w:ascii="Calibri Light" w:hAnsi="Calibri Light" w:cs="Calibri Light"/>
          <w:szCs w:val="24"/>
        </w:rPr>
        <w:t>addressed</w:t>
      </w:r>
      <w:r w:rsidR="00A44D93" w:rsidRPr="00B71FA6">
        <w:rPr>
          <w:rFonts w:ascii="Calibri Light" w:hAnsi="Calibri Light" w:cs="Calibri Light"/>
          <w:szCs w:val="24"/>
        </w:rPr>
        <w:t xml:space="preserve"> in this study</w:t>
      </w:r>
      <w:r w:rsidR="00E73C0F">
        <w:rPr>
          <w:rFonts w:ascii="Calibri Light" w:hAnsi="Calibri Light" w:cs="Calibri Light"/>
          <w:szCs w:val="24"/>
        </w:rPr>
        <w:t>.</w:t>
      </w:r>
    </w:p>
    <w:p w14:paraId="4271FEDB" w14:textId="77777777" w:rsidR="00F17FA9" w:rsidRDefault="00F17FA9" w:rsidP="00951279">
      <w:pPr>
        <w:spacing w:after="160" w:line="360" w:lineRule="auto"/>
        <w:rPr>
          <w:rFonts w:ascii="Calibri Light" w:hAnsi="Calibri Light" w:cs="Calibri Light"/>
          <w:szCs w:val="24"/>
        </w:rPr>
      </w:pPr>
      <w:r w:rsidRPr="00D74BA3">
        <w:rPr>
          <w:rFonts w:ascii="Calibri Light" w:hAnsi="Calibri Light" w:cs="Calibri Light"/>
          <w:szCs w:val="24"/>
        </w:rPr>
        <w:t>Some of the proposed research questions for this research include:</w:t>
      </w:r>
    </w:p>
    <w:p w14:paraId="4FAB6AEB" w14:textId="63136C07" w:rsidR="00915EB2" w:rsidRPr="00915EB2" w:rsidRDefault="00915EB2" w:rsidP="00951279">
      <w:pPr>
        <w:pStyle w:val="ListParagraph"/>
        <w:numPr>
          <w:ilvl w:val="0"/>
          <w:numId w:val="15"/>
        </w:numPr>
        <w:rPr>
          <w:b/>
          <w:bCs/>
        </w:rPr>
      </w:pPr>
      <w:r w:rsidRPr="00B911B2">
        <w:t>What</w:t>
      </w:r>
      <w:r w:rsidR="00B911B2">
        <w:t xml:space="preserve"> contemporary </w:t>
      </w:r>
      <w:r w:rsidR="00BC298C">
        <w:t>ML and DL techniques are prevalent in</w:t>
      </w:r>
      <w:r w:rsidR="00B911B2">
        <w:t xml:space="preserve"> </w:t>
      </w:r>
      <w:r w:rsidR="00BC298C">
        <w:t>addressing Asset and Equipment Lifecycle Management via Predictive Maintenance Systems</w:t>
      </w:r>
      <w:r w:rsidR="008F05A7">
        <w:t>?</w:t>
      </w:r>
    </w:p>
    <w:p w14:paraId="2F23B7E7" w14:textId="3240E723" w:rsidR="00A44D93" w:rsidRPr="00B71FA6" w:rsidRDefault="00F17FA9" w:rsidP="00951279">
      <w:pPr>
        <w:pStyle w:val="ListParagraph"/>
        <w:numPr>
          <w:ilvl w:val="0"/>
          <w:numId w:val="15"/>
        </w:numPr>
        <w:rPr>
          <w:b/>
        </w:rPr>
      </w:pPr>
      <w:r w:rsidRPr="00B71FA6">
        <w:t>What</w:t>
      </w:r>
      <w:r w:rsidR="00BC298C">
        <w:t xml:space="preserve"> equipment</w:t>
      </w:r>
      <w:r w:rsidRPr="00B71FA6">
        <w:t xml:space="preserve"> features and attributes of </w:t>
      </w:r>
      <w:r w:rsidR="00132E68">
        <w:t>equipment</w:t>
      </w:r>
      <w:r w:rsidRPr="00B71FA6">
        <w:t xml:space="preserve"> are </w:t>
      </w:r>
      <w:r w:rsidR="00BC298C">
        <w:t xml:space="preserve">the </w:t>
      </w:r>
      <w:r w:rsidRPr="00B71FA6">
        <w:t>most indicative</w:t>
      </w:r>
      <w:r w:rsidR="00BC298C">
        <w:t xml:space="preserve"> for forecasting</w:t>
      </w:r>
      <w:r w:rsidRPr="00B71FA6">
        <w:t xml:space="preserve"> potential failures</w:t>
      </w:r>
      <w:r w:rsidR="00BC298C">
        <w:t xml:space="preserve"> in Metro </w:t>
      </w:r>
      <w:r w:rsidR="00E553F1">
        <w:t>Railways?</w:t>
      </w:r>
    </w:p>
    <w:p w14:paraId="678C4349" w14:textId="62E6A99C" w:rsidR="00A44D93" w:rsidRPr="00B71FA6" w:rsidRDefault="00F17FA9" w:rsidP="00951279">
      <w:pPr>
        <w:pStyle w:val="ListParagraph"/>
        <w:numPr>
          <w:ilvl w:val="0"/>
          <w:numId w:val="15"/>
        </w:numPr>
        <w:rPr>
          <w:b/>
        </w:rPr>
      </w:pPr>
      <w:r w:rsidRPr="00B71FA6">
        <w:t>How can predictive maintenance models be optimized</w:t>
      </w:r>
      <w:r w:rsidR="00BC5F41">
        <w:t xml:space="preserve"> using feature engineering, data sampling and feature selection</w:t>
      </w:r>
      <w:r w:rsidRPr="00B71FA6">
        <w:t xml:space="preserve"> to accurately forecast </w:t>
      </w:r>
      <w:r w:rsidR="00132E68">
        <w:t>equipment</w:t>
      </w:r>
      <w:r w:rsidRPr="00B71FA6">
        <w:t xml:space="preserve"> failures?</w:t>
      </w:r>
    </w:p>
    <w:p w14:paraId="128A4BE9" w14:textId="542E6CDE" w:rsidR="001731F3" w:rsidRPr="00B71FA6" w:rsidRDefault="008F05A7" w:rsidP="00951279">
      <w:pPr>
        <w:pStyle w:val="ListParagraph"/>
        <w:numPr>
          <w:ilvl w:val="0"/>
          <w:numId w:val="15"/>
        </w:numPr>
        <w:rPr>
          <w:b/>
          <w:bCs/>
        </w:rPr>
      </w:pPr>
      <w:r>
        <w:t>Which ML or DL</w:t>
      </w:r>
      <w:r w:rsidRPr="00915EB2">
        <w:t xml:space="preserve"> </w:t>
      </w:r>
      <w:r>
        <w:t>modelling</w:t>
      </w:r>
      <w:r w:rsidRPr="00915EB2">
        <w:t xml:space="preserve"> technique is </w:t>
      </w:r>
      <w:r w:rsidR="00BC298C">
        <w:t>most effective</w:t>
      </w:r>
      <w:r w:rsidRPr="00915EB2">
        <w:t xml:space="preserve"> for predicting</w:t>
      </w:r>
      <w:r>
        <w:t xml:space="preserve"> equipment</w:t>
      </w:r>
      <w:r w:rsidRPr="00915EB2">
        <w:t xml:space="preserve"> failure</w:t>
      </w:r>
      <w:r>
        <w:t>s and</w:t>
      </w:r>
      <w:r w:rsidR="00067D0F">
        <w:rPr>
          <w:bCs/>
        </w:rPr>
        <w:t xml:space="preserve"> what performance metric </w:t>
      </w:r>
      <w:r w:rsidR="00BC5F41">
        <w:rPr>
          <w:bCs/>
        </w:rPr>
        <w:t>should be prioritized in</w:t>
      </w:r>
      <w:r w:rsidR="00067D0F">
        <w:rPr>
          <w:bCs/>
        </w:rPr>
        <w:t xml:space="preserve"> evaluat</w:t>
      </w:r>
      <w:r w:rsidR="00BC5F41">
        <w:rPr>
          <w:bCs/>
        </w:rPr>
        <w:t>ing</w:t>
      </w:r>
      <w:r w:rsidR="00067D0F">
        <w:rPr>
          <w:bCs/>
        </w:rPr>
        <w:t xml:space="preserve"> models</w:t>
      </w:r>
      <w:r w:rsidR="00A44D93" w:rsidRPr="00B71FA6">
        <w:rPr>
          <w:bCs/>
        </w:rPr>
        <w:t>?</w:t>
      </w:r>
    </w:p>
    <w:p w14:paraId="39AC4B7B" w14:textId="7DF1923C" w:rsidR="00EB0F7C" w:rsidRDefault="00904195" w:rsidP="00951279">
      <w:pPr>
        <w:pStyle w:val="ListParagraph"/>
        <w:numPr>
          <w:ilvl w:val="0"/>
          <w:numId w:val="15"/>
        </w:numPr>
        <w:rPr>
          <w:b/>
        </w:rPr>
      </w:pPr>
      <w:r>
        <w:t xml:space="preserve">How will the implementation and integration of a predictive maintenance system benefit Metro Railways and other industries and what impact would it have on their </w:t>
      </w:r>
      <w:r w:rsidR="00DA3E3A">
        <w:t>decision-making</w:t>
      </w:r>
      <w:r>
        <w:t xml:space="preserve"> process</w:t>
      </w:r>
      <w:r w:rsidR="00EB0F7C" w:rsidRPr="00B71FA6">
        <w:t>?</w:t>
      </w:r>
    </w:p>
    <w:p w14:paraId="7A1A5C06" w14:textId="77777777" w:rsidR="00E809A4" w:rsidRDefault="00E809A4" w:rsidP="00951279">
      <w:pPr>
        <w:spacing w:after="160" w:line="360" w:lineRule="auto"/>
        <w:rPr>
          <w:rFonts w:ascii="Calibri" w:eastAsiaTheme="majorEastAsia" w:hAnsi="Calibri" w:cstheme="majorBidi"/>
          <w:b/>
          <w:color w:val="000000" w:themeColor="text1"/>
          <w:sz w:val="40"/>
          <w:szCs w:val="24"/>
        </w:rPr>
      </w:pPr>
      <w:r>
        <w:br w:type="page"/>
      </w:r>
    </w:p>
    <w:p w14:paraId="638AA0DA" w14:textId="302FDFB8" w:rsidR="00CE7924" w:rsidRDefault="00D12B38" w:rsidP="00951279">
      <w:pPr>
        <w:pStyle w:val="Heading2"/>
      </w:pPr>
      <w:bookmarkStart w:id="16" w:name="_Toc176813630"/>
      <w:r>
        <w:lastRenderedPageBreak/>
        <w:t>1</w:t>
      </w:r>
      <w:r w:rsidRPr="001B1EEC">
        <w:t>.</w:t>
      </w:r>
      <w:r>
        <w:t>6</w:t>
      </w:r>
      <w:r w:rsidRPr="001B1EEC">
        <w:t xml:space="preserve"> </w:t>
      </w:r>
      <w:r>
        <w:t>Scope of Study</w:t>
      </w:r>
      <w:bookmarkEnd w:id="16"/>
    </w:p>
    <w:p w14:paraId="19765D59" w14:textId="1DF538A4" w:rsidR="00D12B38" w:rsidRPr="00E73C0F" w:rsidRDefault="00D12B38" w:rsidP="00951279">
      <w:pPr>
        <w:spacing w:line="360" w:lineRule="auto"/>
      </w:pPr>
      <w:r w:rsidRPr="00E73C0F">
        <w:t xml:space="preserve">The focus of this </w:t>
      </w:r>
      <w:r w:rsidR="007865AE" w:rsidRPr="00E73C0F">
        <w:t>thesis</w:t>
      </w:r>
      <w:r w:rsidRPr="00E73C0F">
        <w:t xml:space="preserve"> comprises </w:t>
      </w:r>
      <w:r w:rsidR="00E73C0F" w:rsidRPr="00E73C0F">
        <w:t>of:</w:t>
      </w:r>
    </w:p>
    <w:p w14:paraId="7B12B71B" w14:textId="374A4F26" w:rsidR="00D12B38" w:rsidRDefault="00D12B38" w:rsidP="00951279">
      <w:pPr>
        <w:pStyle w:val="ListParagraph"/>
        <w:numPr>
          <w:ilvl w:val="0"/>
          <w:numId w:val="12"/>
        </w:numPr>
        <w:rPr>
          <w:b/>
        </w:rPr>
      </w:pPr>
      <w:r w:rsidRPr="00D12B38">
        <w:t>Reviewing books, journals, articles, etc and any other form of publication relating to proposed topic.</w:t>
      </w:r>
    </w:p>
    <w:p w14:paraId="64EA973F" w14:textId="5ECD8975" w:rsidR="00D12B38" w:rsidRDefault="00D12B38" w:rsidP="00951279">
      <w:pPr>
        <w:pStyle w:val="ListParagraph"/>
        <w:numPr>
          <w:ilvl w:val="0"/>
          <w:numId w:val="12"/>
        </w:numPr>
        <w:rPr>
          <w:b/>
        </w:rPr>
      </w:pPr>
      <w:r>
        <w:t>Conduct</w:t>
      </w:r>
      <w:r w:rsidR="007865AE">
        <w:t xml:space="preserve"> a detailed analysis of technologies and methodologies adopted in previous research to identify the best methods that can be adopted for this thesis.</w:t>
      </w:r>
    </w:p>
    <w:p w14:paraId="305ED058" w14:textId="242BD969" w:rsidR="007865AE" w:rsidRDefault="007865AE" w:rsidP="00951279">
      <w:pPr>
        <w:pStyle w:val="ListParagraph"/>
        <w:numPr>
          <w:ilvl w:val="0"/>
          <w:numId w:val="12"/>
        </w:numPr>
        <w:rPr>
          <w:b/>
        </w:rPr>
      </w:pPr>
      <w:r>
        <w:t xml:space="preserve">Explore the </w:t>
      </w:r>
      <w:r w:rsidR="009C6ABE">
        <w:t>application</w:t>
      </w:r>
      <w:r>
        <w:t xml:space="preserve"> of different machine learning and deep learning techniques t</w:t>
      </w:r>
      <w:r w:rsidR="009C6ABE">
        <w:t>o determine those that</w:t>
      </w:r>
      <w:r>
        <w:t xml:space="preserve"> </w:t>
      </w:r>
      <w:r w:rsidR="009C6ABE">
        <w:t>produce</w:t>
      </w:r>
      <w:r>
        <w:t xml:space="preserve"> the optimal results.</w:t>
      </w:r>
    </w:p>
    <w:p w14:paraId="6ECDB8D8" w14:textId="02952947" w:rsidR="007865AE" w:rsidRDefault="007865AE" w:rsidP="00951279">
      <w:pPr>
        <w:pStyle w:val="ListParagraph"/>
        <w:numPr>
          <w:ilvl w:val="0"/>
          <w:numId w:val="12"/>
        </w:numPr>
        <w:rPr>
          <w:b/>
        </w:rPr>
      </w:pPr>
      <w:r>
        <w:t xml:space="preserve">Identify potential limitations encountered </w:t>
      </w:r>
      <w:r w:rsidR="00E73C0F">
        <w:t>during</w:t>
      </w:r>
      <w:r>
        <w:t xml:space="preserve"> the </w:t>
      </w:r>
      <w:r w:rsidR="00B4285B">
        <w:t>study</w:t>
      </w:r>
      <w:r>
        <w:t xml:space="preserve"> and suggest features to be considered for future research.</w:t>
      </w:r>
    </w:p>
    <w:p w14:paraId="4407C121" w14:textId="77777777" w:rsidR="00C976A7" w:rsidRPr="00C976A7" w:rsidRDefault="00C976A7" w:rsidP="00951279">
      <w:pPr>
        <w:spacing w:after="160" w:line="360" w:lineRule="auto"/>
        <w:rPr>
          <w:rFonts w:ascii="Calibri Light" w:hAnsi="Calibri Light" w:cs="Calibri Light"/>
          <w:szCs w:val="24"/>
        </w:rPr>
      </w:pPr>
    </w:p>
    <w:p w14:paraId="0C61321C" w14:textId="77777777" w:rsidR="009E29CD" w:rsidRDefault="009E29CD" w:rsidP="00951279">
      <w:pPr>
        <w:spacing w:after="160" w:line="360" w:lineRule="auto"/>
        <w:rPr>
          <w:rFonts w:ascii="Calibri" w:eastAsiaTheme="majorEastAsia" w:hAnsi="Calibri" w:cstheme="majorBidi"/>
          <w:b/>
          <w:color w:val="000000" w:themeColor="text1"/>
          <w:sz w:val="40"/>
          <w:szCs w:val="24"/>
        </w:rPr>
      </w:pPr>
      <w:r>
        <w:br w:type="page"/>
      </w:r>
    </w:p>
    <w:p w14:paraId="1D24B23F" w14:textId="11924474" w:rsidR="00CE7924" w:rsidRPr="008F00ED" w:rsidRDefault="00D12B38" w:rsidP="00951279">
      <w:pPr>
        <w:pStyle w:val="Heading2"/>
      </w:pPr>
      <w:bookmarkStart w:id="17" w:name="_Toc176813631"/>
      <w:r>
        <w:lastRenderedPageBreak/>
        <w:t>1.7 Thesis Organization</w:t>
      </w:r>
      <w:bookmarkEnd w:id="17"/>
      <w:r w:rsidRPr="001B1EEC">
        <w:t xml:space="preserve"> </w:t>
      </w:r>
    </w:p>
    <w:p w14:paraId="6018D6F4" w14:textId="5849AAA7" w:rsidR="00D12B38" w:rsidRDefault="007865AE" w:rsidP="00951279">
      <w:pPr>
        <w:spacing w:after="160" w:line="360" w:lineRule="auto"/>
        <w:rPr>
          <w:rFonts w:ascii="Calibri Light" w:hAnsi="Calibri Light" w:cs="Calibri Light"/>
          <w:bCs/>
          <w:szCs w:val="24"/>
        </w:rPr>
      </w:pPr>
      <w:r>
        <w:rPr>
          <w:rFonts w:ascii="Calibri Light" w:hAnsi="Calibri Light" w:cs="Calibri Light"/>
          <w:bCs/>
          <w:szCs w:val="24"/>
        </w:rPr>
        <w:t>The thesis is organized as follows:</w:t>
      </w:r>
    </w:p>
    <w:p w14:paraId="62DA9065" w14:textId="4349878C" w:rsidR="007865AE" w:rsidRPr="007865AE" w:rsidRDefault="007865AE" w:rsidP="00951279">
      <w:pPr>
        <w:pStyle w:val="ListParagraph"/>
        <w:numPr>
          <w:ilvl w:val="0"/>
          <w:numId w:val="13"/>
        </w:numPr>
        <w:rPr>
          <w:b/>
        </w:rPr>
      </w:pPr>
      <w:r w:rsidRPr="007865AE">
        <w:t>Chapter 1</w:t>
      </w:r>
      <w:r>
        <w:t xml:space="preserve"> - </w:t>
      </w:r>
      <w:r w:rsidRPr="007865AE">
        <w:t>Introduction: This provides a background information on the study, speaks about the problem statements, highlights the significance of the research, its aim, objectives</w:t>
      </w:r>
      <w:r w:rsidR="00636325">
        <w:t>,</w:t>
      </w:r>
      <w:r w:rsidRPr="007865AE">
        <w:t xml:space="preserve"> while defining the research </w:t>
      </w:r>
      <w:r w:rsidR="00636325">
        <w:t xml:space="preserve">hypothesis, </w:t>
      </w:r>
      <w:r w:rsidRPr="007865AE">
        <w:t>question</w:t>
      </w:r>
      <w:r w:rsidR="0066259D">
        <w:t>s</w:t>
      </w:r>
      <w:r w:rsidRPr="007865AE">
        <w:t xml:space="preserve"> and project scope.</w:t>
      </w:r>
    </w:p>
    <w:p w14:paraId="4BED65F2" w14:textId="1AF3A45B" w:rsidR="007865AE" w:rsidRPr="00802DF5" w:rsidRDefault="007865AE" w:rsidP="00951279">
      <w:pPr>
        <w:pStyle w:val="ListParagraph"/>
        <w:numPr>
          <w:ilvl w:val="0"/>
          <w:numId w:val="13"/>
        </w:numPr>
        <w:rPr>
          <w:b/>
        </w:rPr>
      </w:pPr>
      <w:r w:rsidRPr="00802DF5">
        <w:t>Chapter 2 - Literature Review: This provides insight into the past research done in this field or related field of study. It speaks on the approach used to perform the literature review, the findings, the algorithms, methodologies, techniques and limitations of the previous research conducted.</w:t>
      </w:r>
    </w:p>
    <w:p w14:paraId="44AABADA" w14:textId="3B6827C0" w:rsidR="007865AE" w:rsidRPr="00802DF5" w:rsidRDefault="007865AE" w:rsidP="00951279">
      <w:pPr>
        <w:pStyle w:val="ListParagraph"/>
        <w:numPr>
          <w:ilvl w:val="0"/>
          <w:numId w:val="13"/>
        </w:numPr>
        <w:rPr>
          <w:b/>
        </w:rPr>
      </w:pPr>
      <w:r w:rsidRPr="00802DF5">
        <w:t xml:space="preserve">Chapter 3 </w:t>
      </w:r>
      <w:r w:rsidR="00B040B5" w:rsidRPr="00802DF5">
        <w:t>-</w:t>
      </w:r>
      <w:r w:rsidRPr="00802DF5">
        <w:t xml:space="preserve"> </w:t>
      </w:r>
      <w:r w:rsidR="00B040B5" w:rsidRPr="00802DF5">
        <w:t>Research Methods and Techniques: Th</w:t>
      </w:r>
      <w:r w:rsidR="00781022">
        <w:t>e</w:t>
      </w:r>
      <w:r w:rsidR="00B040B5" w:rsidRPr="00802DF5">
        <w:t xml:space="preserve"> section </w:t>
      </w:r>
      <w:r w:rsidR="00781022">
        <w:t>centres</w:t>
      </w:r>
      <w:r w:rsidR="00B040B5" w:rsidRPr="00802DF5">
        <w:t xml:space="preserve"> on the </w:t>
      </w:r>
      <w:r w:rsidR="00781022">
        <w:t xml:space="preserve">research philosophy, </w:t>
      </w:r>
      <w:r w:rsidR="00B040B5" w:rsidRPr="00802DF5">
        <w:t>methodology and processes used in achieving the required results.</w:t>
      </w:r>
    </w:p>
    <w:p w14:paraId="442659C1" w14:textId="79625FEC" w:rsidR="00F570E7" w:rsidRPr="00CE7924" w:rsidRDefault="00B040B5" w:rsidP="00951279">
      <w:pPr>
        <w:pStyle w:val="ListParagraph"/>
        <w:numPr>
          <w:ilvl w:val="0"/>
          <w:numId w:val="13"/>
        </w:numPr>
        <w:rPr>
          <w:b/>
        </w:rPr>
      </w:pPr>
      <w:r w:rsidRPr="00802DF5">
        <w:t xml:space="preserve">Chapter 4 </w:t>
      </w:r>
      <w:r w:rsidR="00CE7924">
        <w:t>–</w:t>
      </w:r>
      <w:r w:rsidRPr="00802DF5">
        <w:t xml:space="preserve"> </w:t>
      </w:r>
      <w:r w:rsidR="00CE7FEA" w:rsidRPr="00802DF5">
        <w:t>Implementation</w:t>
      </w:r>
      <w:r w:rsidR="008C501B">
        <w:t xml:space="preserve"> </w:t>
      </w:r>
      <w:r w:rsidR="00CE7924">
        <w:t>Analysis</w:t>
      </w:r>
      <w:r w:rsidR="00CE7FEA" w:rsidRPr="00802DF5">
        <w:t>:</w:t>
      </w:r>
      <w:r w:rsidR="00CE7FEA">
        <w:t xml:space="preserve"> This section of the thesis focuses on the implementation procedures used. It involves building models, testing the models and checking for their levels of accuracy.</w:t>
      </w:r>
      <w:r w:rsidR="00CE7924">
        <w:t xml:space="preserve"> </w:t>
      </w:r>
      <w:r w:rsidR="00CE7924">
        <w:rPr>
          <w:bCs/>
        </w:rPr>
        <w:t xml:space="preserve">It also </w:t>
      </w:r>
      <w:r w:rsidR="00F570E7" w:rsidRPr="00CE7924">
        <w:rPr>
          <w:bCs/>
        </w:rPr>
        <w:t>focuses on</w:t>
      </w:r>
      <w:r w:rsidR="00000567">
        <w:rPr>
          <w:bCs/>
        </w:rPr>
        <w:t xml:space="preserve"> discussing about the results of the experiments confirming the hypothesis and providing answers to some research questions while also</w:t>
      </w:r>
      <w:r w:rsidR="00F570E7" w:rsidRPr="00CE7924">
        <w:rPr>
          <w:bCs/>
        </w:rPr>
        <w:t xml:space="preserve"> </w:t>
      </w:r>
      <w:r w:rsidR="00000567">
        <w:rPr>
          <w:bCs/>
        </w:rPr>
        <w:t xml:space="preserve">providing insight into </w:t>
      </w:r>
      <w:r w:rsidR="00F570E7" w:rsidRPr="00CE7924">
        <w:rPr>
          <w:bCs/>
        </w:rPr>
        <w:t>the challenges associated with the project,</w:t>
      </w:r>
      <w:r w:rsidR="00CE7924">
        <w:rPr>
          <w:bCs/>
        </w:rPr>
        <w:t xml:space="preserve"> its mitigation strategies, </w:t>
      </w:r>
      <w:r w:rsidR="00F570E7" w:rsidRPr="00CE7924">
        <w:rPr>
          <w:bCs/>
        </w:rPr>
        <w:t>and the research considerations.</w:t>
      </w:r>
    </w:p>
    <w:p w14:paraId="0D2EFDB6" w14:textId="0A3BFEE9" w:rsidR="00CE7FEA" w:rsidRPr="00802DF5" w:rsidRDefault="00CE7FEA" w:rsidP="00951279">
      <w:pPr>
        <w:pStyle w:val="ListParagraph"/>
        <w:numPr>
          <w:ilvl w:val="0"/>
          <w:numId w:val="13"/>
        </w:numPr>
        <w:rPr>
          <w:b/>
        </w:rPr>
      </w:pPr>
      <w:r>
        <w:t xml:space="preserve">Chapter </w:t>
      </w:r>
      <w:r w:rsidR="00120F6F">
        <w:t>5</w:t>
      </w:r>
      <w:r>
        <w:t xml:space="preserve"> - Conclusion: This section speaks on the results of the research. It summarizes the experiments conducted, the process used, the results obtained </w:t>
      </w:r>
      <w:r w:rsidR="00F570E7">
        <w:t>during</w:t>
      </w:r>
      <w:r>
        <w:t xml:space="preserve"> this experiment</w:t>
      </w:r>
      <w:r w:rsidR="00117824">
        <w:t xml:space="preserve">, </w:t>
      </w:r>
      <w:r w:rsidR="00CE7924">
        <w:rPr>
          <w:bCs/>
        </w:rPr>
        <w:t xml:space="preserve">and </w:t>
      </w:r>
      <w:r w:rsidR="00CE7924" w:rsidRPr="00CE7924">
        <w:rPr>
          <w:bCs/>
        </w:rPr>
        <w:t>limitations of the project</w:t>
      </w:r>
      <w:r w:rsidR="00117824">
        <w:rPr>
          <w:bCs/>
        </w:rPr>
        <w:t xml:space="preserve"> while also providing answers to the research questions</w:t>
      </w:r>
      <w:r w:rsidR="00CE7924">
        <w:rPr>
          <w:bCs/>
        </w:rPr>
        <w:t>.</w:t>
      </w:r>
    </w:p>
    <w:p w14:paraId="6F77DA44" w14:textId="77777777" w:rsidR="00741304" w:rsidRPr="00D74BA3" w:rsidRDefault="00741304" w:rsidP="00951279">
      <w:pPr>
        <w:spacing w:after="160" w:line="360" w:lineRule="auto"/>
        <w:rPr>
          <w:rFonts w:ascii="Calibri Light" w:hAnsi="Calibri Light" w:cs="Calibri Light"/>
          <w:szCs w:val="24"/>
        </w:rPr>
      </w:pPr>
      <w:r w:rsidRPr="00D74BA3">
        <w:rPr>
          <w:rFonts w:ascii="Calibri Light" w:hAnsi="Calibri Light" w:cs="Calibri Light"/>
          <w:szCs w:val="24"/>
        </w:rPr>
        <w:br w:type="page"/>
      </w:r>
    </w:p>
    <w:p w14:paraId="76D654DD" w14:textId="67D48CC5" w:rsidR="0007661B" w:rsidRPr="0007661B" w:rsidRDefault="005142C0" w:rsidP="00951279">
      <w:pPr>
        <w:pStyle w:val="Heading1"/>
      </w:pPr>
      <w:bookmarkStart w:id="18" w:name="_Toc176813632"/>
      <w:r>
        <w:lastRenderedPageBreak/>
        <w:t>2</w:t>
      </w:r>
      <w:r w:rsidR="00741304" w:rsidRPr="001B1EEC">
        <w:t>.0 LITERATURE REVIEW</w:t>
      </w:r>
      <w:bookmarkEnd w:id="18"/>
    </w:p>
    <w:p w14:paraId="71F19321" w14:textId="4DCD48E6" w:rsidR="0040149E" w:rsidRDefault="0040149E" w:rsidP="00951279">
      <w:pPr>
        <w:pStyle w:val="Heading2"/>
      </w:pPr>
      <w:bookmarkStart w:id="19" w:name="_Toc168929677"/>
      <w:bookmarkStart w:id="20" w:name="_Toc176813633"/>
      <w:r w:rsidRPr="009969EE">
        <w:t>2.</w:t>
      </w:r>
      <w:r w:rsidR="00176472">
        <w:t>1</w:t>
      </w:r>
      <w:r w:rsidRPr="009969EE">
        <w:t xml:space="preserve"> Key Concepts, Theories and Studies</w:t>
      </w:r>
      <w:bookmarkEnd w:id="19"/>
      <w:bookmarkEnd w:id="20"/>
      <w:r w:rsidRPr="009969EE">
        <w:t xml:space="preserve"> </w:t>
      </w:r>
    </w:p>
    <w:p w14:paraId="4E024D95" w14:textId="4D1001DF" w:rsidR="00820D74" w:rsidRPr="00820D74" w:rsidRDefault="00820D74" w:rsidP="00951279">
      <w:pPr>
        <w:spacing w:line="360" w:lineRule="auto"/>
        <w:rPr>
          <w:rFonts w:asciiTheme="majorHAnsi" w:hAnsiTheme="majorHAnsi" w:cstheme="majorHAnsi"/>
          <w:b/>
        </w:rPr>
      </w:pPr>
      <w:r w:rsidRPr="00820D74">
        <w:rPr>
          <w:rFonts w:asciiTheme="majorHAnsi" w:hAnsiTheme="majorHAnsi" w:cstheme="majorHAnsi"/>
          <w:b/>
        </w:rPr>
        <w:t>Machine Learning</w:t>
      </w:r>
      <w:r w:rsidR="001043EB">
        <w:rPr>
          <w:rFonts w:asciiTheme="majorHAnsi" w:hAnsiTheme="majorHAnsi" w:cstheme="majorHAnsi"/>
          <w:b/>
        </w:rPr>
        <w:t xml:space="preserve"> (ML)</w:t>
      </w:r>
    </w:p>
    <w:p w14:paraId="1B7030D4" w14:textId="53DE699F" w:rsidR="00FB2630" w:rsidRDefault="00FB2630" w:rsidP="00951279">
      <w:pPr>
        <w:pStyle w:val="GenBody"/>
      </w:pPr>
      <w:r>
        <w:t>Machine Learning is the use of computer-based algorithms and models to model human behaviour. It refers to the ability of a machine or computer to learn without being explicitly told to do so</w:t>
      </w:r>
      <w:r w:rsidR="003A0EB1">
        <w:t xml:space="preserve"> </w:t>
      </w:r>
      <w:r w:rsidR="003A0EB1">
        <w:fldChar w:fldCharType="begin"/>
      </w:r>
      <w:r w:rsidR="003A0EB1">
        <w:instrText xml:space="preserve"> ADDIN ZOTERO_ITEM CSL_CITATION {"citationID":"ff5T5qtm","properties":{"formattedCitation":"(Shanthamallu and Spanias, 2022)","plainCitation":"(Shanthamallu and Spanias, 2022)","noteIndex":0},"citationItems":[{"id":480,"uris":["http://zotero.org/users/14299107/items/PXLVUJWG"],"itemData":{"id":480,"type":"book","abstract":"This book introduces basic machine learning concepts and applications for a broad audience that includes students, faculty, and industry practitioners. We begin by describing how machine learning provides capabilities to computers and embedded systems to learn from data. A typical machine learning algorithm involves training, and generally the performance of a machine learning model improves with more training data. Deep learning is a sub-area of machine learning that involves extensive use of layers of artificial neural networks typically trained on massive amounts of data. Machine and deep learning methods are often used in contemporary data science tasks to address the growing data sets and detect, cluster, and classify data patterns. Although machine learning commercial interest has grown relatively recently, the roots of machine learning go back to decades ago. We note that nearly all organizations, including industry, government, defense, and health, are using machine learning to address a variety of needs and applications. The machine learning paradigms presented can be broadly divided into the following three categories: supervised learning, unsupervised learning, and semi-supervised learning. Supervised learning algorithms focus on learning a mapping function, and they are trained with supervision on labeled data. Supervised learning is further sub-divided into classification and regression algorithms. Unsupervised learning typically does not have access to ground truth, and often the goal is to learn or uncover the hidden pattern in the data. Through semi-supervised learning, one can effectively utilize a large volume of unlabeled data and a limited amount of labeled data to improve machine learning model performances. Deep learning and neural networks are also covered in this book. Deep neural networks have attracted a lot of interest during the last ten years due to the availability of graphics processing units (GPU) computational power, big data, and new software platforms. They have strong capabilities in terms of learning complex mapping functions for different types of data. We organize the book as follows. The book starts by introducing concepts in supervised, unsupervised, and semi-supervised learning. Several algorithms and their inner workings are presented within these three categories. We then continue with a brief introduction to artificial neural network algorithms and their properties. In addition, we cover an array of applications and provide extensive bibliography. The book ends with a summary of the key machine learning concepts.","ISBN":"978-3-031-03758-0","language":"en","note":"Google-Books-ID: ZYFyEAAAQBAJ","number-of-pages":"115","publisher":"Springer Nature","source":"Google Books","title":"Machine and Deep Learning Algorithms and Applications","URL":"https://www.google.co.uk/books/edition/Machine_and_Deep_Learning_Algorithms_and/ZYFyEAAAQBAJ?hl=en&amp;gbpv=1","author":[{"family":"Shanthamallu","given":"Uday Shankar"},{"family":"Spanias","given":"Andreas"}],"issued":{"date-parts":[["2022",5,31]]}}}],"schema":"https://github.com/citation-style-language/schema/raw/master/csl-citation.json"} </w:instrText>
      </w:r>
      <w:r w:rsidR="003A0EB1">
        <w:fldChar w:fldCharType="separate"/>
      </w:r>
      <w:r w:rsidR="00762035" w:rsidRPr="00762035">
        <w:t>(Shanthamallu and Spanias, 2022)</w:t>
      </w:r>
      <w:r w:rsidR="003A0EB1">
        <w:fldChar w:fldCharType="end"/>
      </w:r>
      <w:r>
        <w:t>.</w:t>
      </w:r>
    </w:p>
    <w:p w14:paraId="0E837AE5" w14:textId="77777777" w:rsidR="00610090" w:rsidRDefault="00610090" w:rsidP="00951279">
      <w:pPr>
        <w:pStyle w:val="GenBody"/>
      </w:pPr>
    </w:p>
    <w:p w14:paraId="713C9A02" w14:textId="30D99900" w:rsidR="00610090" w:rsidRPr="00610090" w:rsidRDefault="00610090" w:rsidP="00951279">
      <w:pPr>
        <w:pStyle w:val="GenBody"/>
        <w:rPr>
          <w:b/>
          <w:bCs/>
        </w:rPr>
      </w:pPr>
      <w:r w:rsidRPr="00610090">
        <w:rPr>
          <w:b/>
          <w:bCs/>
        </w:rPr>
        <w:t>Deep Learning</w:t>
      </w:r>
      <w:r w:rsidR="001043EB">
        <w:rPr>
          <w:b/>
          <w:bCs/>
        </w:rPr>
        <w:t xml:space="preserve"> (DL)</w:t>
      </w:r>
    </w:p>
    <w:p w14:paraId="1D38CAD2" w14:textId="7E0FFF82" w:rsidR="00610090" w:rsidRDefault="00610090" w:rsidP="00951279">
      <w:pPr>
        <w:pStyle w:val="GenBody"/>
      </w:pPr>
      <w:r>
        <w:t xml:space="preserve">Deep learning is another branch of machine learning </w:t>
      </w:r>
      <w:r w:rsidR="003A0EB1">
        <w:t xml:space="preserve">very similar but however uses models and algorithms to review and learn from its past mistake and errors. It uses a layer of neural networks running different algorithms while learning from its previous iterations </w:t>
      </w:r>
      <w:r w:rsidR="003A0EB1">
        <w:fldChar w:fldCharType="begin"/>
      </w:r>
      <w:r w:rsidR="003A0EB1">
        <w:instrText xml:space="preserve"> ADDIN ZOTERO_ITEM CSL_CITATION {"citationID":"K8HV4E7O","properties":{"formattedCitation":"(Shanthamallu and Spanias, 2022)","plainCitation":"(Shanthamallu and Spanias, 2022)","noteIndex":0},"citationItems":[{"id":480,"uris":["http://zotero.org/users/14299107/items/PXLVUJWG"],"itemData":{"id":480,"type":"book","abstract":"This book introduces basic machine learning concepts and applications for a broad audience that includes students, faculty, and industry practitioners. We begin by describing how machine learning provides capabilities to computers and embedded systems to learn from data. A typical machine learning algorithm involves training, and generally the performance of a machine learning model improves with more training data. Deep learning is a sub-area of machine learning that involves extensive use of layers of artificial neural networks typically trained on massive amounts of data. Machine and deep learning methods are often used in contemporary data science tasks to address the growing data sets and detect, cluster, and classify data patterns. Although machine learning commercial interest has grown relatively recently, the roots of machine learning go back to decades ago. We note that nearly all organizations, including industry, government, defense, and health, are using machine learning to address a variety of needs and applications. The machine learning paradigms presented can be broadly divided into the following three categories: supervised learning, unsupervised learning, and semi-supervised learning. Supervised learning algorithms focus on learning a mapping function, and they are trained with supervision on labeled data. Supervised learning is further sub-divided into classification and regression algorithms. Unsupervised learning typically does not have access to ground truth, and often the goal is to learn or uncover the hidden pattern in the data. Through semi-supervised learning, one can effectively utilize a large volume of unlabeled data and a limited amount of labeled data to improve machine learning model performances. Deep learning and neural networks are also covered in this book. Deep neural networks have attracted a lot of interest during the last ten years due to the availability of graphics processing units (GPU) computational power, big data, and new software platforms. They have strong capabilities in terms of learning complex mapping functions for different types of data. We organize the book as follows. The book starts by introducing concepts in supervised, unsupervised, and semi-supervised learning. Several algorithms and their inner workings are presented within these three categories. We then continue with a brief introduction to artificial neural network algorithms and their properties. In addition, we cover an array of applications and provide extensive bibliography. The book ends with a summary of the key machine learning concepts.","ISBN":"978-3-031-03758-0","language":"en","note":"Google-Books-ID: ZYFyEAAAQBAJ","number-of-pages":"115","publisher":"Springer Nature","source":"Google Books","title":"Machine and Deep Learning Algorithms and Applications","URL":"https://www.google.co.uk/books/edition/Machine_and_Deep_Learning_Algorithms_and/ZYFyEAAAQBAJ?hl=en&amp;gbpv=1","author":[{"family":"Shanthamallu","given":"Uday Shankar"},{"family":"Spanias","given":"Andreas"}],"issued":{"date-parts":[["2022",5,31]]}}}],"schema":"https://github.com/citation-style-language/schema/raw/master/csl-citation.json"} </w:instrText>
      </w:r>
      <w:r w:rsidR="003A0EB1">
        <w:fldChar w:fldCharType="separate"/>
      </w:r>
      <w:r w:rsidR="00762035" w:rsidRPr="00762035">
        <w:t>(Shanthamallu and Spanias, 2022)</w:t>
      </w:r>
      <w:r w:rsidR="003A0EB1">
        <w:fldChar w:fldCharType="end"/>
      </w:r>
      <w:r w:rsidR="003A0EB1">
        <w:t>,</w:t>
      </w:r>
      <w:r>
        <w:t xml:space="preserve"> </w:t>
      </w:r>
      <w:r>
        <w:fldChar w:fldCharType="begin"/>
      </w:r>
      <w:r w:rsidR="00227C42">
        <w:instrText xml:space="preserve"> ADDIN ZOTERO_ITEM CSL_CITATION {"citationID":"wqP1tMUD","properties":{"formattedCitation":"(Goodfellow et al., 2023)","plainCitation":"(Goodfellow et al., 2023)","noteIndex":0},"citationItems":[{"id":479,"uris":["http://zotero.org/users/14299107/items/GQRMVEBA"],"itemData":{"id":479,"type":"book","event-place":"Erscheinungsort nicht ermittelbar","ISBN":"978-973-23-4552-8","language":"eng","number-of-pages":"787","publisher":"Alanna Maldonado","publisher-place":"Erscheinungsort nicht ermittelbar","source":"K10plus ISBN","title":"Deep Learning","URL":"https://www.google.co.uk/books/edition/Deep_Learning/omivDQAAQBAJ?hl=en&amp;gbpv=0&amp;kptab=overview","author":[{"family":"Goodfellow","given":"Ian"},{"family":"Bengio","given":"Yoshua"},{"family":"Courville","given":"Aaron"}],"issued":{"date-parts":[["2023"]]}}}],"schema":"https://github.com/citation-style-language/schema/raw/master/csl-citation.json"} </w:instrText>
      </w:r>
      <w:r>
        <w:fldChar w:fldCharType="separate"/>
      </w:r>
      <w:r w:rsidR="00762035" w:rsidRPr="00762035">
        <w:t>(Goodfellow et al., 2023)</w:t>
      </w:r>
      <w:r>
        <w:fldChar w:fldCharType="end"/>
      </w:r>
      <w:r w:rsidR="003A0EB1">
        <w:t>.</w:t>
      </w:r>
    </w:p>
    <w:p w14:paraId="7ACF9901" w14:textId="77777777" w:rsidR="00FB2630" w:rsidRDefault="00FB2630" w:rsidP="00951279">
      <w:pPr>
        <w:pStyle w:val="GenBody"/>
      </w:pPr>
    </w:p>
    <w:p w14:paraId="03CB7D82" w14:textId="0BAABFA6" w:rsidR="00FB2630" w:rsidRPr="00FB2630" w:rsidRDefault="00FB2630" w:rsidP="00951279">
      <w:pPr>
        <w:pStyle w:val="GenBody"/>
        <w:rPr>
          <w:b/>
          <w:bCs/>
        </w:rPr>
      </w:pPr>
      <w:r w:rsidRPr="00FB2630">
        <w:rPr>
          <w:b/>
          <w:bCs/>
        </w:rPr>
        <w:t>Time-Series Forecasting</w:t>
      </w:r>
    </w:p>
    <w:p w14:paraId="6180A963" w14:textId="2E53DC05" w:rsidR="00452114" w:rsidRDefault="00FB2630" w:rsidP="00951279">
      <w:pPr>
        <w:pStyle w:val="GenBody"/>
      </w:pPr>
      <w:r w:rsidRPr="00FB2630">
        <w:t xml:space="preserve">Time-series forecasting </w:t>
      </w:r>
      <w:r w:rsidR="001043EB">
        <w:t xml:space="preserve">entails the use of statistical analysis and ML techniques in making predictions on historical data with different data points </w:t>
      </w:r>
      <w:r w:rsidR="00452114">
        <w:fldChar w:fldCharType="begin"/>
      </w:r>
      <w:r w:rsidR="00452114">
        <w:instrText xml:space="preserve"> ADDIN ZOTERO_ITEM CSL_CITATION {"citationID":"3n9VgaxF","properties":{"formattedCitation":"(Waheeb et al., 2019)","plainCitation":"(Waheeb et al., 2019)","noteIndex":0},"citationItems":[{"id":491,"uris":["http://zotero.org/users/14299107/items/Y2AJZ99H"],"itemData":{"id":491,"type":"paper-conference","abstract":"In this paper, a one-step forecasting comparison using a simulated nonlinear autoregressive moving-average time series (NARMA) was conducted between two groups of neural networks. Group I is neural networks that use only autoregressive inputs, while Group II is neural networks that use autoregressive and moving-average (i.e., error feedback) inputs. Simulation results showed that the models in Group II produce more accurate forecasts as compared to the models in Group I. That means, introducing error feedback to neural networks helps in forecasting NARMA time series. Another comparison was conducted between autoregressive moving-average (ARMA) model and neural network models using the simulated NARMA time series. As expected, since it is a nonlinear time series, neural networks show better results as compared to ARMA model.","container-title":"2019 International Conference on Computer and Information Sciences (ICCIS)","DOI":"10.1109/ICCISci.2019.8716417","event-title":"2019 International Conference on Computer and Information Sciences (ICCIS)","page":"1-5","source":"IEEE Xplore","title":"Nonlinear Autoregressive Moving-average (NARMA) Time Series Forecasting Using Neural Networks","URL":"https://ieeexplore.ieee.org/document/8716417","author":[{"family":"Waheeb","given":"Waddah"},{"family":"Ghazali","given":"Rozaida"},{"family":"Shah","given":"Habib"}],"accessed":{"date-parts":[["2024",8,27]]},"issued":{"date-parts":[["2019",4]]}}}],"schema":"https://github.com/citation-style-language/schema/raw/master/csl-citation.json"} </w:instrText>
      </w:r>
      <w:r w:rsidR="00452114">
        <w:fldChar w:fldCharType="separate"/>
      </w:r>
      <w:r w:rsidR="00762035" w:rsidRPr="00762035">
        <w:t>(Waheeb et al., 2019)</w:t>
      </w:r>
      <w:r w:rsidR="00452114">
        <w:fldChar w:fldCharType="end"/>
      </w:r>
      <w:r w:rsidR="00452114">
        <w:t xml:space="preserve">, </w:t>
      </w:r>
      <w:r w:rsidR="00452114">
        <w:fldChar w:fldCharType="begin"/>
      </w:r>
      <w:r w:rsidR="00DB53BF">
        <w:instrText xml:space="preserve"> ADDIN ZOTERO_ITEM CSL_CITATION {"citationID":"m3cCTgUs","properties":{"formattedCitation":"(Sujjaviriyasup and Pitiruek, 2017)","plainCitation":"(Sujjaviriyasup and Pitiruek, 2017)","noteIndex":0},"citationItems":[{"id":496,"uris":["http://zotero.org/users/14299107/items/TS9MWDDV"],"itemData":{"id":496,"type":"paper-conference","abstract":"The future demand of primary energy plays an important role in a reliable supply system, which is used as a guideline for a proper policy. The useful information of demand can be obtained from suitable forecasting models. In this paper, the forecasting performances of ARIMA model and hybrid model of MODWT-SVM-DE model are investigated and compared based on three criteria; MAE, MAPE, and sMAPE. The empirical results indicated that the MODWT-SVM-DE model provides more accurate forecasts than ARIMA model at significance level α = 0.10. However, the ARIMA model as a simplified model is capable to provide the accurate result that is not relatively different than that of the MODWT-SVM-DE model in given data sets","container-title":"2017 IEEE International Conference on Industrial Engineering and Engineering Management (IEEM)","DOI":"10.1109/IEEM.2017.8290001","event-place":"Singapore","event-title":"2017 IEEE International Conference on Industrial Engineering and Engineering Management (IEEM)","ISBN":"978-1-5386-0948-4","page":"799-802","publisher":"IEEE","publisher-place":"Singapore","source":"DOI.org (Crossref)","title":"A comparison between MODWT-SVM-DE hybrid model and ARIMA model in forecasting primary energy consumptions","URL":"http://ieeexplore.ieee.org/document/8290001/","author":[{"family":"Sujjaviriyasup","given":"T."},{"family":"Pitiruek","given":"K."}],"accessed":{"date-parts":[["2024",8,27]]},"issued":{"date-parts":[["2017",12]]}}}],"schema":"https://github.com/citation-style-language/schema/raw/master/csl-citation.json"} </w:instrText>
      </w:r>
      <w:r w:rsidR="00452114">
        <w:fldChar w:fldCharType="separate"/>
      </w:r>
      <w:r w:rsidR="00762035" w:rsidRPr="00762035">
        <w:t>(Sujjaviriyasup and Pitiruek, 2017)</w:t>
      </w:r>
      <w:r w:rsidR="00452114">
        <w:fldChar w:fldCharType="end"/>
      </w:r>
      <w:r w:rsidR="00452114">
        <w:t xml:space="preserve">, </w:t>
      </w:r>
      <w:r w:rsidR="00452114">
        <w:fldChar w:fldCharType="begin"/>
      </w:r>
      <w:r w:rsidR="00452114">
        <w:instrText xml:space="preserve"> ADDIN ZOTERO_ITEM CSL_CITATION {"citationID":"KhE9CS3y","properties":{"formattedCitation":"(Hasri et al., 2023)","plainCitation":"(Hasri et al., 2023)","noteIndex":0},"citationItems":[{"id":497,"uris":["http://zotero.org/users/14299107/items/A3RRCJAX"],"itemData":{"id":497,"type":"paper-conference","container-title":"2023 IEEE 2nd National Biomedical Engineering Conference (NBEC)","DOI":"10.1109/NBEC58134.2023.10352616","event-place":"Melaka, Malaysia","event-title":"2023 IEEE 2nd National Biomedical Engineering Conference (NBEC)","ISBN":"9798350338546","license":"https://doi.org/10.15223/policy-029","page":"106-110","publisher":"IEEE","publisher-place":"Melaka, Malaysia","source":"DOI.org (Crossref)","title":"Comparison of Auto ARIMA and Auto SARIMA Performance in COVID-19 Prediction","URL":"https://ieeexplore.ieee.org/document/10352616/","author":[{"family":"Hasri","given":"Hudzaifah"},{"family":"Mohd Aris","given":"Siti Armiza"},{"family":"Ahmad","given":"Robiah"}],"accessed":{"date-parts":[["2024",8,27]]},"issued":{"date-parts":[["2023",9,5]]}}}],"schema":"https://github.com/citation-style-language/schema/raw/master/csl-citation.json"} </w:instrText>
      </w:r>
      <w:r w:rsidR="00452114">
        <w:fldChar w:fldCharType="separate"/>
      </w:r>
      <w:r w:rsidR="00762035" w:rsidRPr="00762035">
        <w:t>(Hasri et al., 2023)</w:t>
      </w:r>
      <w:r w:rsidR="00452114">
        <w:fldChar w:fldCharType="end"/>
      </w:r>
    </w:p>
    <w:p w14:paraId="2F663AE4" w14:textId="77777777" w:rsidR="009366B9" w:rsidRDefault="009366B9" w:rsidP="00951279">
      <w:pPr>
        <w:pStyle w:val="GenBody"/>
      </w:pPr>
    </w:p>
    <w:p w14:paraId="6B0C5147" w14:textId="77777777" w:rsidR="009366B9" w:rsidRPr="0021761D" w:rsidRDefault="009366B9" w:rsidP="00951279">
      <w:pPr>
        <w:spacing w:after="160" w:line="360" w:lineRule="auto"/>
        <w:rPr>
          <w:rFonts w:ascii="Calibri Light" w:hAnsi="Calibri Light" w:cs="Calibri Light"/>
          <w:b/>
          <w:bCs/>
          <w:szCs w:val="24"/>
        </w:rPr>
      </w:pPr>
      <w:r w:rsidRPr="0021761D">
        <w:rPr>
          <w:rFonts w:ascii="Calibri Light" w:hAnsi="Calibri Light" w:cs="Calibri Light"/>
          <w:b/>
          <w:bCs/>
          <w:szCs w:val="24"/>
        </w:rPr>
        <w:t>Predictive Maintenance</w:t>
      </w:r>
    </w:p>
    <w:p w14:paraId="5015B022" w14:textId="2F0FA8DE" w:rsidR="00820D74" w:rsidRPr="003D11F3" w:rsidRDefault="009366B9" w:rsidP="00951279">
      <w:pPr>
        <w:spacing w:after="160" w:line="360" w:lineRule="auto"/>
        <w:rPr>
          <w:rFonts w:ascii="Calibri Light" w:hAnsi="Calibri Light" w:cs="Calibri Light"/>
          <w:szCs w:val="24"/>
        </w:rPr>
      </w:pPr>
      <w:r>
        <w:rPr>
          <w:rFonts w:ascii="Calibri Light" w:hAnsi="Calibri Light" w:cs="Calibri Light"/>
          <w:szCs w:val="24"/>
        </w:rPr>
        <w:t xml:space="preserve">Predictive maintenance refers to the act of identifying operational issues, challenges and potential equipment or infrastructure failures in timely manners therefore helping to adequately schedule maintenance processes and timely repairs of damaged equipment’s. PdM’s approach is to help minimize cost over a real time-based preventive process </w:t>
      </w:r>
      <w:r>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OH8JZC49","properties":{"formattedCitation":"(Ers\\uc0\\u246{}z et al., 2022)","plainCitation":"(Ersöz et al., 2022)","noteIndex":0},"citationItems":[{"id":"vi6JlvaU/fapPGpkc","uris":["http://zotero.org/users/local/VP0RxsYe/items/8BGF2N7B"],"itemData":{"id":"BsZMUfwH/zwzKXQnV","type":"article-journal","abstract":"With the rapid progress of network technologies and sensors, monitoring the sensor data such as pressure, temperature, current, vibration and other electrical, mechanical and chemical variables has become much more significant. With the arrival of Big Data and artificial intelligence (AI), sophisticated solutions can be developed to prevent failures and predict the equipment’s remaining useful life (RUL). These techniques allow for taking maintenance actions with haste and precision. Accordingly, this study provides a systematic literature review (SLR) of the predictive maintenance (PdM) techniques in transportation systems. The main focus of this study is the literature covering PdM in the motor vehicles’ industry in the last 5 years. A total of 52 studies were included in the SLR and examined in detail within the scope of our research questions. We provided a summary on statistical, stochastic and AI approaches for PdM applications and their goals, methods, findings, challenges and opportunities. In addition, this study encourages future research by indicating the areas that have not yet been studied in the PdM literature.","container-title":"Sustainability","DOI":"10.3390/su142114536","ISSN":"2071-1050","issue":"21","journalAbbreviation":"Sustainability","language":"en","page":"14536","source":"DOI.org (Crossref)","title":"A Systematic Literature Review of the Predictive Maintenance from Transportation Systems Aspect","volume":"14","author":[{"family":"Ersöz","given":"Olcay Özge"},{"family":"İnal","given":"Ali Fırat"},{"family":"Aktepe","given":"Adnan"},{"family":"Türker","given":"Ahmet Kürşad"},{"family":"Ersöz","given":"Süleyman"}],"issued":{"date-parts":[["2022",11,4]]}}}],"schema":"https://github.com/citation-style-language/schema/raw/master/csl-citation.json"} </w:instrText>
      </w:r>
      <w:r>
        <w:rPr>
          <w:rFonts w:ascii="Calibri Light" w:hAnsi="Calibri Light" w:cs="Calibri Light"/>
          <w:szCs w:val="24"/>
        </w:rPr>
        <w:fldChar w:fldCharType="separate"/>
      </w:r>
      <w:r w:rsidR="00762035" w:rsidRPr="00762035">
        <w:rPr>
          <w:rFonts w:ascii="Calibri Light" w:hAnsi="Calibri Light" w:cs="Calibri Light"/>
        </w:rPr>
        <w:t>(Ersöz et al., 2022)</w:t>
      </w:r>
      <w:r>
        <w:rPr>
          <w:rFonts w:ascii="Calibri Light" w:hAnsi="Calibri Light" w:cs="Calibri Light"/>
          <w:szCs w:val="24"/>
        </w:rPr>
        <w:fldChar w:fldCharType="end"/>
      </w:r>
      <w:r>
        <w:rPr>
          <w:rFonts w:ascii="Calibri Light" w:hAnsi="Calibri Light" w:cs="Calibri Light"/>
          <w:szCs w:val="24"/>
        </w:rPr>
        <w:t>.</w:t>
      </w:r>
    </w:p>
    <w:p w14:paraId="342786CC" w14:textId="38C3DFBE" w:rsidR="003D11F3" w:rsidRPr="001B1EEC" w:rsidRDefault="00176472" w:rsidP="00951279">
      <w:pPr>
        <w:pStyle w:val="Heading3"/>
      </w:pPr>
      <w:bookmarkStart w:id="21" w:name="_Toc176813634"/>
      <w:r>
        <w:lastRenderedPageBreak/>
        <w:t>2.</w:t>
      </w:r>
      <w:r w:rsidR="003D11F3">
        <w:t>1</w:t>
      </w:r>
      <w:r>
        <w:t>.</w:t>
      </w:r>
      <w:r w:rsidR="00331C35">
        <w:t>1</w:t>
      </w:r>
      <w:r w:rsidR="003D11F3" w:rsidRPr="001B1EEC">
        <w:t xml:space="preserve"> Systematic Review Method</w:t>
      </w:r>
      <w:bookmarkEnd w:id="21"/>
    </w:p>
    <w:p w14:paraId="05344372" w14:textId="5003A7C3" w:rsidR="003D11F3" w:rsidRDefault="003D11F3" w:rsidP="00951279">
      <w:pPr>
        <w:spacing w:after="160" w:line="360" w:lineRule="auto"/>
        <w:rPr>
          <w:rFonts w:ascii="Calibri Light" w:hAnsi="Calibri Light" w:cs="Calibri Light"/>
          <w:szCs w:val="24"/>
        </w:rPr>
      </w:pPr>
      <w:r w:rsidRPr="005A3119">
        <w:rPr>
          <w:rFonts w:ascii="Calibri Light" w:hAnsi="Calibri Light" w:cs="Calibri Light"/>
          <w:szCs w:val="24"/>
        </w:rPr>
        <w:t>This se</w:t>
      </w:r>
      <w:r w:rsidR="006E2199">
        <w:rPr>
          <w:rFonts w:ascii="Calibri Light" w:hAnsi="Calibri Light" w:cs="Calibri Light"/>
          <w:szCs w:val="24"/>
        </w:rPr>
        <w:t>gment</w:t>
      </w:r>
      <w:r w:rsidRPr="005A3119">
        <w:rPr>
          <w:rFonts w:ascii="Calibri Light" w:hAnsi="Calibri Light" w:cs="Calibri Light"/>
          <w:szCs w:val="24"/>
        </w:rPr>
        <w:t xml:space="preserve"> of the report adopts a systematic review method. The Systematic review process is a comprehensive process </w:t>
      </w:r>
      <w:r>
        <w:rPr>
          <w:rFonts w:ascii="Calibri Light" w:hAnsi="Calibri Light" w:cs="Calibri Light"/>
          <w:szCs w:val="24"/>
        </w:rPr>
        <w:t xml:space="preserve">of selection </w:t>
      </w:r>
      <w:r w:rsidRPr="005A3119">
        <w:rPr>
          <w:rFonts w:ascii="Calibri Light" w:hAnsi="Calibri Light" w:cs="Calibri Light"/>
          <w:szCs w:val="24"/>
        </w:rPr>
        <w:t xml:space="preserve">that involves researching relevant journals, articles, books, web pages, etc on ML, AI, and Big data in Predictive Maintenance for Equipment Lifecycle Management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IKrpPjgy","properties":{"formattedCitation":"(Carvalho et al., 2019)","plainCitation":"(Carvalho et al., 2019)","noteIndex":0},"citationItems":[{"id":"vi6JlvaU/hYnq7Y4l","uris":["http://zotero.org/users/local/VP0RxsYe/items/5YMGMGI7"],"itemData":{"id":508,"type":"article-journal","abstrac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container-title":"Computers &amp; Industrial Engineering","DOI":"10.1016/j.cie.2019.106024","ISSN":"0360-8352","journalAbbreviation":"Computers &amp; Industrial Engineering","page":"106024","source":"ScienceDirect","title":"A systematic literature review of machine learning methods applied to predictive maintenance","volume":"137","author":[{"family":"Carvalho","given":"Thyago P."},{"family":"Soares","given":"Fabrízzio A. A. M. N."},{"family":"Vita","given":"Roberto"},{"family":"Francisco","given":"Roberto da P."},{"family":"Basto","given":"João P."},{"family":"Alcalá","given":"Symone G. S."}],"issued":{"date-parts":[["2019",11,1]]}}}],"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Carvalho et al., 2019)</w:t>
      </w:r>
      <w:r w:rsidRPr="005A3119">
        <w:rPr>
          <w:rFonts w:ascii="Calibri Light" w:hAnsi="Calibri Light" w:cs="Calibri Light"/>
          <w:szCs w:val="24"/>
        </w:rPr>
        <w:fldChar w:fldCharType="end"/>
      </w:r>
      <w:r w:rsidRPr="005A3119">
        <w:rPr>
          <w:rFonts w:ascii="Calibri Light" w:hAnsi="Calibri Light" w:cs="Calibri Light"/>
          <w:szCs w:val="24"/>
        </w:rPr>
        <w:t xml:space="preserve">,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etAt9w9i","properties":{"formattedCitation":"(Cheng et al., 2022)","plainCitation":"(Cheng et al., 2022)","noteIndex":0},"citationItems":[{"id":"vi6JlvaU/0OrDgEOV","uris":["http://zotero.org/users/local/VP0RxsYe/items/7C9TJYYL"],"itemData":{"id":511,"type":"article-journal","abstract":"The widespread adoption of cyber-physical systems and other cutting-edge digital technology in manufacturing industry production facilities may motivate stakeholders to embrace the idea of Industry 4.0. Some industrial companies already have different sensors installed on their machines; however, without proper analysis, the data collected is not useful. This systematic review’s main goal is to synthesize the existing evidence on the application of predictive maintenance (PdM) with visual aids and to identify the key knowledge gaps in areas including utilities, power generation, industry, and energy consumption. After a thorough search and evaluation for relevancy, 37 documents were identified. Moreover, we identified the visual analytics of PdM, including anomaly detection, planning/scheduling, exploratory data analysis (EDA), and explainable artificial intelligence (XAI). The findings revealed that anomaly detection was a major domain in PdM-related works. We conclude that most of the literature lacks depth in terms of an overall framework that combines data-driven and knowledge-driven techniques of PdM in the manufacturing industry. Some works that utilized both techniques indicated promising results, but there is insufficient research on involving maintenance personnel’s feedback in the latter stage of PdM architecture. Thus, there are still pertinent issues that need to be investigated, and limitations that need to be overcome before PdM is deployed with minimal human involvement.","container-title":"Sensors","DOI":"10.3390/s22176321","ISSN":"1424-8220","issue":"17","language":"en","license":"http://creativecommons.org/licenses/by/3.0/","note":"number: 17\npublisher: Multidisciplinary Digital Publishing Institute","page":"6321","source":"www.mdpi.com","title":"Systematic Literature Review on Visual Analytics of Predictive Maintenance in the Manufacturing Industry","volume":"22","author":[{"family":"Cheng","given":"Xiang"},{"family":"Chaw","given":"Jun Kit"},{"family":"Goh","given":"Kam Meng"},{"family":"Ting","given":"Tin Tin"},{"family":"Sahrani","given":"Shafrida"},{"family":"Ahmad","given":"Mohammad Nazir"},{"family":"Abdul Kadir","given":"Rabiah"},{"family":"Ang","given":"Mei Choo"}],"issued":{"date-parts":[["2022",1]]}}}],"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Cheng et al., 2022)</w:t>
      </w:r>
      <w:r w:rsidRPr="005A3119">
        <w:rPr>
          <w:rFonts w:ascii="Calibri Light" w:hAnsi="Calibri Light" w:cs="Calibri Light"/>
          <w:szCs w:val="24"/>
        </w:rPr>
        <w:fldChar w:fldCharType="end"/>
      </w:r>
      <w:r w:rsidRPr="005A3119">
        <w:rPr>
          <w:rFonts w:ascii="Calibri Light" w:hAnsi="Calibri Light" w:cs="Calibri Light"/>
          <w:szCs w:val="24"/>
        </w:rPr>
        <w:t>.</w:t>
      </w:r>
      <w:r w:rsidR="00331C35">
        <w:rPr>
          <w:rFonts w:ascii="Calibri Light" w:hAnsi="Calibri Light" w:cs="Calibri Light"/>
          <w:szCs w:val="24"/>
        </w:rPr>
        <w:t xml:space="preserve"> It </w:t>
      </w:r>
      <w:r w:rsidRPr="005A3119">
        <w:rPr>
          <w:rFonts w:ascii="Calibri Light" w:hAnsi="Calibri Light" w:cs="Calibri Light"/>
          <w:szCs w:val="24"/>
        </w:rPr>
        <w:t>examines various keywords extracted from the subject topic cross-checking it in different fields and areas to find relevant works of knowledge where information can be obtained from. A list of materials is collected and sorted through to help address the research questions and meet the specified research objectives.</w:t>
      </w:r>
    </w:p>
    <w:p w14:paraId="410C2D61" w14:textId="77777777" w:rsidR="003D11F3" w:rsidRPr="00194600" w:rsidRDefault="003D11F3" w:rsidP="00951279">
      <w:pPr>
        <w:spacing w:after="160" w:line="360" w:lineRule="auto"/>
        <w:rPr>
          <w:rFonts w:ascii="Calibri Light" w:hAnsi="Calibri Light" w:cs="Calibri Light"/>
          <w:szCs w:val="24"/>
          <w:highlight w:val="magenta"/>
        </w:rPr>
      </w:pPr>
      <w:r w:rsidRPr="00934635">
        <w:rPr>
          <w:rFonts w:ascii="Calibri Light" w:hAnsi="Calibri Light" w:cs="Calibri Light"/>
          <w:szCs w:val="24"/>
        </w:rPr>
        <w:t>Some key concepts discussed during this study are predictive maintenance, machine learning, assets management, equipment management, data centres, metro rails, etc. These concepts were thoroughly researched on the internet using the keywords, various materials were collected from sources like Google Scholar, Bolton Library,</w:t>
      </w:r>
      <w:r>
        <w:rPr>
          <w:rFonts w:ascii="Calibri Light" w:hAnsi="Calibri Light" w:cs="Calibri Light"/>
          <w:szCs w:val="24"/>
        </w:rPr>
        <w:t xml:space="preserve"> </w:t>
      </w:r>
      <w:r w:rsidRPr="00934635">
        <w:rPr>
          <w:rFonts w:ascii="Calibri Light" w:hAnsi="Calibri Light" w:cs="Calibri Light"/>
          <w:szCs w:val="24"/>
        </w:rPr>
        <w:t>IEEE Explore library</w:t>
      </w:r>
      <w:r>
        <w:rPr>
          <w:rFonts w:ascii="Calibri Light" w:hAnsi="Calibri Light" w:cs="Calibri Light"/>
          <w:szCs w:val="24"/>
        </w:rPr>
        <w:t>,</w:t>
      </w:r>
      <w:r w:rsidRPr="00934635">
        <w:rPr>
          <w:rFonts w:ascii="Calibri Light" w:hAnsi="Calibri Light" w:cs="Calibri Light"/>
          <w:szCs w:val="24"/>
        </w:rPr>
        <w:t xml:space="preserve"> Google Internet search, AI tools for search, and in-depth explanations.</w:t>
      </w:r>
    </w:p>
    <w:p w14:paraId="0B35A83A" w14:textId="77777777" w:rsidR="003D11F3" w:rsidRDefault="003D11F3" w:rsidP="00951279">
      <w:pPr>
        <w:spacing w:after="160" w:line="360" w:lineRule="auto"/>
        <w:rPr>
          <w:rFonts w:ascii="Calibri Light" w:hAnsi="Calibri Light" w:cs="Calibri Light"/>
          <w:szCs w:val="24"/>
        </w:rPr>
      </w:pPr>
      <w:r>
        <w:rPr>
          <w:rFonts w:ascii="Calibri Light" w:hAnsi="Calibri Light" w:cs="Calibri Light"/>
          <w:szCs w:val="24"/>
        </w:rPr>
        <w:t>The review involves a detailed and exhaustive process of researching directly and non-directly related materials, extensively reviewing relevant literatures extracted with an aim to understand how best the knowledge in those literatures and documented experiment can help or be useful to the study.</w:t>
      </w:r>
    </w:p>
    <w:p w14:paraId="3A39F67E" w14:textId="7C5E0F62" w:rsidR="00331C35" w:rsidRDefault="00331C35" w:rsidP="00951279">
      <w:pPr>
        <w:spacing w:after="160" w:line="360" w:lineRule="auto"/>
        <w:rPr>
          <w:rFonts w:ascii="Calibri Light" w:hAnsi="Calibri Light" w:cs="Calibri Light"/>
          <w:szCs w:val="24"/>
        </w:rPr>
      </w:pPr>
      <w:r>
        <w:rPr>
          <w:rFonts w:ascii="Calibri Light" w:hAnsi="Calibri Light" w:cs="Calibri Light"/>
          <w:szCs w:val="24"/>
        </w:rPr>
        <w:t>This report</w:t>
      </w:r>
      <w:r w:rsidR="003D11F3">
        <w:rPr>
          <w:rFonts w:ascii="Calibri Light" w:hAnsi="Calibri Light" w:cs="Calibri Light"/>
          <w:szCs w:val="24"/>
        </w:rPr>
        <w:t xml:space="preserve"> emphasizes the importance of the application of predictive machine learning techniques in equipment maintenance, exploring the methodologies and how they can be used to enhance the infrastructure lifespan across various industries.</w:t>
      </w:r>
      <w:r>
        <w:rPr>
          <w:rFonts w:ascii="Calibri Light" w:hAnsi="Calibri Light" w:cs="Calibri Light"/>
          <w:szCs w:val="24"/>
        </w:rPr>
        <w:t xml:space="preserve"> It</w:t>
      </w:r>
      <w:r w:rsidR="003D11F3" w:rsidRPr="008F00ED">
        <w:rPr>
          <w:rFonts w:ascii="Calibri Light" w:hAnsi="Calibri Light" w:cs="Calibri Light"/>
          <w:szCs w:val="24"/>
        </w:rPr>
        <w:t xml:space="preserve"> includes researching on the various machine learning and time series technologies adopted and how to check for their levels of accuracy in forecasting </w:t>
      </w:r>
      <w:r w:rsidR="003D11F3">
        <w:rPr>
          <w:rFonts w:ascii="Calibri Light" w:hAnsi="Calibri Light" w:cs="Calibri Light"/>
          <w:szCs w:val="24"/>
        </w:rPr>
        <w:fldChar w:fldCharType="begin"/>
      </w:r>
      <w:r w:rsidR="003D11F3">
        <w:rPr>
          <w:rFonts w:ascii="Calibri Light" w:hAnsi="Calibri Light" w:cs="Calibri Light"/>
          <w:szCs w:val="24"/>
        </w:rPr>
        <w:instrText xml:space="preserve"> ADDIN ZOTERO_ITEM CSL_CITATION {"citationID":"kI4w6giO","properties":{"formattedCitation":"(Amram et al., 2021a)","plainCitation":"(Amram et al., 2021a)","noteIndex":0},"citationItems":[{"id":284,"uris":["http://zotero.org/users/14299107/items/CE55I6TH"],"itemData":{"id":284,"type":"article-journal","container-title":"Machine Learning with Applications","DOI":"10.1016/j.mlwa.2021.100042","ISSN":"26668270","journalAbbreviation":"Machine Learning with Applications","language":"en","page":"100042","source":"DOI.org (Crossref)","title":"Interpretable predictive maintenance for hard drives","volume":"5","author":[{"family":"Amram","given":"Maxime"},{"family":"Dunn","given":"Jack"},{"family":"Toledano","given":"Jeremy J."},{"family":"Zhuo","given":"Ying Daisy"}],"issued":{"date-parts":[["2021",9]]}}}],"schema":"https://github.com/citation-style-language/schema/raw/master/csl-citation.json"} </w:instrText>
      </w:r>
      <w:r w:rsidR="003D11F3">
        <w:rPr>
          <w:rFonts w:ascii="Calibri Light" w:hAnsi="Calibri Light" w:cs="Calibri Light"/>
          <w:szCs w:val="24"/>
        </w:rPr>
        <w:fldChar w:fldCharType="separate"/>
      </w:r>
      <w:r w:rsidR="00762035" w:rsidRPr="00762035">
        <w:rPr>
          <w:rFonts w:ascii="Calibri Light" w:hAnsi="Calibri Light" w:cs="Calibri Light"/>
        </w:rPr>
        <w:t>(Amram et al., 2021a)</w:t>
      </w:r>
      <w:r w:rsidR="003D11F3">
        <w:rPr>
          <w:rFonts w:ascii="Calibri Light" w:hAnsi="Calibri Light" w:cs="Calibri Light"/>
          <w:szCs w:val="24"/>
        </w:rPr>
        <w:fldChar w:fldCharType="end"/>
      </w:r>
      <w:r w:rsidR="003D11F3">
        <w:rPr>
          <w:rFonts w:ascii="Calibri Light" w:hAnsi="Calibri Light" w:cs="Calibri Light"/>
          <w:szCs w:val="24"/>
        </w:rPr>
        <w:t>.</w:t>
      </w:r>
      <w:r>
        <w:rPr>
          <w:rFonts w:ascii="Calibri Light" w:hAnsi="Calibri Light" w:cs="Calibri Light"/>
          <w:szCs w:val="24"/>
        </w:rPr>
        <w:t xml:space="preserve"> </w:t>
      </w:r>
      <w:r w:rsidR="003D11F3" w:rsidRPr="008F00ED">
        <w:rPr>
          <w:rFonts w:ascii="Calibri Light" w:hAnsi="Calibri Light" w:cs="Calibri Light"/>
          <w:szCs w:val="24"/>
        </w:rPr>
        <w:t xml:space="preserve">It </w:t>
      </w:r>
      <w:r w:rsidR="006E2199">
        <w:rPr>
          <w:rFonts w:ascii="Calibri Light" w:hAnsi="Calibri Light" w:cs="Calibri Light"/>
          <w:szCs w:val="24"/>
        </w:rPr>
        <w:t xml:space="preserve">also </w:t>
      </w:r>
      <w:r w:rsidR="003D11F3" w:rsidRPr="008F00ED">
        <w:rPr>
          <w:rFonts w:ascii="Calibri Light" w:hAnsi="Calibri Light" w:cs="Calibri Light"/>
          <w:szCs w:val="24"/>
        </w:rPr>
        <w:t>involves a mixed research approach as it combines quantitative and qualitative exploration and making relevant deductions from the observations</w:t>
      </w:r>
      <w:r w:rsidR="003D11F3">
        <w:rPr>
          <w:rFonts w:ascii="Calibri Light" w:hAnsi="Calibri Light" w:cs="Calibri Light"/>
          <w:szCs w:val="24"/>
        </w:rPr>
        <w:t xml:space="preserve"> </w:t>
      </w:r>
      <w:r w:rsidR="003D11F3">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5cgWZwrY","properties":{"formattedCitation":"(Daniel, 2016)","plainCitation":"(Daniel, 2016)","noteIndex":0},"citationItems":[{"id":"vi6JlvaU/0n8uFDdP","uris":["http://zotero.org/users/local/VP0RxsYe/items/M8JXSAIQ"],"itemData":{"id":"BsZMUfwH/NrAXXMcm","type":"article-journal","abstract":"Research in science education is to discover the truth which involves the combination of reasoning and experiences. In order to find out appropriate teaching methods that are necessary for teaching science students problem-solving skills, different research approaches are used by educational researchers based on the data collection and analysis used at a given time. Though qualitative and quantitative research methods lies on separate continuum, they all aimed at identifying educational problems using different approach. This study critically examined the usefulness of both qualitative and quantitative approaches in researching problem-solving ability in science education curriculum. In doing this, six articles relating to problem-solving were examined to show the usefulness of both qualitative and quantitative research approaches to educational research. Advantages, disadvantages, strengths and weaknesses of both methods were discussed. Ethical consideration in relation to research in problem-solving instructions were discussed as well as suggestion for future research.","container-title":"Journal of Education and Practice","language":"en","source":"Zotero","title":"The Usefulness of Qualitative and Quantitative Approaches and Methods in Researching Problem-Solving Ability in Science Education Curriculum","author":[{"family":"Daniel","given":"Eyisi"}],"issued":{"date-parts":[["2016"]]}}}],"schema":"https://github.com/citation-style-language/schema/raw/master/csl-citation.json"} </w:instrText>
      </w:r>
      <w:r w:rsidR="003D11F3">
        <w:rPr>
          <w:rFonts w:ascii="Calibri Light" w:hAnsi="Calibri Light" w:cs="Calibri Light"/>
          <w:szCs w:val="24"/>
        </w:rPr>
        <w:fldChar w:fldCharType="separate"/>
      </w:r>
      <w:r w:rsidR="00762035" w:rsidRPr="00762035">
        <w:rPr>
          <w:rFonts w:ascii="Calibri Light" w:hAnsi="Calibri Light" w:cs="Calibri Light"/>
        </w:rPr>
        <w:t>(Daniel, 2016)</w:t>
      </w:r>
      <w:r w:rsidR="003D11F3">
        <w:rPr>
          <w:rFonts w:ascii="Calibri Light" w:hAnsi="Calibri Light" w:cs="Calibri Light"/>
          <w:szCs w:val="24"/>
        </w:rPr>
        <w:fldChar w:fldCharType="end"/>
      </w:r>
      <w:r w:rsidR="003D11F3">
        <w:rPr>
          <w:rFonts w:ascii="Calibri Light" w:hAnsi="Calibri Light" w:cs="Calibri Light"/>
          <w:szCs w:val="24"/>
        </w:rPr>
        <w:t xml:space="preserve">, </w:t>
      </w:r>
      <w:r w:rsidR="003D11F3">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htUYqVVy","properties":{"formattedCitation":"(Beinschroth, 2022)","plainCitation":"(Beinschroth, 2022)","noteIndex":0},"citationItems":[{"id":"vi6JlvaU/6R4r1Kn1","uris":["http://zotero.org/users/local/VP0RxsYe/items/NK4KC64G"],"itemData":{"id":"BsZMUfwH/dCQ3tZ5K","type":"paper-conference","container-title":"2022 IEEE 10th Jubilee International Conference on Computational Cybernetics and Cyber-Medical Systems (ICCC)","DOI":"10.1109/ICCC202255925.2022.9922899","event-place":"Reykjavík, Iceland","event-title":"2022 IEEE 10th Jubilee International Conference on Computational Cybernetics and Cyber-Medical Systems (ICCC 2022)","ISBN":"978-1-66548-177-9","page":"000143-000148","publisher":"IEEE","publisher-place":"Reykjavík, Iceland","source":"DOI.org (Crossref)","title":"Implementing an effective qualitative risk analysis","URL":"https://ieeexplore.ieee.org/document/9922899/","author":[{"family":"Beinschroth","given":"Jozsef"}],"accessed":{"date-parts":[["2024",3,14]]},"issued":{"date-parts":[["2022",7,6]]}}}],"schema":"https://github.com/citation-style-language/schema/raw/master/csl-citation.json"} </w:instrText>
      </w:r>
      <w:r w:rsidR="003D11F3">
        <w:rPr>
          <w:rFonts w:ascii="Calibri Light" w:hAnsi="Calibri Light" w:cs="Calibri Light"/>
          <w:szCs w:val="24"/>
        </w:rPr>
        <w:fldChar w:fldCharType="separate"/>
      </w:r>
      <w:r w:rsidR="00762035" w:rsidRPr="00762035">
        <w:rPr>
          <w:rFonts w:ascii="Calibri Light" w:hAnsi="Calibri Light" w:cs="Calibri Light"/>
        </w:rPr>
        <w:t>(Beinschroth, 2022)</w:t>
      </w:r>
      <w:r w:rsidR="003D11F3">
        <w:rPr>
          <w:rFonts w:ascii="Calibri Light" w:hAnsi="Calibri Light" w:cs="Calibri Light"/>
          <w:szCs w:val="24"/>
        </w:rPr>
        <w:fldChar w:fldCharType="end"/>
      </w:r>
      <w:r w:rsidR="003D11F3">
        <w:rPr>
          <w:rFonts w:ascii="Calibri Light" w:hAnsi="Calibri Light" w:cs="Calibri Light"/>
          <w:szCs w:val="24"/>
        </w:rPr>
        <w:t xml:space="preserve">, </w:t>
      </w:r>
      <w:r w:rsidR="003D11F3">
        <w:rPr>
          <w:rFonts w:ascii="Calibri Light" w:hAnsi="Calibri Light" w:cs="Calibri Light"/>
          <w:szCs w:val="24"/>
        </w:rPr>
        <w:fldChar w:fldCharType="begin"/>
      </w:r>
      <w:r w:rsidR="003D11F3">
        <w:rPr>
          <w:rFonts w:ascii="Calibri Light" w:hAnsi="Calibri Light" w:cs="Calibri Light"/>
          <w:szCs w:val="24"/>
        </w:rPr>
        <w:instrText xml:space="preserve"> ADDIN ZOTERO_ITEM CSL_CITATION {"citationID":"dj1ft7ER","properties":{"formattedCitation":"(Lee et al., 2024)","plainCitation":"(Lee et al., 2024)","noteIndex":0},"citationItems":[{"id":272,"uris":["http://zotero.org/users/14299107/items/PK45LG4F"],"itemData":{"id":272,"type":"paper-conference","abstract":"This research presents an application of machine learning for condition-based maintenance of air defense radar systems. We established a data acquisition system during the evaluation of an air defense system. Data was collected in both faulty and normal operational states, enabling the development of classification models capable of distinguishing between these states. To address the class-imbalance issue, various resampling techniques were applied. We assessed the potential of effectively discriminating malfunctions from normal conditions and explored key factors influencing this discrimination. Our analysis results demonstrated the feasibility of accurately identifying malfunctions, achieving a true positive rate of 0.840 while maintaining a false discovery rate of 0.495.","container-title":"2024 18th International Conference on Ubiquitous Information Management and Communication (IMCOM)","DOI":"10.1109/IMCOM60618.2024.10418314","event-title":"2024 18th International Conference on Ubiquitous Information Management and Communication (IMCOM)","page":"1-7","source":"IEEE Xplore","title":"Fault Detection of Air Defense Radar Systems Using Machine Learning","URL":"https://ieeexplore.ieee.org/document/10418314","author":[{"family":"Lee","given":"Hyungkwon"},{"family":"Kim","given":"Chulgyu Francis"},{"family":"Kim","given":"Min-Seop"},{"family":"Kim","given":"Young-Ho"},{"family":"Park","given":"Han-Kyoung"},{"family":"Lee","given":"Jong-Seok"}],"accessed":{"date-parts":[["2024",2,21]]},"issued":{"date-parts":[["2024",1]]}}}],"schema":"https://github.com/citation-style-language/schema/raw/master/csl-citation.json"} </w:instrText>
      </w:r>
      <w:r w:rsidR="003D11F3">
        <w:rPr>
          <w:rFonts w:ascii="Calibri Light" w:hAnsi="Calibri Light" w:cs="Calibri Light"/>
          <w:szCs w:val="24"/>
        </w:rPr>
        <w:fldChar w:fldCharType="separate"/>
      </w:r>
      <w:r w:rsidR="00762035" w:rsidRPr="00762035">
        <w:rPr>
          <w:rFonts w:ascii="Calibri Light" w:hAnsi="Calibri Light" w:cs="Calibri Light"/>
        </w:rPr>
        <w:t>(Lee et al., 2024)</w:t>
      </w:r>
      <w:r w:rsidR="003D11F3">
        <w:rPr>
          <w:rFonts w:ascii="Calibri Light" w:hAnsi="Calibri Light" w:cs="Calibri Light"/>
          <w:szCs w:val="24"/>
        </w:rPr>
        <w:fldChar w:fldCharType="end"/>
      </w:r>
      <w:r w:rsidR="003D11F3">
        <w:rPr>
          <w:rFonts w:ascii="Calibri Light" w:hAnsi="Calibri Light" w:cs="Calibri Light"/>
          <w:szCs w:val="24"/>
        </w:rPr>
        <w:t xml:space="preserve">, </w:t>
      </w:r>
      <w:r w:rsidR="003D11F3">
        <w:rPr>
          <w:rFonts w:ascii="Calibri Light" w:hAnsi="Calibri Light" w:cs="Calibri Light"/>
          <w:szCs w:val="24"/>
        </w:rPr>
        <w:fldChar w:fldCharType="begin"/>
      </w:r>
      <w:r w:rsidR="003D11F3">
        <w:rPr>
          <w:rFonts w:ascii="Calibri Light" w:hAnsi="Calibri Light" w:cs="Calibri Light"/>
          <w:szCs w:val="24"/>
        </w:rPr>
        <w:instrText xml:space="preserve"> ADDIN ZOTERO_ITEM CSL_CITATION {"citationID":"Yv0Bu594","properties":{"formattedCitation":"(Dayo-Olupona et al., 2023a)","plainCitation":"(Dayo-Olupona et al., 2023a)","noteIndex":0},"citationItems":[{"id":347,"uris":["http://zotero.org/users/14299107/items/YEGHCXPF"],"itemData":{"id":347,"type":"article-journal","container-title":"Resources Policy","DOI":"10.1016/j.resourpol.2023.104291","ISSN":"03014207","journalAbbreviation":"Resources Policy","language":"en","page":"104291","source":"DOI.org (Crossref)","title":"Adoptable approaches to predictive maintenance in mining industry: An overview","title-short":"Adoptable approaches to predictive maintenance in mining industry","volume":"86","author":[{"family":"Dayo-Olupona","given":"Oluwatobi"},{"family":"Genc","given":"Bekir"},{"family":"Celik","given":"Turgay"},{"family":"Bada","given":"Samson"}],"issued":{"date-parts":[["2023",10]]}}}],"schema":"https://github.com/citation-style-language/schema/raw/master/csl-citation.json"} </w:instrText>
      </w:r>
      <w:r w:rsidR="003D11F3">
        <w:rPr>
          <w:rFonts w:ascii="Calibri Light" w:hAnsi="Calibri Light" w:cs="Calibri Light"/>
          <w:szCs w:val="24"/>
        </w:rPr>
        <w:fldChar w:fldCharType="separate"/>
      </w:r>
      <w:r w:rsidR="00762035" w:rsidRPr="00762035">
        <w:rPr>
          <w:rFonts w:ascii="Calibri Light" w:hAnsi="Calibri Light" w:cs="Calibri Light"/>
        </w:rPr>
        <w:t>(Dayo-Olupona et al., 2023a)</w:t>
      </w:r>
      <w:r w:rsidR="003D11F3">
        <w:rPr>
          <w:rFonts w:ascii="Calibri Light" w:hAnsi="Calibri Light" w:cs="Calibri Light"/>
          <w:szCs w:val="24"/>
        </w:rPr>
        <w:fldChar w:fldCharType="end"/>
      </w:r>
      <w:r w:rsidR="003D11F3" w:rsidRPr="008F00ED">
        <w:rPr>
          <w:rFonts w:ascii="Calibri Light" w:hAnsi="Calibri Light" w:cs="Calibri Light"/>
          <w:szCs w:val="24"/>
        </w:rPr>
        <w:t xml:space="preserve">. </w:t>
      </w:r>
    </w:p>
    <w:p w14:paraId="67C26B25" w14:textId="77777777" w:rsidR="000847B4" w:rsidRDefault="000847B4" w:rsidP="00951279">
      <w:pPr>
        <w:spacing w:after="160" w:line="360" w:lineRule="auto"/>
        <w:rPr>
          <w:rFonts w:ascii="Calibri Light" w:hAnsi="Calibri Light" w:cs="Calibri Light"/>
          <w:szCs w:val="24"/>
        </w:rPr>
      </w:pPr>
    </w:p>
    <w:p w14:paraId="50E9D9C6" w14:textId="0B9EE827" w:rsidR="003D11F3" w:rsidRPr="00331C35" w:rsidRDefault="00331C35" w:rsidP="00951279">
      <w:pPr>
        <w:pStyle w:val="Heading3"/>
      </w:pPr>
      <w:bookmarkStart w:id="22" w:name="_Toc176813635"/>
      <w:r>
        <w:lastRenderedPageBreak/>
        <w:t>2.1.2</w:t>
      </w:r>
      <w:r w:rsidRPr="001B1EEC">
        <w:t xml:space="preserve"> </w:t>
      </w:r>
      <w:r>
        <w:t>K</w:t>
      </w:r>
      <w:r w:rsidR="003D11F3" w:rsidRPr="00331C35">
        <w:t>ey Theories and Studies</w:t>
      </w:r>
      <w:bookmarkEnd w:id="22"/>
    </w:p>
    <w:p w14:paraId="6F2CF250" w14:textId="2216DC3B" w:rsidR="002D46FA" w:rsidRPr="00C20D9A" w:rsidRDefault="002D46FA" w:rsidP="00951279">
      <w:pPr>
        <w:spacing w:after="160" w:line="360" w:lineRule="auto"/>
        <w:rPr>
          <w:rFonts w:ascii="Calibri Light" w:hAnsi="Calibri Light" w:cs="Calibri Light"/>
          <w:szCs w:val="24"/>
        </w:rPr>
      </w:pPr>
      <w:r w:rsidRPr="00C20D9A">
        <w:rPr>
          <w:rFonts w:ascii="Calibri Light" w:hAnsi="Calibri Light" w:cs="Calibri Light"/>
          <w:szCs w:val="24"/>
        </w:rPr>
        <w:t>In this section of the report, studies that have been deemed relevant to the research topic are reviewed, their implications, strengths and weaknesses are analysed.</w:t>
      </w:r>
    </w:p>
    <w:p w14:paraId="31D9A0E8" w14:textId="32DF4977" w:rsidR="00533F94" w:rsidRDefault="00AA25A0" w:rsidP="00951279">
      <w:pPr>
        <w:spacing w:after="160" w:line="360" w:lineRule="auto"/>
        <w:rPr>
          <w:rFonts w:ascii="Calibri Light" w:hAnsi="Calibri Light" w:cs="Calibri Light"/>
          <w:szCs w:val="24"/>
        </w:rPr>
      </w:pPr>
      <w:r w:rsidRPr="005A3119">
        <w:rPr>
          <w:rFonts w:ascii="Calibri Light" w:hAnsi="Calibri Light" w:cs="Calibri Light"/>
          <w:szCs w:val="24"/>
        </w:rPr>
        <w:t xml:space="preserve">Taking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WT6HUuZ6","properties":{"formattedCitation":"(Kaparthi and Bumblauskas, 2020)","plainCitation":"(Kaparthi and Bumblauskas, 2020)","noteIndex":0},"citationItems":[{"id":"vi6JlvaU/2446Tgnr","uris":["http://zotero.org/users/local/VP0RxsYe/items/CBCWBFIP"],"itemData":{"id":364,"type":"article-journal","abstract":"Purpose The after-sale service industry is estimated to contribute over 8 percent to the US GDP. For use in this considerably large service management industry, this article provides verification in the application of decision tree-based machine learning algorithms for optimal maintenance decision-making. The motivation for this research arose from discussions held with a large agricultural equipment manufacturing company interested in increasing the uptime of their expensive machinery and in helping their dealer network.Design/methodology/approach We propose a general strategy for the design of predictive maintenance systems using machine learning techniques. Then, we present a case study where multiple machine learning algorithms are applied to a particular example situation for an illustration of the proposed strategy and evaluation of its performance.Findings We found progressive improvements using such machine learning techniques in terms of accuracy in predictions of failure, demonstrating that the proposed strategy is successful.Research limitations/implications This approach is scalable to a wide variety of applications to aid in failure prediction. These approaches are generalizable to many systems irrespective of the underlying physics. Even though we focus on decision tree-based machine learning techniques in this study, the general design strategy proposed can be used with all other supervised learning techniques like neural networks, boosting algorithms, support vector machines, and statistical methods.Practical implications This approach is applicable to many different types of systems that require maintenance and repair decision-making. A case is provided for a cloud data storage provider. The methods described in the case can be used in any number of systems and industrial applications, making this a very scalable case for industry practitioners. This scalability is possible as the machine learning techniques learn the correspondence between machine conditions and outcome state irrespective of the underlying physics governing the systems.Social implications Sustainable systems and operations require allocating and utilizing resources efficiently and effectively. This approach can help asset managers decide how to sustainably allocate resources by increasing uptime and utilization for expensive equipment.Originality/value This is a novel application and case study for decision tree-based machine learning that will aid researchers in developing tools and techniques in this area as well as those working in the artificial intelligence and service management space.","container-title":"International Journal of Quality &amp; Reliability Management","DOI":"10.1108/IJQRM-04-2019-0131","ISSN":"0265-671X","issue":"4","note":"publisher: Emerald Publishing Limited","page":"659-686","source":"Emerald Insight","title":"Designing predictive maintenance systems using decision tree-based machine learning techniques","volume":"37","author":[{"family":"Kaparthi","given":"Shashidhar"},{"family":"Bumblauskas","given":"Daniel"}],"issued":{"date-parts":[["2020",1,1]]}}}],"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Kaparthi and Bumblauskas, 2020)</w:t>
      </w:r>
      <w:r w:rsidRPr="005A3119">
        <w:rPr>
          <w:rFonts w:ascii="Calibri Light" w:hAnsi="Calibri Light" w:cs="Calibri Light"/>
          <w:szCs w:val="24"/>
        </w:rPr>
        <w:fldChar w:fldCharType="end"/>
      </w:r>
      <w:r w:rsidRPr="005A3119">
        <w:rPr>
          <w:rFonts w:ascii="Calibri Light" w:hAnsi="Calibri Light" w:cs="Calibri Light"/>
          <w:szCs w:val="24"/>
        </w:rPr>
        <w:t xml:space="preserve"> expatiates on the role of predictive maintenance of equipment. It goes in</w:t>
      </w:r>
      <w:r w:rsidR="00D12FF3" w:rsidRPr="005A3119">
        <w:rPr>
          <w:rFonts w:ascii="Calibri Light" w:hAnsi="Calibri Light" w:cs="Calibri Light"/>
          <w:szCs w:val="24"/>
        </w:rPr>
        <w:t>-</w:t>
      </w:r>
      <w:r w:rsidRPr="005A3119">
        <w:rPr>
          <w:rFonts w:ascii="Calibri Light" w:hAnsi="Calibri Light" w:cs="Calibri Light"/>
          <w:szCs w:val="24"/>
        </w:rPr>
        <w:t>depth into reviewing the machine learning techniques adopted and making references to which has better levels of accuracy in predicting failures</w:t>
      </w:r>
      <w:r w:rsidR="00D12FF3" w:rsidRPr="005A3119">
        <w:rPr>
          <w:rFonts w:ascii="Calibri Light" w:hAnsi="Calibri Light" w:cs="Calibri Light"/>
          <w:szCs w:val="24"/>
        </w:rPr>
        <w:t xml:space="preserve"> of which </w:t>
      </w:r>
      <w:r w:rsidR="00D12FF3"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DtoQAZ7w","properties":{"formattedCitation":"(Amram et al., 2021b)","plainCitation":"(Amram et al., 2021b)","noteIndex":0},"citationItems":[{"id":"vi6JlvaU/7fot8dXR","uris":["http://zotero.org/users/local/VP0RxsYe/items/9N3H4HTS"],"itemData":{"id":375,"type":"article-journal","container-title":"Machine Learning with Applications","DOI":"10.1016/j.mlwa.2021.100042","ISSN":"26668270","journalAbbreviation":"Machine Learning with Applications","language":"en","page":"100042","source":"DOI.org (Crossref)","title":"Interpretable predictive maintenance for hard drives","volume":"5","author":[{"family":"Amram","given":"Maxime"},{"family":"Dunn","given":"Jack"},{"family":"Toledano","given":"Jeremy J."},{"family":"Zhuo","given":"Ying Daisy"}],"issued":{"date-parts":[["2021",9]]}}}],"schema":"https://github.com/citation-style-language/schema/raw/master/csl-citation.json"} </w:instrText>
      </w:r>
      <w:r w:rsidR="00D12FF3" w:rsidRPr="005A3119">
        <w:rPr>
          <w:rFonts w:ascii="Calibri Light" w:hAnsi="Calibri Light" w:cs="Calibri Light"/>
          <w:szCs w:val="24"/>
        </w:rPr>
        <w:fldChar w:fldCharType="separate"/>
      </w:r>
      <w:r w:rsidR="00762035" w:rsidRPr="00762035">
        <w:rPr>
          <w:rFonts w:ascii="Calibri Light" w:hAnsi="Calibri Light" w:cs="Calibri Light"/>
        </w:rPr>
        <w:t>(Amram et al., 2021b)</w:t>
      </w:r>
      <w:r w:rsidR="00D12FF3" w:rsidRPr="005A3119">
        <w:rPr>
          <w:rFonts w:ascii="Calibri Light" w:hAnsi="Calibri Light" w:cs="Calibri Light"/>
          <w:szCs w:val="24"/>
        </w:rPr>
        <w:fldChar w:fldCharType="end"/>
      </w:r>
      <w:r w:rsidR="00D12FF3" w:rsidRPr="005A3119">
        <w:rPr>
          <w:rFonts w:ascii="Calibri Light" w:hAnsi="Calibri Light" w:cs="Calibri Light"/>
          <w:szCs w:val="24"/>
        </w:rPr>
        <w:t xml:space="preserve"> </w:t>
      </w:r>
      <w:r w:rsidR="009366B9">
        <w:rPr>
          <w:rFonts w:ascii="Calibri Light" w:hAnsi="Calibri Light" w:cs="Calibri Light"/>
          <w:szCs w:val="24"/>
        </w:rPr>
        <w:t xml:space="preserve">also </w:t>
      </w:r>
      <w:r w:rsidR="00D12FF3" w:rsidRPr="005A3119">
        <w:rPr>
          <w:rFonts w:ascii="Calibri Light" w:hAnsi="Calibri Light" w:cs="Calibri Light"/>
          <w:szCs w:val="24"/>
        </w:rPr>
        <w:t>discusses more about.</w:t>
      </w:r>
    </w:p>
    <w:p w14:paraId="24F7E196" w14:textId="347DF18B" w:rsidR="008349C9" w:rsidRDefault="00083CCF" w:rsidP="00951279">
      <w:pPr>
        <w:spacing w:after="160" w:line="360" w:lineRule="auto"/>
        <w:rPr>
          <w:rFonts w:ascii="Calibri Light" w:hAnsi="Calibri Light" w:cs="Calibri Light"/>
          <w:szCs w:val="24"/>
        </w:rPr>
      </w:pPr>
      <w:r>
        <w:rPr>
          <w:rFonts w:ascii="Calibri Light" w:hAnsi="Calibri Light" w:cs="Calibri Light"/>
          <w:szCs w:val="24"/>
        </w:rPr>
        <w:fldChar w:fldCharType="begin"/>
      </w:r>
      <w:r w:rsidR="00EB2CB4">
        <w:rPr>
          <w:rFonts w:ascii="Calibri Light" w:hAnsi="Calibri Light" w:cs="Calibri Light"/>
          <w:szCs w:val="24"/>
        </w:rPr>
        <w:instrText xml:space="preserve"> ADDIN ZOTERO_ITEM CSL_CITATION {"citationID":"2gY4Ft7i","properties":{"formattedCitation":"(Campbell et al., 2016)","plainCitation":"(Campbell et al., 2016)","noteIndex":0},"citationItems":[{"id":454,"uris":["http://zotero.org/users/14299107/items/IAJYARVG","http://zotero.org/users/14299107/items/S5QPS5UY"],"itemData":{"id":454,"type":"book","abstract":"During the eight years since the publication of Maintenance Excellence: Optimizing Equipment Life-Cycle Decisions the business environment has changed drastically. Globalization, consolidation, and changes in technology challenge asset management and maintenance professionals to be more efficient. Globalization and consolidation have been particula","edition":"Second Edition","event-place":"Boca Raton, Fla","ISBN":"978-0-8493-0324-1","language":"en","note":"Google-Books-ID: W96gu5XqM50C","number-of-pages":"489","number-of-volumes":"2","publisher":"CRC Press","publisher-place":"Boca Raton, Fla","source":"Google Books","title":"Asset Management Excellence: Optimizing Equipment Life-Cycle Decisions","title-short":"Asset Management Excellence","URL":"https://www.amazon.co.uk/Asset-Management-Excellence-Optimizing-Engineering/dp/0849303001","author":[{"family":"Campbell","given":"John D."},{"family":"Jardine","given":"Andrew K. S."},{"family":"McGlynn","given":"Joel"}],"issued":{"date-parts":[["2016",4,19]]}}}],"schema":"https://github.com/citation-style-language/schema/raw/master/csl-citation.json"} </w:instrText>
      </w:r>
      <w:r>
        <w:rPr>
          <w:rFonts w:ascii="Calibri Light" w:hAnsi="Calibri Light" w:cs="Calibri Light"/>
          <w:szCs w:val="24"/>
        </w:rPr>
        <w:fldChar w:fldCharType="separate"/>
      </w:r>
      <w:r w:rsidR="00762035" w:rsidRPr="00762035">
        <w:rPr>
          <w:rFonts w:ascii="Calibri Light" w:hAnsi="Calibri Light" w:cs="Calibri Light"/>
        </w:rPr>
        <w:t>(Campbell et al., 2016)</w:t>
      </w:r>
      <w:r>
        <w:rPr>
          <w:rFonts w:ascii="Calibri Light" w:hAnsi="Calibri Light" w:cs="Calibri Light"/>
          <w:szCs w:val="24"/>
        </w:rPr>
        <w:fldChar w:fldCharType="end"/>
      </w:r>
      <w:r>
        <w:rPr>
          <w:rFonts w:ascii="Calibri Light" w:hAnsi="Calibri Light" w:cs="Calibri Light"/>
          <w:szCs w:val="24"/>
        </w:rPr>
        <w:t xml:space="preserve"> provides a comprehensive insight into the contemporary issues in maintenance management, with emphasis on terms, requirements and methodologies. It talks about the strategic importance of maintenance practices in businesses as it improves operational effectiveness and efficiency.</w:t>
      </w:r>
    </w:p>
    <w:p w14:paraId="6D8FD24C" w14:textId="0C8D238C" w:rsidR="00A03CBF" w:rsidRDefault="00A03CBF" w:rsidP="00951279">
      <w:pPr>
        <w:spacing w:after="160" w:line="360" w:lineRule="auto"/>
        <w:rPr>
          <w:rFonts w:ascii="Calibri Light" w:hAnsi="Calibri Light" w:cs="Calibri Light"/>
          <w:szCs w:val="24"/>
        </w:rPr>
      </w:pPr>
      <w:r>
        <w:rPr>
          <w:rFonts w:ascii="Calibri Light" w:hAnsi="Calibri Light" w:cs="Calibri Light"/>
          <w:szCs w:val="24"/>
        </w:rPr>
        <w:fldChar w:fldCharType="begin"/>
      </w:r>
      <w:r w:rsidR="00762035">
        <w:rPr>
          <w:rFonts w:ascii="Calibri Light" w:hAnsi="Calibri Light" w:cs="Calibri Light"/>
          <w:szCs w:val="24"/>
        </w:rPr>
        <w:instrText xml:space="preserve"> ADDIN ZOTERO_ITEM CSL_CITATION {"citationID":"NU7AX33y","properties":{"formattedCitation":"(Davari, Veloso, R. P. Ribeiro, et al., 2021)","plainCitation":"(Davari, Veloso, R. P. Ribeiro, et al., 2021)","noteIndex":0},"citationItems":[{"id":482,"uris":["http://zotero.org/users/14299107/items/M6YHPYFD"],"itemData":{"id":482,"type":"paper-conference","abstract":"Predictive maintenance methods assist early detection of failures and errors in machinery before they reach critical stages. This study proposes a data-driven predictive maintenance framework for the air production unit (APU) system of a train of Metro do Porto by deep learning based on a sparse autoencoder (SAE) network that efficiently detects abnormal data and considerably reduces the false alarm rate. Several analog and digital sensors installed on the APU system allow the detection of behavioral changes and deviations from the normal pattern by analyzing the collected data. We implemented two versions of the SAE network in which we inputted analog sensors data and digital sensors data, and the experimental results show that the failures due to air leakage problems are predicted by analog sensors data while other types of failures are identified by digital sensors data. A low pass filter is applied to the output of the SAE network, and a sequence of abnormal data is used as an alarm for the APU system failure. Performance indicators of the SAE network with digital sensors data, in terms of F1 Score, Recall, and Precision, are respectively, about 33.6%, 42%, and 28% better than those of the SAE network with analog sensors data. For comparison purposes, we also implemented a variational autoencoder (VAE). The results show that SAE performance is better than that of VAE by 14%, 77%, and 37% respectively, for Recall, Precision and F1 Score.","container-title":"2021 IEEE 8th International Conference on Data Science and Advanced Analytics (DSAA)","DOI":"10.1109/DSAA53316.2021.9564181","event-place":"Porto, Portugal","event-title":"2021 IEEE 8th International Conference on Data Science and Advanced Analytics (DSAA)","ISBN":"978-1-66542-099-0","license":"https://ieeexplore.ieee.org/Xplorehelp/downloads/license-information/IEEE.html","page":"1-10","publisher":"IEEE","publisher-place":"Porto, Portugal","source":"DOI.org (Crossref)","title":"Predictive maintenance based on anomaly detection using deep learning for air production unit in the railway industry","URL":"https://ieeexplore.ieee.org/document/9564181/","author":[{"family":"Davari","given":"Narjes"},{"family":"Veloso","given":"Bruno"},{"family":"Ribeiro","given":"Rita P."},{"family":"Pereira","given":"Pedro Mota"},{"family":"Gama","given":"Joao"}],"accessed":{"date-parts":[["2024",8,27]]},"issued":{"date-parts":[["2021",10,6]]}}}],"schema":"https://github.com/citation-style-language/schema/raw/master/csl-citation.json"} </w:instrText>
      </w:r>
      <w:r>
        <w:rPr>
          <w:rFonts w:ascii="Calibri Light" w:hAnsi="Calibri Light" w:cs="Calibri Light"/>
          <w:szCs w:val="24"/>
        </w:rPr>
        <w:fldChar w:fldCharType="separate"/>
      </w:r>
      <w:r w:rsidR="00762035" w:rsidRPr="00762035">
        <w:rPr>
          <w:rFonts w:ascii="Calibri Light" w:hAnsi="Calibri Light" w:cs="Calibri Light"/>
        </w:rPr>
        <w:t>(Davari</w:t>
      </w:r>
      <w:r w:rsidR="00C578AC">
        <w:rPr>
          <w:rFonts w:ascii="Calibri Light" w:hAnsi="Calibri Light" w:cs="Calibri Light"/>
        </w:rPr>
        <w:t xml:space="preserve"> </w:t>
      </w:r>
      <w:r w:rsidR="00762035" w:rsidRPr="00762035">
        <w:rPr>
          <w:rFonts w:ascii="Calibri Light" w:hAnsi="Calibri Light" w:cs="Calibri Light"/>
        </w:rPr>
        <w:t>et al., 2021)</w:t>
      </w:r>
      <w:r>
        <w:rPr>
          <w:rFonts w:ascii="Calibri Light" w:hAnsi="Calibri Light" w:cs="Calibri Light"/>
          <w:szCs w:val="24"/>
        </w:rPr>
        <w:fldChar w:fldCharType="end"/>
      </w:r>
      <w:r>
        <w:rPr>
          <w:rFonts w:ascii="Calibri Light" w:hAnsi="Calibri Light" w:cs="Calibri Light"/>
          <w:szCs w:val="24"/>
        </w:rPr>
        <w:t xml:space="preserve"> speaks on predictive maintenance and anomaly detection framework for metro rails using the Autoencoders and Sparse Autoencoder by aggregating the data gotten from the analogue and digital sensor data and providing the results. It also compared the performance of the models against a variational autoencoders using Precision, Recall, F1-score and Accuracy.</w:t>
      </w:r>
    </w:p>
    <w:p w14:paraId="0842011C" w14:textId="56933529" w:rsidR="007C647A" w:rsidRDefault="007C647A" w:rsidP="00951279">
      <w:pPr>
        <w:spacing w:after="160" w:line="360" w:lineRule="auto"/>
        <w:rPr>
          <w:rFonts w:ascii="Calibri Light" w:hAnsi="Calibri Light" w:cs="Calibri Light"/>
          <w:szCs w:val="24"/>
        </w:rPr>
      </w:pPr>
      <w:r>
        <w:rPr>
          <w:rFonts w:ascii="Calibri Light" w:hAnsi="Calibri Light" w:cs="Calibri Light"/>
          <w:szCs w:val="24"/>
        </w:rPr>
        <w:fldChar w:fldCharType="begin"/>
      </w:r>
      <w:r w:rsidR="00CE5D90">
        <w:rPr>
          <w:rFonts w:ascii="Calibri Light" w:hAnsi="Calibri Light" w:cs="Calibri Light"/>
          <w:szCs w:val="24"/>
        </w:rPr>
        <w:instrText xml:space="preserve"> ADDIN ZOTERO_ITEM CSL_CITATION {"citationID":"1cqSZ8HY","properties":{"formattedCitation":"(Barros et al., 2020)","plainCitation":"(Barros et al., 2020)","noteIndex":0},"citationItems":[{"id":499,"uris":["http://zotero.org/users/14299107/items/C26THQJK"],"itemData":{"id":499,"type":"chapter","abstract":"The transformation of industrial manufacturing with computers and automation with smart systems leads us to monitor and log of industrial equipment events. It is possible to apply analytic approaches, and to find interpretive results for strategic decision making, providing advantages such as failure detection and predictive maintenance","container-title":"IoT Streams for Data-Driven Predictive Maintenance and IoT, Edge, and Mobile for Embedded Machine Learning","event-place":"Cham","ISBN":"978-3-030-66769-6","language":"en","note":"collection-title: Communications in Computer and Information Science\nDOI: 10.1007/978-3-030-66770-2_5","page":"61-74","publisher":"Springer International Publishing","publisher-place":"Cham","source":"DOI.org (Crossref)","title":"Failure Detection of an Air Production Unit in Operational Context","URL":"https://link.springer.com/10.1007/978-3-030-66770-2_5","volume":"1325","editor":[{"family":"Gama","given":"Joao"},{"family":"Pashami","given":"Sepideh"},{"family":"Bifet","given":"Albert"},{"family":"Sayed-Mouchawe","given":"Moamar"},{"family":"Fröning","given":"Holger"},{"family":"Pernkopf","given":"Franz"},{"family":"Schiele","given":"Gregor"},{"family":"Blott","given":"Michaela"}],"author":[{"family":"Barros","given":"Mariana"},{"family":"Veloso","given":"Bruno"},{"family":"Pereira","given":"Pedro M."},{"family":"Ribeiro","given":"Rita P."},{"family":"Gama","given":"João"}],"accessed":{"date-parts":[["2024",9,4]]},"issued":{"date-parts":[["2020"]]}}}],"schema":"https://github.com/citation-style-language/schema/raw/master/csl-citation.json"} </w:instrText>
      </w:r>
      <w:r>
        <w:rPr>
          <w:rFonts w:ascii="Calibri Light" w:hAnsi="Calibri Light" w:cs="Calibri Light"/>
          <w:szCs w:val="24"/>
        </w:rPr>
        <w:fldChar w:fldCharType="separate"/>
      </w:r>
      <w:r w:rsidR="00762035" w:rsidRPr="00762035">
        <w:rPr>
          <w:rFonts w:ascii="Calibri Light" w:hAnsi="Calibri Light" w:cs="Calibri Light"/>
        </w:rPr>
        <w:t>(Barros et al., 2020)</w:t>
      </w:r>
      <w:r>
        <w:rPr>
          <w:rFonts w:ascii="Calibri Light" w:hAnsi="Calibri Light" w:cs="Calibri Light"/>
          <w:szCs w:val="24"/>
        </w:rPr>
        <w:fldChar w:fldCharType="end"/>
      </w:r>
      <w:r>
        <w:rPr>
          <w:rFonts w:ascii="Calibri Light" w:hAnsi="Calibri Light" w:cs="Calibri Light"/>
          <w:szCs w:val="24"/>
        </w:rPr>
        <w:t xml:space="preserve"> comes up with an innovative approach of using real time sensor data placed on the APU with rules based on the analysis of peak frequency which records the normality and abnormality of a sensor leading to its failure while </w:t>
      </w:r>
      <w:r>
        <w:rPr>
          <w:rFonts w:ascii="Calibri Light" w:hAnsi="Calibri Light" w:cs="Calibri Light"/>
          <w:szCs w:val="24"/>
        </w:rPr>
        <w:fldChar w:fldCharType="begin"/>
      </w:r>
      <w:r w:rsidR="00CE5D90">
        <w:rPr>
          <w:rFonts w:ascii="Calibri Light" w:hAnsi="Calibri Light" w:cs="Calibri Light"/>
          <w:szCs w:val="24"/>
        </w:rPr>
        <w:instrText xml:space="preserve"> ADDIN ZOTERO_ITEM CSL_CITATION {"citationID":"tjjEyU9u","properties":{"formattedCitation":"(Lee, 2020)","plainCitation":"(Lee, 2020)","noteIndex":0},"citationItems":[{"id":500,"uris":["http://zotero.org/users/14299107/items/M6FHZRKI"],"itemData":{"id":500,"type":"article-journal","abstract":"Air leakage in braking pipes is a commonly encountered mechanical defect on trains. A severe air leakage will lead to braking issues and therefore decrease the reliability and cause train delays or stranding. However, air leakage is difficult to be detected via visual inspection and therefore most air leakage defects are run to fail. In this research we present a framework that not only can detect air leakages but also predicts the severity of air leakages so that action plans can be determined based on the severity level. The proposed contextual anomaly detection method detects air leakages based on the on/off logs of a compressor. Air leakage causes failure in the context when the compressor idle time is short than the compressor run time, that is, the speed of air consumption is faster than air generation. In our method the logistic regression classifier is adopted to model two different classes of compressor behavior for each train separately. The logistic regression classifier defines the boundary separating the two classes under normal situations and models the distribution of the compressor idle time and run time separately using logistic functions. The air leakage anomaly is further detected in the context that when a compressor idle time is erroneously classified as a compressor run time. To distinguish anomalies from outliers and detect anomalies based on the severity degree, a density-based clustering method with a dynamic density threshold is developed for anomaly detection. The results have demonstrated that most air leakages can be detected one to four weeks before the braking failure and therefore can be prevented in time. Most importantly, the contextual anomaly detection method can pre-filter anomaly candidates and therefore avoid generating false alarms. To facilitate the decisionmaking process, the logistic function built on the compressor run time is further used together with the duration of an air leakage to model the severity of the air leakage. By building the prediction model on the severity, the remaining useful life of the air braking pipe until it reaches a certain level of severity can be estimated.","container-title":"International Journal of Prognostics and Health Management","DOI":"10.36001/ijphm.2017.v8i3.2662","ISSN":"2153-2648, 2153-2648","issue":"3","journalAbbreviation":"IJPHM","source":"DOI.org (Crossref)","title":"Anomaly Detection and Severity Prediction of Air Leakage in Train Braking Pipes","URL":"https://papers.phmsociety.org/index.php/ijphm/article/view/2662","volume":"8","author":[{"family":"Lee","given":"Wan-Jui"}],"accessed":{"date-parts":[["2024",9,4]]},"issued":{"date-parts":[["2020",11,17]]}}}],"schema":"https://github.com/citation-style-language/schema/raw/master/csl-citation.json"} </w:instrText>
      </w:r>
      <w:r>
        <w:rPr>
          <w:rFonts w:ascii="Calibri Light" w:hAnsi="Calibri Light" w:cs="Calibri Light"/>
          <w:szCs w:val="24"/>
        </w:rPr>
        <w:fldChar w:fldCharType="separate"/>
      </w:r>
      <w:r w:rsidR="00762035" w:rsidRPr="00762035">
        <w:rPr>
          <w:rFonts w:ascii="Calibri Light" w:hAnsi="Calibri Light" w:cs="Calibri Light"/>
        </w:rPr>
        <w:t>(Lee, 2020)</w:t>
      </w:r>
      <w:r>
        <w:rPr>
          <w:rFonts w:ascii="Calibri Light" w:hAnsi="Calibri Light" w:cs="Calibri Light"/>
          <w:szCs w:val="24"/>
        </w:rPr>
        <w:fldChar w:fldCharType="end"/>
      </w:r>
      <w:r w:rsidR="00CE5D90">
        <w:rPr>
          <w:rFonts w:ascii="Calibri Light" w:hAnsi="Calibri Light" w:cs="Calibri Light"/>
          <w:szCs w:val="24"/>
        </w:rPr>
        <w:t xml:space="preserve"> uses logistic regression classifier to model the possible behaviour of an APU used in detecting leakages in a trains brake system.</w:t>
      </w:r>
    </w:p>
    <w:p w14:paraId="614CF9CF" w14:textId="2EF57810" w:rsidR="00CE5D90" w:rsidRDefault="00CE5D90" w:rsidP="00951279">
      <w:pPr>
        <w:spacing w:after="160" w:line="360" w:lineRule="auto"/>
        <w:rPr>
          <w:rFonts w:ascii="Calibri Light" w:hAnsi="Calibri Light" w:cs="Calibri Light"/>
          <w:szCs w:val="24"/>
        </w:rPr>
      </w:pPr>
      <w:r>
        <w:rPr>
          <w:rFonts w:ascii="Calibri Light" w:hAnsi="Calibri Light" w:cs="Calibri Light"/>
          <w:szCs w:val="24"/>
        </w:rPr>
        <w:fldChar w:fldCharType="begin"/>
      </w:r>
      <w:r w:rsidR="00FD2C01">
        <w:rPr>
          <w:rFonts w:ascii="Calibri Light" w:hAnsi="Calibri Light" w:cs="Calibri Light"/>
          <w:szCs w:val="24"/>
        </w:rPr>
        <w:instrText xml:space="preserve"> ADDIN ZOTERO_ITEM CSL_CITATION {"citationID":"nwsrsH1i","properties":{"formattedCitation":"(Chen et al., 2019)","plainCitation":"(Chen et al., 2019)","noteIndex":0},"citationItems":[{"id":498,"uris":["http://zotero.org/users/14299107/items/8PTZKATM"],"itemData":{"id":498,"type":"chapter","abstract":"We introduce an LSTM-based method for predicting compressor failures using aggregated sensory data, and evaluate it using historical information from over 1000 heavy duty vehicles during 2015 and 2016. The goal is to proactively identify trucks that will require maintenance in the near future, so that component replacement can be scheduled before the failure happens, translating into improved uptime. The problem is formulated as a classification task of whether a compressor failure will happen within the specified prediction horizon. A recurrent neural network using Long Short-Term Memory (LSTM) architecture is employed as the prediction model, and compared against Random Forest (RF), the solution used in industrial deployment at the moment. Experimental results show that while Random Forest slightly outperforms LSTM in terms of AUC score, the predictions of LSTM stay significantly more stable over time, showing a consistent trend from healthy to faulty class. Additionally, LSTM is also better at detecting the switch from faulty class to the healthy one after a repair. We demonstrate that this stability is important for making repair decisions, especially in questionable cases, and therefore LSTM model is likely to lead to better results in practice.","container-title":"Progress in Artificial Intelligence","event-place":"Cham","ISBN":"978-3-030-30240-5","language":"en","note":"collection-title: Lecture Notes in Computer Science\nDOI: 10.1007/978-3-030-30241-2_50","page":"596-609","publisher":"Springer International Publishing","publisher-place":"Cham","source":"DOI.org (Crossref)","title":"Predicting Air Compressor Failures Using Long Short Term Memory Networks","URL":"http://link.springer.com/10.1007/978-3-030-30241-2_50","volume":"11804","editor":[{"family":"Moura Oliveira","given":"Paulo"},{"family":"Novais","given":"Paulo"},{"family":"Reis","given":"Luís Paulo"}],"author":[{"family":"Chen","given":"Kunru"},{"family":"Pashami","given":"Sepideh"},{"family":"Fan","given":"Yuantao"},{"family":"Nowaczyk","given":"Slawomir"}],"accessed":{"date-parts":[["2024",9,3]]},"issued":{"date-parts":[["2019"]]}}}],"schema":"https://github.com/citation-style-language/schema/raw/master/csl-citation.json"} </w:instrText>
      </w:r>
      <w:r>
        <w:rPr>
          <w:rFonts w:ascii="Calibri Light" w:hAnsi="Calibri Light" w:cs="Calibri Light"/>
          <w:szCs w:val="24"/>
        </w:rPr>
        <w:fldChar w:fldCharType="separate"/>
      </w:r>
      <w:r w:rsidR="00762035" w:rsidRPr="00762035">
        <w:rPr>
          <w:rFonts w:ascii="Calibri Light" w:hAnsi="Calibri Light" w:cs="Calibri Light"/>
        </w:rPr>
        <w:t>(Chen et al., 2019)</w:t>
      </w:r>
      <w:r>
        <w:rPr>
          <w:rFonts w:ascii="Calibri Light" w:hAnsi="Calibri Light" w:cs="Calibri Light"/>
          <w:szCs w:val="24"/>
        </w:rPr>
        <w:fldChar w:fldCharType="end"/>
      </w:r>
      <w:r>
        <w:rPr>
          <w:rFonts w:ascii="Calibri Light" w:hAnsi="Calibri Light" w:cs="Calibri Light"/>
          <w:szCs w:val="24"/>
        </w:rPr>
        <w:t xml:space="preserve"> talks about using the Long Short-Term Memory (LSTM) based approach for predicting metro rail compressor failures using the aggregated sensory data. It compares the LSTM results against a Random Forest approach and concludes that although Random Forest performs better, the LSTM approach shows a more stable results over extended periods of time which in turn leads to better decision making.</w:t>
      </w:r>
    </w:p>
    <w:p w14:paraId="609C253A" w14:textId="32230BAE" w:rsidR="00CE5D90" w:rsidRDefault="00D00F8C" w:rsidP="00951279">
      <w:pPr>
        <w:spacing w:after="160" w:line="360" w:lineRule="auto"/>
        <w:rPr>
          <w:rFonts w:ascii="Calibri Light" w:hAnsi="Calibri Light" w:cs="Calibri Light"/>
          <w:szCs w:val="24"/>
        </w:rPr>
      </w:pPr>
      <w:r>
        <w:rPr>
          <w:rFonts w:ascii="Calibri Light" w:hAnsi="Calibri Light" w:cs="Calibri Light"/>
          <w:szCs w:val="24"/>
        </w:rPr>
        <w:fldChar w:fldCharType="begin"/>
      </w:r>
      <w:r>
        <w:rPr>
          <w:rFonts w:ascii="Calibri Light" w:hAnsi="Calibri Light" w:cs="Calibri Light"/>
          <w:szCs w:val="24"/>
        </w:rPr>
        <w:instrText xml:space="preserve"> ADDIN ZOTERO_ITEM CSL_CITATION {"citationID":"tlvyQIkN","properties":{"formattedCitation":"(Wang, 2021)","plainCitation":"(Wang, 2021)","noteIndex":0},"citationItems":[{"id":502,"uris":["http://zotero.org/users/14299107/items/V4WSSHGU"],"itemData":{"id":502,"type":"article-journal","abstract":"Reliability analysis and modelling of the railway component failure modes and mechanisms are essential for its proper functional performance, effective maintenance, and safe operation. However, it is challenging to apply the theoretical methods to the in-field failure record data which are heterogeneous in format. According to the data type, this research established a systematic historical maintenance data analysis framework in capturing the dynamic behavior of reliability indicators related conditioning variables. Failure modes and mechanisms from five components were investigated which including: (1) Welded rail break failure; (2) Rotating bending fatigue test for welded rail material; (3) Train door failure; (4) Rail wear degradation failure; (5) Wheel flat degradation failure. \nThe one-dimensional time-to-failure type data sets in the first three cases were modeled by Weibull distribution models to characterize the reliability. Such statistical models are under some distribution assumptions which may not be fully satisfied in practice, but the models can be fitted with limited data samples and their interpretabilities are high. Data sets in cases (4) and (5) have larger data size and higher feature dimension which contain richer information. Therefore, data-driven machine learning based methods have been developed and modified to provide better degradation modelling capabilities. The novelty of this research mainly including: designing customized raw data processing, developing robust modelling framework, and providing implementable knowledge feedback for maintenance application.\nA novel method of combining Support Vector Regression with Archard wear law to predict the wear behavior of the rail steel was developed in case study (4). The proposed  physical knowledge guided robust nonlinear regression analysis framework for multidimensional degradation data dealing with atypical hidden outliers demonstrated significant improvement in the modelling results. Pre-process of the raw wear data which involving feature importance analysis, physical model guided feature generation and outlier detection is developed within the framework for the SVR model’s robust learning. \nA Support Vector Classification model was developed in case study (5) to predict the alarm level of defect wheels three to five days before the Wheel Impact Load Detector (WILD) monitoring system actual report which could gain a longer time window for the maintenance resource arrangement. A novel wheel flat size prediction method based on Gaussian Process Regression model and Principle Component Analysis is another major contribution in this work. Human interpretable linear functions were derived for the in-field judgement of defect wheel flat size. Additionally, the established principles for predicting defect wheel flat sizes contribute to the optimization of alarm thresholds to improve maintenance efficiency.\nThis research adopted a range of process techniques and algorithms to develop effective frameworks for railway component failure maintenance data clean. A WILD sensor big data set containing of 40 million samples was transformed through a proposed varied time window feature extraction method to integrate with another maintenance measurement dataset precisely. The developed feature extraction method guaranteed a larger amount of available training data to improve the machine learning accuracy.\nThis research also paid attention to the interpretation and visualization of machine leaning based reliability analysis models and results. To explain the machine learning algorithm underlying mechanism, a game theory based SHAP(SHapley Additive exPlanations) analysis and a Principle Components Analysis based feature reduction methods were developed for machine learning explain and visualize accordingly.","language":"en","license":"This work is licensed under a Creative Commons Attribution-NonCommercial 4.0 International License (CC BY-NC 4.0).","note":"Accepted: 2022-06-02T05:11:11Z\npublisher: Nanyang Technological University","source":"dr.ntu.edu.sg","title":"Reliability analysis and data driven modelling of railway component failure","URL":"https://dr.ntu.edu.sg/handle/10356/159237","author":[{"family":"Wang","given":"Jinlong"}],"accessed":{"date-parts":[["2024",9,4]]},"issued":{"date-parts":[["2021"]]}}}],"schema":"https://github.com/citation-style-language/schema/raw/master/csl-citation.json"} </w:instrText>
      </w:r>
      <w:r>
        <w:rPr>
          <w:rFonts w:ascii="Calibri Light" w:hAnsi="Calibri Light" w:cs="Calibri Light"/>
          <w:szCs w:val="24"/>
        </w:rPr>
        <w:fldChar w:fldCharType="separate"/>
      </w:r>
      <w:r w:rsidR="00762035" w:rsidRPr="00762035">
        <w:rPr>
          <w:rFonts w:ascii="Calibri Light" w:hAnsi="Calibri Light" w:cs="Calibri Light"/>
        </w:rPr>
        <w:t>(Wang, 2021)</w:t>
      </w:r>
      <w:r>
        <w:rPr>
          <w:rFonts w:ascii="Calibri Light" w:hAnsi="Calibri Light" w:cs="Calibri Light"/>
          <w:szCs w:val="24"/>
        </w:rPr>
        <w:fldChar w:fldCharType="end"/>
      </w:r>
      <w:r w:rsidR="00CE5D90">
        <w:rPr>
          <w:rFonts w:ascii="Calibri Light" w:hAnsi="Calibri Light" w:cs="Calibri Light"/>
          <w:szCs w:val="24"/>
        </w:rPr>
        <w:t xml:space="preserve"> talks about advanced LSTM approach using Internet of Things (IoT) and Cloud computing technologies that overcomes the challenges observed in data distribution diversification </w:t>
      </w:r>
      <w:r w:rsidR="00CE5D90">
        <w:rPr>
          <w:rFonts w:ascii="Calibri Light" w:hAnsi="Calibri Light" w:cs="Calibri Light"/>
          <w:szCs w:val="24"/>
        </w:rPr>
        <w:lastRenderedPageBreak/>
        <w:t>and lack of labelled anomaly data observed. The proposed approach is said to have been tested in a live metro rail environment giving a better understanding and failure detection result.</w:t>
      </w:r>
    </w:p>
    <w:p w14:paraId="48E68BF6" w14:textId="56085E6F" w:rsidR="00C20D9A" w:rsidRPr="004111B2" w:rsidRDefault="00C20D9A" w:rsidP="00951279">
      <w:pPr>
        <w:spacing w:after="160" w:line="360" w:lineRule="auto"/>
        <w:rPr>
          <w:rFonts w:ascii="Calibri Light" w:hAnsi="Calibri Light" w:cs="Calibri Light"/>
          <w:szCs w:val="24"/>
        </w:rPr>
      </w:pPr>
      <w:r w:rsidRPr="004111B2">
        <w:rPr>
          <w:rFonts w:ascii="Calibri Light" w:hAnsi="Calibri Light" w:cs="Calibri Light"/>
          <w:szCs w:val="24"/>
        </w:rPr>
        <w:t xml:space="preserve">Deep learning has also been used and shown promising results in weather forecasting due to its ability to capture complex nonlinear relationships. Its focus on machine learning fault diagnosis is significant however it might also be considered a weakness as it limits the depth of the analysis conducted </w:t>
      </w:r>
      <w:r w:rsidR="004111B2" w:rsidRPr="004111B2">
        <w:rPr>
          <w:rFonts w:ascii="Calibri Light" w:hAnsi="Calibri Light" w:cs="Calibri Light"/>
          <w:szCs w:val="24"/>
        </w:rPr>
        <w:fldChar w:fldCharType="begin"/>
      </w:r>
      <w:r w:rsidR="008271FF">
        <w:rPr>
          <w:rFonts w:ascii="Calibri Light" w:hAnsi="Calibri Light" w:cs="Calibri Light"/>
          <w:szCs w:val="24"/>
        </w:rPr>
        <w:instrText xml:space="preserve"> ADDIN ZOTERO_ITEM CSL_CITATION {"citationID":"o5obdblT","properties":{"formattedCitation":"(Zhu et al., 2023)","plainCitation":"(Zhu et al., 2023)","noteIndex":0},"citationItems":[{"id":505,"uris":["http://zotero.org/users/14299107/items/NPFDKSW8"],"itemData":{"id":505,"type":"article-journal","abstract":"With the rapid development of industry, fault diagnosis plays a more and more important role in maintaining the health of equipment and ensuring the safe operation of equipment. Due to large-size monitoring data of equipment conditions, deep learning (DL) has been widely used in the fault diagnosis of rotating machinery. In the past few years, a large number of related solutions have been proposed. Although many related survey papers have been published, they lack a generalization of the issues and methods raised in existing research and applications. Therefore, this paper reviews recent research on DL-based intelligent fault diagnosis for rotating machinery. Based on deep learning models, this paper divides existing research into five categories: deep belief networks (DBN), autoencoders (AE), convolutional neural networks (CNN), recurrent neural networks (RNN), and generative adversarial networks (GAN). This paper introduces the basic principles of these mainstream solutions, discusses related applications, and summarizes the application features of various solutions. The main problems of existing DL-based intelligent fault diagnosis (IFD) research are summarized as small-size sample imbalance and transfer fault diagnosis. The future research trends and hotspots are pointed out. It is expected that this survey paper can help readers understand the current problems and existing solutions in DL-based rotating machinery fault diagnosis, and effectively carry out related research.","container-title":"Measurement","DOI":"10.1016/j.measurement.2022.112346","ISSN":"02632241","journalAbbreviation":"Measurement","language":"en","page":"112346","source":"DOI.org (Crossref)","title":"A review of the application of deep learning in intelligent fault diagnosis of rotating machinery","volume":"206","author":[{"family":"Zhu","given":"Zhiqin"},{"family":"Lei","given":"Yangbo"},{"family":"Qi","given":"Guanqiu"},{"family":"Chai","given":"Yi"},{"family":"Mazur","given":"Neal"},{"family":"An","given":"Yiyao"},{"family":"Huang","given":"Xinghua"}],"issued":{"date-parts":[["2023",1]]}}}],"schema":"https://github.com/citation-style-language/schema/raw/master/csl-citation.json"} </w:instrText>
      </w:r>
      <w:r w:rsidR="004111B2" w:rsidRPr="004111B2">
        <w:rPr>
          <w:rFonts w:ascii="Calibri Light" w:hAnsi="Calibri Light" w:cs="Calibri Light"/>
          <w:szCs w:val="24"/>
        </w:rPr>
        <w:fldChar w:fldCharType="separate"/>
      </w:r>
      <w:r w:rsidR="00762035" w:rsidRPr="00762035">
        <w:rPr>
          <w:rFonts w:ascii="Calibri Light" w:hAnsi="Calibri Light" w:cs="Calibri Light"/>
        </w:rPr>
        <w:t>(Zhu et al., 2023)</w:t>
      </w:r>
      <w:r w:rsidR="004111B2" w:rsidRPr="004111B2">
        <w:rPr>
          <w:rFonts w:ascii="Calibri Light" w:hAnsi="Calibri Light" w:cs="Calibri Light"/>
          <w:szCs w:val="24"/>
        </w:rPr>
        <w:fldChar w:fldCharType="end"/>
      </w:r>
      <w:r w:rsidRPr="004111B2">
        <w:rPr>
          <w:rFonts w:ascii="Calibri Light" w:hAnsi="Calibri Light" w:cs="Calibri Light"/>
          <w:szCs w:val="24"/>
        </w:rPr>
        <w:t xml:space="preserve">. </w:t>
      </w:r>
      <w:r w:rsidR="00856856">
        <w:rPr>
          <w:rFonts w:ascii="Calibri Light" w:hAnsi="Calibri Light" w:cs="Calibri Light"/>
          <w:szCs w:val="24"/>
        </w:rPr>
        <w:fldChar w:fldCharType="begin"/>
      </w:r>
      <w:r w:rsidR="00856856">
        <w:rPr>
          <w:rFonts w:ascii="Calibri Light" w:hAnsi="Calibri Light" w:cs="Calibri Light"/>
          <w:szCs w:val="24"/>
        </w:rPr>
        <w:instrText xml:space="preserve"> ADDIN ZOTERO_ITEM CSL_CITATION {"citationID":"gVfvNrCz","properties":{"formattedCitation":"(Chen et al., 2020)","plainCitation":"(Chen et al., 2020)","noteIndex":0},"citationItems":[{"id":506,"uris":["http://zotero.org/users/14299107/items/BU2TKIZM"],"itemData":{"id":506,"type":"article-journal","container-title":"Advanced Engineering Informatics","DOI":"10.1016/j.aei.2020.101054","ISSN":"14740346","journalAbbreviation":"Advanced Engineering Informatics","language":"en","page":"101054","source":"DOI.org (Crossref)","title":"Predictive maintenance using cox proportional hazard deep learning","volume":"44","author":[{"family":"Chen","given":"Chong"},{"family":"Liu","given":"Ying"},{"family":"Wang","given":"Shixuan"},{"family":"Sun","given":"Xianfang"},{"family":"Di Cairano-Gilfedder","given":"Carla"},{"family":"Titmus","given":"Scott"},{"family":"Syntetos","given":"Aris A."}],"issued":{"date-parts":[["2020",4]]}}}],"schema":"https://github.com/citation-style-language/schema/raw/master/csl-citation.json"} </w:instrText>
      </w:r>
      <w:r w:rsidR="00856856">
        <w:rPr>
          <w:rFonts w:ascii="Calibri Light" w:hAnsi="Calibri Light" w:cs="Calibri Light"/>
          <w:szCs w:val="24"/>
        </w:rPr>
        <w:fldChar w:fldCharType="separate"/>
      </w:r>
      <w:r w:rsidR="00762035" w:rsidRPr="00762035">
        <w:rPr>
          <w:rFonts w:ascii="Calibri Light" w:hAnsi="Calibri Light" w:cs="Calibri Light"/>
        </w:rPr>
        <w:t>(Chen et al., 2020)</w:t>
      </w:r>
      <w:r w:rsidR="00856856">
        <w:rPr>
          <w:rFonts w:ascii="Calibri Light" w:hAnsi="Calibri Light" w:cs="Calibri Light"/>
          <w:szCs w:val="24"/>
        </w:rPr>
        <w:fldChar w:fldCharType="end"/>
      </w:r>
      <w:r w:rsidR="00856856">
        <w:rPr>
          <w:rFonts w:ascii="Calibri Light" w:hAnsi="Calibri Light" w:cs="Calibri Light"/>
          <w:szCs w:val="24"/>
        </w:rPr>
        <w:t xml:space="preserve"> also talks </w:t>
      </w:r>
      <w:r w:rsidR="008367BB">
        <w:rPr>
          <w:rFonts w:ascii="Calibri Light" w:hAnsi="Calibri Light" w:cs="Calibri Light"/>
          <w:szCs w:val="24"/>
        </w:rPr>
        <w:t>about using a new approach called COX proportional hazard deep learning (CoxPHDL) which is used to address the challenges of data sparsity and censoring. This approach is used by industrial plants to reduce downtimes and costs associated with maintaining it.</w:t>
      </w:r>
    </w:p>
    <w:p w14:paraId="6F326C41" w14:textId="12578418" w:rsidR="004111B2" w:rsidRPr="004111B2" w:rsidRDefault="00C20D9A" w:rsidP="00951279">
      <w:pPr>
        <w:spacing w:after="160" w:line="360" w:lineRule="auto"/>
        <w:rPr>
          <w:rFonts w:ascii="Calibri Light" w:hAnsi="Calibri Light" w:cs="Calibri Light"/>
          <w:szCs w:val="24"/>
        </w:rPr>
        <w:sectPr w:rsidR="004111B2" w:rsidRPr="004111B2" w:rsidSect="00C24F6E">
          <w:pgSz w:w="12240" w:h="15840"/>
          <w:pgMar w:top="1360" w:right="1320" w:bottom="1000" w:left="1280" w:header="0" w:footer="801" w:gutter="0"/>
          <w:pgNumType w:start="1"/>
          <w:cols w:space="720"/>
        </w:sectPr>
      </w:pPr>
      <w:r w:rsidRPr="004111B2">
        <w:rPr>
          <w:rFonts w:ascii="Calibri Light" w:hAnsi="Calibri Light" w:cs="Calibri Light"/>
          <w:szCs w:val="24"/>
        </w:rPr>
        <w:t xml:space="preserve">Another suggested method to use is the Hilbert-Huang Transform or HHT, which is a powerful tool for </w:t>
      </w:r>
      <w:r w:rsidR="009606D0" w:rsidRPr="004111B2">
        <w:rPr>
          <w:rFonts w:ascii="Calibri Light" w:hAnsi="Calibri Light" w:cs="Calibri Light"/>
          <w:szCs w:val="24"/>
        </w:rPr>
        <w:t>analysing</w:t>
      </w:r>
      <w:r w:rsidRPr="004111B2">
        <w:rPr>
          <w:rFonts w:ascii="Calibri Light" w:hAnsi="Calibri Light" w:cs="Calibri Light"/>
          <w:szCs w:val="24"/>
        </w:rPr>
        <w:t xml:space="preserve"> nonlinear relationships and non- stationary time series data. This </w:t>
      </w:r>
      <w:r w:rsidR="00156134" w:rsidRPr="004111B2">
        <w:rPr>
          <w:rFonts w:ascii="Calibri Light" w:hAnsi="Calibri Light" w:cs="Calibri Light"/>
          <w:szCs w:val="24"/>
        </w:rPr>
        <w:t>was</w:t>
      </w:r>
      <w:r w:rsidRPr="004111B2">
        <w:rPr>
          <w:rFonts w:ascii="Calibri Light" w:hAnsi="Calibri Light" w:cs="Calibri Light"/>
          <w:szCs w:val="24"/>
        </w:rPr>
        <w:t xml:space="preserve"> used for the time-series forecasting due to its ability to draw out valuable information from </w:t>
      </w:r>
      <w:r w:rsidR="009606D0" w:rsidRPr="004111B2">
        <w:rPr>
          <w:rFonts w:ascii="Calibri Light" w:hAnsi="Calibri Light" w:cs="Calibri Light"/>
          <w:szCs w:val="24"/>
        </w:rPr>
        <w:t>provided</w:t>
      </w:r>
      <w:r w:rsidRPr="004111B2">
        <w:rPr>
          <w:rFonts w:ascii="Calibri Light" w:hAnsi="Calibri Light" w:cs="Calibri Light"/>
          <w:szCs w:val="24"/>
        </w:rPr>
        <w:t xml:space="preserve"> data and its accuracy in prediction, however it doesn’t address limitations that the HHT method might have in </w:t>
      </w:r>
      <w:r w:rsidR="009606D0" w:rsidRPr="004111B2">
        <w:rPr>
          <w:rFonts w:ascii="Calibri Light" w:hAnsi="Calibri Light" w:cs="Calibri Light"/>
          <w:szCs w:val="24"/>
        </w:rPr>
        <w:t xml:space="preserve">non-meteorological </w:t>
      </w:r>
      <w:r w:rsidRPr="004111B2">
        <w:rPr>
          <w:rFonts w:ascii="Calibri Light" w:hAnsi="Calibri Light" w:cs="Calibri Light"/>
          <w:szCs w:val="24"/>
        </w:rPr>
        <w:t xml:space="preserve">forecast application  </w:t>
      </w:r>
      <w:r w:rsidR="004111B2" w:rsidRPr="004111B2">
        <w:rPr>
          <w:rFonts w:ascii="Calibri Light" w:hAnsi="Calibri Light" w:cs="Calibri Light"/>
          <w:szCs w:val="24"/>
        </w:rPr>
        <w:fldChar w:fldCharType="begin"/>
      </w:r>
      <w:r w:rsidR="004111B2" w:rsidRPr="004111B2">
        <w:rPr>
          <w:rFonts w:ascii="Calibri Light" w:hAnsi="Calibri Light" w:cs="Calibri Light"/>
          <w:szCs w:val="24"/>
        </w:rPr>
        <w:instrText xml:space="preserve"> ADDIN ZOTERO_ITEM CSL_CITATION {"citationID":"YUg5opkv","properties":{"formattedCitation":"(Huang and Wu, 2008)","plainCitation":"(Huang and Wu, 2008)","noteIndex":0},"citationItems":[{"id":504,"uris":["http://zotero.org/users/14299107/items/VPTIGDLY"],"itemData":{"id":504,"type":"article-journal","abstract":"Data analysis has been one of the core activities in scientific research, but limited by the availability of analysis methods in the past, data analysis was often relegated to data processing. To ac</w:instrText>
      </w:r>
      <w:r w:rsidR="004111B2" w:rsidRPr="004111B2">
        <w:rPr>
          <w:rFonts w:ascii="Calibri Light" w:hAnsi="Calibri Light" w:cs="Calibri Light" w:hint="eastAsia"/>
          <w:szCs w:val="24"/>
        </w:rPr>
        <w:instrText>commodate the variety of data generated by nonlinear and nonstationary processes in nature, the analysis method would have to be adaptive. Hilbert</w:instrText>
      </w:r>
      <w:r w:rsidR="004111B2" w:rsidRPr="004111B2">
        <w:rPr>
          <w:rFonts w:ascii="Calibri Light" w:hAnsi="Calibri Light" w:cs="Calibri Light" w:hint="eastAsia"/>
          <w:szCs w:val="24"/>
        </w:rPr>
        <w:instrText>‐</w:instrText>
      </w:r>
      <w:r w:rsidR="004111B2" w:rsidRPr="004111B2">
        <w:rPr>
          <w:rFonts w:ascii="Calibri Light" w:hAnsi="Calibri Light" w:cs="Calibri Light" w:hint="eastAsia"/>
          <w:szCs w:val="24"/>
        </w:rPr>
        <w:instrText>Huang transform, consisting of empirical mode decomposition and Hilbert spectral analysis, is a newly develo</w:instrText>
      </w:r>
      <w:r w:rsidR="004111B2" w:rsidRPr="004111B2">
        <w:rPr>
          <w:rFonts w:ascii="Calibri Light" w:hAnsi="Calibri Light" w:cs="Calibri Light"/>
          <w:szCs w:val="24"/>
        </w:rPr>
        <w:instrText>ped adaptive data analysis method, which has been used extensively in geophysical research. In this review, we will briefly introduce the method, list some recent developments, demonstrate the usefulness of the method, summarize some applications in various geophysical research areas, and finally, discuss the outstanding open problems. We hope this review will serve as an introduction of the method for those new to the concepts, as well as a summary of the present frontiers of its applications for experienced research scientists.","container-title":"Reviews of Geophysics","DOI":"10.1029/2007RG000228","ISSN":"8755-1209, 1944-9208","issue":"2","journalAbbreviation":"Reviews of Geophysics","language":"en","license":"http://onlinelibrary.wiley.com/termsAndCon</w:instrText>
      </w:r>
      <w:r w:rsidR="004111B2" w:rsidRPr="004111B2">
        <w:rPr>
          <w:rFonts w:ascii="Calibri Light" w:hAnsi="Calibri Light" w:cs="Calibri Light" w:hint="eastAsia"/>
          <w:szCs w:val="24"/>
        </w:rPr>
        <w:instrText>ditions#vor","page":"2007RG000228","source":"DOI.org (Crossref)","title":"A review on Hilbert</w:instrText>
      </w:r>
      <w:r w:rsidR="004111B2" w:rsidRPr="004111B2">
        <w:rPr>
          <w:rFonts w:ascii="Calibri Light" w:hAnsi="Calibri Light" w:cs="Calibri Light" w:hint="eastAsia"/>
          <w:szCs w:val="24"/>
        </w:rPr>
        <w:instrText>‐</w:instrText>
      </w:r>
      <w:r w:rsidR="004111B2" w:rsidRPr="004111B2">
        <w:rPr>
          <w:rFonts w:ascii="Calibri Light" w:hAnsi="Calibri Light" w:cs="Calibri Light" w:hint="eastAsia"/>
          <w:szCs w:val="24"/>
        </w:rPr>
        <w:instrText>Huang transform: Method and its applications to geophysical studies","title-short":"A review on Hilbert</w:instrText>
      </w:r>
      <w:r w:rsidR="004111B2" w:rsidRPr="004111B2">
        <w:rPr>
          <w:rFonts w:ascii="Calibri Light" w:hAnsi="Calibri Light" w:cs="Calibri Light" w:hint="eastAsia"/>
          <w:szCs w:val="24"/>
        </w:rPr>
        <w:instrText>‐</w:instrText>
      </w:r>
      <w:r w:rsidR="004111B2" w:rsidRPr="004111B2">
        <w:rPr>
          <w:rFonts w:ascii="Calibri Light" w:hAnsi="Calibri Light" w:cs="Calibri Light" w:hint="eastAsia"/>
          <w:szCs w:val="24"/>
        </w:rPr>
        <w:instrText>Huang transform","volume":"46","author":[{"family":"Huang</w:instrText>
      </w:r>
      <w:r w:rsidR="004111B2" w:rsidRPr="004111B2">
        <w:rPr>
          <w:rFonts w:ascii="Calibri Light" w:hAnsi="Calibri Light" w:cs="Calibri Light"/>
          <w:szCs w:val="24"/>
        </w:rPr>
        <w:instrText xml:space="preserve">","given":"Norden E."},{"family":"Wu","given":"Zhaohua"}],"issued":{"date-parts":[["2008",6]]}}}],"schema":"https://github.com/citation-style-language/schema/raw/master/csl-citation.json"} </w:instrText>
      </w:r>
      <w:r w:rsidR="004111B2" w:rsidRPr="004111B2">
        <w:rPr>
          <w:rFonts w:ascii="Calibri Light" w:hAnsi="Calibri Light" w:cs="Calibri Light"/>
          <w:szCs w:val="24"/>
        </w:rPr>
        <w:fldChar w:fldCharType="separate"/>
      </w:r>
      <w:r w:rsidR="00762035" w:rsidRPr="00762035">
        <w:rPr>
          <w:rFonts w:ascii="Calibri Light" w:hAnsi="Calibri Light" w:cs="Calibri Light"/>
        </w:rPr>
        <w:t>(Huang and Wu, 2008)</w:t>
      </w:r>
      <w:r w:rsidR="004111B2" w:rsidRPr="004111B2">
        <w:rPr>
          <w:rFonts w:ascii="Calibri Light" w:hAnsi="Calibri Light" w:cs="Calibri Light"/>
          <w:szCs w:val="24"/>
        </w:rPr>
        <w:fldChar w:fldCharType="end"/>
      </w:r>
      <w:r w:rsidR="004111B2" w:rsidRPr="004111B2">
        <w:rPr>
          <w:rFonts w:ascii="Calibri Light" w:hAnsi="Calibri Light" w:cs="Calibri Light"/>
          <w:szCs w:val="24"/>
        </w:rPr>
        <w:t>.</w:t>
      </w:r>
      <w:bookmarkStart w:id="23" w:name="_Hlk170983157"/>
    </w:p>
    <w:p w14:paraId="69F2F0BE" w14:textId="4F56D114" w:rsidR="000F5688" w:rsidRDefault="00156134" w:rsidP="00951279">
      <w:pPr>
        <w:pStyle w:val="Heading3"/>
      </w:pPr>
      <w:bookmarkStart w:id="24" w:name="_Toc176813636"/>
      <w:r>
        <w:lastRenderedPageBreak/>
        <w:t>2.</w:t>
      </w:r>
      <w:r w:rsidR="00331C35">
        <w:t>1</w:t>
      </w:r>
      <w:r>
        <w:t>.</w:t>
      </w:r>
      <w:r w:rsidR="00331C35">
        <w:t>3</w:t>
      </w:r>
      <w:r>
        <w:t xml:space="preserve"> </w:t>
      </w:r>
      <w:r w:rsidR="002503D4">
        <w:t xml:space="preserve">Related Work and </w:t>
      </w:r>
      <w:r>
        <w:t>Research Findings</w:t>
      </w:r>
      <w:bookmarkEnd w:id="24"/>
    </w:p>
    <w:p w14:paraId="6006E021" w14:textId="2D7C34AD" w:rsidR="00365D7D" w:rsidRDefault="00365D7D" w:rsidP="00951279">
      <w:pPr>
        <w:spacing w:line="360" w:lineRule="auto"/>
        <w:rPr>
          <w:rFonts w:asciiTheme="majorHAnsi" w:hAnsiTheme="majorHAnsi" w:cstheme="majorHAnsi"/>
          <w:lang w:val="en-US" w:eastAsia="en-US"/>
        </w:rPr>
      </w:pPr>
      <w:r w:rsidRPr="00365D7D">
        <w:rPr>
          <w:rFonts w:asciiTheme="majorHAnsi" w:hAnsiTheme="majorHAnsi" w:cstheme="majorHAnsi"/>
          <w:lang w:val="en-US" w:eastAsia="en-US"/>
        </w:rPr>
        <w:t xml:space="preserve">The table below gives an overview of the literature reviewed </w:t>
      </w:r>
      <w:r w:rsidR="009606D0" w:rsidRPr="00365D7D">
        <w:rPr>
          <w:rFonts w:asciiTheme="majorHAnsi" w:hAnsiTheme="majorHAnsi" w:cstheme="majorHAnsi"/>
          <w:lang w:val="en-US" w:eastAsia="en-US"/>
        </w:rPr>
        <w:t>during</w:t>
      </w:r>
      <w:r w:rsidRPr="00365D7D">
        <w:rPr>
          <w:rFonts w:asciiTheme="majorHAnsi" w:hAnsiTheme="majorHAnsi" w:cstheme="majorHAnsi"/>
          <w:lang w:val="en-US" w:eastAsia="en-US"/>
        </w:rPr>
        <w:t xml:space="preserve"> the project.</w:t>
      </w:r>
    </w:p>
    <w:p w14:paraId="2992597A" w14:textId="4D346B1F" w:rsidR="001A6BFB" w:rsidRDefault="001A6BFB" w:rsidP="00951279">
      <w:pPr>
        <w:pStyle w:val="Caption"/>
        <w:keepNext/>
        <w:spacing w:line="360" w:lineRule="auto"/>
      </w:pPr>
      <w:bookmarkStart w:id="25" w:name="_Toc176811664"/>
      <w:r>
        <w:t xml:space="preserve">Table </w:t>
      </w:r>
      <w:r>
        <w:fldChar w:fldCharType="begin"/>
      </w:r>
      <w:r>
        <w:instrText xml:space="preserve"> SEQ Table \* ARABIC </w:instrText>
      </w:r>
      <w:r>
        <w:fldChar w:fldCharType="separate"/>
      </w:r>
      <w:r w:rsidR="008F3F61">
        <w:rPr>
          <w:noProof/>
        </w:rPr>
        <w:t>1</w:t>
      </w:r>
      <w:r>
        <w:fldChar w:fldCharType="end"/>
      </w:r>
      <w:r>
        <w:t>: Literature Review Table</w:t>
      </w:r>
      <w:bookmarkEnd w:id="25"/>
    </w:p>
    <w:tbl>
      <w:tblPr>
        <w:tblStyle w:val="TableGrid"/>
        <w:tblW w:w="0" w:type="auto"/>
        <w:tblLook w:val="04A0" w:firstRow="1" w:lastRow="0" w:firstColumn="1" w:lastColumn="0" w:noHBand="0" w:noVBand="1"/>
      </w:tblPr>
      <w:tblGrid>
        <w:gridCol w:w="1538"/>
        <w:gridCol w:w="1199"/>
        <w:gridCol w:w="1680"/>
        <w:gridCol w:w="2427"/>
        <w:gridCol w:w="2427"/>
        <w:gridCol w:w="2517"/>
        <w:gridCol w:w="2362"/>
      </w:tblGrid>
      <w:tr w:rsidR="006D614C" w:rsidRPr="006D614C" w14:paraId="50649AE0" w14:textId="77777777" w:rsidTr="00CE248E">
        <w:tc>
          <w:tcPr>
            <w:tcW w:w="1525" w:type="dxa"/>
          </w:tcPr>
          <w:p w14:paraId="1A19BEAC" w14:textId="78EBF05D" w:rsidR="00D356E5" w:rsidRPr="006D614C" w:rsidRDefault="00D356E5" w:rsidP="00951279">
            <w:pPr>
              <w:spacing w:line="360" w:lineRule="auto"/>
              <w:rPr>
                <w:rFonts w:ascii="Calibri Light" w:hAnsi="Calibri Light" w:cs="Calibri Light"/>
                <w:b/>
                <w:bCs/>
                <w:szCs w:val="24"/>
                <w:lang w:val="en-US" w:eastAsia="en-US"/>
              </w:rPr>
            </w:pPr>
            <w:r w:rsidRPr="006D614C">
              <w:rPr>
                <w:rFonts w:ascii="Calibri Light" w:hAnsi="Calibri Light" w:cs="Calibri Light"/>
                <w:b/>
                <w:bCs/>
                <w:szCs w:val="24"/>
                <w:lang w:val="en-US" w:eastAsia="en-US"/>
              </w:rPr>
              <w:t>Source</w:t>
            </w:r>
          </w:p>
        </w:tc>
        <w:tc>
          <w:tcPr>
            <w:tcW w:w="1199" w:type="dxa"/>
          </w:tcPr>
          <w:p w14:paraId="68B47CD0" w14:textId="79100434" w:rsidR="00D356E5" w:rsidRPr="006D614C" w:rsidRDefault="00D356E5" w:rsidP="00951279">
            <w:pPr>
              <w:spacing w:line="360" w:lineRule="auto"/>
              <w:rPr>
                <w:rFonts w:ascii="Calibri Light" w:hAnsi="Calibri Light" w:cs="Calibri Light"/>
                <w:b/>
                <w:bCs/>
                <w:szCs w:val="24"/>
                <w:lang w:val="en-US" w:eastAsia="en-US"/>
              </w:rPr>
            </w:pPr>
            <w:r w:rsidRPr="006D614C">
              <w:rPr>
                <w:rFonts w:ascii="Calibri Light" w:hAnsi="Calibri Light" w:cs="Calibri Light"/>
                <w:b/>
                <w:bCs/>
                <w:szCs w:val="24"/>
                <w:lang w:val="en-US" w:eastAsia="en-US"/>
              </w:rPr>
              <w:t>Relevance</w:t>
            </w:r>
          </w:p>
        </w:tc>
        <w:tc>
          <w:tcPr>
            <w:tcW w:w="1681" w:type="dxa"/>
          </w:tcPr>
          <w:p w14:paraId="6F251778" w14:textId="0E55E9C2" w:rsidR="00D356E5" w:rsidRPr="006D614C" w:rsidRDefault="00D356E5" w:rsidP="00951279">
            <w:pPr>
              <w:spacing w:line="360" w:lineRule="auto"/>
              <w:rPr>
                <w:rFonts w:ascii="Calibri Light" w:hAnsi="Calibri Light" w:cs="Calibri Light"/>
                <w:b/>
                <w:bCs/>
                <w:szCs w:val="24"/>
                <w:lang w:val="en-US" w:eastAsia="en-US"/>
              </w:rPr>
            </w:pPr>
            <w:r w:rsidRPr="006D614C">
              <w:rPr>
                <w:rFonts w:ascii="Calibri Light" w:hAnsi="Calibri Light" w:cs="Calibri Light"/>
                <w:b/>
                <w:bCs/>
                <w:szCs w:val="24"/>
                <w:lang w:val="en-US" w:eastAsia="en-US"/>
              </w:rPr>
              <w:t>Methodology</w:t>
            </w:r>
          </w:p>
        </w:tc>
        <w:tc>
          <w:tcPr>
            <w:tcW w:w="2430" w:type="dxa"/>
          </w:tcPr>
          <w:p w14:paraId="7D02439C" w14:textId="72FA4D91" w:rsidR="00D356E5" w:rsidRPr="006D614C" w:rsidRDefault="00D356E5" w:rsidP="00951279">
            <w:pPr>
              <w:spacing w:line="360" w:lineRule="auto"/>
              <w:rPr>
                <w:rFonts w:ascii="Calibri Light" w:hAnsi="Calibri Light" w:cs="Calibri Light"/>
                <w:b/>
                <w:bCs/>
                <w:szCs w:val="24"/>
                <w:lang w:val="en-US" w:eastAsia="en-US"/>
              </w:rPr>
            </w:pPr>
            <w:r w:rsidRPr="006D614C">
              <w:rPr>
                <w:rFonts w:ascii="Calibri Light" w:hAnsi="Calibri Light" w:cs="Calibri Light"/>
                <w:b/>
                <w:bCs/>
                <w:szCs w:val="24"/>
                <w:lang w:val="en-US" w:eastAsia="en-US"/>
              </w:rPr>
              <w:t>Details</w:t>
            </w:r>
          </w:p>
        </w:tc>
        <w:tc>
          <w:tcPr>
            <w:tcW w:w="2430" w:type="dxa"/>
          </w:tcPr>
          <w:p w14:paraId="5AE8C2F6" w14:textId="027891E1" w:rsidR="00D356E5" w:rsidRPr="006D614C" w:rsidRDefault="00D356E5" w:rsidP="00951279">
            <w:pPr>
              <w:spacing w:line="360" w:lineRule="auto"/>
              <w:rPr>
                <w:rFonts w:ascii="Calibri Light" w:hAnsi="Calibri Light" w:cs="Calibri Light"/>
                <w:b/>
                <w:bCs/>
                <w:szCs w:val="24"/>
                <w:lang w:val="en-US" w:eastAsia="en-US"/>
              </w:rPr>
            </w:pPr>
            <w:r w:rsidRPr="006D614C">
              <w:rPr>
                <w:rFonts w:ascii="Calibri Light" w:hAnsi="Calibri Light" w:cs="Calibri Light"/>
                <w:b/>
                <w:bCs/>
                <w:szCs w:val="24"/>
                <w:lang w:val="en-US" w:eastAsia="en-US"/>
              </w:rPr>
              <w:t>Strengths</w:t>
            </w:r>
          </w:p>
        </w:tc>
        <w:tc>
          <w:tcPr>
            <w:tcW w:w="2520" w:type="dxa"/>
          </w:tcPr>
          <w:p w14:paraId="2E8C4AFC" w14:textId="0FDECB34" w:rsidR="00D356E5" w:rsidRPr="006D614C" w:rsidRDefault="00D356E5" w:rsidP="00951279">
            <w:pPr>
              <w:spacing w:line="360" w:lineRule="auto"/>
              <w:rPr>
                <w:rFonts w:ascii="Calibri Light" w:hAnsi="Calibri Light" w:cs="Calibri Light"/>
                <w:b/>
                <w:bCs/>
                <w:szCs w:val="24"/>
                <w:lang w:val="en-US" w:eastAsia="en-US"/>
              </w:rPr>
            </w:pPr>
            <w:r w:rsidRPr="006D614C">
              <w:rPr>
                <w:rFonts w:ascii="Calibri Light" w:hAnsi="Calibri Light" w:cs="Calibri Light"/>
                <w:b/>
                <w:bCs/>
                <w:szCs w:val="24"/>
                <w:lang w:val="en-US" w:eastAsia="en-US"/>
              </w:rPr>
              <w:t>Weakness</w:t>
            </w:r>
          </w:p>
        </w:tc>
        <w:tc>
          <w:tcPr>
            <w:tcW w:w="2365" w:type="dxa"/>
          </w:tcPr>
          <w:p w14:paraId="57256370" w14:textId="5297E982" w:rsidR="00D356E5" w:rsidRPr="006D614C" w:rsidRDefault="00D356E5" w:rsidP="00951279">
            <w:pPr>
              <w:spacing w:line="360" w:lineRule="auto"/>
              <w:rPr>
                <w:rFonts w:ascii="Calibri Light" w:hAnsi="Calibri Light" w:cs="Calibri Light"/>
                <w:b/>
                <w:bCs/>
                <w:szCs w:val="24"/>
                <w:lang w:val="en-US" w:eastAsia="en-US"/>
              </w:rPr>
            </w:pPr>
            <w:r w:rsidRPr="006D614C">
              <w:rPr>
                <w:rFonts w:ascii="Calibri Light" w:hAnsi="Calibri Light" w:cs="Calibri Light"/>
                <w:b/>
                <w:bCs/>
                <w:szCs w:val="24"/>
                <w:lang w:val="en-US" w:eastAsia="en-US"/>
              </w:rPr>
              <w:t>Impact</w:t>
            </w:r>
          </w:p>
        </w:tc>
      </w:tr>
      <w:tr w:rsidR="008762F9" w:rsidRPr="006D614C" w14:paraId="344F83FD" w14:textId="77777777" w:rsidTr="00CE248E">
        <w:tc>
          <w:tcPr>
            <w:tcW w:w="1525" w:type="dxa"/>
          </w:tcPr>
          <w:p w14:paraId="41C48B25" w14:textId="7B803A7D" w:rsidR="008762F9" w:rsidRPr="006D614C" w:rsidRDefault="00781688" w:rsidP="00951279">
            <w:pPr>
              <w:spacing w:line="360" w:lineRule="auto"/>
              <w:rPr>
                <w:rFonts w:ascii="Calibri Light" w:hAnsi="Calibri Light" w:cs="Calibri Light"/>
                <w:b/>
                <w:bCs/>
                <w:szCs w:val="24"/>
                <w:lang w:val="en-US" w:eastAsia="en-US"/>
              </w:rPr>
            </w:pPr>
            <w:r w:rsidRPr="006D614C">
              <w:rPr>
                <w:rFonts w:ascii="Calibri Light" w:hAnsi="Calibri Light" w:cs="Calibri Light"/>
                <w:b/>
                <w:bCs/>
                <w:szCs w:val="24"/>
                <w:lang w:val="en-US" w:eastAsia="en-US"/>
              </w:rPr>
              <w:fldChar w:fldCharType="begin"/>
            </w:r>
            <w:r w:rsidRPr="006D614C">
              <w:rPr>
                <w:rFonts w:ascii="Calibri Light" w:hAnsi="Calibri Light" w:cs="Calibri Light"/>
                <w:b/>
                <w:bCs/>
                <w:szCs w:val="24"/>
                <w:lang w:val="en-US" w:eastAsia="en-US"/>
              </w:rPr>
              <w:instrText xml:space="preserve"> ADDIN ZOTERO_ITEM CSL_CITATION {"citationID":"zO29TZf0","properties":{"formattedCitation":"(Alamr and Artoli, 2023)","plainCitation":"(Alamr and Artoli, 2023)","noteIndex":0},"citationItems":[{"id":514,"uris":["http://zotero.org/users/14299107/items/BYEPHY3E"],"itemData":{"id":514,"type":"article-journal","abstract":"Anomaly detection is one of the basic issues in data processing that addresses different problems in healthcare sensory data. Technology has made it easier to collect large and highly variant time series data; however, complex predictive analysis models are required to ensure consistency and reliability. With the rise in the size and dimensionality of collected data, deep learning techniques, such as autoencoder (AE), recurrent neural networks (RNN), and long short-term memory (LSTM), have gained more attention and are recognized as state-of-the-art anomaly detection techniques. Recently, developments in transformer-based architecture have been proposed as an improved attention-based knowledge representation scheme. We present an unsupervised transformer-based method to evaluate and detect anomalies in electrocardiogram (ECG) signals. The model architecture comprises two parts: an embedding layer and a standard transformer encoder. We introduce, implement, test, and validate our model in two well-known datasets: ECG5000 and MIT-BIH Arrhythmia. Anomalies are detected based on loss function results between real and predicted ECG time series sequences. We found that the use of a transformer encoder as an alternative model for anomaly detection enables better performance in ECG time series data. The suggested model has a remarkable ability to detect anomalies in ECG signal and outperforms deep learning approaches found in the literature on both datasets. In the ECG5000 dataset, the model can detect anomalies with 99% accuracy, 99% F1-score, 99% AUC score, 98.1% recall, and 100% precision. In the MIT-BIH Arrhythmia dataset, the model achieved an accuracy of 89.5%, F1 score of 92.3%, AUC score of 93%, recall of 98.2%, and precision of 87.1%.","container-title":"Algorithms","DOI":"10.3390/a16030152","ISSN":"1999-4893","issue":"3","journalAbbreviation":"Algorithms","language":"en","license":"https://creativecommons.org/licenses/by/4.0/","page":"152","source":"DOI.org (Crossref)","title":"Unsupervised Transformer-Based Anomaly Detection in ECG Signals","volume":"16","author":[{"family":"Alamr","given":"Abrar"},{"family":"Artoli","given":"Abdelmonim"}],"issued":{"date-parts":[["2023",3,9]]}}}],"schema":"https://github.com/citation-style-language/schema/raw/master/csl-citation.json"} </w:instrText>
            </w:r>
            <w:r w:rsidRPr="006D614C">
              <w:rPr>
                <w:rFonts w:ascii="Calibri Light" w:hAnsi="Calibri Light" w:cs="Calibri Light"/>
                <w:b/>
                <w:bCs/>
                <w:szCs w:val="24"/>
                <w:lang w:val="en-US" w:eastAsia="en-US"/>
              </w:rPr>
              <w:fldChar w:fldCharType="separate"/>
            </w:r>
            <w:r w:rsidR="00762035" w:rsidRPr="00762035">
              <w:rPr>
                <w:rFonts w:ascii="Calibri Light" w:hAnsi="Calibri Light" w:cs="Calibri Light"/>
              </w:rPr>
              <w:t>(Alamr and Artoli, 2023)</w:t>
            </w:r>
            <w:r w:rsidRPr="006D614C">
              <w:rPr>
                <w:rFonts w:ascii="Calibri Light" w:hAnsi="Calibri Light" w:cs="Calibri Light"/>
                <w:b/>
                <w:bCs/>
                <w:szCs w:val="24"/>
                <w:lang w:val="en-US" w:eastAsia="en-US"/>
              </w:rPr>
              <w:fldChar w:fldCharType="end"/>
            </w:r>
          </w:p>
        </w:tc>
        <w:tc>
          <w:tcPr>
            <w:tcW w:w="1199" w:type="dxa"/>
          </w:tcPr>
          <w:p w14:paraId="2C1ADCDD" w14:textId="5901AE98" w:rsidR="008762F9" w:rsidRPr="006D614C" w:rsidRDefault="00781688"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4</w:t>
            </w:r>
          </w:p>
        </w:tc>
        <w:tc>
          <w:tcPr>
            <w:tcW w:w="1681" w:type="dxa"/>
          </w:tcPr>
          <w:p w14:paraId="1D97DCA2" w14:textId="525FD235" w:rsidR="008762F9" w:rsidRPr="006D614C" w:rsidRDefault="00781688"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 xml:space="preserve">Experimental – Transformers </w:t>
            </w:r>
            <w:r w:rsidR="00F75B81" w:rsidRPr="006D614C">
              <w:rPr>
                <w:rFonts w:ascii="Calibri Light" w:hAnsi="Calibri Light" w:cs="Calibri Light"/>
                <w:szCs w:val="24"/>
                <w:lang w:val="en-US" w:eastAsia="en-US"/>
              </w:rPr>
              <w:t>encoder</w:t>
            </w:r>
          </w:p>
        </w:tc>
        <w:tc>
          <w:tcPr>
            <w:tcW w:w="2430" w:type="dxa"/>
          </w:tcPr>
          <w:p w14:paraId="65F7FE3A" w14:textId="5630DA2A" w:rsidR="008762F9" w:rsidRPr="006D614C" w:rsidRDefault="00F75B81"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 xml:space="preserve">Transformer encoder anomaly detection using </w:t>
            </w:r>
            <w:r w:rsidRPr="006D614C">
              <w:rPr>
                <w:rFonts w:ascii="Calibri Light" w:hAnsi="Calibri Light" w:cs="Calibri Light"/>
                <w:szCs w:val="24"/>
                <w:lang w:eastAsia="en-US"/>
              </w:rPr>
              <w:t>ECG5000 and MIT-BIH Arrhythmia datasets.</w:t>
            </w:r>
          </w:p>
        </w:tc>
        <w:tc>
          <w:tcPr>
            <w:tcW w:w="2430" w:type="dxa"/>
          </w:tcPr>
          <w:p w14:paraId="75E0ECEE" w14:textId="26EAD6B1" w:rsidR="008762F9" w:rsidRPr="006D614C" w:rsidRDefault="00F75B81"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Outperforms other traditional models by achieving high levels of Accuracy, Precision and F1-score.</w:t>
            </w:r>
          </w:p>
        </w:tc>
        <w:tc>
          <w:tcPr>
            <w:tcW w:w="2520" w:type="dxa"/>
          </w:tcPr>
          <w:p w14:paraId="50EE5BF3" w14:textId="2FE84023" w:rsidR="008762F9" w:rsidRPr="006D614C" w:rsidRDefault="00F75B81"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 xml:space="preserve">Lower performance on </w:t>
            </w:r>
            <w:r w:rsidRPr="006D614C">
              <w:rPr>
                <w:rFonts w:ascii="Calibri Light" w:hAnsi="Calibri Light" w:cs="Calibri Light"/>
                <w:szCs w:val="24"/>
                <w:lang w:eastAsia="en-US"/>
              </w:rPr>
              <w:t>MIT-BIH Arrhythmia dataset.</w:t>
            </w:r>
          </w:p>
        </w:tc>
        <w:tc>
          <w:tcPr>
            <w:tcW w:w="2365" w:type="dxa"/>
          </w:tcPr>
          <w:p w14:paraId="634A4BEC" w14:textId="2F8F00F5" w:rsidR="008762F9" w:rsidRPr="006D614C" w:rsidRDefault="00F75B81"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 xml:space="preserve">Transformer models </w:t>
            </w:r>
            <w:r w:rsidR="00D50C33" w:rsidRPr="006D614C">
              <w:rPr>
                <w:rFonts w:ascii="Calibri Light" w:hAnsi="Calibri Light" w:cs="Calibri Light"/>
                <w:szCs w:val="24"/>
                <w:lang w:val="en-US" w:eastAsia="en-US"/>
              </w:rPr>
              <w:t>offer</w:t>
            </w:r>
            <w:r w:rsidRPr="006D614C">
              <w:rPr>
                <w:rFonts w:ascii="Calibri Light" w:hAnsi="Calibri Light" w:cs="Calibri Light"/>
                <w:szCs w:val="24"/>
                <w:lang w:val="en-US" w:eastAsia="en-US"/>
              </w:rPr>
              <w:t xml:space="preserve"> improved performance levels for detecting anomalies.</w:t>
            </w:r>
          </w:p>
        </w:tc>
      </w:tr>
      <w:tr w:rsidR="00CE248E" w:rsidRPr="006D614C" w14:paraId="4D678F40" w14:textId="77777777" w:rsidTr="00CE248E">
        <w:tc>
          <w:tcPr>
            <w:tcW w:w="1525" w:type="dxa"/>
          </w:tcPr>
          <w:p w14:paraId="3435F215" w14:textId="5BB07425" w:rsidR="008271FF" w:rsidRPr="006D614C" w:rsidRDefault="008271FF"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fldChar w:fldCharType="begin"/>
            </w:r>
            <w:r w:rsidRPr="006D614C">
              <w:rPr>
                <w:rFonts w:ascii="Calibri Light" w:hAnsi="Calibri Light" w:cs="Calibri Light"/>
                <w:szCs w:val="24"/>
                <w:lang w:val="en-US" w:eastAsia="en-US"/>
              </w:rPr>
              <w:instrText xml:space="preserve"> ADDIN ZOTERO_ITEM CSL_CITATION {"citationID":"5WaIkZvJ","properties":{"formattedCitation":"(Zhao et al., 2020)","plainCitation":"(Zhao et al., 2020)","noteIndex":0},"citationItems":[{"id":508,"uris":["http://zotero.org/users/14299107/items/87CGI4R7"],"itemData":{"id":508,"type":"article-journal","abstract":"Accurate prediction of short-term passenger flow is vital for real-time operations control and management. Identifying passenger demand patterns and selecting appropriate methods are promising to improve prediction accuracy. This paper proposes a hybrid prediction model with time series decomposition and explores its performance for different types of passenger flows with varied characteristics in urban railway systems. The Seasonal and Trend decomposition using Loess (STL) is used to decompose the passenger flow into the seasonal, trend, and residual time series, representing the constant, long-term fluctuant, and stochastic passenger demand patterns. The approximate entropy (ApEn) is utilized to quantify the predictability of each component. After that, the Holt-Winters (HW) method is developed to predict the seasonal and trend components that both with high predictability. The long short-term memory networks (LSTM NN) are proposed to predict the residual with low predictability. The outputs from these models are combined to predict the short-term passenger flow. We assess the model performance with entry, exit, and transfer passenger flows at the target stations, which are selected via the agglomerative hierarchical clustering (AHC) algorithm in the Shanghai Metro. Compared with three representative models, the results show that 1) the decomposition-based hybrid model performs well for both one-step and multi-step predictions in terms of accuracy and robustness; 2) ApEn is useful for choosing appropriate prediction models.","container-title":"IEEE Access","DOI":"10.1109/ACCESS.2020.3000242","ISSN":"2169-3536","note":"event-title: IEEE Access","page":"107876-107886","source":"IEEE Xplore","title":"Short-Term Passenger Flow Prediction With Decomposition in Urban Railway Systems","volume":"8","author":[{"family":"Zhao","given":"Yangyang"},{"family":"Ma","given":"Zhenliang"},{"family":"Yang","given":"Yi"},{"family":"Jiang","given":"Wenhua"},{"family":"Jiang","given":"Xinguo"}],"issued":{"date-parts":[["2020"]]}}}],"schema":"https://github.com/citation-style-language/schema/raw/master/csl-citation.json"} </w:instrText>
            </w:r>
            <w:r w:rsidRPr="006D614C">
              <w:rPr>
                <w:rFonts w:ascii="Calibri Light" w:hAnsi="Calibri Light" w:cs="Calibri Light"/>
                <w:szCs w:val="24"/>
                <w:lang w:val="en-US" w:eastAsia="en-US"/>
              </w:rPr>
              <w:fldChar w:fldCharType="separate"/>
            </w:r>
            <w:r w:rsidR="00762035" w:rsidRPr="00762035">
              <w:rPr>
                <w:rFonts w:ascii="Calibri Light" w:hAnsi="Calibri Light" w:cs="Calibri Light"/>
              </w:rPr>
              <w:t>(Zhao et al., 2020)</w:t>
            </w:r>
            <w:r w:rsidRPr="006D614C">
              <w:rPr>
                <w:rFonts w:ascii="Calibri Light" w:hAnsi="Calibri Light" w:cs="Calibri Light"/>
                <w:szCs w:val="24"/>
                <w:lang w:val="en-US" w:eastAsia="en-US"/>
              </w:rPr>
              <w:fldChar w:fldCharType="end"/>
            </w:r>
          </w:p>
        </w:tc>
        <w:tc>
          <w:tcPr>
            <w:tcW w:w="1199" w:type="dxa"/>
          </w:tcPr>
          <w:p w14:paraId="1494E6B3" w14:textId="1FA41044" w:rsidR="008271FF" w:rsidRPr="006D614C" w:rsidRDefault="008271FF" w:rsidP="00951279">
            <w:pPr>
              <w:spacing w:line="360" w:lineRule="auto"/>
              <w:rPr>
                <w:rFonts w:ascii="Calibri Light" w:hAnsi="Calibri Light" w:cs="Calibri Light"/>
                <w:szCs w:val="24"/>
              </w:rPr>
            </w:pPr>
            <w:r w:rsidRPr="006D614C">
              <w:rPr>
                <w:rFonts w:ascii="Calibri Light" w:hAnsi="Calibri Light" w:cs="Calibri Light"/>
                <w:szCs w:val="24"/>
              </w:rPr>
              <w:t>4</w:t>
            </w:r>
          </w:p>
        </w:tc>
        <w:tc>
          <w:tcPr>
            <w:tcW w:w="1681" w:type="dxa"/>
          </w:tcPr>
          <w:p w14:paraId="2F63170D" w14:textId="3D36DD38" w:rsidR="008271FF" w:rsidRPr="006D614C" w:rsidRDefault="008271FF" w:rsidP="00951279">
            <w:pPr>
              <w:spacing w:line="360" w:lineRule="auto"/>
              <w:rPr>
                <w:rFonts w:ascii="Calibri Light" w:hAnsi="Calibri Light" w:cs="Calibri Light"/>
                <w:szCs w:val="24"/>
              </w:rPr>
            </w:pPr>
            <w:r w:rsidRPr="006D614C">
              <w:rPr>
                <w:rFonts w:ascii="Calibri Light" w:hAnsi="Calibri Light" w:cs="Calibri Light"/>
                <w:szCs w:val="24"/>
              </w:rPr>
              <w:t>Experimental</w:t>
            </w:r>
            <w:r w:rsidR="00035C11" w:rsidRPr="006D614C">
              <w:rPr>
                <w:rFonts w:ascii="Calibri Light" w:hAnsi="Calibri Light" w:cs="Calibri Light"/>
                <w:szCs w:val="24"/>
              </w:rPr>
              <w:t xml:space="preserve"> - Holt-Winters (HW) method and LSTM </w:t>
            </w:r>
            <w:r w:rsidR="009A054E" w:rsidRPr="006D614C">
              <w:rPr>
                <w:rFonts w:ascii="Calibri Light" w:hAnsi="Calibri Light" w:cs="Calibri Light"/>
                <w:szCs w:val="24"/>
              </w:rPr>
              <w:t>Networks</w:t>
            </w:r>
          </w:p>
        </w:tc>
        <w:tc>
          <w:tcPr>
            <w:tcW w:w="2430" w:type="dxa"/>
          </w:tcPr>
          <w:p w14:paraId="07782624" w14:textId="2E0E1883" w:rsidR="008271FF" w:rsidRPr="006D614C" w:rsidRDefault="00035C11" w:rsidP="00951279">
            <w:pPr>
              <w:spacing w:line="360" w:lineRule="auto"/>
              <w:rPr>
                <w:rFonts w:ascii="Calibri Light" w:hAnsi="Calibri Light" w:cs="Calibri Light"/>
                <w:szCs w:val="24"/>
              </w:rPr>
            </w:pPr>
            <w:r w:rsidRPr="006D614C">
              <w:rPr>
                <w:rFonts w:ascii="Calibri Light" w:hAnsi="Calibri Light" w:cs="Calibri Light"/>
                <w:szCs w:val="24"/>
              </w:rPr>
              <w:t>IT makes use of a hybrid prediction time series decomposition model in passenger flows and different urban railway traits.</w:t>
            </w:r>
          </w:p>
        </w:tc>
        <w:tc>
          <w:tcPr>
            <w:tcW w:w="2430" w:type="dxa"/>
          </w:tcPr>
          <w:p w14:paraId="5E34B92E" w14:textId="77777777" w:rsidR="008271FF" w:rsidRPr="006D614C" w:rsidRDefault="00120023" w:rsidP="00951279">
            <w:pPr>
              <w:spacing w:line="360" w:lineRule="auto"/>
              <w:rPr>
                <w:rFonts w:ascii="Calibri Light" w:hAnsi="Calibri Light" w:cs="Calibri Light"/>
                <w:szCs w:val="24"/>
              </w:rPr>
            </w:pPr>
            <w:r w:rsidRPr="006D614C">
              <w:rPr>
                <w:rFonts w:ascii="Calibri Light" w:hAnsi="Calibri Light" w:cs="Calibri Light"/>
                <w:szCs w:val="24"/>
              </w:rPr>
              <w:t>Enhanced accuracy</w:t>
            </w:r>
          </w:p>
          <w:p w14:paraId="275BF372" w14:textId="151DA5CA" w:rsidR="00120023" w:rsidRPr="006D614C" w:rsidRDefault="00CE248E" w:rsidP="00951279">
            <w:pPr>
              <w:spacing w:line="360" w:lineRule="auto"/>
              <w:rPr>
                <w:rFonts w:ascii="Calibri Light" w:hAnsi="Calibri Light" w:cs="Calibri Light"/>
                <w:szCs w:val="24"/>
              </w:rPr>
            </w:pPr>
            <w:r w:rsidRPr="006D614C">
              <w:rPr>
                <w:rFonts w:ascii="Calibri Light" w:hAnsi="Calibri Light" w:cs="Calibri Light"/>
                <w:szCs w:val="24"/>
              </w:rPr>
              <w:t>s</w:t>
            </w:r>
            <w:r w:rsidR="00120023" w:rsidRPr="006D614C">
              <w:rPr>
                <w:rFonts w:ascii="Calibri Light" w:hAnsi="Calibri Light" w:cs="Calibri Light"/>
                <w:szCs w:val="24"/>
              </w:rPr>
              <w:t>uperior prediction performance compared to other traditional models</w:t>
            </w:r>
          </w:p>
        </w:tc>
        <w:tc>
          <w:tcPr>
            <w:tcW w:w="2520" w:type="dxa"/>
          </w:tcPr>
          <w:p w14:paraId="0D971104" w14:textId="45CAFD95" w:rsidR="00120023" w:rsidRPr="006D614C" w:rsidRDefault="00120023" w:rsidP="00951279">
            <w:pPr>
              <w:spacing w:line="360" w:lineRule="auto"/>
              <w:rPr>
                <w:rFonts w:ascii="Calibri Light" w:hAnsi="Calibri Light" w:cs="Calibri Light"/>
                <w:szCs w:val="24"/>
              </w:rPr>
            </w:pPr>
            <w:r w:rsidRPr="006D614C">
              <w:rPr>
                <w:rFonts w:ascii="Calibri Light" w:hAnsi="Calibri Light" w:cs="Calibri Light"/>
                <w:szCs w:val="24"/>
              </w:rPr>
              <w:t>Increase in model complexity and need for more computational power and high expertise.</w:t>
            </w:r>
          </w:p>
        </w:tc>
        <w:tc>
          <w:tcPr>
            <w:tcW w:w="2365" w:type="dxa"/>
          </w:tcPr>
          <w:p w14:paraId="77748D8F" w14:textId="237C924B" w:rsidR="008271FF" w:rsidRPr="006D614C" w:rsidRDefault="00120023" w:rsidP="00951279">
            <w:pPr>
              <w:spacing w:line="360" w:lineRule="auto"/>
              <w:rPr>
                <w:rFonts w:ascii="Calibri Light" w:hAnsi="Calibri Light" w:cs="Calibri Light"/>
                <w:szCs w:val="24"/>
              </w:rPr>
            </w:pPr>
            <w:r w:rsidRPr="006D614C">
              <w:rPr>
                <w:rFonts w:ascii="Calibri Light" w:hAnsi="Calibri Light" w:cs="Calibri Light"/>
                <w:szCs w:val="24"/>
              </w:rPr>
              <w:t>It improves the short-term prediction for the urbanized railway system</w:t>
            </w:r>
          </w:p>
        </w:tc>
      </w:tr>
      <w:tr w:rsidR="00D311C9" w:rsidRPr="006D614C" w14:paraId="7CAB2E00" w14:textId="77777777" w:rsidTr="00CE248E">
        <w:tc>
          <w:tcPr>
            <w:tcW w:w="1525" w:type="dxa"/>
          </w:tcPr>
          <w:p w14:paraId="19B4B427" w14:textId="6ACDC52B" w:rsidR="00D311C9" w:rsidRPr="006D614C" w:rsidRDefault="00D311C9"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fldChar w:fldCharType="begin"/>
            </w:r>
            <w:r w:rsidR="00FC3DE2">
              <w:rPr>
                <w:rFonts w:ascii="Calibri Light" w:hAnsi="Calibri Light" w:cs="Calibri Light"/>
                <w:szCs w:val="24"/>
                <w:lang w:val="en-US" w:eastAsia="en-US"/>
              </w:rPr>
              <w:instrText xml:space="preserve"> ADDIN ZOTERO_ITEM CSL_CITATION {"citationID":"sUANiQX7","properties":{"formattedCitation":"(Amram et al., 2021b)","plainCitation":"(Amram et al., 2021b)","noteIndex":0},"citationItems":[{"id":"vi6JlvaU/7fot8dXR","uris":["http://zotero.org/users/local/VP0RxsYe/items/9N3H4HTS"],"itemData":{"id":"ydNhSyXk/iZR6JZ0F","type":"article-journal","container-title":"Machine Learning with Applications","DOI":"10.1016/j.mlwa.2021.100042","ISSN":"26668270","journalAbbreviation":"Machine Learning with Applications","language":"en","page":"100042","source":"DOI.org (Crossref)","title":"Interpretable predictive maintenance for hard drives","volume":"5","author":[{"family":"Amram","given":"Maxime"},{"family":"Dunn","given":"Jack"},{"family":"Toledano","given":"Jeremy J."},{"family":"Zhuo","given":"Ying Daisy"}],"issued":{"date-parts":[["2021",9]]}}}],"schema":"https://github.com/citation-style-language/schema/raw/master/csl-citation.json"} </w:instrText>
            </w:r>
            <w:r w:rsidRPr="006D614C">
              <w:rPr>
                <w:rFonts w:ascii="Calibri Light" w:hAnsi="Calibri Light" w:cs="Calibri Light"/>
                <w:szCs w:val="24"/>
                <w:lang w:val="en-US" w:eastAsia="en-US"/>
              </w:rPr>
              <w:fldChar w:fldCharType="separate"/>
            </w:r>
            <w:r w:rsidR="00762035" w:rsidRPr="00762035">
              <w:rPr>
                <w:rFonts w:ascii="Calibri Light" w:hAnsi="Calibri Light" w:cs="Calibri Light"/>
              </w:rPr>
              <w:t>(Amram et al., 2021b)</w:t>
            </w:r>
            <w:r w:rsidRPr="006D614C">
              <w:rPr>
                <w:rFonts w:ascii="Calibri Light" w:hAnsi="Calibri Light" w:cs="Calibri Light"/>
                <w:szCs w:val="24"/>
                <w:lang w:val="en-US" w:eastAsia="en-US"/>
              </w:rPr>
              <w:fldChar w:fldCharType="end"/>
            </w:r>
          </w:p>
        </w:tc>
        <w:tc>
          <w:tcPr>
            <w:tcW w:w="1199" w:type="dxa"/>
          </w:tcPr>
          <w:p w14:paraId="44700646" w14:textId="5D354994" w:rsidR="00D311C9" w:rsidRPr="006D614C" w:rsidRDefault="00D311C9" w:rsidP="00951279">
            <w:pPr>
              <w:spacing w:line="360" w:lineRule="auto"/>
              <w:rPr>
                <w:rFonts w:ascii="Calibri Light" w:hAnsi="Calibri Light" w:cs="Calibri Light"/>
                <w:szCs w:val="24"/>
              </w:rPr>
            </w:pPr>
            <w:r w:rsidRPr="006D614C">
              <w:rPr>
                <w:rFonts w:ascii="Calibri Light" w:hAnsi="Calibri Light" w:cs="Calibri Light"/>
                <w:szCs w:val="24"/>
              </w:rPr>
              <w:t>4</w:t>
            </w:r>
          </w:p>
        </w:tc>
        <w:tc>
          <w:tcPr>
            <w:tcW w:w="1681" w:type="dxa"/>
          </w:tcPr>
          <w:p w14:paraId="18AD778F" w14:textId="0956ACF1" w:rsidR="00D311C9" w:rsidRPr="006D614C" w:rsidRDefault="00D311C9" w:rsidP="00951279">
            <w:pPr>
              <w:spacing w:line="360" w:lineRule="auto"/>
              <w:rPr>
                <w:rFonts w:ascii="Calibri Light" w:hAnsi="Calibri Light" w:cs="Calibri Light"/>
                <w:szCs w:val="24"/>
              </w:rPr>
            </w:pPr>
            <w:r w:rsidRPr="006D614C">
              <w:rPr>
                <w:rFonts w:ascii="Calibri Light" w:hAnsi="Calibri Light" w:cs="Calibri Light"/>
                <w:szCs w:val="24"/>
              </w:rPr>
              <w:t xml:space="preserve">Experimental – Logistic Regression, </w:t>
            </w:r>
            <w:r w:rsidRPr="006D614C">
              <w:rPr>
                <w:rFonts w:ascii="Calibri Light" w:hAnsi="Calibri Light" w:cs="Calibri Light"/>
                <w:szCs w:val="24"/>
              </w:rPr>
              <w:lastRenderedPageBreak/>
              <w:t>Random Fores, Decision Tree</w:t>
            </w:r>
          </w:p>
        </w:tc>
        <w:tc>
          <w:tcPr>
            <w:tcW w:w="2430" w:type="dxa"/>
          </w:tcPr>
          <w:p w14:paraId="51D07167" w14:textId="136DB4CC" w:rsidR="00D311C9" w:rsidRPr="006D614C" w:rsidRDefault="00D311C9" w:rsidP="00951279">
            <w:pPr>
              <w:spacing w:line="360" w:lineRule="auto"/>
              <w:rPr>
                <w:rFonts w:ascii="Calibri Light" w:hAnsi="Calibri Light" w:cs="Calibri Light"/>
                <w:szCs w:val="24"/>
              </w:rPr>
            </w:pPr>
            <w:r w:rsidRPr="006D614C">
              <w:rPr>
                <w:rFonts w:ascii="Calibri Light" w:hAnsi="Calibri Light" w:cs="Calibri Light"/>
                <w:szCs w:val="24"/>
              </w:rPr>
              <w:lastRenderedPageBreak/>
              <w:t xml:space="preserve">Initiates various ML models and checks its </w:t>
            </w:r>
            <w:r w:rsidRPr="006D614C">
              <w:rPr>
                <w:rFonts w:ascii="Calibri Light" w:hAnsi="Calibri Light" w:cs="Calibri Light"/>
                <w:szCs w:val="24"/>
              </w:rPr>
              <w:lastRenderedPageBreak/>
              <w:t>performance in predicting failures.</w:t>
            </w:r>
          </w:p>
        </w:tc>
        <w:tc>
          <w:tcPr>
            <w:tcW w:w="2430" w:type="dxa"/>
          </w:tcPr>
          <w:p w14:paraId="449B6F0F" w14:textId="55749875" w:rsidR="00D311C9" w:rsidRPr="006D614C" w:rsidRDefault="005C45E5" w:rsidP="00951279">
            <w:pPr>
              <w:spacing w:line="360" w:lineRule="auto"/>
              <w:rPr>
                <w:rFonts w:ascii="Calibri Light" w:hAnsi="Calibri Light" w:cs="Calibri Light"/>
                <w:szCs w:val="24"/>
              </w:rPr>
            </w:pPr>
            <w:r w:rsidRPr="006D614C">
              <w:rPr>
                <w:rFonts w:ascii="Calibri Light" w:hAnsi="Calibri Light" w:cs="Calibri Light"/>
                <w:szCs w:val="24"/>
              </w:rPr>
              <w:lastRenderedPageBreak/>
              <w:t xml:space="preserve">Improves prediction accuracy which can be </w:t>
            </w:r>
            <w:r w:rsidRPr="006D614C">
              <w:rPr>
                <w:rFonts w:ascii="Calibri Light" w:hAnsi="Calibri Light" w:cs="Calibri Light"/>
                <w:szCs w:val="24"/>
              </w:rPr>
              <w:lastRenderedPageBreak/>
              <w:t>integrated into various systems.</w:t>
            </w:r>
          </w:p>
        </w:tc>
        <w:tc>
          <w:tcPr>
            <w:tcW w:w="2520" w:type="dxa"/>
          </w:tcPr>
          <w:p w14:paraId="1A0068D8" w14:textId="2CB1FB8F" w:rsidR="00D311C9" w:rsidRPr="006D614C" w:rsidRDefault="005C45E5" w:rsidP="00951279">
            <w:pPr>
              <w:spacing w:line="360" w:lineRule="auto"/>
              <w:rPr>
                <w:rFonts w:ascii="Calibri Light" w:hAnsi="Calibri Light" w:cs="Calibri Light"/>
                <w:szCs w:val="24"/>
              </w:rPr>
            </w:pPr>
            <w:r w:rsidRPr="006D614C">
              <w:rPr>
                <w:rFonts w:ascii="Calibri Light" w:hAnsi="Calibri Light" w:cs="Calibri Light"/>
                <w:szCs w:val="24"/>
              </w:rPr>
              <w:lastRenderedPageBreak/>
              <w:t>Sole focus on decision tree technique.</w:t>
            </w:r>
          </w:p>
        </w:tc>
        <w:tc>
          <w:tcPr>
            <w:tcW w:w="2365" w:type="dxa"/>
          </w:tcPr>
          <w:p w14:paraId="1CC2EA82" w14:textId="078B584B" w:rsidR="005C45E5" w:rsidRPr="006D614C" w:rsidRDefault="005C45E5" w:rsidP="00951279">
            <w:pPr>
              <w:spacing w:line="360" w:lineRule="auto"/>
              <w:rPr>
                <w:rFonts w:ascii="Calibri Light" w:hAnsi="Calibri Light" w:cs="Calibri Light"/>
                <w:szCs w:val="24"/>
              </w:rPr>
            </w:pPr>
            <w:r w:rsidRPr="006D614C">
              <w:rPr>
                <w:rFonts w:ascii="Calibri Light" w:hAnsi="Calibri Light" w:cs="Calibri Light"/>
                <w:szCs w:val="24"/>
              </w:rPr>
              <w:t xml:space="preserve">Adopts a strategic and scalable solution to detecting failures </w:t>
            </w:r>
            <w:r w:rsidRPr="006D614C">
              <w:rPr>
                <w:rFonts w:ascii="Calibri Light" w:hAnsi="Calibri Light" w:cs="Calibri Light"/>
                <w:szCs w:val="24"/>
              </w:rPr>
              <w:lastRenderedPageBreak/>
              <w:t>using decision tree algorithms.</w:t>
            </w:r>
          </w:p>
        </w:tc>
      </w:tr>
      <w:tr w:rsidR="00D50C33" w:rsidRPr="006D614C" w14:paraId="54E6791C" w14:textId="77777777" w:rsidTr="00CE248E">
        <w:tc>
          <w:tcPr>
            <w:tcW w:w="1525" w:type="dxa"/>
          </w:tcPr>
          <w:p w14:paraId="4ED6611A" w14:textId="711ECFFE" w:rsidR="00D50C33" w:rsidRPr="006D614C" w:rsidRDefault="00D50C33"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lastRenderedPageBreak/>
              <w:fldChar w:fldCharType="begin"/>
            </w:r>
            <w:r w:rsidRPr="006D614C">
              <w:rPr>
                <w:rFonts w:ascii="Calibri Light" w:hAnsi="Calibri Light" w:cs="Calibri Light"/>
                <w:szCs w:val="24"/>
                <w:lang w:val="en-US" w:eastAsia="en-US"/>
              </w:rPr>
              <w:instrText xml:space="preserve"> ADDIN ZOTERO_ITEM CSL_CITATION {"citationID":"SMnJ99Yk","properties":{"formattedCitation":"(Chauhan and Vig, 2015)","plainCitation":"(Chauhan and Vig, 2015)","noteIndex":0},"citationItems":[{"id":516,"uris":["http://zotero.org/users/14299107/items/2CISR62G"],"itemData":{"id":516,"type":"paper-conference","abstract":"Electrocardiography (ECG) signals are widely used to gauge the health of the human heart, and the resulting time series signal is often analyzed manually by a medical professional to detect any arrhythmia that the patient may have suffered. Much work has been done to automate the process of analyzing ECG signals, but most of the research involves extensive preprocessing of the ECG data to derive vectorized features and subsequently designing a classifier to discriminate between healthy ECG signals and those indicative of an Arrhythmia. This approach requires knowledge and data of the different types of Arrhythmia for training. However, the heart is a complex organ and there are many different and new types of Arrhythmia that can occur which were not part of the original training set. Thus, it may be more prudent to adopt an anomaly detection approach towards analyzing ECG signals. In this paper, we utilize a deep recurrent neural network architecture with Long Short Term Memory (LSTM) units to develop a predictive model for healthy ECG signals. We further utilize the probability distribution of the prediction errors from these recurrent models to indicate normal or abnormal behavior. An added advantage of using LSTM networks is that the ECG signal can be directly fed into the network without any elaborate preprocessing as required by other techniques. Also, no prior information about abnormal signals is needed by the networks as they were trained only on normal data. We have used the MIT-BIH Arrhythmia Database to obtain ECG time series data for both normal periods and for periods during four different types of Arrhythmias, namely Premature Ventricular Contraction (PVC), Atrial Premature Contraction (APC), Paced Beats (PB) and Ventricular Couplet (VC). Results are promising and indicate that Deep LSTM models may be viable for detecting anomalies in ECG signals.","container-title":"2015 IEEE International Conference on Data Science and Advanced Analytics (DSAA)","DOI":"10.1109/DSAA.2015.7344872","event-place":"Campus des Cordeliers, Paris, France","event-title":"2015 IEEE International Conference on Data Science and Advanced Analytics (DSAA)","ISBN":"978-1-4673-8272-4","page":"1-7","publisher":"IEEE","publisher-place":"Campus des Cordeliers, Paris, France","source":"DOI.org (Crossref)","title":"Anomaly detection in ECG time signals via deep long short-term memory networks","URL":"http://ieeexplore.ieee.org/document/7344872/","author":[{"family":"Chauhan","given":"Sucheta"},{"family":"Vig","given":"Lovekesh"}],"accessed":{"date-parts":[["2024",9,6]]},"issued":{"date-parts":[["2015",10]]}}}],"schema":"https://github.com/citation-style-language/schema/raw/master/csl-citation.json"} </w:instrText>
            </w:r>
            <w:r w:rsidRPr="006D614C">
              <w:rPr>
                <w:rFonts w:ascii="Calibri Light" w:hAnsi="Calibri Light" w:cs="Calibri Light"/>
                <w:szCs w:val="24"/>
                <w:lang w:val="en-US" w:eastAsia="en-US"/>
              </w:rPr>
              <w:fldChar w:fldCharType="separate"/>
            </w:r>
            <w:r w:rsidR="00762035" w:rsidRPr="00762035">
              <w:rPr>
                <w:rFonts w:ascii="Calibri Light" w:hAnsi="Calibri Light" w:cs="Calibri Light"/>
              </w:rPr>
              <w:t>(Chauhan and Vig, 2015)</w:t>
            </w:r>
            <w:r w:rsidRPr="006D614C">
              <w:rPr>
                <w:rFonts w:ascii="Calibri Light" w:hAnsi="Calibri Light" w:cs="Calibri Light"/>
                <w:szCs w:val="24"/>
                <w:lang w:val="en-US" w:eastAsia="en-US"/>
              </w:rPr>
              <w:fldChar w:fldCharType="end"/>
            </w:r>
          </w:p>
        </w:tc>
        <w:tc>
          <w:tcPr>
            <w:tcW w:w="1199" w:type="dxa"/>
          </w:tcPr>
          <w:p w14:paraId="11580C53" w14:textId="26B5D35E" w:rsidR="00D50C33" w:rsidRPr="006D614C" w:rsidRDefault="004F63A3" w:rsidP="00951279">
            <w:pPr>
              <w:spacing w:line="360" w:lineRule="auto"/>
              <w:rPr>
                <w:rFonts w:ascii="Calibri Light" w:hAnsi="Calibri Light" w:cs="Calibri Light"/>
                <w:szCs w:val="24"/>
              </w:rPr>
            </w:pPr>
            <w:r w:rsidRPr="006D614C">
              <w:rPr>
                <w:rFonts w:ascii="Calibri Light" w:hAnsi="Calibri Light" w:cs="Calibri Light"/>
                <w:szCs w:val="24"/>
              </w:rPr>
              <w:t>5</w:t>
            </w:r>
          </w:p>
        </w:tc>
        <w:tc>
          <w:tcPr>
            <w:tcW w:w="1681" w:type="dxa"/>
          </w:tcPr>
          <w:p w14:paraId="79DD8984" w14:textId="09DDB84E" w:rsidR="00D50C33" w:rsidRPr="006D614C" w:rsidRDefault="00D50C33" w:rsidP="00951279">
            <w:pPr>
              <w:spacing w:line="360" w:lineRule="auto"/>
              <w:rPr>
                <w:rFonts w:ascii="Calibri Light" w:hAnsi="Calibri Light" w:cs="Calibri Light"/>
                <w:szCs w:val="24"/>
              </w:rPr>
            </w:pPr>
            <w:r w:rsidRPr="006D614C">
              <w:rPr>
                <w:rFonts w:ascii="Calibri Light" w:hAnsi="Calibri Light" w:cs="Calibri Light"/>
                <w:szCs w:val="24"/>
              </w:rPr>
              <w:t>Experimental – Deep RNN with LSTM</w:t>
            </w:r>
          </w:p>
        </w:tc>
        <w:tc>
          <w:tcPr>
            <w:tcW w:w="2430" w:type="dxa"/>
          </w:tcPr>
          <w:p w14:paraId="42F18417" w14:textId="5C086EA2" w:rsidR="00D50C33" w:rsidRPr="006D614C" w:rsidRDefault="00D50C33" w:rsidP="00951279">
            <w:pPr>
              <w:spacing w:line="360" w:lineRule="auto"/>
              <w:rPr>
                <w:rFonts w:ascii="Calibri Light" w:hAnsi="Calibri Light" w:cs="Calibri Light"/>
                <w:szCs w:val="24"/>
              </w:rPr>
            </w:pPr>
            <w:r w:rsidRPr="006D614C">
              <w:rPr>
                <w:rFonts w:ascii="Calibri Light" w:hAnsi="Calibri Light" w:cs="Calibri Light"/>
                <w:szCs w:val="24"/>
              </w:rPr>
              <w:t>Predicting ECG behaviours and detect anomalies observed from the predictions.</w:t>
            </w:r>
          </w:p>
        </w:tc>
        <w:tc>
          <w:tcPr>
            <w:tcW w:w="2430" w:type="dxa"/>
          </w:tcPr>
          <w:p w14:paraId="46653900" w14:textId="32466E07" w:rsidR="00D50C33" w:rsidRPr="006D614C" w:rsidRDefault="00D50C33" w:rsidP="00951279">
            <w:pPr>
              <w:spacing w:line="360" w:lineRule="auto"/>
              <w:rPr>
                <w:rFonts w:ascii="Calibri Light" w:hAnsi="Calibri Light" w:cs="Calibri Light"/>
                <w:szCs w:val="24"/>
              </w:rPr>
            </w:pPr>
            <w:r w:rsidRPr="006D614C">
              <w:rPr>
                <w:rFonts w:ascii="Calibri Light" w:hAnsi="Calibri Light" w:cs="Calibri Light"/>
                <w:szCs w:val="24"/>
              </w:rPr>
              <w:t>LSTM doesn’t require previous knowledge of abnormal signs and makes it easy to process ECG.</w:t>
            </w:r>
          </w:p>
        </w:tc>
        <w:tc>
          <w:tcPr>
            <w:tcW w:w="2520" w:type="dxa"/>
          </w:tcPr>
          <w:p w14:paraId="34489C41" w14:textId="5F7F18C5" w:rsidR="00D50C33" w:rsidRPr="006D614C" w:rsidRDefault="009A054E" w:rsidP="00951279">
            <w:pPr>
              <w:spacing w:line="360" w:lineRule="auto"/>
              <w:rPr>
                <w:rFonts w:ascii="Calibri Light" w:hAnsi="Calibri Light" w:cs="Calibri Light"/>
                <w:szCs w:val="24"/>
              </w:rPr>
            </w:pPr>
            <w:r w:rsidRPr="006D614C">
              <w:rPr>
                <w:rFonts w:ascii="Calibri Light" w:hAnsi="Calibri Light" w:cs="Calibri Light"/>
                <w:szCs w:val="24"/>
              </w:rPr>
              <w:t>Doesn’t account for a wide variety of arrhythmias and possibly require extensive validation of various datasets and arrhythmias.</w:t>
            </w:r>
          </w:p>
        </w:tc>
        <w:tc>
          <w:tcPr>
            <w:tcW w:w="2365" w:type="dxa"/>
          </w:tcPr>
          <w:p w14:paraId="609F28A0" w14:textId="54AF555F" w:rsidR="00D50C33" w:rsidRPr="006D614C" w:rsidRDefault="009A054E" w:rsidP="00951279">
            <w:pPr>
              <w:spacing w:line="360" w:lineRule="auto"/>
              <w:rPr>
                <w:rFonts w:ascii="Calibri Light" w:hAnsi="Calibri Light" w:cs="Calibri Light"/>
                <w:szCs w:val="24"/>
              </w:rPr>
            </w:pPr>
            <w:r w:rsidRPr="006D614C">
              <w:rPr>
                <w:rFonts w:ascii="Calibri Light" w:hAnsi="Calibri Light" w:cs="Calibri Light"/>
                <w:szCs w:val="24"/>
              </w:rPr>
              <w:t>Limited preprocessing required in automating ECG detection and detecting anomalies.</w:t>
            </w:r>
          </w:p>
        </w:tc>
      </w:tr>
      <w:tr w:rsidR="001D2702" w:rsidRPr="006D614C" w14:paraId="383FB730" w14:textId="77777777" w:rsidTr="00CE248E">
        <w:tc>
          <w:tcPr>
            <w:tcW w:w="1525" w:type="dxa"/>
          </w:tcPr>
          <w:p w14:paraId="5C82E3DB" w14:textId="70300167" w:rsidR="001D2702" w:rsidRPr="006D614C" w:rsidRDefault="001D2702"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fldChar w:fldCharType="begin"/>
            </w:r>
            <w:r w:rsidRPr="006D614C">
              <w:rPr>
                <w:rFonts w:ascii="Calibri Light" w:hAnsi="Calibri Light" w:cs="Calibri Light"/>
                <w:szCs w:val="24"/>
                <w:lang w:val="en-US" w:eastAsia="en-US"/>
              </w:rPr>
              <w:instrText xml:space="preserve"> ADDIN ZOTERO_ITEM CSL_CITATION {"citationID":"T9rnfLOB","properties":{"formattedCitation":"(Gupta, 2023)","plainCitation":"(Gupta, 2023)","noteIndex":0},"citationItems":[{"id":517,"uris":["http://zotero.org/users/14299107/items/K5AWV33W"],"itemData":{"id":517,"type":"post-weblog","abstract":"The utilization of predictive maintenance techniques aids in the early identification of machinery failures before they escalate to critical levels. This research introduces a data-driven predictive maintenance framework designed for the air production unit (APU) system within a Metro do Porto train. The framework employs deep learning, specifically autoencoder networks, to efficiently discern abnormal data, thereby significantly reducing false alarms. Numerous analog and digital sensors embedded in the APU system facilitate the detection of behavioral changes and deviations from the norm through data analysis.\n\nTwo versions of autoencoders — sparse and variational were implemented, each with both analog and digital sensor data (separately). Experimental findings reveal that digital sensor data is significantly more effective in detecting anomalies, particularly with sparse autoencoders. Performance assessments of the SAE network, using digital sensor data, demonstrate marked improvements in F1 Score, Recall, and Precision — each of which touch almost 100%, when anomalies are flagged in a 24-hour period prior to the failure.","container-title":"Medium","language":"en","title":"Metro Rail — Predictive Maintenance Based On Anomaly Detection","URL":"https://medium.com/@vgupta701/metro-rail-predictive-maintenance-based-on-anomaly-detection-0008ffa7a5b7","author":[{"family":"Gupta","given":"Vishal Anand"}],"accessed":{"date-parts":[["2024",9,6]]},"issued":{"date-parts":[["2023",12,11]]}}}],"schema":"https://github.com/citation-style-language/schema/raw/master/csl-citation.json"} </w:instrText>
            </w:r>
            <w:r w:rsidRPr="006D614C">
              <w:rPr>
                <w:rFonts w:ascii="Calibri Light" w:hAnsi="Calibri Light" w:cs="Calibri Light"/>
                <w:szCs w:val="24"/>
                <w:lang w:val="en-US" w:eastAsia="en-US"/>
              </w:rPr>
              <w:fldChar w:fldCharType="separate"/>
            </w:r>
            <w:r w:rsidR="00762035" w:rsidRPr="00762035">
              <w:rPr>
                <w:rFonts w:ascii="Calibri Light" w:hAnsi="Calibri Light" w:cs="Calibri Light"/>
              </w:rPr>
              <w:t>(Gupta, 2023)</w:t>
            </w:r>
            <w:r w:rsidRPr="006D614C">
              <w:rPr>
                <w:rFonts w:ascii="Calibri Light" w:hAnsi="Calibri Light" w:cs="Calibri Light"/>
                <w:szCs w:val="24"/>
                <w:lang w:val="en-US" w:eastAsia="en-US"/>
              </w:rPr>
              <w:fldChar w:fldCharType="end"/>
            </w:r>
          </w:p>
        </w:tc>
        <w:tc>
          <w:tcPr>
            <w:tcW w:w="1199" w:type="dxa"/>
          </w:tcPr>
          <w:p w14:paraId="246C3189" w14:textId="72AED63D" w:rsidR="001D2702" w:rsidRPr="006D614C" w:rsidRDefault="001D2702" w:rsidP="00951279">
            <w:pPr>
              <w:spacing w:line="360" w:lineRule="auto"/>
              <w:rPr>
                <w:rFonts w:ascii="Calibri Light" w:hAnsi="Calibri Light" w:cs="Calibri Light"/>
                <w:szCs w:val="24"/>
              </w:rPr>
            </w:pPr>
            <w:r w:rsidRPr="006D614C">
              <w:rPr>
                <w:rFonts w:ascii="Calibri Light" w:hAnsi="Calibri Light" w:cs="Calibri Light"/>
                <w:szCs w:val="24"/>
              </w:rPr>
              <w:t>5</w:t>
            </w:r>
          </w:p>
        </w:tc>
        <w:tc>
          <w:tcPr>
            <w:tcW w:w="1681" w:type="dxa"/>
          </w:tcPr>
          <w:p w14:paraId="65B51A9A" w14:textId="57561478" w:rsidR="001D2702" w:rsidRPr="006D614C" w:rsidRDefault="001D2702" w:rsidP="00951279">
            <w:pPr>
              <w:spacing w:line="360" w:lineRule="auto"/>
              <w:rPr>
                <w:rFonts w:ascii="Calibri Light" w:hAnsi="Calibri Light" w:cs="Calibri Light"/>
                <w:szCs w:val="24"/>
              </w:rPr>
            </w:pPr>
            <w:r w:rsidRPr="006D614C">
              <w:rPr>
                <w:rFonts w:ascii="Calibri Light" w:hAnsi="Calibri Light" w:cs="Calibri Light"/>
                <w:szCs w:val="24"/>
              </w:rPr>
              <w:t>Experimental - Autoencoders</w:t>
            </w:r>
          </w:p>
        </w:tc>
        <w:tc>
          <w:tcPr>
            <w:tcW w:w="2430" w:type="dxa"/>
          </w:tcPr>
          <w:p w14:paraId="6FCA6ADF" w14:textId="7D0850F3" w:rsidR="001D2702" w:rsidRPr="006D614C" w:rsidRDefault="001D2702" w:rsidP="00951279">
            <w:pPr>
              <w:spacing w:line="360" w:lineRule="auto"/>
              <w:rPr>
                <w:rFonts w:ascii="Calibri Light" w:hAnsi="Calibri Light" w:cs="Calibri Light"/>
                <w:szCs w:val="24"/>
              </w:rPr>
            </w:pPr>
            <w:r w:rsidRPr="006D614C">
              <w:rPr>
                <w:rFonts w:ascii="Calibri Light" w:hAnsi="Calibri Light" w:cs="Calibri Light"/>
                <w:szCs w:val="24"/>
              </w:rPr>
              <w:t>Makes use of sparse and variational autoencoders</w:t>
            </w:r>
            <w:r w:rsidR="00E75803" w:rsidRPr="006D614C">
              <w:rPr>
                <w:rFonts w:ascii="Calibri Light" w:hAnsi="Calibri Light" w:cs="Calibri Light"/>
                <w:szCs w:val="24"/>
              </w:rPr>
              <w:t xml:space="preserve"> on the digital and analogue sensor data.</w:t>
            </w:r>
          </w:p>
        </w:tc>
        <w:tc>
          <w:tcPr>
            <w:tcW w:w="2430" w:type="dxa"/>
          </w:tcPr>
          <w:p w14:paraId="4372E08D" w14:textId="3C5B3FD1" w:rsidR="001D2702" w:rsidRPr="006D614C" w:rsidRDefault="00E75803" w:rsidP="00951279">
            <w:pPr>
              <w:spacing w:line="360" w:lineRule="auto"/>
              <w:rPr>
                <w:rFonts w:ascii="Calibri Light" w:hAnsi="Calibri Light" w:cs="Calibri Light"/>
                <w:szCs w:val="24"/>
              </w:rPr>
            </w:pPr>
            <w:r w:rsidRPr="006D614C">
              <w:rPr>
                <w:rFonts w:ascii="Calibri Light" w:hAnsi="Calibri Light" w:cs="Calibri Light"/>
                <w:szCs w:val="24"/>
              </w:rPr>
              <w:t>Increase in performance levels of detecting anomalies and a reduction of false alarms.</w:t>
            </w:r>
          </w:p>
        </w:tc>
        <w:tc>
          <w:tcPr>
            <w:tcW w:w="2520" w:type="dxa"/>
          </w:tcPr>
          <w:p w14:paraId="291D5EA9" w14:textId="3BA4DF8A" w:rsidR="001D2702" w:rsidRPr="006D614C" w:rsidRDefault="00E75803" w:rsidP="00951279">
            <w:pPr>
              <w:spacing w:line="360" w:lineRule="auto"/>
              <w:rPr>
                <w:rFonts w:ascii="Calibri Light" w:hAnsi="Calibri Light" w:cs="Calibri Light"/>
                <w:szCs w:val="24"/>
              </w:rPr>
            </w:pPr>
            <w:r w:rsidRPr="006D614C">
              <w:rPr>
                <w:rFonts w:ascii="Calibri Light" w:hAnsi="Calibri Light" w:cs="Calibri Light"/>
                <w:szCs w:val="24"/>
              </w:rPr>
              <w:t>Limits in exploring analogue dataset and comparing other models on the datasets involved.</w:t>
            </w:r>
          </w:p>
        </w:tc>
        <w:tc>
          <w:tcPr>
            <w:tcW w:w="2365" w:type="dxa"/>
          </w:tcPr>
          <w:p w14:paraId="66C54046" w14:textId="7DAE5899" w:rsidR="001D2702" w:rsidRPr="006D614C" w:rsidRDefault="00E75803" w:rsidP="00951279">
            <w:pPr>
              <w:spacing w:line="360" w:lineRule="auto"/>
              <w:rPr>
                <w:rFonts w:ascii="Calibri Light" w:hAnsi="Calibri Light" w:cs="Calibri Light"/>
                <w:szCs w:val="24"/>
              </w:rPr>
            </w:pPr>
            <w:r w:rsidRPr="006D614C">
              <w:rPr>
                <w:rFonts w:ascii="Calibri Light" w:hAnsi="Calibri Light" w:cs="Calibri Light"/>
                <w:szCs w:val="24"/>
              </w:rPr>
              <w:t>Shows the importance of DL in predictions and detecting anomalies.</w:t>
            </w:r>
          </w:p>
        </w:tc>
      </w:tr>
      <w:tr w:rsidR="00636EDA" w:rsidRPr="006D614C" w14:paraId="725F9BB1" w14:textId="77777777" w:rsidTr="00CE248E">
        <w:tc>
          <w:tcPr>
            <w:tcW w:w="1525" w:type="dxa"/>
          </w:tcPr>
          <w:p w14:paraId="018F65D4" w14:textId="3A691C38" w:rsidR="00636EDA" w:rsidRPr="006D614C" w:rsidRDefault="00636EDA"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fldChar w:fldCharType="begin"/>
            </w:r>
            <w:r w:rsidR="009D3E20" w:rsidRPr="006D614C">
              <w:rPr>
                <w:rFonts w:ascii="Calibri Light" w:hAnsi="Calibri Light" w:cs="Calibri Light"/>
                <w:szCs w:val="24"/>
                <w:lang w:val="en-US" w:eastAsia="en-US"/>
              </w:rPr>
              <w:instrText xml:space="preserve"> ADDIN ZOTERO_ITEM CSL_CITATION {"citationID":"VVPYC5Rz","properties":{"formattedCitation":"(Kanawaday and Sane, 2017)","plainCitation":"(Kanawaday and Sane, 2017)","noteIndex":0},"citationItems":[{"id":527,"uris":["http://zotero.org/users/14299107/items/Z6NBXXKB"],"itemData":{"id":527,"type":"paper-conference","abstract":"The industrial Internet of Things (IIoT) is the use ofInternet of Things (IoT) technologies in manufacturing whichharnesses the machine data generated by various sensors andapplies various analytics on it to gain useful information. The datacaptured by the machines is usually accompanied by a date timecomponent which proves vital for predictive modelling.This paper explores the use of AutoRegressive IntegratedMoving Average (ARIMA) forecasting on the time series datacollected from various sensors from a Slitting Machine, to predictthe possible failures and quality defects, thus improving the overallmanufacturing process. The use of Machine Learning thus provesa vital component in IIoT having use cases in quality managementand quality control, lowering the cost of maintenance andimproving the overall manufacturing process","container-title":"2017 8th IEEE International Conference on Software Engineering and Service Science (ICSESS)","DOI":"10.1109/ICSESS.2017.8342870","event-place":"Beijing, China","event-title":"2017 8th IEEE International Conference on Software Engineering and Service Science (ICSESS)","ISBN":"978-1-5386-0497-7","page":"87-90","publisher":"IEEE","publisher-place":"Beijing, China","source":"DOI.org (Crossref)","title":"Machine learning for predictive maintenance of industrial machines using IoT sensor data","URL":"http://ieeexplore.ieee.org/document/8342870/","author":[{"family":"Kanawaday","given":"Ameeth"},{"family":"Sane","given":"Aditya"}],"accessed":{"date-parts":[["2024",9,6]]},"issued":{"date-parts":[["2017",11]]}}}],"schema":"https://github.com/citation-style-language/schema/raw/master/csl-citation.json"} </w:instrText>
            </w:r>
            <w:r w:rsidRPr="006D614C">
              <w:rPr>
                <w:rFonts w:ascii="Calibri Light" w:hAnsi="Calibri Light" w:cs="Calibri Light"/>
                <w:szCs w:val="24"/>
                <w:lang w:val="en-US" w:eastAsia="en-US"/>
              </w:rPr>
              <w:fldChar w:fldCharType="separate"/>
            </w:r>
            <w:r w:rsidR="00762035" w:rsidRPr="00762035">
              <w:rPr>
                <w:rFonts w:ascii="Calibri Light" w:hAnsi="Calibri Light" w:cs="Calibri Light"/>
              </w:rPr>
              <w:t>(Kanawaday and Sane, 2017)</w:t>
            </w:r>
            <w:r w:rsidRPr="006D614C">
              <w:rPr>
                <w:rFonts w:ascii="Calibri Light" w:hAnsi="Calibri Light" w:cs="Calibri Light"/>
                <w:szCs w:val="24"/>
                <w:lang w:val="en-US" w:eastAsia="en-US"/>
              </w:rPr>
              <w:fldChar w:fldCharType="end"/>
            </w:r>
          </w:p>
        </w:tc>
        <w:tc>
          <w:tcPr>
            <w:tcW w:w="1199" w:type="dxa"/>
          </w:tcPr>
          <w:p w14:paraId="754234BA" w14:textId="29B1BE45" w:rsidR="00636EDA" w:rsidRPr="006D614C" w:rsidRDefault="00636EDA" w:rsidP="00951279">
            <w:pPr>
              <w:spacing w:line="360" w:lineRule="auto"/>
              <w:rPr>
                <w:rFonts w:ascii="Calibri Light" w:hAnsi="Calibri Light" w:cs="Calibri Light"/>
                <w:szCs w:val="24"/>
              </w:rPr>
            </w:pPr>
            <w:r w:rsidRPr="006D614C">
              <w:rPr>
                <w:rFonts w:ascii="Calibri Light" w:hAnsi="Calibri Light" w:cs="Calibri Light"/>
                <w:szCs w:val="24"/>
              </w:rPr>
              <w:t>4</w:t>
            </w:r>
          </w:p>
        </w:tc>
        <w:tc>
          <w:tcPr>
            <w:tcW w:w="1681" w:type="dxa"/>
          </w:tcPr>
          <w:p w14:paraId="07EDC50D" w14:textId="5B691264" w:rsidR="00636EDA" w:rsidRPr="006D614C" w:rsidRDefault="00636EDA" w:rsidP="00951279">
            <w:pPr>
              <w:spacing w:line="360" w:lineRule="auto"/>
              <w:rPr>
                <w:rFonts w:ascii="Calibri Light" w:hAnsi="Calibri Light" w:cs="Calibri Light"/>
                <w:szCs w:val="24"/>
              </w:rPr>
            </w:pPr>
            <w:r w:rsidRPr="006D614C">
              <w:rPr>
                <w:rFonts w:ascii="Calibri Light" w:hAnsi="Calibri Light" w:cs="Calibri Light"/>
                <w:szCs w:val="24"/>
              </w:rPr>
              <w:t>Experimental – ARIMA Model</w:t>
            </w:r>
          </w:p>
        </w:tc>
        <w:tc>
          <w:tcPr>
            <w:tcW w:w="2430" w:type="dxa"/>
          </w:tcPr>
          <w:p w14:paraId="47AD3DF1" w14:textId="28B54429" w:rsidR="00636EDA" w:rsidRPr="006D614C" w:rsidRDefault="00636EDA" w:rsidP="00951279">
            <w:pPr>
              <w:spacing w:line="360" w:lineRule="auto"/>
              <w:rPr>
                <w:rFonts w:ascii="Calibri Light" w:hAnsi="Calibri Light" w:cs="Calibri Light"/>
                <w:szCs w:val="24"/>
              </w:rPr>
            </w:pPr>
            <w:r w:rsidRPr="006D614C">
              <w:rPr>
                <w:rFonts w:ascii="Calibri Light" w:hAnsi="Calibri Light" w:cs="Calibri Light"/>
                <w:szCs w:val="24"/>
              </w:rPr>
              <w:t>Predictive modelling using ARIMA modelling with timestamps</w:t>
            </w:r>
          </w:p>
        </w:tc>
        <w:tc>
          <w:tcPr>
            <w:tcW w:w="2430" w:type="dxa"/>
          </w:tcPr>
          <w:p w14:paraId="5C2E258F" w14:textId="4A6A9427" w:rsidR="00636EDA" w:rsidRPr="006D614C" w:rsidRDefault="00636EDA" w:rsidP="00951279">
            <w:pPr>
              <w:spacing w:line="360" w:lineRule="auto"/>
              <w:rPr>
                <w:rFonts w:ascii="Calibri Light" w:hAnsi="Calibri Light" w:cs="Calibri Light"/>
                <w:szCs w:val="24"/>
              </w:rPr>
            </w:pPr>
            <w:r w:rsidRPr="006D614C">
              <w:rPr>
                <w:rFonts w:ascii="Calibri Light" w:hAnsi="Calibri Light" w:cs="Calibri Light"/>
                <w:szCs w:val="24"/>
              </w:rPr>
              <w:t>Effectiveness of timestamp in optimizing manufacturing processes.</w:t>
            </w:r>
          </w:p>
        </w:tc>
        <w:tc>
          <w:tcPr>
            <w:tcW w:w="2520" w:type="dxa"/>
          </w:tcPr>
          <w:p w14:paraId="7163C513" w14:textId="22854AF5" w:rsidR="00636EDA" w:rsidRPr="006D614C" w:rsidRDefault="00636EDA" w:rsidP="00951279">
            <w:pPr>
              <w:spacing w:line="360" w:lineRule="auto"/>
              <w:rPr>
                <w:rFonts w:ascii="Calibri Light" w:hAnsi="Calibri Light" w:cs="Calibri Light"/>
                <w:szCs w:val="24"/>
              </w:rPr>
            </w:pPr>
            <w:r w:rsidRPr="006D614C">
              <w:rPr>
                <w:rFonts w:ascii="Calibri Light" w:hAnsi="Calibri Light" w:cs="Calibri Light"/>
                <w:szCs w:val="24"/>
              </w:rPr>
              <w:t>Sole reliance on ARIMA model.</w:t>
            </w:r>
          </w:p>
        </w:tc>
        <w:tc>
          <w:tcPr>
            <w:tcW w:w="2365" w:type="dxa"/>
          </w:tcPr>
          <w:p w14:paraId="1B8C59D9" w14:textId="131F3853" w:rsidR="00636EDA" w:rsidRPr="006D614C" w:rsidRDefault="00425306" w:rsidP="00951279">
            <w:pPr>
              <w:spacing w:line="360" w:lineRule="auto"/>
              <w:rPr>
                <w:rFonts w:ascii="Calibri Light" w:hAnsi="Calibri Light" w:cs="Calibri Light"/>
                <w:szCs w:val="24"/>
              </w:rPr>
            </w:pPr>
            <w:r w:rsidRPr="006D614C">
              <w:rPr>
                <w:rFonts w:ascii="Calibri Light" w:hAnsi="Calibri Light" w:cs="Calibri Light"/>
                <w:szCs w:val="24"/>
              </w:rPr>
              <w:t xml:space="preserve">Talks about the importance of IoT ML techniques in optimizing </w:t>
            </w:r>
            <w:r w:rsidRPr="006D614C">
              <w:rPr>
                <w:rFonts w:ascii="Calibri Light" w:hAnsi="Calibri Light" w:cs="Calibri Light"/>
                <w:szCs w:val="24"/>
              </w:rPr>
              <w:lastRenderedPageBreak/>
              <w:t>manufacturing processes.</w:t>
            </w:r>
          </w:p>
        </w:tc>
      </w:tr>
      <w:tr w:rsidR="000C4A40" w:rsidRPr="006D614C" w14:paraId="0250FA7A" w14:textId="77777777" w:rsidTr="00CE248E">
        <w:tc>
          <w:tcPr>
            <w:tcW w:w="1525" w:type="dxa"/>
          </w:tcPr>
          <w:p w14:paraId="48D7BAF9" w14:textId="75CDF101" w:rsidR="000C4A40" w:rsidRPr="006D614C" w:rsidRDefault="004F63A3"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lastRenderedPageBreak/>
              <w:fldChar w:fldCharType="begin"/>
            </w:r>
            <w:r w:rsidRPr="006D614C">
              <w:rPr>
                <w:rFonts w:ascii="Calibri Light" w:hAnsi="Calibri Light" w:cs="Calibri Light"/>
                <w:szCs w:val="24"/>
                <w:lang w:val="en-US" w:eastAsia="en-US"/>
              </w:rPr>
              <w:instrText xml:space="preserve"> ADDIN ZOTERO_ITEM CSL_CITATION {"citationID":"MQQz1TS5","properties":{"formattedCitation":"(Pan et al., 2023)","plainCitation":"(Pan et al., 2023)","noteIndex":0},"citationItems":[{"id":519,"uris":["http://zotero.org/users/14299107/items/YL4VCMZF"],"itemData":{"id":519,"type":"article-journal","abstract":"The structural health monitoring (SHM) data of civil infrastructure are inevitably contaminated due to sensor faults, environmental noise interference, and data transmission failures. Anomalous data severely disturb the subsequent structural modal identification, damage identification, and condition assessment. Therefore, it is critical to detect and clean SHM data before data analysis. This paper proposes a novel approach for data anomaly detection based on transfer learning, that makes full use of the similarity of the anomalous patterns across different bridges and shares the knowledge incorporated in a deep neural network to achieve high-accuracy data anomaly identification for bridge groups. In the proposed approach, first, a multivariate database for a source bridge is built by plotting and labeling the raw sequential data. Then, a convolutional neural network (CNN) for data anomaly classification is designed and trained with the database in different conditions. The original CNN with the highest accuracy is transferred to a new bridge with enhancement training using a small part of the target bridge data. To validate the performance of the proposed method, the multivariate SHM data for two real long-span bridges are employed, including the acceleration, strain, displacement, humidity, and temperature data. The results demonstrate that transfer learning leads to a better classification capacity for the case of scarce labeled training data compared with the original network.","container-title":"Structural Health Monitoring","DOI":"10.1177/14759217221142174","ISSN":"1475-9217, 1741-3168","issue":"5","journalAbbreviation":"Structural Health Monitoring","language":"en","page":"3077-3091","source":"DOI.org (Crossref)","title":"Transfer learning-based data anomaly detection for structural health monitoring","volume":"22","author":[{"family":"Pan","given":"Qiuyue"},{"family":"Bao","given":"Yuequan"},{"family":"Li","given":"Hui"}],"issued":{"date-parts":[["2023",9]]}}}],"schema":"https://github.com/citation-style-language/schema/raw/master/csl-citation.json"} </w:instrText>
            </w:r>
            <w:r w:rsidRPr="006D614C">
              <w:rPr>
                <w:rFonts w:ascii="Calibri Light" w:hAnsi="Calibri Light" w:cs="Calibri Light"/>
                <w:szCs w:val="24"/>
                <w:lang w:val="en-US" w:eastAsia="en-US"/>
              </w:rPr>
              <w:fldChar w:fldCharType="separate"/>
            </w:r>
            <w:r w:rsidR="00762035" w:rsidRPr="00762035">
              <w:rPr>
                <w:rFonts w:ascii="Calibri Light" w:hAnsi="Calibri Light" w:cs="Calibri Light"/>
              </w:rPr>
              <w:t>(Pan et al., 2023)</w:t>
            </w:r>
            <w:r w:rsidRPr="006D614C">
              <w:rPr>
                <w:rFonts w:ascii="Calibri Light" w:hAnsi="Calibri Light" w:cs="Calibri Light"/>
                <w:szCs w:val="24"/>
                <w:lang w:val="en-US" w:eastAsia="en-US"/>
              </w:rPr>
              <w:fldChar w:fldCharType="end"/>
            </w:r>
          </w:p>
        </w:tc>
        <w:tc>
          <w:tcPr>
            <w:tcW w:w="1199" w:type="dxa"/>
          </w:tcPr>
          <w:p w14:paraId="172CCE35" w14:textId="0D0A1D59" w:rsidR="000C4A40" w:rsidRPr="006D614C" w:rsidRDefault="004F63A3" w:rsidP="00951279">
            <w:pPr>
              <w:spacing w:line="360" w:lineRule="auto"/>
              <w:rPr>
                <w:rFonts w:ascii="Calibri Light" w:hAnsi="Calibri Light" w:cs="Calibri Light"/>
                <w:szCs w:val="24"/>
              </w:rPr>
            </w:pPr>
            <w:r w:rsidRPr="006D614C">
              <w:rPr>
                <w:rFonts w:ascii="Calibri Light" w:hAnsi="Calibri Light" w:cs="Calibri Light"/>
                <w:szCs w:val="24"/>
              </w:rPr>
              <w:t>4</w:t>
            </w:r>
          </w:p>
        </w:tc>
        <w:tc>
          <w:tcPr>
            <w:tcW w:w="1681" w:type="dxa"/>
          </w:tcPr>
          <w:p w14:paraId="2CEF8260" w14:textId="1EBA041E" w:rsidR="000C4A40" w:rsidRPr="006D614C" w:rsidRDefault="004F63A3" w:rsidP="00951279">
            <w:pPr>
              <w:spacing w:line="360" w:lineRule="auto"/>
              <w:rPr>
                <w:rFonts w:ascii="Calibri Light" w:hAnsi="Calibri Light" w:cs="Calibri Light"/>
                <w:szCs w:val="24"/>
              </w:rPr>
            </w:pPr>
            <w:r w:rsidRPr="006D614C">
              <w:rPr>
                <w:rFonts w:ascii="Calibri Light" w:hAnsi="Calibri Light" w:cs="Calibri Light"/>
                <w:szCs w:val="24"/>
              </w:rPr>
              <w:t>Experimental - CNN</w:t>
            </w:r>
          </w:p>
        </w:tc>
        <w:tc>
          <w:tcPr>
            <w:tcW w:w="2430" w:type="dxa"/>
          </w:tcPr>
          <w:p w14:paraId="7B695C69" w14:textId="2A9DC2B1" w:rsidR="000C4A40" w:rsidRPr="006D614C" w:rsidRDefault="004F63A3" w:rsidP="00951279">
            <w:pPr>
              <w:spacing w:line="360" w:lineRule="auto"/>
              <w:rPr>
                <w:rFonts w:ascii="Calibri Light" w:hAnsi="Calibri Light" w:cs="Calibri Light"/>
                <w:szCs w:val="24"/>
              </w:rPr>
            </w:pPr>
            <w:r w:rsidRPr="006D614C">
              <w:rPr>
                <w:rFonts w:ascii="Calibri Light" w:hAnsi="Calibri Light" w:cs="Calibri Light"/>
                <w:szCs w:val="24"/>
              </w:rPr>
              <w:t>Using CNN for a Multivariate database for anomaly detection</w:t>
            </w:r>
          </w:p>
        </w:tc>
        <w:tc>
          <w:tcPr>
            <w:tcW w:w="2430" w:type="dxa"/>
          </w:tcPr>
          <w:p w14:paraId="140B298C" w14:textId="10E4DC7D" w:rsidR="000C4A40" w:rsidRPr="006D614C" w:rsidRDefault="004F63A3" w:rsidP="00951279">
            <w:pPr>
              <w:spacing w:line="360" w:lineRule="auto"/>
              <w:rPr>
                <w:rFonts w:ascii="Calibri Light" w:hAnsi="Calibri Light" w:cs="Calibri Light"/>
                <w:szCs w:val="24"/>
              </w:rPr>
            </w:pPr>
            <w:r w:rsidRPr="006D614C">
              <w:rPr>
                <w:rFonts w:ascii="Calibri Light" w:hAnsi="Calibri Light" w:cs="Calibri Light"/>
                <w:szCs w:val="24"/>
              </w:rPr>
              <w:t>Handling anomaly detection in structural health monitoring (SHM).</w:t>
            </w:r>
          </w:p>
        </w:tc>
        <w:tc>
          <w:tcPr>
            <w:tcW w:w="2520" w:type="dxa"/>
          </w:tcPr>
          <w:p w14:paraId="0B45AE03" w14:textId="78307F31" w:rsidR="000C4A40" w:rsidRPr="006D614C" w:rsidRDefault="004F63A3" w:rsidP="00951279">
            <w:pPr>
              <w:spacing w:line="360" w:lineRule="auto"/>
              <w:rPr>
                <w:rFonts w:ascii="Calibri Light" w:hAnsi="Calibri Light" w:cs="Calibri Light"/>
                <w:szCs w:val="24"/>
              </w:rPr>
            </w:pPr>
            <w:r w:rsidRPr="006D614C">
              <w:rPr>
                <w:rFonts w:ascii="Calibri Light" w:hAnsi="Calibri Light" w:cs="Calibri Light"/>
                <w:szCs w:val="24"/>
              </w:rPr>
              <w:t>Requires extensive well labelled bridge dataset</w:t>
            </w:r>
          </w:p>
        </w:tc>
        <w:tc>
          <w:tcPr>
            <w:tcW w:w="2365" w:type="dxa"/>
          </w:tcPr>
          <w:p w14:paraId="0B316DE1" w14:textId="5669D8E9" w:rsidR="000C4A40" w:rsidRPr="006D614C" w:rsidRDefault="004F63A3" w:rsidP="00951279">
            <w:pPr>
              <w:spacing w:line="360" w:lineRule="auto"/>
              <w:rPr>
                <w:rFonts w:ascii="Calibri Light" w:hAnsi="Calibri Light" w:cs="Calibri Light"/>
                <w:szCs w:val="24"/>
              </w:rPr>
            </w:pPr>
            <w:r w:rsidRPr="006D614C">
              <w:rPr>
                <w:rFonts w:ascii="Calibri Light" w:hAnsi="Calibri Light" w:cs="Calibri Light"/>
                <w:szCs w:val="24"/>
              </w:rPr>
              <w:t>Improves the performance of detecting anomalies in SHM for bridges.</w:t>
            </w:r>
          </w:p>
        </w:tc>
      </w:tr>
      <w:tr w:rsidR="00781688" w:rsidRPr="006D614C" w14:paraId="546B6B08" w14:textId="77777777" w:rsidTr="00CE248E">
        <w:tc>
          <w:tcPr>
            <w:tcW w:w="1525" w:type="dxa"/>
          </w:tcPr>
          <w:p w14:paraId="4A1E17BF" w14:textId="6878BF40" w:rsidR="00781688" w:rsidRPr="006D614C" w:rsidRDefault="00781688"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fldChar w:fldCharType="begin"/>
            </w:r>
            <w:r w:rsidRPr="006D614C">
              <w:rPr>
                <w:rFonts w:ascii="Calibri Light" w:hAnsi="Calibri Light" w:cs="Calibri Light"/>
                <w:szCs w:val="24"/>
                <w:lang w:val="en-US" w:eastAsia="en-US"/>
              </w:rPr>
              <w:instrText xml:space="preserve"> ADDIN ZOTERO_ITEM CSL_CITATION {"citationID":"BpJT7BFy","properties":{"formattedCitation":"(Berroukham et al., 2023)","plainCitation":"(Berroukham et al., 2023)","noteIndex":0},"citationItems":[{"id":512,"uris":["http://zotero.org/users/14299107/items/XMPR98LD"],"itemData":{"id":512,"type":"article-journal","abstract":"Detecting anomalous events in videos is one of the most popular computer vision topics. It is considered a challenging task in video analysis due to its definition, which is subjective or context-dependent. Various approaches have been proposed to address the anomaly detection problems. These approaches vary from hand-crafted to deep learning. Many researchers have gone into determining the best approach for effectively detecting anomalies in video streams while maintaining a low false alarm rate. The results proved that approaches based on deep learning offer very interesting results in this field. In this paper, we review a family of video anomaly detection approaches based on deep learning techniques, which are compared in terms of their algorithms and models. Moreover, we have grouped state-of-the-art methods into different categories based on the approach adopted to differentiate between normal and abnormal events, and the underlying assumptions. Furthermore, we also present publicly available datasets and evaluation metrics used in existing works. Finally, we provide a comparison and discussion on the results of various approaches according to different datasets. This paper can be a good starting point for such researchers to understand this field and review existing work related to this topic.","container-title":"Bulletin of Electrical Engineering and Informatics","DOI":"10.11591/eei.v12i1.3944","ISSN":"2302-9285, 2089-3191","issue":"1","journalAbbreviation":"Bulletin EEI","license":"https://creativecommons.org/licenses/by-sa/4.0","page":"314-327","source":"DOI.org (Crossref)","title":"Deep learning-based methods for anomaly detection in video surveillance: a review","title-short":"Deep learning-based methods for anomaly detection in video surveillance","volume":"12","author":[{"family":"Berroukham","given":"Abdelhafid"},{"family":"Housni","given":"Khalid"},{"family":"Lahraichi","given":"Mohammed"},{"family":"Boulfrifi","given":"Idir"}],"issued":{"date-parts":[["2023",2,1]]}}}],"schema":"https://github.com/citation-style-language/schema/raw/master/csl-citation.json"} </w:instrText>
            </w:r>
            <w:r w:rsidRPr="006D614C">
              <w:rPr>
                <w:rFonts w:ascii="Calibri Light" w:hAnsi="Calibri Light" w:cs="Calibri Light"/>
                <w:szCs w:val="24"/>
                <w:lang w:val="en-US" w:eastAsia="en-US"/>
              </w:rPr>
              <w:fldChar w:fldCharType="separate"/>
            </w:r>
            <w:r w:rsidR="00762035" w:rsidRPr="00762035">
              <w:rPr>
                <w:rFonts w:ascii="Calibri Light" w:hAnsi="Calibri Light" w:cs="Calibri Light"/>
              </w:rPr>
              <w:t>(Berroukham et al., 2023)</w:t>
            </w:r>
            <w:r w:rsidRPr="006D614C">
              <w:rPr>
                <w:rFonts w:ascii="Calibri Light" w:hAnsi="Calibri Light" w:cs="Calibri Light"/>
                <w:szCs w:val="24"/>
                <w:lang w:val="en-US" w:eastAsia="en-US"/>
              </w:rPr>
              <w:fldChar w:fldCharType="end"/>
            </w:r>
          </w:p>
        </w:tc>
        <w:tc>
          <w:tcPr>
            <w:tcW w:w="1199" w:type="dxa"/>
          </w:tcPr>
          <w:p w14:paraId="7F81D186" w14:textId="6F9BC794" w:rsidR="00781688" w:rsidRPr="006D614C" w:rsidRDefault="00781688" w:rsidP="00951279">
            <w:pPr>
              <w:spacing w:line="360" w:lineRule="auto"/>
              <w:rPr>
                <w:rFonts w:ascii="Calibri Light" w:hAnsi="Calibri Light" w:cs="Calibri Light"/>
                <w:szCs w:val="24"/>
              </w:rPr>
            </w:pPr>
            <w:r w:rsidRPr="006D614C">
              <w:rPr>
                <w:rFonts w:ascii="Calibri Light" w:hAnsi="Calibri Light" w:cs="Calibri Light"/>
                <w:szCs w:val="24"/>
              </w:rPr>
              <w:t>3</w:t>
            </w:r>
          </w:p>
        </w:tc>
        <w:tc>
          <w:tcPr>
            <w:tcW w:w="1681" w:type="dxa"/>
          </w:tcPr>
          <w:p w14:paraId="32500B66" w14:textId="3464DBD7" w:rsidR="00781688" w:rsidRPr="006D614C" w:rsidRDefault="00781688" w:rsidP="00951279">
            <w:pPr>
              <w:spacing w:line="360" w:lineRule="auto"/>
              <w:rPr>
                <w:rFonts w:ascii="Calibri Light" w:hAnsi="Calibri Light" w:cs="Calibri Light"/>
                <w:szCs w:val="24"/>
              </w:rPr>
            </w:pPr>
            <w:r w:rsidRPr="006D614C">
              <w:rPr>
                <w:rFonts w:ascii="Calibri Light" w:hAnsi="Calibri Light" w:cs="Calibri Light"/>
                <w:szCs w:val="24"/>
              </w:rPr>
              <w:t>Review</w:t>
            </w:r>
          </w:p>
        </w:tc>
        <w:tc>
          <w:tcPr>
            <w:tcW w:w="2430" w:type="dxa"/>
          </w:tcPr>
          <w:p w14:paraId="43D21C80" w14:textId="6FE91DAB" w:rsidR="00781688" w:rsidRPr="006D614C" w:rsidRDefault="00781688" w:rsidP="00951279">
            <w:pPr>
              <w:spacing w:line="360" w:lineRule="auto"/>
              <w:rPr>
                <w:rFonts w:ascii="Calibri Light" w:hAnsi="Calibri Light" w:cs="Calibri Light"/>
                <w:szCs w:val="24"/>
              </w:rPr>
            </w:pPr>
            <w:r w:rsidRPr="006D614C">
              <w:rPr>
                <w:rFonts w:ascii="Calibri Light" w:hAnsi="Calibri Light" w:cs="Calibri Light"/>
                <w:szCs w:val="24"/>
              </w:rPr>
              <w:t>Comparison of different models, available datasets, and evaluating existing works with performance metrics</w:t>
            </w:r>
          </w:p>
        </w:tc>
        <w:tc>
          <w:tcPr>
            <w:tcW w:w="2430" w:type="dxa"/>
          </w:tcPr>
          <w:p w14:paraId="6E9C292C" w14:textId="04840823" w:rsidR="00781688" w:rsidRPr="006D614C" w:rsidRDefault="00781688" w:rsidP="00951279">
            <w:pPr>
              <w:spacing w:line="360" w:lineRule="auto"/>
              <w:rPr>
                <w:rFonts w:ascii="Calibri Light" w:hAnsi="Calibri Light" w:cs="Calibri Light"/>
                <w:szCs w:val="24"/>
              </w:rPr>
            </w:pPr>
            <w:r w:rsidRPr="006D614C">
              <w:rPr>
                <w:rFonts w:ascii="Calibri Light" w:hAnsi="Calibri Light" w:cs="Calibri Light"/>
                <w:szCs w:val="24"/>
              </w:rPr>
              <w:t>Structured detailed comparison of different models and methods used.</w:t>
            </w:r>
          </w:p>
        </w:tc>
        <w:tc>
          <w:tcPr>
            <w:tcW w:w="2520" w:type="dxa"/>
          </w:tcPr>
          <w:p w14:paraId="77E4728B" w14:textId="59B4678A" w:rsidR="00781688" w:rsidRPr="006D614C" w:rsidRDefault="00781688" w:rsidP="00951279">
            <w:pPr>
              <w:spacing w:line="360" w:lineRule="auto"/>
              <w:rPr>
                <w:rFonts w:ascii="Calibri Light" w:hAnsi="Calibri Light" w:cs="Calibri Light"/>
                <w:szCs w:val="24"/>
              </w:rPr>
            </w:pPr>
            <w:r w:rsidRPr="006D614C">
              <w:rPr>
                <w:rFonts w:ascii="Calibri Light" w:hAnsi="Calibri Light" w:cs="Calibri Light"/>
                <w:szCs w:val="24"/>
              </w:rPr>
              <w:t>Anomaly detection in videos can be regarded as subjective.</w:t>
            </w:r>
          </w:p>
        </w:tc>
        <w:tc>
          <w:tcPr>
            <w:tcW w:w="2365" w:type="dxa"/>
          </w:tcPr>
          <w:p w14:paraId="120B3E8D" w14:textId="1DE1EDEF" w:rsidR="00781688" w:rsidRPr="006D614C" w:rsidRDefault="00781688" w:rsidP="00951279">
            <w:pPr>
              <w:spacing w:line="360" w:lineRule="auto"/>
              <w:rPr>
                <w:rFonts w:ascii="Calibri Light" w:hAnsi="Calibri Light" w:cs="Calibri Light"/>
                <w:szCs w:val="24"/>
              </w:rPr>
            </w:pPr>
            <w:r w:rsidRPr="006D614C">
              <w:rPr>
                <w:rFonts w:ascii="Calibri Light" w:hAnsi="Calibri Light" w:cs="Calibri Light"/>
                <w:szCs w:val="24"/>
              </w:rPr>
              <w:t>Advancement in understanding the complexity in video anomaly detection.</w:t>
            </w:r>
          </w:p>
        </w:tc>
      </w:tr>
      <w:tr w:rsidR="00120023" w:rsidRPr="006D614C" w14:paraId="7B078C1A" w14:textId="77777777" w:rsidTr="00CE248E">
        <w:tc>
          <w:tcPr>
            <w:tcW w:w="1525" w:type="dxa"/>
          </w:tcPr>
          <w:p w14:paraId="6BD87757" w14:textId="254B522D" w:rsidR="00120023" w:rsidRPr="006D614C" w:rsidRDefault="00120023"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fldChar w:fldCharType="begin"/>
            </w:r>
            <w:r w:rsidR="00B4519A" w:rsidRPr="006D614C">
              <w:rPr>
                <w:rFonts w:ascii="Calibri Light" w:hAnsi="Calibri Light" w:cs="Calibri Light"/>
                <w:szCs w:val="24"/>
                <w:lang w:val="en-US" w:eastAsia="en-US"/>
              </w:rPr>
              <w:instrText xml:space="preserve"> ADDIN ZOTERO_ITEM CSL_CITATION {"citationID":"NGzqYOvS","properties":{"formattedCitation":"(Li and Jung, 2023)","plainCitation":"(Li and Jung, 2023)","noteIndex":0},"citationItems":[{"id":511,"uris":["http://zotero.org/users/14299107/items/THZ8IUEY"],"itemData":{"id":511,"type":"article-journal","container-title":"Information Fusion","DOI":"10.1016/j.inffus.2022.10.008","ISSN":"15662535","journalAbbreviation":"Information Fusion","language":"en","page":"93-102","source":"DOI.org (Crossref)","title":"Deep learning for anomaly detection in multivariate time series: Approaches, applications, and challenges","title-short":"Deep learning for anomaly detection in multivariate time series","volume":"91","author":[{"family":"Li","given":"Gen"},{"family":"Jung","given":"Jason J."}],"issued":{"date-parts":[["2023",3]]}}}],"schema":"https://github.com/citation-style-language/schema/raw/master/csl-citation.json"} </w:instrText>
            </w:r>
            <w:r w:rsidRPr="006D614C">
              <w:rPr>
                <w:rFonts w:ascii="Calibri Light" w:hAnsi="Calibri Light" w:cs="Calibri Light"/>
                <w:szCs w:val="24"/>
                <w:lang w:val="en-US" w:eastAsia="en-US"/>
              </w:rPr>
              <w:fldChar w:fldCharType="separate"/>
            </w:r>
            <w:r w:rsidR="00762035" w:rsidRPr="00762035">
              <w:rPr>
                <w:rFonts w:ascii="Calibri Light" w:hAnsi="Calibri Light" w:cs="Calibri Light"/>
              </w:rPr>
              <w:t>(Li and Jung, 2023)</w:t>
            </w:r>
            <w:r w:rsidRPr="006D614C">
              <w:rPr>
                <w:rFonts w:ascii="Calibri Light" w:hAnsi="Calibri Light" w:cs="Calibri Light"/>
                <w:szCs w:val="24"/>
                <w:lang w:val="en-US" w:eastAsia="en-US"/>
              </w:rPr>
              <w:fldChar w:fldCharType="end"/>
            </w:r>
          </w:p>
        </w:tc>
        <w:tc>
          <w:tcPr>
            <w:tcW w:w="1199" w:type="dxa"/>
          </w:tcPr>
          <w:p w14:paraId="6A67305A" w14:textId="58A0FDFF" w:rsidR="00120023" w:rsidRPr="006D614C" w:rsidRDefault="00B4519A"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4</w:t>
            </w:r>
          </w:p>
        </w:tc>
        <w:tc>
          <w:tcPr>
            <w:tcW w:w="1681" w:type="dxa"/>
          </w:tcPr>
          <w:p w14:paraId="13B6CE54" w14:textId="16E88BE1" w:rsidR="00120023" w:rsidRPr="006D614C" w:rsidRDefault="00B4519A" w:rsidP="00951279">
            <w:pPr>
              <w:spacing w:line="360" w:lineRule="auto"/>
              <w:rPr>
                <w:rFonts w:ascii="Calibri Light" w:hAnsi="Calibri Light" w:cs="Calibri Light"/>
                <w:szCs w:val="24"/>
                <w:highlight w:val="yellow"/>
                <w:lang w:val="en-US" w:eastAsia="en-US"/>
              </w:rPr>
            </w:pPr>
            <w:r w:rsidRPr="006D614C">
              <w:rPr>
                <w:rFonts w:ascii="Calibri Light" w:hAnsi="Calibri Light" w:cs="Calibri Light"/>
                <w:szCs w:val="24"/>
                <w:lang w:val="en-US" w:eastAsia="en-US"/>
              </w:rPr>
              <w:t>Experimental – LSTM and Autoencoders</w:t>
            </w:r>
          </w:p>
        </w:tc>
        <w:tc>
          <w:tcPr>
            <w:tcW w:w="2430" w:type="dxa"/>
          </w:tcPr>
          <w:p w14:paraId="671639FD" w14:textId="11784815" w:rsidR="00120023" w:rsidRPr="006D614C" w:rsidRDefault="007671CE"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 xml:space="preserve">LSTM and Autoencoders are used to identify abnormality of timepoints, intervals, and series </w:t>
            </w:r>
          </w:p>
        </w:tc>
        <w:tc>
          <w:tcPr>
            <w:tcW w:w="2430" w:type="dxa"/>
          </w:tcPr>
          <w:p w14:paraId="5ABB9811" w14:textId="3547A3A5" w:rsidR="00120023" w:rsidRPr="006D614C" w:rsidRDefault="00733EF0"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Structured comprehensive approach making use of diverse DL techniques used in addressing complex time-series data.</w:t>
            </w:r>
          </w:p>
        </w:tc>
        <w:tc>
          <w:tcPr>
            <w:tcW w:w="2520" w:type="dxa"/>
          </w:tcPr>
          <w:p w14:paraId="69C5B95D" w14:textId="4706CC90" w:rsidR="00120023" w:rsidRPr="006D614C" w:rsidRDefault="00F60D89" w:rsidP="00951279">
            <w:pPr>
              <w:spacing w:line="360" w:lineRule="auto"/>
              <w:rPr>
                <w:rFonts w:ascii="Calibri Light" w:hAnsi="Calibri Light" w:cs="Calibri Light"/>
                <w:szCs w:val="24"/>
              </w:rPr>
            </w:pPr>
            <w:r w:rsidRPr="006D614C">
              <w:rPr>
                <w:rFonts w:ascii="Calibri Light" w:hAnsi="Calibri Light" w:cs="Calibri Light"/>
                <w:szCs w:val="24"/>
              </w:rPr>
              <w:t>Interpreting</w:t>
            </w:r>
            <w:r w:rsidR="00733EF0" w:rsidRPr="006D614C">
              <w:rPr>
                <w:rFonts w:ascii="Calibri Light" w:hAnsi="Calibri Light" w:cs="Calibri Light"/>
                <w:szCs w:val="24"/>
              </w:rPr>
              <w:t xml:space="preserve"> the DL models such as LSTM an Autoencoders </w:t>
            </w:r>
            <w:r w:rsidR="00C1094B" w:rsidRPr="006D614C">
              <w:rPr>
                <w:rFonts w:ascii="Calibri Light" w:hAnsi="Calibri Light" w:cs="Calibri Light"/>
                <w:szCs w:val="24"/>
              </w:rPr>
              <w:t>used,</w:t>
            </w:r>
            <w:r w:rsidR="00733EF0" w:rsidRPr="006D614C">
              <w:rPr>
                <w:rFonts w:ascii="Calibri Light" w:hAnsi="Calibri Light" w:cs="Calibri Light"/>
                <w:szCs w:val="24"/>
              </w:rPr>
              <w:t xml:space="preserve"> and its results can be complex.</w:t>
            </w:r>
          </w:p>
        </w:tc>
        <w:tc>
          <w:tcPr>
            <w:tcW w:w="2365" w:type="dxa"/>
          </w:tcPr>
          <w:p w14:paraId="616501EB" w14:textId="492218F9" w:rsidR="00120023" w:rsidRPr="006D614C" w:rsidRDefault="008762F9"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Contribution to the field of anomaly detection.</w:t>
            </w:r>
          </w:p>
        </w:tc>
      </w:tr>
      <w:tr w:rsidR="006D614C" w:rsidRPr="006D614C" w14:paraId="4E5062B0" w14:textId="77777777" w:rsidTr="00CE248E">
        <w:tc>
          <w:tcPr>
            <w:tcW w:w="1525" w:type="dxa"/>
          </w:tcPr>
          <w:p w14:paraId="3E965F63" w14:textId="0F75020E" w:rsidR="00D356E5" w:rsidRPr="006D614C" w:rsidRDefault="00D356E5"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lastRenderedPageBreak/>
              <w:fldChar w:fldCharType="begin"/>
            </w:r>
            <w:r w:rsidRPr="006D614C">
              <w:rPr>
                <w:rFonts w:ascii="Calibri Light" w:hAnsi="Calibri Light" w:cs="Calibri Light"/>
                <w:szCs w:val="24"/>
                <w:lang w:val="en-US" w:eastAsia="en-US"/>
              </w:rPr>
              <w:instrText xml:space="preserve"> ADDIN ZOTERO_ITEM CSL_CITATION {"citationID":"oIALXerD","properties":{"formattedCitation":"(Tatineni, 2020)","plainCitation":"(Tatineni, 2020)","noteIndex":0},"citationItems":[{"id":431,"uris":["http://zotero.org/users/14299107/items/CZ579PCM"],"itemData":{"id":431,"type":"article-journal","abstract":"This article explores the integration of IoT and machine learning for predictive maintenance in manufacturing. The combined approach utilizes real-time data from IoT sensors to feed machine learning algorithms, allowing for proactive equipment maintenance. The benefits include increased reliability, minimized downtime, and improved overall equipment effectiveness. The article discusses key components, presents case studies, and addresses challenges in implementing this transformative strategy, emphasizing its potential to optimize manufacturing operations and enhance competitiveness.","container-title":"INTERNATIONAL JOURNAL OF ELECTRICAL ENGINEERING &amp; TECHNOLOGY","journalAbbreviation":"INTERNATIONAL JOURNAL OF ELECTRICAL ENGINEERING &amp; TECHNOLOGY","page":"251-265","source":"ResearchGate","title":"AN INTEGRATED APPROACH TO PREDICTIVE MAINTENANCE USING IOT AND MACHINE LEARNING IN MANUFACTURING","volume":"11","author":[{"family":"Tatineni","given":"Sumanth"}],"issued":{"date-parts":[["2020",10,30]]}}}],"schema":"https://github.com/citation-style-language/schema/raw/master/csl-citation.json"} </w:instrText>
            </w:r>
            <w:r w:rsidRPr="006D614C">
              <w:rPr>
                <w:rFonts w:ascii="Calibri Light" w:hAnsi="Calibri Light" w:cs="Calibri Light"/>
                <w:szCs w:val="24"/>
                <w:lang w:val="en-US" w:eastAsia="en-US"/>
              </w:rPr>
              <w:fldChar w:fldCharType="separate"/>
            </w:r>
            <w:r w:rsidR="00762035" w:rsidRPr="00762035">
              <w:rPr>
                <w:rFonts w:ascii="Calibri Light" w:hAnsi="Calibri Light" w:cs="Calibri Light"/>
              </w:rPr>
              <w:t>(Tatineni, 2020)</w:t>
            </w:r>
            <w:r w:rsidRPr="006D614C">
              <w:rPr>
                <w:rFonts w:ascii="Calibri Light" w:hAnsi="Calibri Light" w:cs="Calibri Light"/>
                <w:szCs w:val="24"/>
                <w:lang w:val="en-US" w:eastAsia="en-US"/>
              </w:rPr>
              <w:fldChar w:fldCharType="end"/>
            </w:r>
          </w:p>
        </w:tc>
        <w:tc>
          <w:tcPr>
            <w:tcW w:w="1199" w:type="dxa"/>
          </w:tcPr>
          <w:p w14:paraId="29D634E7" w14:textId="0EBF9D55" w:rsidR="00D356E5" w:rsidRPr="006D614C" w:rsidRDefault="0018204C"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3</w:t>
            </w:r>
          </w:p>
        </w:tc>
        <w:tc>
          <w:tcPr>
            <w:tcW w:w="1681" w:type="dxa"/>
          </w:tcPr>
          <w:p w14:paraId="19B856E4" w14:textId="70AEF7A9" w:rsidR="00D356E5" w:rsidRPr="006D614C" w:rsidRDefault="00CE7A81"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Review</w:t>
            </w:r>
          </w:p>
        </w:tc>
        <w:tc>
          <w:tcPr>
            <w:tcW w:w="2430" w:type="dxa"/>
          </w:tcPr>
          <w:p w14:paraId="4FEA1B8E" w14:textId="48EDB561" w:rsidR="00D356E5" w:rsidRPr="006D614C" w:rsidRDefault="0018204C"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 xml:space="preserve">Uses IoT and ML in predictive maintenance in manufacturing </w:t>
            </w:r>
            <w:r w:rsidR="005238F3" w:rsidRPr="006D614C">
              <w:rPr>
                <w:rFonts w:ascii="Calibri Light" w:hAnsi="Calibri Light" w:cs="Calibri Light"/>
                <w:szCs w:val="24"/>
                <w:lang w:val="en-US" w:eastAsia="en-US"/>
              </w:rPr>
              <w:t>industries</w:t>
            </w:r>
            <w:r w:rsidRPr="006D614C">
              <w:rPr>
                <w:rFonts w:ascii="Calibri Light" w:hAnsi="Calibri Light" w:cs="Calibri Light"/>
                <w:szCs w:val="24"/>
                <w:lang w:val="en-US" w:eastAsia="en-US"/>
              </w:rPr>
              <w:t>.</w:t>
            </w:r>
          </w:p>
        </w:tc>
        <w:tc>
          <w:tcPr>
            <w:tcW w:w="2430" w:type="dxa"/>
          </w:tcPr>
          <w:p w14:paraId="632FEF4D" w14:textId="25866ECD" w:rsidR="00D356E5" w:rsidRPr="006D614C" w:rsidRDefault="00521B21"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 xml:space="preserve">Increased </w:t>
            </w:r>
            <w:r w:rsidR="0018204C" w:rsidRPr="006D614C">
              <w:rPr>
                <w:rFonts w:ascii="Calibri Light" w:hAnsi="Calibri Light" w:cs="Calibri Light"/>
                <w:szCs w:val="24"/>
                <w:lang w:val="en-US" w:eastAsia="en-US"/>
              </w:rPr>
              <w:t>reliability and</w:t>
            </w:r>
            <w:r w:rsidRPr="006D614C">
              <w:rPr>
                <w:rFonts w:ascii="Calibri Light" w:hAnsi="Calibri Light" w:cs="Calibri Light"/>
                <w:szCs w:val="24"/>
                <w:lang w:val="en-US" w:eastAsia="en-US"/>
              </w:rPr>
              <w:t xml:space="preserve"> minimized downtime.</w:t>
            </w:r>
          </w:p>
        </w:tc>
        <w:tc>
          <w:tcPr>
            <w:tcW w:w="2520" w:type="dxa"/>
          </w:tcPr>
          <w:p w14:paraId="40FC3936" w14:textId="66B5895C" w:rsidR="00D356E5" w:rsidRPr="006D614C" w:rsidRDefault="005238F3" w:rsidP="00951279">
            <w:pPr>
              <w:spacing w:line="360" w:lineRule="auto"/>
              <w:rPr>
                <w:rFonts w:ascii="Calibri Light" w:hAnsi="Calibri Light" w:cs="Calibri Light"/>
                <w:szCs w:val="24"/>
                <w:lang w:val="en-US" w:eastAsia="en-US"/>
              </w:rPr>
            </w:pPr>
            <w:r w:rsidRPr="006D614C">
              <w:rPr>
                <w:rFonts w:ascii="Calibri Light" w:hAnsi="Calibri Light" w:cs="Calibri Light"/>
                <w:szCs w:val="24"/>
              </w:rPr>
              <w:t>Experimentation needs to be done to confirm effectiveness.</w:t>
            </w:r>
          </w:p>
        </w:tc>
        <w:tc>
          <w:tcPr>
            <w:tcW w:w="2365" w:type="dxa"/>
          </w:tcPr>
          <w:p w14:paraId="272B9719" w14:textId="1061B524" w:rsidR="00D356E5" w:rsidRPr="006D614C" w:rsidRDefault="00D356E5" w:rsidP="00951279">
            <w:pPr>
              <w:spacing w:line="360" w:lineRule="auto"/>
              <w:rPr>
                <w:rFonts w:ascii="Calibri Light" w:hAnsi="Calibri Light" w:cs="Calibri Light"/>
                <w:szCs w:val="24"/>
                <w:lang w:val="en-US" w:eastAsia="en-US"/>
              </w:rPr>
            </w:pPr>
            <w:r w:rsidRPr="006D614C">
              <w:rPr>
                <w:rFonts w:ascii="Calibri Light" w:hAnsi="Calibri Light" w:cs="Calibri Light"/>
                <w:szCs w:val="24"/>
                <w:lang w:val="en-US" w:eastAsia="en-US"/>
              </w:rPr>
              <w:t>Enhances data reliability, yield efficiency gains, and fosters cost savings</w:t>
            </w:r>
          </w:p>
        </w:tc>
      </w:tr>
      <w:tr w:rsidR="006D614C" w:rsidRPr="006D614C" w14:paraId="2E6E7EE0" w14:textId="77777777" w:rsidTr="00CE248E">
        <w:tc>
          <w:tcPr>
            <w:tcW w:w="1525" w:type="dxa"/>
          </w:tcPr>
          <w:p w14:paraId="470C8E16" w14:textId="24274153"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fldChar w:fldCharType="begin"/>
            </w:r>
            <w:r w:rsidRPr="006D614C">
              <w:rPr>
                <w:rFonts w:ascii="Calibri Light" w:hAnsi="Calibri Light" w:cs="Calibri Light"/>
                <w:szCs w:val="24"/>
              </w:rPr>
              <w:instrText xml:space="preserve"> ADDIN ZOTERO_ITEM CSL_CITATION {"citationID":"gzxaDkoI","properties":{"formattedCitation":"(Tran et al., 2021)","plainCitation":"(Tran et al., 2021)","noteIndex":0},"citationItems":[{"id":436,"uris":["http://zotero.org/users/14299107/items/CAJU85D9"],"itemData":{"id":436,"type":"article-journal","abstract":"With the rise of industrial artificial intelligence (AI), smart sensing, and the Internet of Things (IoT), companies are learning how to use their data not only for analysing the past but also for predicting the future. Maintenance is a crucial area that can drive significant cost savings and production value around the world. Predictive maintenance (PdM) is a technique that collects, cleans, analyses, and utilises data from various manufacturing and sensing sources like machines usage, operating conditions, and equipment feedback. It applies advanced algorithms to the data, automatically compares the fed data and the information from previous cases to anticipate or predict equipment failure before it happens, thus helping optimise equipment utilisation and maintenance strategies, improve performance and productivity, and extend equipment life. Robust PdM tools enable organisations to leverage and maximise the value of their existing data to stay ahead of potential breakdowns or disruptions in services, and address them proactively instead of reacting to issues as they arise. Therefore, it has attracted more and more attention of specialists in recent years. This paper provides a comprehensive review of the recent advancements of machine learning (ML) techniques widely applied to PdM by classifying the research according to the ML algorithms, machinery and equipment used in data acquisition. Important contributions of the researchers are highlighted, leading to some guidelines and foundation for further studies. Currently, BIENDONG POC is running some pilot PdM projects for critical equipment in Hai Thach - Moc Tinh gas processing plant.","container-title":"Petrovietnam Journal","DOI":"10.47800/PVJ.2021.10-05","journalAbbreviation":"Petrovietnam Journal","page":"47-61","source":"ResearchGate","title":"An overview of the application of machine learning in predictive maintenance","volume":"10","author":[{"family":"Tran","given":"Trung"},{"family":"Truong","given":"Trieu"},{"family":"Tran","given":"Tung"},{"family":"Hải","given":"Ngô"},{"family":"Đào","given":"Quang"}],"issued":{"date-parts":[["2021",11,30]]}}}],"schema":"https://github.com/citation-style-language/schema/raw/master/csl-citation.json"} </w:instrText>
            </w:r>
            <w:r w:rsidRPr="006D614C">
              <w:rPr>
                <w:rFonts w:ascii="Calibri Light" w:hAnsi="Calibri Light" w:cs="Calibri Light"/>
                <w:szCs w:val="24"/>
              </w:rPr>
              <w:fldChar w:fldCharType="separate"/>
            </w:r>
            <w:r w:rsidR="00762035" w:rsidRPr="00762035">
              <w:rPr>
                <w:rFonts w:ascii="Calibri Light" w:hAnsi="Calibri Light" w:cs="Calibri Light"/>
              </w:rPr>
              <w:t>(Tran et al., 2021)</w:t>
            </w:r>
            <w:r w:rsidRPr="006D614C">
              <w:rPr>
                <w:rFonts w:ascii="Calibri Light" w:hAnsi="Calibri Light" w:cs="Calibri Light"/>
                <w:szCs w:val="24"/>
              </w:rPr>
              <w:fldChar w:fldCharType="end"/>
            </w:r>
          </w:p>
        </w:tc>
        <w:tc>
          <w:tcPr>
            <w:tcW w:w="1199" w:type="dxa"/>
          </w:tcPr>
          <w:p w14:paraId="47B3C306" w14:textId="272D4209" w:rsidR="00D356E5" w:rsidRPr="006D614C" w:rsidRDefault="005E5236" w:rsidP="00951279">
            <w:pPr>
              <w:spacing w:line="360" w:lineRule="auto"/>
              <w:rPr>
                <w:rFonts w:ascii="Calibri Light" w:hAnsi="Calibri Light" w:cs="Calibri Light"/>
                <w:szCs w:val="24"/>
              </w:rPr>
            </w:pPr>
            <w:r w:rsidRPr="006D614C">
              <w:rPr>
                <w:rFonts w:ascii="Calibri Light" w:hAnsi="Calibri Light" w:cs="Calibri Light"/>
                <w:szCs w:val="24"/>
              </w:rPr>
              <w:t>2</w:t>
            </w:r>
          </w:p>
        </w:tc>
        <w:tc>
          <w:tcPr>
            <w:tcW w:w="1681" w:type="dxa"/>
          </w:tcPr>
          <w:p w14:paraId="564D9FA2" w14:textId="5FB8BA6C" w:rsidR="00D356E5" w:rsidRPr="006D614C" w:rsidRDefault="00CE7A81" w:rsidP="00951279">
            <w:pPr>
              <w:spacing w:line="360" w:lineRule="auto"/>
              <w:rPr>
                <w:rFonts w:ascii="Calibri Light" w:hAnsi="Calibri Light" w:cs="Calibri Light"/>
                <w:szCs w:val="24"/>
              </w:rPr>
            </w:pPr>
            <w:r w:rsidRPr="006D614C">
              <w:rPr>
                <w:rFonts w:ascii="Calibri Light" w:hAnsi="Calibri Light" w:cs="Calibri Light"/>
                <w:szCs w:val="24"/>
              </w:rPr>
              <w:t>Review</w:t>
            </w:r>
          </w:p>
        </w:tc>
        <w:tc>
          <w:tcPr>
            <w:tcW w:w="2430" w:type="dxa"/>
          </w:tcPr>
          <w:p w14:paraId="7AF1FD9D" w14:textId="52AE0949" w:rsidR="00D356E5" w:rsidRPr="006D614C" w:rsidRDefault="007241A1" w:rsidP="00951279">
            <w:pPr>
              <w:spacing w:line="360" w:lineRule="auto"/>
              <w:rPr>
                <w:rFonts w:ascii="Calibri Light" w:hAnsi="Calibri Light" w:cs="Calibri Light"/>
                <w:szCs w:val="24"/>
              </w:rPr>
            </w:pPr>
            <w:r w:rsidRPr="006D614C">
              <w:rPr>
                <w:rFonts w:ascii="Calibri Light" w:hAnsi="Calibri Light" w:cs="Calibri Light"/>
                <w:szCs w:val="24"/>
              </w:rPr>
              <w:t>A thorough review on the recent ML developments adopted in PdM where research Is classified based on the algorithm</w:t>
            </w:r>
            <w:r w:rsidR="00D356E5" w:rsidRPr="006D614C">
              <w:rPr>
                <w:rFonts w:ascii="Calibri Light" w:hAnsi="Calibri Light" w:cs="Calibri Light"/>
                <w:szCs w:val="24"/>
              </w:rPr>
              <w:t>.</w:t>
            </w:r>
          </w:p>
        </w:tc>
        <w:tc>
          <w:tcPr>
            <w:tcW w:w="2430" w:type="dxa"/>
          </w:tcPr>
          <w:p w14:paraId="309B623A" w14:textId="585C3C42" w:rsidR="00D356E5" w:rsidRPr="006D614C" w:rsidRDefault="005238F3" w:rsidP="00951279">
            <w:pPr>
              <w:spacing w:line="360" w:lineRule="auto"/>
              <w:rPr>
                <w:rFonts w:ascii="Calibri Light" w:hAnsi="Calibri Light" w:cs="Calibri Light"/>
                <w:szCs w:val="24"/>
              </w:rPr>
            </w:pPr>
            <w:r w:rsidRPr="006D614C">
              <w:rPr>
                <w:rFonts w:ascii="Calibri Light" w:hAnsi="Calibri Light" w:cs="Calibri Light"/>
                <w:szCs w:val="24"/>
              </w:rPr>
              <w:t xml:space="preserve">Detailed explanation on different models and algorithms used and </w:t>
            </w:r>
            <w:r w:rsidR="00C1094B" w:rsidRPr="006D614C">
              <w:rPr>
                <w:rFonts w:ascii="Calibri Light" w:hAnsi="Calibri Light" w:cs="Calibri Light"/>
                <w:szCs w:val="24"/>
              </w:rPr>
              <w:t>it’s</w:t>
            </w:r>
            <w:r w:rsidRPr="006D614C">
              <w:rPr>
                <w:rFonts w:ascii="Calibri Light" w:hAnsi="Calibri Light" w:cs="Calibri Light"/>
                <w:szCs w:val="24"/>
              </w:rPr>
              <w:t xml:space="preserve"> how they have improved over the years.</w:t>
            </w:r>
          </w:p>
        </w:tc>
        <w:tc>
          <w:tcPr>
            <w:tcW w:w="2520" w:type="dxa"/>
          </w:tcPr>
          <w:p w14:paraId="54141E04" w14:textId="7D9066E5" w:rsidR="00D356E5" w:rsidRPr="006D614C" w:rsidRDefault="005238F3" w:rsidP="00951279">
            <w:pPr>
              <w:spacing w:line="360" w:lineRule="auto"/>
              <w:jc w:val="center"/>
              <w:rPr>
                <w:rFonts w:ascii="Calibri Light" w:hAnsi="Calibri Light" w:cs="Calibri Light"/>
                <w:szCs w:val="24"/>
              </w:rPr>
            </w:pPr>
            <w:r w:rsidRPr="006D614C">
              <w:rPr>
                <w:rFonts w:ascii="Calibri Light" w:hAnsi="Calibri Light" w:cs="Calibri Light"/>
                <w:szCs w:val="24"/>
              </w:rPr>
              <w:t>Experimentation needs to be done to confirm</w:t>
            </w:r>
            <w:r w:rsidR="00813138" w:rsidRPr="006D614C">
              <w:rPr>
                <w:rFonts w:ascii="Calibri Light" w:hAnsi="Calibri Light" w:cs="Calibri Light"/>
                <w:szCs w:val="24"/>
              </w:rPr>
              <w:t xml:space="preserve"> </w:t>
            </w:r>
            <w:r w:rsidRPr="006D614C">
              <w:rPr>
                <w:rFonts w:ascii="Calibri Light" w:hAnsi="Calibri Light" w:cs="Calibri Light"/>
                <w:szCs w:val="24"/>
              </w:rPr>
              <w:t>effectiveness.</w:t>
            </w:r>
          </w:p>
        </w:tc>
        <w:tc>
          <w:tcPr>
            <w:tcW w:w="2365" w:type="dxa"/>
          </w:tcPr>
          <w:p w14:paraId="22D05C37" w14:textId="6EB1D307"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Improves equipment reliability, reduces maintenance costs, and extends equipment lifespan through proactive maintenance strategies based on predictive insights.</w:t>
            </w:r>
          </w:p>
        </w:tc>
      </w:tr>
      <w:tr w:rsidR="006D614C" w:rsidRPr="006D614C" w14:paraId="0B8C0D01" w14:textId="77777777" w:rsidTr="00CE248E">
        <w:tc>
          <w:tcPr>
            <w:tcW w:w="1525" w:type="dxa"/>
          </w:tcPr>
          <w:p w14:paraId="002AFCFE" w14:textId="68FBE27F"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bY3CAkdU","properties":{"formattedCitation":"(Achouch et al., 2022)","plainCitation":"(Achouch et al., 2022)","noteIndex":0},"citationItems":[{"id":"vi6JlvaU/1fjSO04w","uris":["http://zotero.org/users/local/VP0RxsYe/items/3NMEMVUF"],"itemData":{"id":591,"type":"article-journal","abstract":"In the era of the fourth industrial revolution, several concepts have arisen in parallel with this new revolution, such as predictive maintenance, which today plays a key role in sustainable manufacturing and production systems by introducing a digital version of machine maintenance. The data extracted from production processes have increased exponentially due to the proliferation of sensing technologies. Even if Maintenance 4.0 faces organizational, financial, or even data source and machine repair challenges, it remains a strong point for the companies that use it. Indeed, it allows for minimizing machine downtime and associated costs, maximizing the life cycle of the machine, and improving the quality and cadence of production. This approach is generally characterized by a very precise workflow, starting with project understanding and data collection and ending with the decision-making phase. This paper presents an exhaustive literature review of methods and applied tools for intelligent predictive maintenance models in Industry 4.0 by identifying and categorizing the life cycle of maintenance projects and the challenges encountered, and presents the models associated with this type of maintenance: condition-based maintenance (CBM), prognostics and health management (PHM), and remaining useful life (RUL). Finally, a novel applied industrial workflow of predictive maintenance is presented including the decision support phase wherein a recommendation for a predictive maintenance platform is presented. This platform ensures the management and fluid data communication between equipment throughout their life cycle in the context of smart maintenance.","container-title":"Applied Sciences","DOI":"10.3390/app12168081","ISSN":"2076-3417","issue":"16","language":"en","license":"http://creativecommons.org/licenses/by/3.0/","note":"number: 16\npublisher: Multidisciplinary Digital Publishing Institute","page":"8081","source":"www.mdpi.com","title":"On Predictive Maintenance in Industry 4.0: Overview, Models, and Challenges","title-short":"On Predictive Maintenance in Industry 4.0","volume":"12","author":[{"family":"Achouch","given":"Mounia"},{"family":"Dimitrova","given":"Mariya"},{"family":"Ziane","given":"Khaled"},{"family":"Sattarpanah Karganroudi","given":"Sasan"},{"family":"Dhouib","given":"Rizck"},{"family":"Ibrahim","given":"Hussein"},{"family":"Adda","given":"Mehdi"}],"issued":{"date-parts":[["2022",1]]}}}],"schema":"https://github.com/citation-style-language/schema/raw/master/csl-citation.json"} </w:instrText>
            </w:r>
            <w:r w:rsidRPr="006D614C">
              <w:rPr>
                <w:rFonts w:ascii="Calibri Light" w:hAnsi="Calibri Light" w:cs="Calibri Light"/>
                <w:szCs w:val="24"/>
              </w:rPr>
              <w:fldChar w:fldCharType="separate"/>
            </w:r>
            <w:r w:rsidR="00762035" w:rsidRPr="00762035">
              <w:rPr>
                <w:rFonts w:ascii="Calibri Light" w:hAnsi="Calibri Light" w:cs="Calibri Light"/>
              </w:rPr>
              <w:t>(Achouch et al., 2022)</w:t>
            </w:r>
            <w:r w:rsidRPr="006D614C">
              <w:rPr>
                <w:rFonts w:ascii="Calibri Light" w:hAnsi="Calibri Light" w:cs="Calibri Light"/>
                <w:szCs w:val="24"/>
              </w:rPr>
              <w:fldChar w:fldCharType="end"/>
            </w:r>
          </w:p>
        </w:tc>
        <w:tc>
          <w:tcPr>
            <w:tcW w:w="1199" w:type="dxa"/>
          </w:tcPr>
          <w:p w14:paraId="0C38469D" w14:textId="21DDEFDF"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3</w:t>
            </w:r>
          </w:p>
        </w:tc>
        <w:tc>
          <w:tcPr>
            <w:tcW w:w="1681" w:type="dxa"/>
          </w:tcPr>
          <w:p w14:paraId="65F99A33" w14:textId="56DBA629" w:rsidR="00D356E5" w:rsidRPr="006D614C" w:rsidRDefault="00CE7A81" w:rsidP="00951279">
            <w:pPr>
              <w:spacing w:line="360" w:lineRule="auto"/>
              <w:rPr>
                <w:rFonts w:ascii="Calibri Light" w:hAnsi="Calibri Light" w:cs="Calibri Light"/>
                <w:szCs w:val="24"/>
              </w:rPr>
            </w:pPr>
            <w:r w:rsidRPr="006D614C">
              <w:rPr>
                <w:rFonts w:ascii="Calibri Light" w:hAnsi="Calibri Light" w:cs="Calibri Light"/>
                <w:szCs w:val="24"/>
              </w:rPr>
              <w:t>Review</w:t>
            </w:r>
          </w:p>
        </w:tc>
        <w:tc>
          <w:tcPr>
            <w:tcW w:w="2430" w:type="dxa"/>
          </w:tcPr>
          <w:p w14:paraId="339D8257" w14:textId="0D04C802"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Talks about a novel</w:t>
            </w:r>
            <w:r w:rsidR="005E5236" w:rsidRPr="006D614C">
              <w:rPr>
                <w:rFonts w:ascii="Calibri Light" w:hAnsi="Calibri Light" w:cs="Calibri Light"/>
                <w:szCs w:val="24"/>
              </w:rPr>
              <w:t xml:space="preserve"> approach that makes use of asset management and smart maintenance practices that help in </w:t>
            </w:r>
            <w:r w:rsidR="005E5236" w:rsidRPr="006D614C">
              <w:rPr>
                <w:rFonts w:ascii="Calibri Light" w:hAnsi="Calibri Light" w:cs="Calibri Light"/>
                <w:szCs w:val="24"/>
              </w:rPr>
              <w:lastRenderedPageBreak/>
              <w:t>point of failure detection and support</w:t>
            </w:r>
            <w:r w:rsidRPr="006D614C">
              <w:rPr>
                <w:rFonts w:ascii="Calibri Light" w:hAnsi="Calibri Light" w:cs="Calibri Light"/>
                <w:szCs w:val="24"/>
              </w:rPr>
              <w:t xml:space="preserve"> decision</w:t>
            </w:r>
            <w:r w:rsidR="005E5236" w:rsidRPr="006D614C">
              <w:rPr>
                <w:rFonts w:ascii="Calibri Light" w:hAnsi="Calibri Light" w:cs="Calibri Light"/>
                <w:szCs w:val="24"/>
              </w:rPr>
              <w:t xml:space="preserve"> making process</w:t>
            </w:r>
            <w:r w:rsidRPr="006D614C">
              <w:rPr>
                <w:rFonts w:ascii="Calibri Light" w:hAnsi="Calibri Light" w:cs="Calibri Light"/>
                <w:szCs w:val="24"/>
              </w:rPr>
              <w:t>.</w:t>
            </w:r>
          </w:p>
        </w:tc>
        <w:tc>
          <w:tcPr>
            <w:tcW w:w="2430" w:type="dxa"/>
          </w:tcPr>
          <w:p w14:paraId="3C9E1CC5" w14:textId="5CEA4B6B" w:rsidR="00D356E5" w:rsidRPr="006D614C" w:rsidRDefault="007A25D8" w:rsidP="00951279">
            <w:pPr>
              <w:spacing w:line="360" w:lineRule="auto"/>
              <w:rPr>
                <w:rFonts w:ascii="Calibri Light" w:hAnsi="Calibri Light" w:cs="Calibri Light"/>
                <w:szCs w:val="24"/>
              </w:rPr>
            </w:pPr>
            <w:r w:rsidRPr="006D614C">
              <w:rPr>
                <w:rFonts w:ascii="Calibri Light" w:hAnsi="Calibri Light" w:cs="Calibri Light"/>
                <w:szCs w:val="24"/>
              </w:rPr>
              <w:lastRenderedPageBreak/>
              <w:t xml:space="preserve">Novel approach that </w:t>
            </w:r>
            <w:r w:rsidR="00570C7C" w:rsidRPr="006D614C">
              <w:rPr>
                <w:rFonts w:ascii="Calibri Light" w:hAnsi="Calibri Light" w:cs="Calibri Light"/>
                <w:szCs w:val="24"/>
              </w:rPr>
              <w:t>integrates different sensors and maintenance approaches used for different machineries</w:t>
            </w:r>
          </w:p>
        </w:tc>
        <w:tc>
          <w:tcPr>
            <w:tcW w:w="2520" w:type="dxa"/>
          </w:tcPr>
          <w:p w14:paraId="18C29141" w14:textId="4E91C09D"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 xml:space="preserve"> </w:t>
            </w:r>
            <w:r w:rsidR="005238F3" w:rsidRPr="006D614C">
              <w:rPr>
                <w:rFonts w:ascii="Calibri Light" w:hAnsi="Calibri Light" w:cs="Calibri Light"/>
                <w:szCs w:val="24"/>
              </w:rPr>
              <w:t>The research is still relatively new and has a lot of ground to cover and practical use is not that applicable yet. G</w:t>
            </w:r>
            <w:r w:rsidRPr="006D614C">
              <w:rPr>
                <w:rFonts w:ascii="Calibri Light" w:hAnsi="Calibri Light" w:cs="Calibri Light"/>
                <w:szCs w:val="24"/>
              </w:rPr>
              <w:t xml:space="preserve">eneralized findings </w:t>
            </w:r>
            <w:r w:rsidRPr="006D614C">
              <w:rPr>
                <w:rFonts w:ascii="Calibri Light" w:hAnsi="Calibri Light" w:cs="Calibri Light"/>
                <w:szCs w:val="24"/>
              </w:rPr>
              <w:lastRenderedPageBreak/>
              <w:t>might not be applicable to all industries.</w:t>
            </w:r>
          </w:p>
        </w:tc>
        <w:tc>
          <w:tcPr>
            <w:tcW w:w="2365" w:type="dxa"/>
          </w:tcPr>
          <w:p w14:paraId="7B4B1C5D" w14:textId="5E5A3D1B"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lastRenderedPageBreak/>
              <w:t>Offers a complete view into the predictive maintenance and decision-making process.</w:t>
            </w:r>
          </w:p>
        </w:tc>
      </w:tr>
      <w:tr w:rsidR="00CE248E" w:rsidRPr="006D614C" w14:paraId="229CC3C5" w14:textId="77777777" w:rsidTr="00CE248E">
        <w:tc>
          <w:tcPr>
            <w:tcW w:w="1525" w:type="dxa"/>
          </w:tcPr>
          <w:p w14:paraId="1E6510F1" w14:textId="049BDB44" w:rsidR="00D356E5" w:rsidRPr="006D614C" w:rsidRDefault="00FF1273" w:rsidP="00951279">
            <w:pPr>
              <w:spacing w:line="360" w:lineRule="auto"/>
              <w:rPr>
                <w:rFonts w:ascii="Calibri Light" w:hAnsi="Calibri Light" w:cs="Calibri Light"/>
                <w:szCs w:val="24"/>
              </w:rPr>
            </w:pPr>
            <w:r w:rsidRPr="006D614C">
              <w:rPr>
                <w:rFonts w:ascii="Calibri Light" w:hAnsi="Calibri Light" w:cs="Calibri Light"/>
                <w:szCs w:val="24"/>
              </w:rPr>
              <w:fldChar w:fldCharType="begin"/>
            </w:r>
            <w:r w:rsidRPr="006D614C">
              <w:rPr>
                <w:rFonts w:ascii="Calibri Light" w:hAnsi="Calibri Light" w:cs="Calibri Light"/>
                <w:szCs w:val="24"/>
              </w:rPr>
              <w:instrText xml:space="preserve"> ADDIN ZOTERO_ITEM CSL_CITATION {"citationID":"tvIvJtUk","properties":{"formattedCitation":"(Abusitta et al., 2022)","plainCitation":"(Abusitta et al., 2022)","noteIndex":0},"citationItems":[{"id":531,"uris":["http://zotero.org/users/14299107/items/F9WTXSHZ"],"itemData":{"id":531,"type":"article-journal","abstract":"nternet of Things (IoT) systems have become an intrinsic technology in various industriesand government services. Unfortunately, IoT devices and networks are known to be highlyvulnerable to security attacks that target data integrity and service availability. Moreover, theheterogeneity of the data collected from various IoT devices, together with the disturbancesincurred within the IoT system, render the detection of anomalous behavior and compromisednodes more challenging compared to traditional Information Technology (IT) networks. Asa result, there is a pressing need for effective and reliable anomaly detection to identifymalicious data to guarantee that they will not be used in IoT-driven decision support systems.In this paper, we propose a deep learning-powered anomaly detection for IoT that can learnand capture robust and useful features, which cannot be significantly affected by unstableenvironments. These features are then used by the classifier to enhance the accuracy of detectingmalicious IoT data. More specifically, the proposed deep learning model is designed basedon a denoising autoencoder, which is adopted to obtain features that are robust against theheterogeneous environment of IoT. Experimental results based on real-life IoT datasets showthe effectiveness of the proposed framework in terms of enhancing the accuracy of detectingmalicious data compared to the state-of-the-art IoT-based anomaly detection model.","container-title":"SSRN Electronic Journal","DOI":"10.2139/ssrn.4258930","ISSN":"1556-5068","journalAbbreviation":"SSRN Journal","language":"en","source":"DOI.org (Crossref)","title":"Deep Learning-Enabled Anomaly Detection for IoT Systems","URL":"https://www.ssrn.com/abstract=4258930","author":[{"family":"Abusitta","given":"Adel"},{"family":"Silva De Carvalho","given":"Glaucio Haroldo"},{"family":"Abdel Wahab","given":"Omar"},{"family":"Halabi","given":"Talal"},{"family":"Fung","given":"Benjamin C. M."},{"family":"Al Mamoori","given":"Saja"}],"accessed":{"date-parts":[["2024",9,6]]},"issued":{"date-parts":[["2022"]]}}}],"schema":"https://github.com/citation-style-language/schema/raw/master/csl-citation.json"} </w:instrText>
            </w:r>
            <w:r w:rsidRPr="006D614C">
              <w:rPr>
                <w:rFonts w:ascii="Calibri Light" w:hAnsi="Calibri Light" w:cs="Calibri Light"/>
                <w:szCs w:val="24"/>
              </w:rPr>
              <w:fldChar w:fldCharType="separate"/>
            </w:r>
            <w:r w:rsidR="00762035" w:rsidRPr="00762035">
              <w:rPr>
                <w:rFonts w:ascii="Calibri Light" w:hAnsi="Calibri Light" w:cs="Calibri Light"/>
              </w:rPr>
              <w:t>(Abusitta et al., 2022)</w:t>
            </w:r>
            <w:r w:rsidRPr="006D614C">
              <w:rPr>
                <w:rFonts w:ascii="Calibri Light" w:hAnsi="Calibri Light" w:cs="Calibri Light"/>
                <w:szCs w:val="24"/>
              </w:rPr>
              <w:fldChar w:fldCharType="end"/>
            </w:r>
          </w:p>
        </w:tc>
        <w:tc>
          <w:tcPr>
            <w:tcW w:w="1199" w:type="dxa"/>
          </w:tcPr>
          <w:p w14:paraId="2647A9A5" w14:textId="64F13D79" w:rsidR="00D356E5" w:rsidRPr="006D614C" w:rsidRDefault="00FF1273" w:rsidP="00951279">
            <w:pPr>
              <w:spacing w:line="360" w:lineRule="auto"/>
              <w:rPr>
                <w:rFonts w:ascii="Calibri Light" w:hAnsi="Calibri Light" w:cs="Calibri Light"/>
                <w:szCs w:val="24"/>
              </w:rPr>
            </w:pPr>
            <w:r w:rsidRPr="006D614C">
              <w:rPr>
                <w:rFonts w:ascii="Calibri Light" w:hAnsi="Calibri Light" w:cs="Calibri Light"/>
                <w:szCs w:val="24"/>
              </w:rPr>
              <w:t>4</w:t>
            </w:r>
          </w:p>
        </w:tc>
        <w:tc>
          <w:tcPr>
            <w:tcW w:w="1681" w:type="dxa"/>
          </w:tcPr>
          <w:p w14:paraId="2643EC58" w14:textId="130C4BB5" w:rsidR="00D356E5" w:rsidRPr="006D614C" w:rsidRDefault="00FF1273" w:rsidP="00951279">
            <w:pPr>
              <w:spacing w:line="360" w:lineRule="auto"/>
              <w:rPr>
                <w:rFonts w:ascii="Calibri Light" w:hAnsi="Calibri Light" w:cs="Calibri Light"/>
                <w:szCs w:val="24"/>
              </w:rPr>
            </w:pPr>
            <w:r w:rsidRPr="006D614C">
              <w:rPr>
                <w:rFonts w:ascii="Calibri Light" w:hAnsi="Calibri Light" w:cs="Calibri Light"/>
                <w:szCs w:val="24"/>
              </w:rPr>
              <w:t>Experimental – Denoising autoencoder, Logistic Regression Classifier</w:t>
            </w:r>
          </w:p>
        </w:tc>
        <w:tc>
          <w:tcPr>
            <w:tcW w:w="2430" w:type="dxa"/>
          </w:tcPr>
          <w:p w14:paraId="16CEB7CD" w14:textId="142AB5D3"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 xml:space="preserve">Speaks on the </w:t>
            </w:r>
            <w:r w:rsidR="00FF1273" w:rsidRPr="006D614C">
              <w:rPr>
                <w:rFonts w:ascii="Calibri Light" w:hAnsi="Calibri Light" w:cs="Calibri Light"/>
                <w:szCs w:val="24"/>
              </w:rPr>
              <w:t>detecting anomalies in different heterogeneous environments</w:t>
            </w:r>
          </w:p>
        </w:tc>
        <w:tc>
          <w:tcPr>
            <w:tcW w:w="2430" w:type="dxa"/>
          </w:tcPr>
          <w:p w14:paraId="136DE00F" w14:textId="28018000" w:rsidR="00D356E5" w:rsidRPr="006D614C" w:rsidRDefault="00FF1273" w:rsidP="00951279">
            <w:pPr>
              <w:spacing w:line="360" w:lineRule="auto"/>
              <w:rPr>
                <w:rFonts w:ascii="Calibri Light" w:hAnsi="Calibri Light" w:cs="Calibri Light"/>
                <w:szCs w:val="24"/>
              </w:rPr>
            </w:pPr>
            <w:r w:rsidRPr="006D614C">
              <w:rPr>
                <w:rFonts w:ascii="Calibri Light" w:hAnsi="Calibri Light" w:cs="Calibri Light"/>
                <w:szCs w:val="24"/>
              </w:rPr>
              <w:t>Improved anomaly detection with improved accuracy levels</w:t>
            </w:r>
          </w:p>
        </w:tc>
        <w:tc>
          <w:tcPr>
            <w:tcW w:w="2520" w:type="dxa"/>
          </w:tcPr>
          <w:p w14:paraId="793955D8" w14:textId="17FAA45A" w:rsidR="00D356E5" w:rsidRPr="006D614C" w:rsidRDefault="00FF1273" w:rsidP="00951279">
            <w:pPr>
              <w:spacing w:line="360" w:lineRule="auto"/>
              <w:rPr>
                <w:rFonts w:ascii="Calibri Light" w:hAnsi="Calibri Light" w:cs="Calibri Light"/>
                <w:szCs w:val="24"/>
              </w:rPr>
            </w:pPr>
            <w:r w:rsidRPr="006D614C">
              <w:rPr>
                <w:rFonts w:ascii="Calibri Light" w:hAnsi="Calibri Light" w:cs="Calibri Light"/>
                <w:szCs w:val="24"/>
              </w:rPr>
              <w:t>Requires extra data validation</w:t>
            </w:r>
            <w:r w:rsidR="00D356E5" w:rsidRPr="006D614C">
              <w:rPr>
                <w:rFonts w:ascii="Calibri Light" w:hAnsi="Calibri Light" w:cs="Calibri Light"/>
                <w:szCs w:val="24"/>
              </w:rPr>
              <w:t>.</w:t>
            </w:r>
          </w:p>
        </w:tc>
        <w:tc>
          <w:tcPr>
            <w:tcW w:w="2365" w:type="dxa"/>
          </w:tcPr>
          <w:p w14:paraId="279F3ABA" w14:textId="6E3132DD" w:rsidR="00D356E5" w:rsidRPr="006D614C" w:rsidRDefault="00FF1273" w:rsidP="00951279">
            <w:pPr>
              <w:spacing w:line="360" w:lineRule="auto"/>
              <w:rPr>
                <w:rFonts w:ascii="Calibri Light" w:hAnsi="Calibri Light" w:cs="Calibri Light"/>
                <w:szCs w:val="24"/>
              </w:rPr>
            </w:pPr>
            <w:r w:rsidRPr="006D614C">
              <w:rPr>
                <w:rFonts w:ascii="Calibri Light" w:hAnsi="Calibri Light" w:cs="Calibri Light"/>
                <w:szCs w:val="24"/>
              </w:rPr>
              <w:t>Offers an advanced approach in detecting anomalies.</w:t>
            </w:r>
          </w:p>
        </w:tc>
      </w:tr>
      <w:tr w:rsidR="006D614C" w:rsidRPr="006D614C" w14:paraId="7E2CAE56" w14:textId="77777777" w:rsidTr="00CE248E">
        <w:tc>
          <w:tcPr>
            <w:tcW w:w="1525" w:type="dxa"/>
          </w:tcPr>
          <w:p w14:paraId="7EA7F76B" w14:textId="1C93A9D3"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JwYtGs8E","properties":{"formattedCitation":"(Carvalho et al., 2019)","plainCitation":"(Carvalho et al., 2019)","noteIndex":0},"citationItems":[{"id":"vi6JlvaU/hYnq7Y4l","uris":["http://zotero.org/users/local/VP0RxsYe/items/5YMGMGI7"],"itemData":{"id":508,"type":"article-journal","abstrac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container-title":"Computers &amp; Industrial Engineering","DOI":"10.1016/j.cie.2019.106024","ISSN":"0360-8352","journalAbbreviation":"Computers &amp; Industrial Engineering","page":"106024","source":"ScienceDirect","title":"A systematic literature review of machine learning methods applied to predictive maintenance","volume":"137","author":[{"family":"Carvalho","given":"Thyago P."},{"family":"Soares","given":"Fabrízzio A. A. M. N."},{"family":"Vita","given":"Roberto"},{"family":"Francisco","given":"Roberto da P."},{"family":"Basto","given":"João P."},{"family":"Alcalá","given":"Symone G. S."}],"issued":{"date-parts":[["2019",11,1]]}}}],"schema":"https://github.com/citation-style-language/schema/raw/master/csl-citation.json"} </w:instrText>
            </w:r>
            <w:r w:rsidRPr="006D614C">
              <w:rPr>
                <w:rFonts w:ascii="Calibri Light" w:hAnsi="Calibri Light" w:cs="Calibri Light"/>
                <w:szCs w:val="24"/>
              </w:rPr>
              <w:fldChar w:fldCharType="separate"/>
            </w:r>
            <w:r w:rsidR="00762035" w:rsidRPr="00762035">
              <w:rPr>
                <w:rFonts w:ascii="Calibri Light" w:hAnsi="Calibri Light" w:cs="Calibri Light"/>
              </w:rPr>
              <w:t>(Carvalho et al., 2019)</w:t>
            </w:r>
            <w:r w:rsidRPr="006D614C">
              <w:rPr>
                <w:rFonts w:ascii="Calibri Light" w:hAnsi="Calibri Light" w:cs="Calibri Light"/>
                <w:szCs w:val="24"/>
              </w:rPr>
              <w:fldChar w:fldCharType="end"/>
            </w:r>
            <w:r w:rsidRPr="006D614C">
              <w:rPr>
                <w:rFonts w:ascii="Calibri Light" w:hAnsi="Calibri Light" w:cs="Calibri Light"/>
                <w:szCs w:val="24"/>
              </w:rPr>
              <w:t xml:space="preserve">, </w:t>
            </w:r>
          </w:p>
        </w:tc>
        <w:tc>
          <w:tcPr>
            <w:tcW w:w="1199" w:type="dxa"/>
          </w:tcPr>
          <w:p w14:paraId="0CCBBC5C" w14:textId="357448CD"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3</w:t>
            </w:r>
          </w:p>
        </w:tc>
        <w:tc>
          <w:tcPr>
            <w:tcW w:w="1681" w:type="dxa"/>
          </w:tcPr>
          <w:p w14:paraId="7F05CBE4" w14:textId="4919BA9C"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Experimental</w:t>
            </w:r>
          </w:p>
        </w:tc>
        <w:tc>
          <w:tcPr>
            <w:tcW w:w="2430" w:type="dxa"/>
          </w:tcPr>
          <w:p w14:paraId="1C6BEC0E" w14:textId="7B18E037"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Talks about early fault detection in in equipment using specific predictive maintenance techniques.</w:t>
            </w:r>
          </w:p>
        </w:tc>
        <w:tc>
          <w:tcPr>
            <w:tcW w:w="2430" w:type="dxa"/>
          </w:tcPr>
          <w:p w14:paraId="734BA33C" w14:textId="045E8D41"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Specialized model for reducing downtimes in hard drives</w:t>
            </w:r>
          </w:p>
        </w:tc>
        <w:tc>
          <w:tcPr>
            <w:tcW w:w="2520" w:type="dxa"/>
          </w:tcPr>
          <w:p w14:paraId="37C21FF2" w14:textId="3A5DA00D"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No extensive validation of model selected.</w:t>
            </w:r>
          </w:p>
        </w:tc>
        <w:tc>
          <w:tcPr>
            <w:tcW w:w="2365" w:type="dxa"/>
          </w:tcPr>
          <w:p w14:paraId="2D50572A" w14:textId="34D1D75C"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Targeted solution for enhancing hard drive lifespan.</w:t>
            </w:r>
          </w:p>
        </w:tc>
      </w:tr>
      <w:tr w:rsidR="006D614C" w:rsidRPr="006D614C" w14:paraId="566E9940" w14:textId="77777777" w:rsidTr="00CE248E">
        <w:tc>
          <w:tcPr>
            <w:tcW w:w="1525" w:type="dxa"/>
          </w:tcPr>
          <w:p w14:paraId="7CE6D426" w14:textId="4B4FD16A" w:rsidR="00D356E5" w:rsidRPr="006D614C" w:rsidRDefault="006D614C" w:rsidP="00951279">
            <w:pPr>
              <w:spacing w:line="360" w:lineRule="auto"/>
              <w:rPr>
                <w:rFonts w:ascii="Calibri Light" w:hAnsi="Calibri Light" w:cs="Calibri Light"/>
                <w:szCs w:val="24"/>
                <w:lang w:val="en-US" w:eastAsia="en-US"/>
              </w:rPr>
            </w:pPr>
            <w:r>
              <w:rPr>
                <w:rFonts w:ascii="Calibri Light" w:hAnsi="Calibri Light" w:cs="Calibri Light"/>
                <w:szCs w:val="24"/>
                <w:lang w:val="en-US" w:eastAsia="en-US"/>
              </w:rPr>
              <w:fldChar w:fldCharType="begin"/>
            </w:r>
            <w:r>
              <w:rPr>
                <w:rFonts w:ascii="Calibri Light" w:hAnsi="Calibri Light" w:cs="Calibri Light"/>
                <w:szCs w:val="24"/>
                <w:lang w:val="en-US" w:eastAsia="en-US"/>
              </w:rPr>
              <w:instrText xml:space="preserve"> ADDIN ZOTERO_ITEM CSL_CITATION {"citationID":"UzHPnyEx","properties":{"formattedCitation":"(Abhari, 2024)","plainCitation":"(Abhari, 2024)","noteIndex":0},"citationItems":[{"id":533,"uris":["http://zotero.org/users/14299107/items/WPUTX7H9"],"itemData":{"id":533,"type":"article-journal","abstract":"Amidst the growing sophistication of cyber-attacks and malware, conventional Intrusion Detection Systems (IDS) often fall short, primarily due to their reliance on single data\nsources, such as Network-based (NIDS) or Host-based Intrusion Detection Systems (HIDS).\nThese systems tend to miss a comprehensive view of network activities, as highlighted in\nexisting literature[78]. Recent research efforts have attempted to integrate multiple heterogeneous data sources[41][7], yet often treat each data source in isolation, thereby overlooking\nthe complex interrelations that exist among various data sources within the same network.\nThis thesis introduces IMD-IDS, which stands apart by its ability to fuse multiple heterogeneous data sources effectively for anomaly detection. The centrepiece of IMD-IDS is\na machine learning (ML) based detection engine trained concurrently on all available data\nsources, whether heterogeneous or not. This approach enables IMD-IDS to uncover and understand the intricate relationships between different data sources. To achiece this, a novel\nfusion algorithm is presented, leveraging BERT[14] encoders to convert textual host data\ninto numerical vectors. These vectors are then integrated with feature vectors derived from\nnetwork data, forming a rich, combined dataset. The XGBoost[11] model, employed within\nIMD-IDS, utilizes this unified dataset to enhance anomaly detection accuracy, benefiting\nfrom simultaneous access to diverse data sources.\nThrough experimental validation, this thesis demonstrates that IMD-IDS achieves superior performance compared to previous multi-datasource IDS approaches[41], particularly\nin detecting both known and zero-day attacks. The results show an average performance\nimprovement of 12% and 10%, respectively, for these attack types","container-title":"University of Calgary","DOI":"10.11575/PRISM/42853","language":"en","license":"University of Calgary graduate students retain copyright ownership and moral rights for their thesis. You may use this material in any way that is permitted by the Copyright Act or through licensing that has been assigned to the document. For uses that are not allowable under copyright legislation or licensing, you are required to seek permission.","page":"118","source":"Zotero","title":"Intrusion Detection Using Heterogeneous Data Sources","author":[{"family":"Abhari","given":"Bardia"}],"contributor":[{"literal":"University Of Calgary"},{"family":"Ghaderi","given":"Majid"}],"issued":{"date-parts":[["2024",1,18]]}}}],"schema":"https://github.com/citation-style-language/schema/raw/master/csl-citation.json"} </w:instrText>
            </w:r>
            <w:r>
              <w:rPr>
                <w:rFonts w:ascii="Calibri Light" w:hAnsi="Calibri Light" w:cs="Calibri Light"/>
                <w:szCs w:val="24"/>
                <w:lang w:val="en-US" w:eastAsia="en-US"/>
              </w:rPr>
              <w:fldChar w:fldCharType="separate"/>
            </w:r>
            <w:r w:rsidR="00762035" w:rsidRPr="00762035">
              <w:rPr>
                <w:rFonts w:ascii="Calibri Light" w:hAnsi="Calibri Light" w:cs="Calibri Light"/>
              </w:rPr>
              <w:t>(Abhari, 2024)</w:t>
            </w:r>
            <w:r>
              <w:rPr>
                <w:rFonts w:ascii="Calibri Light" w:hAnsi="Calibri Light" w:cs="Calibri Light"/>
                <w:szCs w:val="24"/>
                <w:lang w:val="en-US" w:eastAsia="en-US"/>
              </w:rPr>
              <w:fldChar w:fldCharType="end"/>
            </w:r>
          </w:p>
        </w:tc>
        <w:tc>
          <w:tcPr>
            <w:tcW w:w="1199" w:type="dxa"/>
          </w:tcPr>
          <w:p w14:paraId="3E65AA52" w14:textId="41B37A89" w:rsidR="00D356E5" w:rsidRPr="006D614C" w:rsidRDefault="00D356E5" w:rsidP="00951279">
            <w:pPr>
              <w:spacing w:line="360" w:lineRule="auto"/>
              <w:rPr>
                <w:rFonts w:ascii="Calibri Light" w:hAnsi="Calibri Light" w:cs="Calibri Light"/>
                <w:szCs w:val="24"/>
                <w:lang w:val="en-US" w:eastAsia="en-US"/>
              </w:rPr>
            </w:pPr>
            <w:r w:rsidRPr="006D614C">
              <w:rPr>
                <w:rFonts w:ascii="Calibri Light" w:hAnsi="Calibri Light" w:cs="Calibri Light"/>
                <w:szCs w:val="24"/>
              </w:rPr>
              <w:t>3</w:t>
            </w:r>
          </w:p>
        </w:tc>
        <w:tc>
          <w:tcPr>
            <w:tcW w:w="1681" w:type="dxa"/>
          </w:tcPr>
          <w:p w14:paraId="5D43D0A6" w14:textId="7F38F68A" w:rsidR="00D356E5" w:rsidRPr="006D614C" w:rsidRDefault="00D356E5" w:rsidP="00951279">
            <w:pPr>
              <w:spacing w:line="360" w:lineRule="auto"/>
              <w:rPr>
                <w:rFonts w:ascii="Calibri Light" w:hAnsi="Calibri Light" w:cs="Calibri Light"/>
                <w:szCs w:val="24"/>
                <w:lang w:val="en-US" w:eastAsia="en-US"/>
              </w:rPr>
            </w:pPr>
            <w:r w:rsidRPr="006D614C">
              <w:rPr>
                <w:rFonts w:ascii="Calibri Light" w:hAnsi="Calibri Light" w:cs="Calibri Light"/>
                <w:szCs w:val="24"/>
              </w:rPr>
              <w:t>Experimental</w:t>
            </w:r>
            <w:r w:rsidR="00CE7A81" w:rsidRPr="006D614C">
              <w:rPr>
                <w:rFonts w:ascii="Calibri Light" w:hAnsi="Calibri Light" w:cs="Calibri Light"/>
                <w:szCs w:val="24"/>
              </w:rPr>
              <w:t xml:space="preserve"> - XGB</w:t>
            </w:r>
          </w:p>
        </w:tc>
        <w:tc>
          <w:tcPr>
            <w:tcW w:w="2430" w:type="dxa"/>
          </w:tcPr>
          <w:p w14:paraId="0DA84760" w14:textId="08597154" w:rsidR="00D356E5" w:rsidRPr="006D614C" w:rsidRDefault="00D356E5" w:rsidP="00951279">
            <w:pPr>
              <w:spacing w:line="360" w:lineRule="auto"/>
              <w:rPr>
                <w:rFonts w:ascii="Calibri Light" w:hAnsi="Calibri Light" w:cs="Calibri Light"/>
                <w:szCs w:val="24"/>
                <w:lang w:val="en-US" w:eastAsia="en-US"/>
              </w:rPr>
            </w:pPr>
            <w:r w:rsidRPr="006D614C">
              <w:rPr>
                <w:rFonts w:ascii="Calibri Light" w:hAnsi="Calibri Light" w:cs="Calibri Light"/>
                <w:szCs w:val="24"/>
              </w:rPr>
              <w:t>XGB used as preferred model for engine detection.</w:t>
            </w:r>
          </w:p>
        </w:tc>
        <w:tc>
          <w:tcPr>
            <w:tcW w:w="2430" w:type="dxa"/>
          </w:tcPr>
          <w:p w14:paraId="0BC6E3E7" w14:textId="6A5D6394" w:rsidR="00D356E5" w:rsidRPr="006D614C" w:rsidRDefault="00D356E5" w:rsidP="00951279">
            <w:pPr>
              <w:spacing w:line="360" w:lineRule="auto"/>
              <w:rPr>
                <w:rFonts w:ascii="Calibri Light" w:hAnsi="Calibri Light" w:cs="Calibri Light"/>
                <w:szCs w:val="24"/>
                <w:lang w:val="en-US" w:eastAsia="en-US"/>
              </w:rPr>
            </w:pPr>
            <w:r w:rsidRPr="006D614C">
              <w:rPr>
                <w:rFonts w:ascii="Calibri Light" w:hAnsi="Calibri Light" w:cs="Calibri Light"/>
                <w:szCs w:val="24"/>
              </w:rPr>
              <w:t xml:space="preserve">Increase accuracy using ML detection </w:t>
            </w:r>
            <w:r w:rsidRPr="006D614C">
              <w:rPr>
                <w:rFonts w:ascii="Calibri Light" w:hAnsi="Calibri Light" w:cs="Calibri Light"/>
                <w:szCs w:val="24"/>
              </w:rPr>
              <w:lastRenderedPageBreak/>
              <w:t>algorithm to fuse the different data sources.</w:t>
            </w:r>
          </w:p>
        </w:tc>
        <w:tc>
          <w:tcPr>
            <w:tcW w:w="2520" w:type="dxa"/>
          </w:tcPr>
          <w:p w14:paraId="6821C6F8" w14:textId="1BC20A39" w:rsidR="00D356E5" w:rsidRPr="006D614C" w:rsidRDefault="00D356E5" w:rsidP="00951279">
            <w:pPr>
              <w:spacing w:line="360" w:lineRule="auto"/>
              <w:rPr>
                <w:rFonts w:ascii="Calibri Light" w:hAnsi="Calibri Light" w:cs="Calibri Light"/>
                <w:szCs w:val="24"/>
                <w:lang w:val="en-US" w:eastAsia="en-US"/>
              </w:rPr>
            </w:pPr>
            <w:r w:rsidRPr="006D614C">
              <w:rPr>
                <w:rFonts w:ascii="Calibri Light" w:hAnsi="Calibri Light" w:cs="Calibri Light"/>
                <w:szCs w:val="24"/>
              </w:rPr>
              <w:lastRenderedPageBreak/>
              <w:t>Insufficient anomaly recognition for different data sources</w:t>
            </w:r>
          </w:p>
        </w:tc>
        <w:tc>
          <w:tcPr>
            <w:tcW w:w="2365" w:type="dxa"/>
          </w:tcPr>
          <w:p w14:paraId="72DAFED1" w14:textId="7E0EDDEE" w:rsidR="00D356E5" w:rsidRPr="006D614C" w:rsidRDefault="00D356E5" w:rsidP="00951279">
            <w:pPr>
              <w:spacing w:line="360" w:lineRule="auto"/>
              <w:rPr>
                <w:rFonts w:ascii="Calibri Light" w:hAnsi="Calibri Light" w:cs="Calibri Light"/>
                <w:szCs w:val="24"/>
                <w:lang w:val="en-US" w:eastAsia="en-US"/>
              </w:rPr>
            </w:pPr>
            <w:r w:rsidRPr="006D614C">
              <w:rPr>
                <w:rFonts w:ascii="Calibri Light" w:hAnsi="Calibri Light" w:cs="Calibri Light"/>
                <w:szCs w:val="24"/>
              </w:rPr>
              <w:t>Unified system for anomaly and intrusion detection.</w:t>
            </w:r>
          </w:p>
        </w:tc>
      </w:tr>
      <w:tr w:rsidR="006D614C" w:rsidRPr="006D614C" w14:paraId="7B82493A" w14:textId="77777777" w:rsidTr="00CE248E">
        <w:tc>
          <w:tcPr>
            <w:tcW w:w="1525" w:type="dxa"/>
          </w:tcPr>
          <w:p w14:paraId="20D2611F" w14:textId="50C785F8"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isgC7nY7","properties":{"formattedCitation":"(Cheng et al., 2022)","plainCitation":"(Cheng et al., 2022)","noteIndex":0},"citationItems":[{"id":"vi6JlvaU/0OrDgEOV","uris":["http://zotero.org/users/local/VP0RxsYe/items/7C9TJYYL"],"itemData":{"id":511,"type":"article-journal","abstract":"The widespread adoption of cyber-physical systems and other cutting-edge digital technology in manufacturing industry production facilities may motivate stakeholders to embrace the idea of Industry 4.0. Some industrial companies already have different sensors installed on their machines; however, without proper analysis, the data collected is not useful. This systematic review’s main goal is to synthesize the existing evidence on the application of predictive maintenance (PdM) with visual aids and to identify the key knowledge gaps in areas including utilities, power generation, industry, and energy consumption. After a thorough search and evaluation for relevancy, 37 documents were identified. Moreover, we identified the visual analytics of PdM, including anomaly detection, planning/scheduling, exploratory data analysis (EDA), and explainable artificial intelligence (XAI). The findings revealed that anomaly detection was a major domain in PdM-related works. We conclude that most of the literature lacks depth in terms of an overall framework that combines data-driven and knowledge-driven techniques of PdM in the manufacturing industry. Some works that utilized both techniques indicated promising results, but there is insufficient research on involving maintenance personnel’s feedback in the latter stage of PdM architecture. Thus, there are still pertinent issues that need to be investigated, and limitations that need to be overcome before PdM is deployed with minimal human involvement.","container-title":"Sensors","DOI":"10.3390/s22176321","ISSN":"1424-8220","issue":"17","language":"en","license":"http://creativecommons.org/licenses/by/3.0/","note":"number: 17\npublisher: Multidisciplinary Digital Publishing Institute","page":"6321","source":"www.mdpi.com","title":"Systematic Literature Review on Visual Analytics of Predictive Maintenance in the Manufacturing Industry","volume":"22","author":[{"family":"Cheng","given":"Xiang"},{"family":"Chaw","given":"Jun Kit"},{"family":"Goh","given":"Kam Meng"},{"family":"Ting","given":"Tin Tin"},{"family":"Sahrani","given":"Shafrida"},{"family":"Ahmad","given":"Mohammad Nazir"},{"family":"Abdul Kadir","given":"Rabiah"},{"family":"Ang","given":"Mei Choo"}],"issued":{"date-parts":[["2022",1]]}}}],"schema":"https://github.com/citation-style-language/schema/raw/master/csl-citation.json"} </w:instrText>
            </w:r>
            <w:r w:rsidRPr="006D614C">
              <w:rPr>
                <w:rFonts w:ascii="Calibri Light" w:hAnsi="Calibri Light" w:cs="Calibri Light"/>
                <w:szCs w:val="24"/>
              </w:rPr>
              <w:fldChar w:fldCharType="separate"/>
            </w:r>
            <w:r w:rsidR="00762035" w:rsidRPr="00762035">
              <w:rPr>
                <w:rFonts w:ascii="Calibri Light" w:hAnsi="Calibri Light" w:cs="Calibri Light"/>
              </w:rPr>
              <w:t>(Cheng et al., 2022)</w:t>
            </w:r>
            <w:r w:rsidRPr="006D614C">
              <w:rPr>
                <w:rFonts w:ascii="Calibri Light" w:hAnsi="Calibri Light" w:cs="Calibri Light"/>
                <w:szCs w:val="24"/>
              </w:rPr>
              <w:fldChar w:fldCharType="end"/>
            </w:r>
            <w:r w:rsidRPr="006D614C">
              <w:rPr>
                <w:rFonts w:ascii="Calibri Light" w:hAnsi="Calibri Light" w:cs="Calibri Light"/>
                <w:szCs w:val="24"/>
              </w:rPr>
              <w:t>.</w:t>
            </w:r>
          </w:p>
        </w:tc>
        <w:tc>
          <w:tcPr>
            <w:tcW w:w="1199" w:type="dxa"/>
          </w:tcPr>
          <w:p w14:paraId="41E4AA45" w14:textId="2B8E6626"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3</w:t>
            </w:r>
          </w:p>
        </w:tc>
        <w:tc>
          <w:tcPr>
            <w:tcW w:w="1681" w:type="dxa"/>
          </w:tcPr>
          <w:p w14:paraId="7C64E1E5" w14:textId="7F288FD0" w:rsidR="00D356E5" w:rsidRPr="006D614C" w:rsidRDefault="00813138" w:rsidP="00951279">
            <w:pPr>
              <w:spacing w:line="360" w:lineRule="auto"/>
              <w:rPr>
                <w:rFonts w:ascii="Calibri Light" w:hAnsi="Calibri Light" w:cs="Calibri Light"/>
                <w:szCs w:val="24"/>
              </w:rPr>
            </w:pPr>
            <w:r w:rsidRPr="006D614C">
              <w:rPr>
                <w:rFonts w:ascii="Calibri Light" w:hAnsi="Calibri Light" w:cs="Calibri Light"/>
                <w:szCs w:val="24"/>
              </w:rPr>
              <w:t>Review</w:t>
            </w:r>
          </w:p>
        </w:tc>
        <w:tc>
          <w:tcPr>
            <w:tcW w:w="2430" w:type="dxa"/>
          </w:tcPr>
          <w:p w14:paraId="453AFD4F" w14:textId="1BCBECB7"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Talks about the effect of predictive maintenance in the manufacturing field.</w:t>
            </w:r>
          </w:p>
        </w:tc>
        <w:tc>
          <w:tcPr>
            <w:tcW w:w="2430" w:type="dxa"/>
          </w:tcPr>
          <w:p w14:paraId="0314A7EE" w14:textId="7944F3B5"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 xml:space="preserve">Provides a specialized predictive maintenance approach used in manufacturing sectors </w:t>
            </w:r>
          </w:p>
        </w:tc>
        <w:tc>
          <w:tcPr>
            <w:tcW w:w="2520" w:type="dxa"/>
          </w:tcPr>
          <w:p w14:paraId="4A7AFBF9" w14:textId="65464EAD"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Insufficient studies conducted</w:t>
            </w:r>
          </w:p>
        </w:tc>
        <w:tc>
          <w:tcPr>
            <w:tcW w:w="2365" w:type="dxa"/>
          </w:tcPr>
          <w:p w14:paraId="6B21673C" w14:textId="554540A7"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Offers detailed insight into predictive maintenance in the manufacturing sector and talks about area of future works.</w:t>
            </w:r>
          </w:p>
        </w:tc>
      </w:tr>
      <w:tr w:rsidR="006D614C" w:rsidRPr="006D614C" w14:paraId="69DE9988" w14:textId="77777777" w:rsidTr="00CE248E">
        <w:tc>
          <w:tcPr>
            <w:tcW w:w="1525" w:type="dxa"/>
          </w:tcPr>
          <w:p w14:paraId="7373AA5E" w14:textId="41DF6771"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QiSzyI8b","properties":{"formattedCitation":"(Kaparthi and Bumblauskas, 2020)","plainCitation":"(Kaparthi and Bumblauskas, 2020)","noteIndex":0},"citationItems":[{"id":"vi6JlvaU/2446Tgnr","uris":["http://zotero.org/users/local/VP0RxsYe/items/CBCWBFIP"],"itemData":{"id":364,"type":"article-journal","abstract":"Purpose The after-sale service industry is estimated to contribute over 8 percent to the US GDP. For use in this considerably large service management industry, this article provides verification in the application of decision tree-based machine learning algorithms for optimal maintenance decision-making. The motivation for this research arose from discussions held with a large agricultural equipment manufacturing company interested in increasing the uptime of their expensive machinery and in helping their dealer network.Design/methodology/approach We propose a general strategy for the design of predictive maintenance systems using machine learning techniques. Then, we present a case study where multiple machine learning algorithms are applied to a particular example situation for an illustration of the proposed strategy and evaluation of its performance.Findings We found progressive improvements using such machine learning techniques in terms of accuracy in predictions of failure, demonstrating that the proposed strategy is successful.Research limitations/implications This approach is scalable to a wide variety of applications to aid in failure prediction. These approaches are generalizable to many systems irrespective of the underlying physics. Even though we focus on decision tree-based machine learning techniques in this study, the general design strategy proposed can be used with all other supervised learning techniques like neural networks, boosting algorithms, support vector machines, and statistical methods.Practical implications This approach is applicable to many different types of systems that require maintenance and repair decision-making. A case is provided for a cloud data storage provider. The methods described in the case can be used in any number of systems and industrial applications, making this a very scalable case for industry practitioners. This scalability is possible as the machine learning techniques learn the correspondence between machine conditions and outcome state irrespective of the underlying physics governing the systems.Social implications Sustainable systems and operations require allocating and utilizing resources efficiently and effectively. This approach can help asset managers decide how to sustainably allocate resources by increasing uptime and utilization for expensive equipment.Originality/value This is a novel application and case study for decision tree-based machine learning that will aid researchers in developing tools and techniques in this area as well as those working in the artificial intelligence and service management space.","container-title":"International Journal of Quality &amp; Reliability Management","DOI":"10.1108/IJQRM-04-2019-0131","ISSN":"0265-671X","issue":"4","note":"publisher: Emerald Publishing Limited","page":"659-686","source":"Emerald Insight","title":"Designing predictive maintenance systems using decision tree-based machine learning techniques","volume":"37","author":[{"family":"Kaparthi","given":"Shashidhar"},{"family":"Bumblauskas","given":"Daniel"}],"issued":{"date-parts":[["2020",1,1]]}}}],"schema":"https://github.com/citation-style-language/schema/raw/master/csl-citation.json"} </w:instrText>
            </w:r>
            <w:r w:rsidRPr="006D614C">
              <w:rPr>
                <w:rFonts w:ascii="Calibri Light" w:hAnsi="Calibri Light" w:cs="Calibri Light"/>
                <w:szCs w:val="24"/>
              </w:rPr>
              <w:fldChar w:fldCharType="separate"/>
            </w:r>
            <w:r w:rsidR="00762035" w:rsidRPr="00762035">
              <w:rPr>
                <w:rFonts w:ascii="Calibri Light" w:hAnsi="Calibri Light" w:cs="Calibri Light"/>
              </w:rPr>
              <w:t>(Kaparthi and Bumblauskas, 2020)</w:t>
            </w:r>
            <w:r w:rsidRPr="006D614C">
              <w:rPr>
                <w:rFonts w:ascii="Calibri Light" w:hAnsi="Calibri Light" w:cs="Calibri Light"/>
                <w:szCs w:val="24"/>
              </w:rPr>
              <w:fldChar w:fldCharType="end"/>
            </w:r>
          </w:p>
        </w:tc>
        <w:tc>
          <w:tcPr>
            <w:tcW w:w="1199" w:type="dxa"/>
          </w:tcPr>
          <w:p w14:paraId="375BDEF2" w14:textId="6A9C8E94"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4</w:t>
            </w:r>
          </w:p>
        </w:tc>
        <w:tc>
          <w:tcPr>
            <w:tcW w:w="1681" w:type="dxa"/>
          </w:tcPr>
          <w:p w14:paraId="5A84BB0F" w14:textId="0B7F7959" w:rsidR="00D356E5" w:rsidRPr="006D614C" w:rsidRDefault="00813138" w:rsidP="00951279">
            <w:pPr>
              <w:spacing w:line="360" w:lineRule="auto"/>
              <w:rPr>
                <w:rFonts w:ascii="Calibri Light" w:hAnsi="Calibri Light" w:cs="Calibri Light"/>
                <w:szCs w:val="24"/>
              </w:rPr>
            </w:pPr>
            <w:r w:rsidRPr="006D614C">
              <w:rPr>
                <w:rFonts w:ascii="Calibri Light" w:hAnsi="Calibri Light" w:cs="Calibri Light"/>
                <w:szCs w:val="24"/>
              </w:rPr>
              <w:t>Review</w:t>
            </w:r>
          </w:p>
        </w:tc>
        <w:tc>
          <w:tcPr>
            <w:tcW w:w="2430" w:type="dxa"/>
          </w:tcPr>
          <w:p w14:paraId="310923CA" w14:textId="1316AC5E"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The use of predictive maintenance in optimum maintenance decision making in the service management industry</w:t>
            </w:r>
          </w:p>
        </w:tc>
        <w:tc>
          <w:tcPr>
            <w:tcW w:w="2430" w:type="dxa"/>
          </w:tcPr>
          <w:p w14:paraId="46AEC118" w14:textId="67DF5B80"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Insight into using predictive maintenance for an agricultural company interested in reducing their downtime.</w:t>
            </w:r>
          </w:p>
        </w:tc>
        <w:tc>
          <w:tcPr>
            <w:tcW w:w="2520" w:type="dxa"/>
          </w:tcPr>
          <w:p w14:paraId="39327ED9" w14:textId="7EC63708" w:rsidR="00D356E5" w:rsidRPr="006D614C" w:rsidRDefault="00D356E5" w:rsidP="00951279">
            <w:pPr>
              <w:spacing w:line="360" w:lineRule="auto"/>
              <w:rPr>
                <w:rFonts w:ascii="Calibri Light" w:hAnsi="Calibri Light" w:cs="Calibri Light"/>
                <w:szCs w:val="24"/>
              </w:rPr>
            </w:pPr>
            <w:r w:rsidRPr="006D614C">
              <w:rPr>
                <w:rFonts w:ascii="Calibri Light" w:hAnsi="Calibri Light" w:cs="Calibri Light"/>
                <w:szCs w:val="24"/>
              </w:rPr>
              <w:t>Limited discussion on practical implementation considerations or scalability issues.</w:t>
            </w:r>
          </w:p>
        </w:tc>
        <w:tc>
          <w:tcPr>
            <w:tcW w:w="2365" w:type="dxa"/>
          </w:tcPr>
          <w:p w14:paraId="61392F76" w14:textId="153A1F93" w:rsidR="00D356E5" w:rsidRPr="006D614C" w:rsidRDefault="00D356E5" w:rsidP="00951279">
            <w:pPr>
              <w:keepNext/>
              <w:spacing w:line="360" w:lineRule="auto"/>
              <w:rPr>
                <w:rFonts w:ascii="Calibri Light" w:hAnsi="Calibri Light" w:cs="Calibri Light"/>
                <w:szCs w:val="24"/>
              </w:rPr>
            </w:pPr>
            <w:r w:rsidRPr="006D614C">
              <w:rPr>
                <w:rFonts w:ascii="Calibri Light" w:hAnsi="Calibri Light" w:cs="Calibri Light"/>
                <w:szCs w:val="24"/>
              </w:rPr>
              <w:t>Improvement on the proposed strategies used in predicting equipment failures and therefore minimizing downtimes.</w:t>
            </w:r>
          </w:p>
        </w:tc>
      </w:tr>
    </w:tbl>
    <w:p w14:paraId="49AF0D71" w14:textId="0F591E73" w:rsidR="000F5688" w:rsidRPr="001A6BFB" w:rsidRDefault="00365D7D" w:rsidP="00951279">
      <w:pPr>
        <w:spacing w:line="360" w:lineRule="auto"/>
        <w:rPr>
          <w:rFonts w:asciiTheme="majorHAnsi" w:hAnsiTheme="majorHAnsi" w:cstheme="majorHAnsi"/>
          <w:lang w:val="en-US" w:eastAsia="en-US"/>
        </w:rPr>
        <w:sectPr w:rsidR="000F5688" w:rsidRPr="001A6BFB" w:rsidSect="000F5688">
          <w:pgSz w:w="15840" w:h="12240" w:orient="landscape"/>
          <w:pgMar w:top="1380" w:right="680" w:bottom="1000" w:left="1000" w:header="0" w:footer="802" w:gutter="0"/>
          <w:cols w:space="720"/>
        </w:sectPr>
      </w:pPr>
      <w:r w:rsidRPr="00365D7D">
        <w:rPr>
          <w:rFonts w:asciiTheme="majorHAnsi" w:hAnsiTheme="majorHAnsi" w:cstheme="majorHAnsi"/>
          <w:lang w:val="en-US" w:eastAsia="en-US"/>
        </w:rPr>
        <w:t xml:space="preserve"> </w:t>
      </w:r>
      <w:bookmarkStart w:id="26" w:name="_bookmark17"/>
      <w:bookmarkEnd w:id="26"/>
    </w:p>
    <w:p w14:paraId="7274F858" w14:textId="265ECBDE" w:rsidR="00F64628" w:rsidRPr="00F64628" w:rsidRDefault="0040149E" w:rsidP="00951279">
      <w:pPr>
        <w:pStyle w:val="Heading2"/>
      </w:pPr>
      <w:bookmarkStart w:id="27" w:name="_Toc176813637"/>
      <w:bookmarkEnd w:id="23"/>
      <w:r>
        <w:lastRenderedPageBreak/>
        <w:t xml:space="preserve">2.3 </w:t>
      </w:r>
      <w:r w:rsidR="00F64628" w:rsidRPr="00F64628">
        <w:t>Key Debates and Controversies</w:t>
      </w:r>
      <w:bookmarkEnd w:id="27"/>
    </w:p>
    <w:p w14:paraId="30F99A04" w14:textId="29E85449" w:rsidR="00F64628" w:rsidRPr="002D46FA" w:rsidRDefault="00F64628" w:rsidP="00951279">
      <w:pPr>
        <w:spacing w:line="360" w:lineRule="auto"/>
        <w:rPr>
          <w:rFonts w:ascii="Calibri Light" w:hAnsi="Calibri Light" w:cs="Calibri Light"/>
          <w:szCs w:val="24"/>
        </w:rPr>
      </w:pPr>
      <w:r w:rsidRPr="002D46FA">
        <w:rPr>
          <w:rFonts w:ascii="Calibri Light" w:hAnsi="Calibri Light" w:cs="Calibri Light"/>
          <w:szCs w:val="24"/>
        </w:rPr>
        <w:t xml:space="preserve">There may be conversations regarding the ethical implications </w:t>
      </w:r>
      <w:r w:rsidR="008618F5">
        <w:rPr>
          <w:rFonts w:ascii="Calibri Light" w:hAnsi="Calibri Light" w:cs="Calibri Light"/>
          <w:szCs w:val="24"/>
        </w:rPr>
        <w:t>surrounding the</w:t>
      </w:r>
      <w:r w:rsidRPr="002D46FA">
        <w:rPr>
          <w:rFonts w:ascii="Calibri Light" w:hAnsi="Calibri Light" w:cs="Calibri Light"/>
          <w:szCs w:val="24"/>
        </w:rPr>
        <w:t xml:space="preserve"> extensive </w:t>
      </w:r>
      <w:r w:rsidR="008618F5">
        <w:rPr>
          <w:rFonts w:ascii="Calibri Light" w:hAnsi="Calibri Light" w:cs="Calibri Light"/>
          <w:szCs w:val="24"/>
        </w:rPr>
        <w:t xml:space="preserve">use </w:t>
      </w:r>
      <w:r w:rsidRPr="002D46FA">
        <w:rPr>
          <w:rFonts w:ascii="Calibri Light" w:hAnsi="Calibri Light" w:cs="Calibri Light"/>
          <w:szCs w:val="24"/>
        </w:rPr>
        <w:t>data decision making and safeguards put in place against them.</w:t>
      </w:r>
    </w:p>
    <w:p w14:paraId="73C95A00" w14:textId="3E940D7F" w:rsidR="00F64628" w:rsidRDefault="00F64628" w:rsidP="00951279">
      <w:pPr>
        <w:spacing w:line="360" w:lineRule="auto"/>
        <w:rPr>
          <w:rFonts w:ascii="Calibri Light" w:hAnsi="Calibri Light" w:cs="Calibri Light"/>
          <w:szCs w:val="24"/>
        </w:rPr>
      </w:pPr>
      <w:r w:rsidRPr="002D46FA">
        <w:rPr>
          <w:rFonts w:ascii="Calibri Light" w:hAnsi="Calibri Light" w:cs="Calibri Light"/>
          <w:szCs w:val="24"/>
        </w:rPr>
        <w:t>It can also be argued that there is an excessive reliance on predictive models which can lead to neglections of other equipment related management activities. While this is possible, the solution being developed is to be used in conjunction with human expertise. It is of benefit to have a model that helps predict failures in equipment which workers in adequately doing their jobs.</w:t>
      </w:r>
    </w:p>
    <w:p w14:paraId="26D1D243" w14:textId="77777777" w:rsidR="002D46FA" w:rsidRPr="002D46FA" w:rsidRDefault="002D46FA" w:rsidP="00951279">
      <w:pPr>
        <w:spacing w:line="360" w:lineRule="auto"/>
        <w:rPr>
          <w:rFonts w:ascii="Calibri Light" w:hAnsi="Calibri Light" w:cs="Calibri Light"/>
          <w:szCs w:val="24"/>
        </w:rPr>
      </w:pPr>
    </w:p>
    <w:p w14:paraId="057FB385" w14:textId="77777777" w:rsidR="00BD0CDB" w:rsidRDefault="00BD0CDB" w:rsidP="00951279">
      <w:pPr>
        <w:pStyle w:val="GenBody"/>
        <w:rPr>
          <w:rFonts w:ascii="Calibri" w:eastAsiaTheme="majorEastAsia" w:hAnsi="Calibri" w:cstheme="majorBidi"/>
          <w:b/>
          <w:color w:val="000000" w:themeColor="text1"/>
          <w:sz w:val="40"/>
        </w:rPr>
      </w:pPr>
      <w:r>
        <w:br w:type="page"/>
      </w:r>
    </w:p>
    <w:p w14:paraId="6076CAA5" w14:textId="00D46989" w:rsidR="00985430" w:rsidRPr="00985430" w:rsidRDefault="00F64628" w:rsidP="00951279">
      <w:pPr>
        <w:pStyle w:val="Heading2"/>
      </w:pPr>
      <w:bookmarkStart w:id="28" w:name="_Toc176813638"/>
      <w:r>
        <w:lastRenderedPageBreak/>
        <w:t>2.</w:t>
      </w:r>
      <w:r w:rsidR="0040149E">
        <w:t>4</w:t>
      </w:r>
      <w:r>
        <w:t xml:space="preserve"> </w:t>
      </w:r>
      <w:r w:rsidR="001B0FF0">
        <w:t xml:space="preserve">Summary and </w:t>
      </w:r>
      <w:r w:rsidRPr="00E37919">
        <w:t>Gaps in Existing Knowledge</w:t>
      </w:r>
      <w:bookmarkEnd w:id="28"/>
    </w:p>
    <w:p w14:paraId="331ADF0B" w14:textId="141E8F92" w:rsidR="00985430" w:rsidRPr="009969EE" w:rsidRDefault="00985430" w:rsidP="00951279">
      <w:pPr>
        <w:spacing w:line="360" w:lineRule="auto"/>
        <w:rPr>
          <w:rFonts w:ascii="Calibri Light" w:hAnsi="Calibri Light" w:cs="Calibri Light"/>
          <w:szCs w:val="24"/>
        </w:rPr>
      </w:pPr>
      <w:r w:rsidRPr="009969EE">
        <w:rPr>
          <w:rFonts w:ascii="Calibri Light" w:hAnsi="Calibri Light" w:cs="Calibri Light"/>
          <w:szCs w:val="24"/>
        </w:rPr>
        <w:t xml:space="preserve">The current body of literature in predictive maintenance highlights several gaps that necessitate further exploration. One significant area of improvement is the integration of additional sensor data, environmental data, and </w:t>
      </w:r>
      <w:r w:rsidR="002D46FA">
        <w:rPr>
          <w:rFonts w:ascii="Calibri Light" w:hAnsi="Calibri Light" w:cs="Calibri Light"/>
          <w:szCs w:val="24"/>
        </w:rPr>
        <w:t xml:space="preserve">human error </w:t>
      </w:r>
      <w:r w:rsidRPr="009969EE">
        <w:rPr>
          <w:rFonts w:ascii="Calibri Light" w:hAnsi="Calibri Light" w:cs="Calibri Light"/>
          <w:szCs w:val="24"/>
        </w:rPr>
        <w:t>metrics into predictive maintenance models. These factors are crucial for accounting for the various conditions that might influence equipment failures, thus enhancing the accuracy and reliability of predictions. Presently, many models do not sufficiently incorporate these variables, which can lead to incomplete assessments and suboptimal maintenance strategies.</w:t>
      </w:r>
    </w:p>
    <w:p w14:paraId="6CC80BC4" w14:textId="4E5A1EB5" w:rsidR="00985430" w:rsidRPr="009969EE" w:rsidRDefault="00985430" w:rsidP="00951279">
      <w:pPr>
        <w:spacing w:line="360" w:lineRule="auto"/>
        <w:rPr>
          <w:rFonts w:ascii="Calibri Light" w:hAnsi="Calibri Light" w:cs="Calibri Light"/>
          <w:szCs w:val="24"/>
        </w:rPr>
      </w:pPr>
      <w:r w:rsidRPr="009969EE">
        <w:rPr>
          <w:rFonts w:ascii="Calibri Light" w:hAnsi="Calibri Light" w:cs="Calibri Light"/>
          <w:szCs w:val="24"/>
        </w:rPr>
        <w:t>Including a broader range of data sources would allow for a more nuanced understanding of the factors contributing to equipment failures. For instance, environmental conditions such as humidity, dust levels, and temperature fluctuations can have substantial impacts on equipment longevity and performance. By integrating these elements into predictive models, it is possible to develop a more holistic view of the operational environment and its effects on equipment. This comprehensive approach can lead to more accurate predictions and timely interventions, ultimately reducing downtime and maintenance costs.</w:t>
      </w:r>
    </w:p>
    <w:p w14:paraId="1149336D" w14:textId="129CC3C8" w:rsidR="00985430" w:rsidRPr="009969EE" w:rsidRDefault="00985430" w:rsidP="00951279">
      <w:pPr>
        <w:spacing w:line="360" w:lineRule="auto"/>
        <w:rPr>
          <w:rFonts w:ascii="Calibri Light" w:hAnsi="Calibri Light" w:cs="Calibri Light"/>
          <w:szCs w:val="24"/>
        </w:rPr>
      </w:pPr>
      <w:r w:rsidRPr="009969EE">
        <w:rPr>
          <w:rFonts w:ascii="Calibri Light" w:hAnsi="Calibri Light" w:cs="Calibri Light"/>
          <w:szCs w:val="24"/>
        </w:rPr>
        <w:t>Moreover, the existing literature often overlooks the potential application of advanced predictive maintenance models across different sectors and use cases. The versatility of these models can be significantly enhanced by testing and validating them in diverse industrial contexts. Different sectors may present unique operational challenges and failure pattern</w:t>
      </w:r>
      <w:r w:rsidR="002A2A69">
        <w:rPr>
          <w:rFonts w:ascii="Calibri Light" w:hAnsi="Calibri Light" w:cs="Calibri Light"/>
          <w:szCs w:val="24"/>
        </w:rPr>
        <w:t xml:space="preserve"> </w:t>
      </w:r>
      <w:r w:rsidR="000D2E20">
        <w:rPr>
          <w:rFonts w:ascii="Calibri Light" w:hAnsi="Calibri Light" w:cs="Calibri Light"/>
          <w:szCs w:val="24"/>
        </w:rPr>
        <w:t>giving</w:t>
      </w:r>
      <w:r w:rsidRPr="009969EE">
        <w:rPr>
          <w:rFonts w:ascii="Calibri Light" w:hAnsi="Calibri Light" w:cs="Calibri Light"/>
          <w:szCs w:val="24"/>
        </w:rPr>
        <w:t xml:space="preserve"> insights into the generalizability and robustness of predictive models. For example, predictive maintenance techniques proven effective in the manufacturing sector might also offer benefits in healthcare, transportation, or energy industries.</w:t>
      </w:r>
    </w:p>
    <w:p w14:paraId="6F230E49" w14:textId="659A84A8" w:rsidR="00985430" w:rsidRPr="009969EE" w:rsidRDefault="00985430" w:rsidP="00951279">
      <w:pPr>
        <w:spacing w:line="360" w:lineRule="auto"/>
        <w:rPr>
          <w:rFonts w:ascii="Calibri Light" w:hAnsi="Calibri Light" w:cs="Calibri Light"/>
          <w:szCs w:val="24"/>
        </w:rPr>
      </w:pPr>
      <w:r w:rsidRPr="009969EE">
        <w:rPr>
          <w:rFonts w:ascii="Calibri Light" w:hAnsi="Calibri Light" w:cs="Calibri Light"/>
          <w:szCs w:val="24"/>
        </w:rPr>
        <w:t xml:space="preserve">Future research should prioritize these areas to develop more comprehensive and versatile predictive maintenance solutions. By integrating a wider range of data and exploring applications in different contexts, researchers can </w:t>
      </w:r>
      <w:r w:rsidR="000D2E20">
        <w:rPr>
          <w:rFonts w:ascii="Calibri Light" w:hAnsi="Calibri Light" w:cs="Calibri Light"/>
          <w:szCs w:val="24"/>
        </w:rPr>
        <w:t>pitch in</w:t>
      </w:r>
      <w:r w:rsidRPr="009969EE">
        <w:rPr>
          <w:rFonts w:ascii="Calibri Light" w:hAnsi="Calibri Light" w:cs="Calibri Light"/>
          <w:szCs w:val="24"/>
        </w:rPr>
        <w:t xml:space="preserve"> to the development of more </w:t>
      </w:r>
      <w:r w:rsidR="000D2E20">
        <w:rPr>
          <w:rFonts w:ascii="Calibri Light" w:hAnsi="Calibri Light" w:cs="Calibri Light"/>
          <w:szCs w:val="24"/>
        </w:rPr>
        <w:t>fruitful</w:t>
      </w:r>
      <w:r w:rsidRPr="009969EE">
        <w:rPr>
          <w:rFonts w:ascii="Calibri Light" w:hAnsi="Calibri Light" w:cs="Calibri Light"/>
          <w:szCs w:val="24"/>
        </w:rPr>
        <w:t xml:space="preserve"> and universally applicable maintenance methodologies. This expansion not only enhances the precision of failure predictions but also ensures that the developed models are robust enough to be deployed across various industries with different operational dynamics.</w:t>
      </w:r>
    </w:p>
    <w:p w14:paraId="75BA89DE" w14:textId="4433404F" w:rsidR="00BD0CDB" w:rsidRPr="000F5688" w:rsidRDefault="00985430" w:rsidP="00951279">
      <w:pPr>
        <w:spacing w:line="360" w:lineRule="auto"/>
        <w:rPr>
          <w:rFonts w:ascii="Calibri Light" w:hAnsi="Calibri Light" w:cs="Calibri Light"/>
          <w:szCs w:val="24"/>
        </w:rPr>
      </w:pPr>
      <w:r w:rsidRPr="009969EE">
        <w:rPr>
          <w:rFonts w:ascii="Calibri Light" w:hAnsi="Calibri Light" w:cs="Calibri Light"/>
          <w:szCs w:val="24"/>
        </w:rPr>
        <w:t xml:space="preserve">In summary, addressing these gaps in existing knowledge is crucial for advancing the field of predictive maintenance. Incorporating more sensor data, environmental variables, and temperature metrics, along with exploring applications in diverse sectors, can significantly improve the accuracy and applicability of </w:t>
      </w:r>
      <w:r w:rsidRPr="009969EE">
        <w:rPr>
          <w:rFonts w:ascii="Calibri Light" w:hAnsi="Calibri Light" w:cs="Calibri Light"/>
          <w:szCs w:val="24"/>
        </w:rPr>
        <w:lastRenderedPageBreak/>
        <w:t>predictive maintenance models. Such advancements will ultimately lead to more efficient maintenance practices, reduced downtime, and optimized operational performance across a range of industries.</w:t>
      </w:r>
      <w:r w:rsidR="00BD0CDB">
        <w:br w:type="page"/>
      </w:r>
    </w:p>
    <w:p w14:paraId="1ACFEF3C" w14:textId="77D3DEA0" w:rsidR="00934635" w:rsidRPr="002D27CE" w:rsidRDefault="005142C0" w:rsidP="00951279">
      <w:pPr>
        <w:pStyle w:val="Heading1"/>
      </w:pPr>
      <w:bookmarkStart w:id="29" w:name="_Toc176813639"/>
      <w:r w:rsidRPr="002D27CE">
        <w:lastRenderedPageBreak/>
        <w:t>3</w:t>
      </w:r>
      <w:r w:rsidR="00FF1561" w:rsidRPr="002D27CE">
        <w:t xml:space="preserve">.0 </w:t>
      </w:r>
      <w:r w:rsidR="004C0974" w:rsidRPr="002D27CE">
        <w:t>RESEARCH</w:t>
      </w:r>
      <w:r w:rsidRPr="002D27CE">
        <w:t xml:space="preserve"> METHOD</w:t>
      </w:r>
      <w:r w:rsidR="00DC3224" w:rsidRPr="002D27CE">
        <w:t>S AND TECHNIQUES</w:t>
      </w:r>
      <w:bookmarkEnd w:id="29"/>
    </w:p>
    <w:p w14:paraId="029B06AB" w14:textId="2070C8CE" w:rsidR="00934635" w:rsidRPr="00934635" w:rsidRDefault="00934635" w:rsidP="00951279">
      <w:pPr>
        <w:pStyle w:val="Heading2"/>
      </w:pPr>
      <w:bookmarkStart w:id="30" w:name="_Toc176813640"/>
      <w:r>
        <w:t>3.1 Research Design</w:t>
      </w:r>
      <w:bookmarkEnd w:id="30"/>
    </w:p>
    <w:p w14:paraId="689C6820" w14:textId="088B0A0E" w:rsidR="007618B4" w:rsidRDefault="007618B4" w:rsidP="00951279">
      <w:pPr>
        <w:spacing w:line="360" w:lineRule="auto"/>
        <w:rPr>
          <w:rFonts w:ascii="Calibri Light" w:hAnsi="Calibri Light" w:cs="Calibri Light"/>
          <w:szCs w:val="24"/>
        </w:rPr>
      </w:pPr>
      <w:r>
        <w:rPr>
          <w:rFonts w:asciiTheme="majorHAnsi" w:hAnsiTheme="majorHAnsi" w:cstheme="majorHAnsi"/>
          <w:szCs w:val="24"/>
        </w:rPr>
        <w:t xml:space="preserve">Research design is the strategy or framework adopted by a researcher while conducting a study. It refers to the various techniques, models, and techniques that will be used during a research process to provide answers to the questions. A good research design covers the hypothesis and research questions, process through which data is gathered, the experiments to be done, models and techniques to be used, and method of evaluating and interpreting the proffered results. </w:t>
      </w:r>
      <w:r w:rsidRPr="005A3119">
        <w:rPr>
          <w:rFonts w:ascii="Calibri Light" w:hAnsi="Calibri Light" w:cs="Calibri Light"/>
          <w:szCs w:val="24"/>
        </w:rPr>
        <w:t xml:space="preserve">It is a blueprint of steps carried out which involves the amalgamation of various steps adopted to reach a resulting and beneficial conclusion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I670ZJvm","properties":{"formattedCitation":"(Marczyk et al., 2005)","plainCitation":"(Marczyk et al., 2005)","noteIndex":0},"citationItems":[{"id":"vi6JlvaU/0fCjTwJP","uris":["http://zotero.org/users/local/VP0RxsYe/items/KYKCKQZA"],"itemData":{"id":593,"type":"book","call-number":"BF76.5 .M317 2005","collection-title":"Essentials of behavioral science series","event-place":"Hoboken, N.J","ISBN":"978-0-471-47053-3","number-of-pages":"290","publisher":"John Wiley &amp; Sons","publisher-place":"Hoboken, N.J","source":"Library of Congress ISBN","title":"Essentials of research design and methodology","author":[{"family":"Marczyk","given":"Geoffrey R."},{"family":"DeMatteo","given":"David"},{"family":"Festinger","given":"David"}],"issued":{"date-parts":[["2005"]]}}}],"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Marczyk et al., 2005)</w:t>
      </w:r>
      <w:r w:rsidRPr="005A3119">
        <w:rPr>
          <w:rFonts w:ascii="Calibri Light" w:hAnsi="Calibri Light" w:cs="Calibri Light"/>
          <w:szCs w:val="24"/>
        </w:rPr>
        <w:fldChar w:fldCharType="end"/>
      </w:r>
      <w:r w:rsidRPr="005A3119">
        <w:rPr>
          <w:rFonts w:ascii="Calibri Light" w:hAnsi="Calibri Light" w:cs="Calibri Light"/>
          <w:szCs w:val="24"/>
        </w:rPr>
        <w:t xml:space="preserve">,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spxvF0ao","properties":{"formattedCitation":"(Ogu et al., 2016)","plainCitation":"(Ogu et al., 2016)","noteIndex":0},"citationItems":[{"id":"vi6JlvaU/rtmtgESk","uris":["http://zotero.org/users/local/VP0RxsYe/items/A25H8TSF"],"itemData":{"id":594,"type":"article-journal","container-title":"International Journal of Advanced Research in Computer Science","journalAbbreviation":"International Journal of Advanced Research in Computer Science","page":"79-92","source":"ResearchGate","title":"Beginning Research: A First-Principle Guide for Even the Computer Science Researcher","title-short":"Beginning Research","volume":"7","author":[{"family":"Ogu","given":"Emmanuel"},{"family":"J.","given":"Omotosho"},{"family":"O.","given":"Awodele"}],"issued":{"date-parts":[["2016",4,28]]}}}],"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Ogu et al., 2016)</w:t>
      </w:r>
      <w:r w:rsidRPr="005A3119">
        <w:rPr>
          <w:rFonts w:ascii="Calibri Light" w:hAnsi="Calibri Light" w:cs="Calibri Light"/>
          <w:szCs w:val="24"/>
        </w:rPr>
        <w:fldChar w:fldCharType="end"/>
      </w:r>
      <w:r w:rsidRPr="005A3119">
        <w:rPr>
          <w:rFonts w:ascii="Calibri Light" w:hAnsi="Calibri Light" w:cs="Calibri Light"/>
          <w:szCs w:val="24"/>
        </w:rPr>
        <w:t xml:space="preserve">,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MMJDE5ic","properties":{"formattedCitation":"(Khanday and Khanam, 2023)","plainCitation":"(Khanday and Khanam, 2023)","noteIndex":0},"citationItems":[{"id":"vi6JlvaU/MxWOG5zw","uris":["http://zotero.org/users/local/VP0RxsYe/items/ZVDXZE43"],"itemData":{"id":599,"type":"article-journal","abstract":"INTRODUCTION A research is valid when a conclusion is accurate or true and research design is the conceptual blueprint within which research is conducted. A scholar for his research prepares an action plan, which constitutes the outline of the collection, measurement, and analysis of data. Research design is not associated with any particular technique of data collection or any particular type of data. When designing research it is necessary that we recognize the type of evidence required to answer the research question in a reasonable way.[ 1 ] WHAT IS A RESEARCH DESIGN? Say that you have already decided what you want to study. The next question you should ask yourself is how are you going to conduct your study. What are the does and don'ts in the process of undertaking the research?The answer\nto this question comprises the core of a research design. A research design is a procedural plan that is adopted by a researcher to answer questions in a valid way. It is very objective and accurate. Normally, a research design will determine the type of analysis you should carry out to get the desired results. To what extent your design is good or bad will depend on whether you are able to get the answers to your research questions. If your design is poor, the results of the research also will not be promising.[ 2 ] Research design is defined as a framework of methods and techniques chosen by a researcher to combine various components of research in a reasonably logical manner so that the research problem is efficiently handled. It provides insights about \"how\" to conduct research using a particular methodology. Every researcher has a list of research questions that need to be assessed-this can be done with research design. The sketch of how research should be conducted can be prepared using research design.[ 3 ] Research design is a logical and systematic plan prepared for directing a research study. It specifies the objectives of the study, the methodology, and the techniques to be adopted for achieving the objectives. It constitutes the blueprint for the collection, measurement, and analysis of data. It is the plan, structure, and strategy of investigation conceived so as to","page":"376","source":"ResearchGate","title":"THE RESEARCH DESIGN","volume":"06","author":[{"family":"Khanday","given":"Sumbl"},{"family":"Khanam","given":"Deeba"}],"issued":{"date-parts":[["2023",2,4]]}}}],"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Khanday and Khanam, 2023)</w:t>
      </w:r>
      <w:r w:rsidRPr="005A3119">
        <w:rPr>
          <w:rFonts w:ascii="Calibri Light" w:hAnsi="Calibri Light" w:cs="Calibri Light"/>
          <w:szCs w:val="24"/>
        </w:rPr>
        <w:fldChar w:fldCharType="end"/>
      </w:r>
      <w:r w:rsidRPr="005A3119">
        <w:rPr>
          <w:rFonts w:ascii="Calibri Light" w:hAnsi="Calibri Light" w:cs="Calibri Light"/>
          <w:szCs w:val="24"/>
        </w:rPr>
        <w:t>.</w:t>
      </w:r>
    </w:p>
    <w:p w14:paraId="0991C5EF" w14:textId="35B593CD" w:rsidR="00DD2748" w:rsidRDefault="007618B4" w:rsidP="00951279">
      <w:pPr>
        <w:spacing w:line="360" w:lineRule="auto"/>
        <w:rPr>
          <w:rFonts w:ascii="Calibri Light" w:hAnsi="Calibri Light" w:cs="Calibri Light"/>
          <w:szCs w:val="24"/>
        </w:rPr>
      </w:pPr>
      <w:r>
        <w:rPr>
          <w:rFonts w:ascii="Calibri Light" w:hAnsi="Calibri Light" w:cs="Calibri Light"/>
          <w:szCs w:val="24"/>
        </w:rPr>
        <w:t>The research design process adopted in this section of the report is the mixed research design approach. The mixed research design approach combines both the qualitative analysis and quantitative exploration</w:t>
      </w:r>
      <w:r w:rsidRPr="005A3119">
        <w:rPr>
          <w:rFonts w:ascii="Calibri Light" w:hAnsi="Calibri Light" w:cs="Calibri Light"/>
          <w:szCs w:val="24"/>
        </w:rPr>
        <w:t xml:space="preserve">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cvjfAlhu","properties":{"formattedCitation":"(Daniel, 2016)","plainCitation":"(Daniel, 2016)","noteIndex":0},"citationItems":[{"id":"vi6JlvaU/0n8uFDdP","uris":["http://zotero.org/users/local/VP0RxsYe/items/M8JXSAIQ"],"itemData":{"id":500,"type":"article-journal","abstract":"Research in science education is to discover the truth which involves the combination of reasoning and experiences. In order to find out appropriate teaching methods that are necessary for teaching science students problem-solving skills, different research approaches are used by educational researchers based on the data collection and analysis used at a given time. Though qualitative and quantitative research methods lies on separate continuum, they all aimed at identifying educational problems using different approach. This study critically examined the usefulness of both qualitative and quantitative approaches in researching problem-solving ability in science education curriculum. In doing this, six articles relating to problem-solving were examined to show the usefulness of both qualitative and quantitative research approaches to educational research. Advantages, disadvantages, strengths and weaknesses of both methods were discussed. Ethical consideration in relation to research in problem-solving instructions were discussed as well as suggestion for future research.","container-title":"Journal of Education and Practice","language":"en","source":"Zotero","title":"The Usefulness of Qualitative and Quantitative Approaches and Methods in Researching Problem-Solving Ability in Science Education Curriculum","author":[{"family":"Daniel","given":"Eyisi"}],"issued":{"date-parts":[["2016"]]}}}],"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Daniel, 2016)</w:t>
      </w:r>
      <w:r w:rsidRPr="005A3119">
        <w:rPr>
          <w:rFonts w:ascii="Calibri Light" w:hAnsi="Calibri Light" w:cs="Calibri Light"/>
          <w:szCs w:val="24"/>
        </w:rPr>
        <w:fldChar w:fldCharType="end"/>
      </w:r>
      <w:r w:rsidRPr="005A3119">
        <w:rPr>
          <w:rFonts w:ascii="Calibri Light" w:hAnsi="Calibri Light" w:cs="Calibri Light"/>
          <w:szCs w:val="24"/>
        </w:rPr>
        <w:t xml:space="preserve">,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nvqts41t","properties":{"formattedCitation":"(Kandel, 2020)","plainCitation":"(Kandel, 2020)","noteIndex":0},"citationItems":[{"id":"vi6JlvaU/9Q2u0fXK","uris":["http://zotero.org/users/local/VP0RxsYe/items/8R4J7Q8E"],"itemData":{"id":501,"type":"article-journal","abstract":"This paper intends to compare and contrast qualitative and quantitative research in brief. Based on library sources, the paper is prepared for the Bachelor and Master level research students plus interested ones. The article initiated with the concept of research and its major purposes, and then associates the general information about qualitative, quantitative, and mixed-method research. Finally, it illustrates the relative and discrepancy between qualitative and quantitative research with a few concluding notes.","page":"1-5","source":"ResearchGate","title":"Qualitative Versus Quantitative Research","volume":"1","author":[{"family":"Kandel","given":"Basanta"}],"issued":{"date-parts":[["2020",9,1]]}}}],"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Kandel, 2020)</w:t>
      </w:r>
      <w:r w:rsidRPr="005A3119">
        <w:rPr>
          <w:rFonts w:ascii="Calibri Light" w:hAnsi="Calibri Light" w:cs="Calibri Light"/>
          <w:szCs w:val="24"/>
        </w:rPr>
        <w:fldChar w:fldCharType="end"/>
      </w:r>
      <w:r w:rsidRPr="005A3119">
        <w:rPr>
          <w:rFonts w:ascii="Calibri Light" w:hAnsi="Calibri Light" w:cs="Calibri Light"/>
          <w:szCs w:val="24"/>
        </w:rPr>
        <w:t xml:space="preserve">. </w:t>
      </w:r>
      <w:r>
        <w:rPr>
          <w:rFonts w:ascii="Calibri Light" w:hAnsi="Calibri Light" w:cs="Calibri Light"/>
          <w:szCs w:val="24"/>
        </w:rPr>
        <w:t xml:space="preserve">The use of numerical data, extracting insights and use of statistical analysis are all part of the quantitative analysis method. Quantitative analysis makes use of data collected and explores the patterns, trends and relationships between the variables in the data collected which it uses to derive insights used for decision making. </w:t>
      </w:r>
    </w:p>
    <w:p w14:paraId="49554DF4" w14:textId="6AC178E2" w:rsidR="007618B4" w:rsidRPr="00934635" w:rsidRDefault="007618B4" w:rsidP="00951279">
      <w:pPr>
        <w:spacing w:line="360" w:lineRule="auto"/>
        <w:rPr>
          <w:rFonts w:ascii="Calibri Light" w:hAnsi="Calibri Light" w:cs="Calibri Light"/>
          <w:szCs w:val="24"/>
        </w:rPr>
      </w:pPr>
      <w:r>
        <w:rPr>
          <w:rFonts w:ascii="Calibri Light" w:hAnsi="Calibri Light" w:cs="Calibri Light"/>
          <w:szCs w:val="24"/>
        </w:rPr>
        <w:t xml:space="preserve">On the other hand, the qualitative approach follows a thorough process of understanding the past methods used in a similar field, or contemporary methods adopted. The qualitative approach involves identifying previous methods adopted by other researchers by undergoing a systematic review for a detailed presentation or interpretation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mIOui8U0","properties":{"formattedCitation":"(Beinschroth, 2022)","plainCitation":"(Beinschroth, 2022)","noteIndex":0},"citationItems":[{"id":"vi6JlvaU/6R4r1Kn1","uris":["http://zotero.org/users/local/VP0RxsYe/items/NK4KC64G"],"itemData":{"id":498,"type":"paper-conference","container-title":"2022 IEEE 10th Jubilee International Conference on Computational Cybernetics and Cyber-Medical Systems (ICCC)","DOI":"10.1109/ICCC202255925.2022.9922899","event-place":"Reykjavík, Iceland","event-title":"2022 IEEE 10th Jubilee International Conference on Computational Cybernetics and Cyber-Medical Systems (ICCC 2022)","ISBN":"978-1-66548-177-9","page":"000143-000148","publisher":"IEEE","publisher-place":"Reykjavík, Iceland","source":"DOI.org (Crossref)","title":"Implementing an effective qualitative risk analysis","URL":"https://ieeexplore.ieee.org/document/9922899/","author":[{"family":"Beinschroth","given":"Jozsef"}],"accessed":{"date-parts":[["2024",3,14]]},"issued":{"date-parts":[["2022",7,6]]}}}],"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Beinschroth, 2022)</w:t>
      </w:r>
      <w:r w:rsidRPr="005A3119">
        <w:rPr>
          <w:rFonts w:ascii="Calibri Light" w:hAnsi="Calibri Light" w:cs="Calibri Light"/>
          <w:szCs w:val="24"/>
        </w:rPr>
        <w:fldChar w:fldCharType="end"/>
      </w:r>
      <w:r w:rsidRPr="005A3119">
        <w:rPr>
          <w:rFonts w:ascii="Calibri Light" w:hAnsi="Calibri Light" w:cs="Calibri Light"/>
          <w:szCs w:val="24"/>
        </w:rPr>
        <w:t xml:space="preserve">,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amDrieYg","properties":{"formattedCitation":"(Lee et al., 2020)","plainCitation":"(Lee et al., 2020)","noteIndex":0},"citationItems":[{"id":"vi6JlvaU/uqbSv99v","uris":["http://zotero.org/users/local/VP0RxsYe/items/CFS4UTU5"],"itemData":{"id":518,"type":"article-journal","abstract":"Abstract\n            With continued global market growth and an increasingly competitive environment, manufacturing industry is facing challenges and desires to seek continuous improvement. This effect is forcing manufacturers to squeeze every asset for maximum value and thereby calls for high-equipment effectiveness, and at the same time flexible and resilient manufacturing systems. Maintenance operations are essential to modern manufacturing systems in terms of minimizing unplanned down time, assuring product quality, reducing customer dissatisfaction, and maintaining advantages and competitiveness edge in the market. It has a long history that manufacturers struggle to find balanced maintenance strategies without significantly compromising system reliability or productivity. Intelligent maintenance systems (IMS) are designed to provide decision support tools to optimize maintenance operations. Intelligent prognostic and health management tools are imperative to identify effective, reliable, and cost-saving maintenance strategies to ensure consistent production with minimized unplanned downtime. This article aims to present a comprehensive review of the recent efforts and advances in prominent methods for maintenance in manufacturing industries over the last decades, identifying the existing research challenges, and outlining directions for future research.","container-title":"Journal of Manufacturing Science and Engineering","DOI":"10.1115/1.4047856","ISSN":"1087-1357, 1528-8935","issue":"11","language":"en","page":"110805","source":"DOI.org (Crossref)","title":"Intelligent Maintenance Systems and Predictive Manufacturing","volume":"142","author":[{"family":"Lee","given":"Jay"},{"family":"Ni","given":"Jun"},{"family":"Singh","given":"Jaskaran"},{"family":"Jiang","given":"Baoyang"},{"family":"Azamfar","given":"Moslem"},{"family":"Feng","given":"Jianshe"}],"issued":{"date-parts":[["2020",11,1]]}}}],"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Lee et al., 2020)</w:t>
      </w:r>
      <w:r w:rsidRPr="005A3119">
        <w:rPr>
          <w:rFonts w:ascii="Calibri Light" w:hAnsi="Calibri Light" w:cs="Calibri Light"/>
          <w:szCs w:val="24"/>
        </w:rPr>
        <w:fldChar w:fldCharType="end"/>
      </w:r>
      <w:r w:rsidRPr="005A3119">
        <w:rPr>
          <w:rFonts w:ascii="Calibri Light" w:hAnsi="Calibri Light" w:cs="Calibri Light"/>
          <w:szCs w:val="24"/>
        </w:rPr>
        <w:t xml:space="preserve">, </w:t>
      </w:r>
      <w:r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v2u4g8DA","properties":{"formattedCitation":"(Dayo-Olupona et al., 2023b)","plainCitation":"(Dayo-Olupona et al., 2023b)","noteIndex":0},"citationItems":[{"id":"vi6JlvaU/jzctuhYs","uris":["http://zotero.org/users/local/VP0RxsYe/items/I6PMHB9I"],"itemData":{"id":519,"type":"article-journal","container-title":"Resources Policy","DOI":"10.1016/j.resourpol.2023.104291","ISSN":"03014207","journalAbbreviation":"Resources Policy","language":"en","page":"104291","source":"DOI.org (Crossref)","title":"Adoptable approaches to predictive maintenance in mining industry: An overview","title-short":"Adoptable approaches to predictive maintenance in mining industry","volume":"86","author":[{"family":"Dayo-Olupona","given":"Oluwatobi"},{"family":"Genc","given":"Bekir"},{"family":"Celik","given":"Turgay"},{"family":"Bada","given":"Samson"}],"issued":{"date-parts":[["2023",10]]}}}],"schema":"https://github.com/citation-style-language/schema/raw/master/csl-citation.json"} </w:instrText>
      </w:r>
      <w:r w:rsidRPr="005A3119">
        <w:rPr>
          <w:rFonts w:ascii="Calibri Light" w:hAnsi="Calibri Light" w:cs="Calibri Light"/>
          <w:szCs w:val="24"/>
        </w:rPr>
        <w:fldChar w:fldCharType="separate"/>
      </w:r>
      <w:r w:rsidR="00762035" w:rsidRPr="00762035">
        <w:rPr>
          <w:rFonts w:ascii="Calibri Light" w:hAnsi="Calibri Light" w:cs="Calibri Light"/>
        </w:rPr>
        <w:t>(Dayo-Olupona et al., 2023b)</w:t>
      </w:r>
      <w:r w:rsidRPr="005A3119">
        <w:rPr>
          <w:rFonts w:ascii="Calibri Light" w:hAnsi="Calibri Light" w:cs="Calibri Light"/>
          <w:szCs w:val="24"/>
        </w:rPr>
        <w:fldChar w:fldCharType="end"/>
      </w:r>
      <w:r w:rsidRPr="005A3119">
        <w:rPr>
          <w:rFonts w:ascii="Calibri Light" w:hAnsi="Calibri Light" w:cs="Calibri Light"/>
          <w:szCs w:val="24"/>
        </w:rPr>
        <w:t>.</w:t>
      </w:r>
    </w:p>
    <w:p w14:paraId="753F5C54" w14:textId="77777777" w:rsidR="00C50922" w:rsidRDefault="00E674A7" w:rsidP="00951279">
      <w:pPr>
        <w:spacing w:line="360" w:lineRule="auto"/>
        <w:rPr>
          <w:rFonts w:ascii="Calibri Light" w:hAnsi="Calibri Light" w:cs="Calibri Light"/>
          <w:szCs w:val="24"/>
        </w:rPr>
      </w:pPr>
      <w:r w:rsidRPr="00434E9C">
        <w:rPr>
          <w:rFonts w:ascii="Calibri Light" w:hAnsi="Calibri Light" w:cs="Calibri Light"/>
          <w:szCs w:val="24"/>
        </w:rPr>
        <w:t xml:space="preserve">The figure </w:t>
      </w:r>
      <w:r w:rsidR="00934635">
        <w:rPr>
          <w:rFonts w:ascii="Calibri Light" w:hAnsi="Calibri Light" w:cs="Calibri Light"/>
          <w:szCs w:val="24"/>
        </w:rPr>
        <w:t>below</w:t>
      </w:r>
      <w:r w:rsidRPr="00434E9C">
        <w:rPr>
          <w:rFonts w:ascii="Calibri Light" w:hAnsi="Calibri Light" w:cs="Calibri Light"/>
          <w:szCs w:val="24"/>
        </w:rPr>
        <w:t xml:space="preserve"> gives a depiction of the research methodology proposed for this project. It gives a brief visual breakdown of the models to be </w:t>
      </w:r>
      <w:r w:rsidR="00934635" w:rsidRPr="00434E9C">
        <w:rPr>
          <w:rFonts w:ascii="Calibri Light" w:hAnsi="Calibri Light" w:cs="Calibri Light"/>
          <w:szCs w:val="24"/>
        </w:rPr>
        <w:t>used,</w:t>
      </w:r>
      <w:r w:rsidRPr="00434E9C">
        <w:rPr>
          <w:rFonts w:ascii="Calibri Light" w:hAnsi="Calibri Light" w:cs="Calibri Light"/>
          <w:szCs w:val="24"/>
        </w:rPr>
        <w:t xml:space="preserve"> and the modes of evaluation adopted. </w:t>
      </w:r>
    </w:p>
    <w:p w14:paraId="6847DC17" w14:textId="0C7E2619" w:rsidR="00934635" w:rsidRDefault="00C50922" w:rsidP="00951279">
      <w:pPr>
        <w:spacing w:line="360" w:lineRule="auto"/>
        <w:rPr>
          <w:rFonts w:ascii="Calibri Light" w:hAnsi="Calibri Light" w:cs="Calibri Light"/>
          <w:szCs w:val="24"/>
        </w:rPr>
      </w:pPr>
      <w:r>
        <w:rPr>
          <w:rFonts w:ascii="Calibri Light" w:hAnsi="Calibri Light" w:cs="Calibri Light"/>
          <w:szCs w:val="24"/>
        </w:rPr>
        <w:t>It shows a breakdown of the activities and tasks of each phase right from the business understanding to System Deployment.</w:t>
      </w:r>
      <w:r w:rsidRPr="00434E9C">
        <w:rPr>
          <w:rFonts w:ascii="Calibri Light" w:hAnsi="Calibri Light" w:cs="Calibri Light"/>
          <w:szCs w:val="24"/>
        </w:rPr>
        <w:t xml:space="preserve"> </w:t>
      </w:r>
    </w:p>
    <w:p w14:paraId="2BCC21B9" w14:textId="77777777" w:rsidR="00704DB6" w:rsidRPr="00701CA2" w:rsidRDefault="00704DB6" w:rsidP="00951279">
      <w:pPr>
        <w:spacing w:line="360" w:lineRule="auto"/>
        <w:rPr>
          <w:rFonts w:ascii="Calibri Light" w:hAnsi="Calibri Light" w:cs="Calibri Light"/>
          <w:szCs w:val="24"/>
        </w:rPr>
      </w:pPr>
    </w:p>
    <w:p w14:paraId="4CB5749F" w14:textId="77777777" w:rsidR="00934635" w:rsidRPr="00434E9C" w:rsidRDefault="00934635" w:rsidP="00951279">
      <w:pPr>
        <w:spacing w:line="360" w:lineRule="auto"/>
        <w:rPr>
          <w:rFonts w:ascii="Calibri Light" w:hAnsi="Calibri Light" w:cs="Calibri Light"/>
          <w:szCs w:val="24"/>
        </w:rPr>
      </w:pPr>
    </w:p>
    <w:p w14:paraId="4A4284B9" w14:textId="2652C103" w:rsidR="00F41177" w:rsidRDefault="00704DB6" w:rsidP="00951279">
      <w:pPr>
        <w:keepNext/>
        <w:spacing w:line="360" w:lineRule="auto"/>
      </w:pPr>
      <w:r w:rsidRPr="00704DB6">
        <w:rPr>
          <w:noProof/>
        </w:rPr>
        <w:lastRenderedPageBreak/>
        <w:drawing>
          <wp:inline distT="0" distB="0" distL="0" distR="0" wp14:anchorId="4FC35A45" wp14:editId="70AEE047">
            <wp:extent cx="6367780" cy="4790440"/>
            <wp:effectExtent l="0" t="0" r="0" b="0"/>
            <wp:docPr id="1237599651" name="Picture 1" descr="A diagram of a life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599651" name="Picture 1" descr="A diagram of a lifecycle&#10;&#10;Description automatically generated"/>
                    <pic:cNvPicPr/>
                  </pic:nvPicPr>
                  <pic:blipFill>
                    <a:blip r:embed="rId21"/>
                    <a:stretch>
                      <a:fillRect/>
                    </a:stretch>
                  </pic:blipFill>
                  <pic:spPr>
                    <a:xfrm>
                      <a:off x="0" y="0"/>
                      <a:ext cx="6367780" cy="4790440"/>
                    </a:xfrm>
                    <a:prstGeom prst="rect">
                      <a:avLst/>
                    </a:prstGeom>
                  </pic:spPr>
                </pic:pic>
              </a:graphicData>
            </a:graphic>
          </wp:inline>
        </w:drawing>
      </w:r>
    </w:p>
    <w:p w14:paraId="625A34DA" w14:textId="532FACF3" w:rsidR="00F41177" w:rsidRPr="003D19A9" w:rsidRDefault="00F41177" w:rsidP="00951279">
      <w:pPr>
        <w:spacing w:after="160" w:line="360" w:lineRule="auto"/>
        <w:rPr>
          <w:rFonts w:ascii="Calibri Light" w:hAnsi="Calibri Light" w:cs="Calibri Light"/>
          <w:szCs w:val="24"/>
        </w:rPr>
      </w:pPr>
      <w:bookmarkStart w:id="31" w:name="_Toc176811588"/>
      <w:r w:rsidRPr="003D19A9">
        <w:rPr>
          <w:rFonts w:ascii="Calibri Light" w:hAnsi="Calibri Light" w:cs="Calibri Light"/>
          <w:szCs w:val="24"/>
        </w:rPr>
        <w:t xml:space="preserve">Figure </w:t>
      </w:r>
      <w:r w:rsidRPr="003D19A9">
        <w:rPr>
          <w:rFonts w:ascii="Calibri Light" w:hAnsi="Calibri Light" w:cs="Calibri Light"/>
          <w:szCs w:val="24"/>
        </w:rPr>
        <w:fldChar w:fldCharType="begin"/>
      </w:r>
      <w:r w:rsidRPr="003D19A9">
        <w:rPr>
          <w:rFonts w:ascii="Calibri Light" w:hAnsi="Calibri Light" w:cs="Calibri Light"/>
          <w:szCs w:val="24"/>
        </w:rPr>
        <w:instrText xml:space="preserve"> SEQ Figure \* ARABIC </w:instrText>
      </w:r>
      <w:r w:rsidRPr="003D19A9">
        <w:rPr>
          <w:rFonts w:ascii="Calibri Light" w:hAnsi="Calibri Light" w:cs="Calibri Light"/>
          <w:szCs w:val="24"/>
        </w:rPr>
        <w:fldChar w:fldCharType="separate"/>
      </w:r>
      <w:r w:rsidR="008F3F61">
        <w:rPr>
          <w:rFonts w:ascii="Calibri Light" w:hAnsi="Calibri Light" w:cs="Calibri Light"/>
          <w:noProof/>
          <w:szCs w:val="24"/>
        </w:rPr>
        <w:t>2</w:t>
      </w:r>
      <w:r w:rsidRPr="003D19A9">
        <w:rPr>
          <w:rFonts w:ascii="Calibri Light" w:hAnsi="Calibri Light" w:cs="Calibri Light"/>
          <w:szCs w:val="24"/>
        </w:rPr>
        <w:fldChar w:fldCharType="end"/>
      </w:r>
      <w:r w:rsidRPr="003D19A9">
        <w:rPr>
          <w:rFonts w:ascii="Calibri Light" w:hAnsi="Calibri Light" w:cs="Calibri Light"/>
          <w:szCs w:val="24"/>
        </w:rPr>
        <w:t>: Research Design</w:t>
      </w:r>
      <w:bookmarkEnd w:id="31"/>
    </w:p>
    <w:p w14:paraId="39B0F0BF" w14:textId="77777777" w:rsidR="00F41177" w:rsidRPr="00F41177" w:rsidRDefault="00F41177" w:rsidP="00951279">
      <w:pPr>
        <w:spacing w:after="160" w:line="360" w:lineRule="auto"/>
        <w:rPr>
          <w:rFonts w:asciiTheme="majorHAnsi" w:eastAsia="Times New Roman" w:hAnsiTheme="majorHAnsi" w:cstheme="majorHAnsi"/>
          <w:szCs w:val="24"/>
          <w:lang w:val="en-US" w:eastAsia="en-US"/>
        </w:rPr>
      </w:pPr>
    </w:p>
    <w:p w14:paraId="3A19E90F" w14:textId="77777777" w:rsidR="00C40069" w:rsidRPr="00C40069" w:rsidRDefault="00C40069" w:rsidP="00951279">
      <w:pPr>
        <w:spacing w:after="160" w:line="360" w:lineRule="auto"/>
        <w:rPr>
          <w:rFonts w:ascii="Calibri Light" w:hAnsi="Calibri Light" w:cs="Calibri Light"/>
          <w:b/>
          <w:bCs/>
          <w:szCs w:val="24"/>
        </w:rPr>
      </w:pPr>
      <w:r w:rsidRPr="00C40069">
        <w:rPr>
          <w:rFonts w:ascii="Calibri Light" w:hAnsi="Calibri Light" w:cs="Calibri Light"/>
          <w:b/>
          <w:bCs/>
          <w:szCs w:val="24"/>
        </w:rPr>
        <w:t>Research Design Process</w:t>
      </w:r>
    </w:p>
    <w:p w14:paraId="35072875" w14:textId="6A038D91" w:rsidR="00DD503A" w:rsidRDefault="00DD503A" w:rsidP="00951279">
      <w:pPr>
        <w:spacing w:after="160" w:line="360" w:lineRule="auto"/>
        <w:rPr>
          <w:rFonts w:ascii="Calibri Light" w:hAnsi="Calibri Light" w:cs="Calibri Light"/>
          <w:szCs w:val="24"/>
        </w:rPr>
      </w:pPr>
      <w:r>
        <w:rPr>
          <w:rFonts w:ascii="Calibri Light" w:hAnsi="Calibri Light" w:cs="Calibri Light"/>
          <w:szCs w:val="24"/>
        </w:rPr>
        <w:t>Detailed below are some of the research design processes adopted during this report</w:t>
      </w:r>
      <w:r w:rsidR="002D27CE">
        <w:rPr>
          <w:rFonts w:ascii="Calibri Light" w:hAnsi="Calibri Light" w:cs="Calibri Light"/>
          <w:szCs w:val="24"/>
        </w:rPr>
        <w:t xml:space="preserve"> as shown in the figure above</w:t>
      </w:r>
      <w:r>
        <w:rPr>
          <w:rFonts w:ascii="Calibri Light" w:hAnsi="Calibri Light" w:cs="Calibri Light"/>
          <w:szCs w:val="24"/>
        </w:rPr>
        <w:t>.</w:t>
      </w:r>
    </w:p>
    <w:p w14:paraId="4BA4CE0A" w14:textId="77D3DE5C" w:rsidR="004A0FDD" w:rsidRPr="00202DDF" w:rsidRDefault="004A0FDD" w:rsidP="00951279">
      <w:pPr>
        <w:pStyle w:val="ListParagraph"/>
        <w:numPr>
          <w:ilvl w:val="0"/>
          <w:numId w:val="40"/>
        </w:numPr>
      </w:pPr>
      <w:r w:rsidRPr="00701CA2">
        <w:rPr>
          <w:b/>
        </w:rPr>
        <w:t>Data collection:</w:t>
      </w:r>
      <w:r w:rsidR="00DD503A" w:rsidRPr="00AA5793">
        <w:t xml:space="preserve"> This refers to the process involved in collection of data and what type of data is being collected. </w:t>
      </w:r>
      <w:r w:rsidRPr="00AA5793">
        <w:t>Historical d</w:t>
      </w:r>
      <w:r w:rsidR="00DD503A" w:rsidRPr="00AA5793">
        <w:t>ata containing analogue and digital</w:t>
      </w:r>
      <w:r w:rsidRPr="00AA5793">
        <w:t xml:space="preserve"> sensor data will be collected from</w:t>
      </w:r>
      <w:r w:rsidR="00DD503A" w:rsidRPr="00AA5793">
        <w:t xml:space="preserve"> Metro PT-3</w:t>
      </w:r>
      <w:r w:rsidRPr="00AA5793">
        <w:t>.</w:t>
      </w:r>
      <w:r w:rsidR="00DD503A" w:rsidRPr="00AA5793">
        <w:t xml:space="preserve"> The sensors were installed on the train compressor and was collected in real-time from February 2020 to august 2020. It</w:t>
      </w:r>
      <w:r w:rsidR="00160A27" w:rsidRPr="00AA5793">
        <w:t xml:space="preserve"> </w:t>
      </w:r>
      <w:r w:rsidR="00DD503A" w:rsidRPr="00AA5793">
        <w:t xml:space="preserve">contains 15 columns and 1516948 rows </w:t>
      </w:r>
      <w:r w:rsidR="00160A27" w:rsidRPr="00AA5793">
        <w:t>from an APU, which includes readings of pressure, temperature, motor current, and air intake valves, provi</w:t>
      </w:r>
      <w:r w:rsidR="00667A6F">
        <w:t>ding</w:t>
      </w:r>
      <w:r w:rsidR="00160A27" w:rsidRPr="00AA5793">
        <w:t xml:space="preserve"> valuable insights for predictive maintenance</w:t>
      </w:r>
      <w:r w:rsidR="00DD503A" w:rsidRPr="00AA5793">
        <w:t>.</w:t>
      </w:r>
    </w:p>
    <w:p w14:paraId="7B08812B" w14:textId="77777777" w:rsidR="00202DDF" w:rsidRPr="00AA5793" w:rsidRDefault="00202DDF" w:rsidP="00951279">
      <w:pPr>
        <w:pStyle w:val="ListParagraph"/>
      </w:pPr>
    </w:p>
    <w:p w14:paraId="293A5064" w14:textId="5F5BF252" w:rsidR="00AA5793" w:rsidRPr="00202DDF" w:rsidRDefault="004A0FDD" w:rsidP="00951279">
      <w:pPr>
        <w:pStyle w:val="ListParagraph"/>
        <w:numPr>
          <w:ilvl w:val="0"/>
          <w:numId w:val="40"/>
        </w:numPr>
      </w:pPr>
      <w:r w:rsidRPr="00701CA2">
        <w:rPr>
          <w:b/>
        </w:rPr>
        <w:t>Data pre-processing:</w:t>
      </w:r>
      <w:r w:rsidRPr="00AA5793">
        <w:t xml:space="preserve"> </w:t>
      </w:r>
      <w:r w:rsidR="00DD503A" w:rsidRPr="00AA5793">
        <w:t xml:space="preserve">Data pre-processing is vital in data analysis as this is the process that ensures data reliability and usability. Some of the steps performed in this </w:t>
      </w:r>
      <w:r w:rsidR="003A58E7" w:rsidRPr="00AA5793">
        <w:t>section</w:t>
      </w:r>
      <w:r w:rsidR="00DD503A" w:rsidRPr="00AA5793">
        <w:t xml:space="preserve"> involve</w:t>
      </w:r>
      <w:r w:rsidR="003A58E7" w:rsidRPr="00AA5793">
        <w:t xml:space="preserve"> handling missing values, checking for outliers, feature generation if needed and performing data sampling techniques </w:t>
      </w:r>
      <w:r w:rsidRPr="00AA5793">
        <w:rPr>
          <w:b/>
        </w:rPr>
        <w:fldChar w:fldCharType="begin"/>
      </w:r>
      <w:r w:rsidR="00FC3DE2">
        <w:rPr>
          <w:b/>
        </w:rPr>
        <w:instrText xml:space="preserve"> ADDIN ZOTERO_ITEM CSL_CITATION {"citationID":"smoPY7un","properties":{"formattedCitation":"(Zhenhui, 2020)","plainCitation":"(Zhenhui, 2020)","noteIndex":0},"citationItems":[{"id":"vi6JlvaU/nhu7VYvu","uris":["http://zotero.org/users/local/VP0RxsYe/items/SZ33FLM4"],"itemData":{"id":482,"type":"paper-conference","abstract":"Based on a large number of data generated by the application of the Internet of things, the data information is processed and processed. The contents and methods of data processing in three-tier IOT structure are different. Upper layer: data communication and data communication; data acquisition and application. The data processing process reflects the purpose and mode of data processing in the Internet of things system. A large number of experiments have proved that the data processing methods and forms used in this paper have practical significance.","container-title":"2020 International Conference on Big Data &amp; Artificial Intelligence &amp; Software Engineering (ICBASE)","DOI":"10.1109/ICBASE51474.2020.00026","event-title":"2020 International Conference on Big Data &amp; Artificial Intelligence &amp; Software Engineering (ICBASE)","page":"86-89","source":"IEEE Xplore","title":"Data Processing Strategy in Internet of Things Application System","URL":"https://ieeexplore.ieee.org/document/9403808","author":[{"family":"Zhenhui","given":"Li"}],"accessed":{"date-parts":[["2024",3,14]]},"issued":{"date-parts":[["2020",10]]}}}],"schema":"https://github.com/citation-style-language/schema/raw/master/csl-citation.json"} </w:instrText>
      </w:r>
      <w:r w:rsidRPr="00AA5793">
        <w:rPr>
          <w:b/>
        </w:rPr>
        <w:fldChar w:fldCharType="separate"/>
      </w:r>
      <w:r w:rsidR="00762035" w:rsidRPr="00762035">
        <w:rPr>
          <w:rFonts w:ascii="Calibri Light" w:hAnsi="Calibri Light" w:cs="Calibri Light"/>
        </w:rPr>
        <w:t>(Zhenhui, 2020)</w:t>
      </w:r>
      <w:r w:rsidRPr="00AA5793">
        <w:rPr>
          <w:b/>
        </w:rPr>
        <w:fldChar w:fldCharType="end"/>
      </w:r>
      <w:r w:rsidRPr="00AA5793">
        <w:t>.</w:t>
      </w:r>
    </w:p>
    <w:p w14:paraId="7265D7FC" w14:textId="77777777" w:rsidR="00202DDF" w:rsidRDefault="00202DDF" w:rsidP="00951279">
      <w:pPr>
        <w:pStyle w:val="ListParagraph"/>
      </w:pPr>
    </w:p>
    <w:p w14:paraId="0FBEEEC0" w14:textId="5B6B8F64" w:rsidR="00AA5793" w:rsidRPr="00202DDF" w:rsidRDefault="004A0FDD" w:rsidP="00951279">
      <w:pPr>
        <w:pStyle w:val="ListParagraph"/>
        <w:numPr>
          <w:ilvl w:val="0"/>
          <w:numId w:val="40"/>
        </w:numPr>
      </w:pPr>
      <w:r w:rsidRPr="00701CA2">
        <w:rPr>
          <w:b/>
        </w:rPr>
        <w:t>Feature selection:</w:t>
      </w:r>
      <w:r w:rsidRPr="00AA5793">
        <w:t xml:space="preserve"> Due to the volume of the dataset which comprises multiple columns and rows, the relevant features, and attributes necessary would be identified for the predictive </w:t>
      </w:r>
      <w:r w:rsidR="003A58E7" w:rsidRPr="00AA5793">
        <w:t>modelling. The step of feature selection is applied to both the analogue sensor data and the digital sensor data to select the best features with the best predictive capabilities</w:t>
      </w:r>
      <w:r w:rsidRPr="00AA5793">
        <w:t xml:space="preserve"> </w:t>
      </w:r>
      <w:r w:rsidRPr="00AA5793">
        <w:rPr>
          <w:b/>
        </w:rPr>
        <w:fldChar w:fldCharType="begin"/>
      </w:r>
      <w:r w:rsidR="00FC3DE2">
        <w:rPr>
          <w:b/>
        </w:rPr>
        <w:instrText xml:space="preserve"> ADDIN ZOTERO_ITEM CSL_CITATION {"citationID":"52pamfiG","properties":{"formattedCitation":"(Sharma and Gupta, 2023)","plainCitation":"(Sharma and Gupta, 2023)","noteIndex":0},"citationItems":[{"id":"vi6JlvaU/VrQpBfCp","uris":["http://zotero.org/users/local/VP0RxsYe/items/JDKWLFFR"],"itemData":{"id":485,"type":"paper-conference","abstract":"Data is identified as the fuel of modern society for its versatility of use and effectiveness of use. In addition, modern businesses are making a decline based on analysis of historical data and patterns of the data. Such dependency on data analysis makes the process of data analysis important for data mining. Therefore the overall study has shed light on the significance of the data mining process and extraction process of data in order to make a data-driven decision. Additionally, the problems related to the process of data extraction and data mining are mentioned in the study which helps to achieve an overall concept for the data extraction and data mining process. Additionally, the significance of the process is mentioned in the study. Additionally, there are tables constructed that represent problems of the data extraction process and mining and the significance of the stems of mining. The study concludes in a way that helps in the implication of data extraction methods for business.","container-title":"2023 2nd International Conference for Innovation in Technology (INOCON)","DOI":"10.1109/INOCON57975.2023.10101236","event-title":"2023 2nd International Conference for Innovation in Technology (INOCON)","page":"1-4","source":"IEEE Xplore","title":"The Significance of using Data Extraction Methods for an Effective Big Data Mining Process","URL":"https://ieeexplore.ieee.org/document/10101236","author":[{"family":"Sharma","given":"Manish"},{"family":"Gupta","given":"Richa"}],"accessed":{"date-parts":[["2024",3,14]]},"issued":{"date-parts":[["2023",3]]}}}],"schema":"https://github.com/citation-style-language/schema/raw/master/csl-citation.json"} </w:instrText>
      </w:r>
      <w:r w:rsidRPr="00AA5793">
        <w:rPr>
          <w:b/>
        </w:rPr>
        <w:fldChar w:fldCharType="separate"/>
      </w:r>
      <w:r w:rsidR="00762035" w:rsidRPr="00762035">
        <w:rPr>
          <w:rFonts w:ascii="Calibri Light" w:hAnsi="Calibri Light" w:cs="Calibri Light"/>
        </w:rPr>
        <w:t>(Sharma and Gupta, 2023)</w:t>
      </w:r>
      <w:r w:rsidRPr="00AA5793">
        <w:rPr>
          <w:b/>
        </w:rPr>
        <w:fldChar w:fldCharType="end"/>
      </w:r>
      <w:r w:rsidRPr="00AA5793">
        <w:t>.</w:t>
      </w:r>
    </w:p>
    <w:p w14:paraId="6EF86C2F" w14:textId="77777777" w:rsidR="00202DDF" w:rsidRDefault="00202DDF" w:rsidP="00951279">
      <w:pPr>
        <w:pStyle w:val="ListParagraph"/>
      </w:pPr>
    </w:p>
    <w:p w14:paraId="6F8F1759" w14:textId="3308D19B" w:rsidR="00AA5793" w:rsidRPr="00202DDF" w:rsidRDefault="004A0FDD" w:rsidP="00951279">
      <w:pPr>
        <w:pStyle w:val="ListParagraph"/>
        <w:numPr>
          <w:ilvl w:val="0"/>
          <w:numId w:val="40"/>
        </w:numPr>
      </w:pPr>
      <w:r w:rsidRPr="00701CA2">
        <w:rPr>
          <w:b/>
        </w:rPr>
        <w:t>Model development</w:t>
      </w:r>
      <w:r w:rsidRPr="00AA5793">
        <w:t xml:space="preserve">: </w:t>
      </w:r>
      <w:r w:rsidR="003A58E7" w:rsidRPr="00AA5793">
        <w:t>This is another crucial step involving initiating different machine learning models such as logistic regression, decision tree, random forest, etc and running a test using the models. After running the machine learning models</w:t>
      </w:r>
      <w:r w:rsidR="0091006E" w:rsidRPr="00AA5793">
        <w:t>,</w:t>
      </w:r>
      <w:r w:rsidR="003A58E7" w:rsidRPr="00AA5793">
        <w:t xml:space="preserve"> </w:t>
      </w:r>
      <w:r w:rsidR="0091006E" w:rsidRPr="00AA5793">
        <w:t>neural network deep learning model</w:t>
      </w:r>
      <w:r w:rsidR="003A58E7" w:rsidRPr="00AA5793">
        <w:t xml:space="preserve"> </w:t>
      </w:r>
      <w:r w:rsidR="0091006E" w:rsidRPr="00AA5793">
        <w:t>is</w:t>
      </w:r>
      <w:r w:rsidR="003A58E7" w:rsidRPr="00AA5793">
        <w:t xml:space="preserve"> initiate</w:t>
      </w:r>
      <w:r w:rsidR="0091006E" w:rsidRPr="00AA5793">
        <w:t>d</w:t>
      </w:r>
      <w:r w:rsidRPr="00AA5793">
        <w:rPr>
          <w:b/>
        </w:rPr>
        <w:fldChar w:fldCharType="begin"/>
      </w:r>
      <w:r w:rsidR="00FC3DE2">
        <w:rPr>
          <w:b/>
        </w:rPr>
        <w:instrText xml:space="preserve"> ADDIN ZOTERO_ITEM CSL_CITATION {"citationID":"YagUsPWu","properties":{"formattedCitation":"(Musa et al., 2023)","plainCitation":"(Musa et al., 2023)","noteIndex":0},"citationItems":[{"id":"vi6JlvaU/ewTvbY1k","uris":["http://zotero.org/users/local/VP0RxsYe/items/C8653C6I"],"itemData":{"id":488,"type":"paper-conference","abstract":"The aim of the study was to utilize machine learning approaches in the development of a big data analytics model that can effectively discover patterns and aid in making intelligent decisions. The impact of Big Data on scientific discoveries and technology in Big Data analytics cannot be overstated. In this regard, the study focused on the development of a system to control incoming illegal messages from intruders/unknown users, in order to alleviate illicit contextual communication channels. Unstructured data sets were collected from online blogs and labeled to suit the needs of the machine learning algorithm. The data was preprocessed using Weka machine learning libraries and converted into attribute related file form (arff). The resampling technique was used to partition the data into 80% training set and 20% testing set, which was used to develop the big data model and identify illicit message content to prevent people from being victimized. The Na ï ve Bayes machine learning algorithm was utilized to predict the categorized labels as binary values. The results of the study showed that Naïve Bayes had an accuracy of 96.76% for metrics evaluation of true precision model. It is recommended that the application of other machine learning techniques to the classification model would improve its performance.","container-title":"2023 International Conference on Science, Engineering and Business for Sustainable Development Goals (SEB-SDG)","DOI":"10.1109/SEB-SDG57117.2023.10124592","event-title":"2023 International Conference on Science, Engineering and Business for Sustainable Development Goals (SEB-SDG)","page":"1-6","source":"IEEE Xplore","title":"Development of a Machine Learning Model For Big Data Analytics","URL":"https://ieeexplore.ieee.org/document/10124592","volume":"1","author":[{"family":"Musa","given":"Ugbedeojo"},{"family":"Adebiyi","given":"Marion O."},{"family":"Adebiyi","given":"Abayomi A."},{"family":"Adebiyi","given":"Avodele A."}],"accessed":{"date-parts":[["2024",3,14]]},"issued":{"date-parts":[["2023",4]]}}}],"schema":"https://github.com/citation-style-language/schema/raw/master/csl-citation.json"} </w:instrText>
      </w:r>
      <w:r w:rsidRPr="00AA5793">
        <w:rPr>
          <w:b/>
        </w:rPr>
        <w:fldChar w:fldCharType="separate"/>
      </w:r>
      <w:r w:rsidR="00762035" w:rsidRPr="00762035">
        <w:rPr>
          <w:rFonts w:ascii="Calibri Light" w:hAnsi="Calibri Light" w:cs="Calibri Light"/>
        </w:rPr>
        <w:t>(Musa et al., 2023)</w:t>
      </w:r>
      <w:r w:rsidRPr="00AA5793">
        <w:rPr>
          <w:b/>
        </w:rPr>
        <w:fldChar w:fldCharType="end"/>
      </w:r>
      <w:r w:rsidRPr="00AA5793">
        <w:t>.</w:t>
      </w:r>
    </w:p>
    <w:p w14:paraId="04DC025F" w14:textId="77777777" w:rsidR="00202DDF" w:rsidRDefault="00202DDF" w:rsidP="00951279">
      <w:pPr>
        <w:pStyle w:val="ListParagraph"/>
      </w:pPr>
    </w:p>
    <w:p w14:paraId="58841DC2" w14:textId="7BBF657A" w:rsidR="00202DDF" w:rsidRPr="001F4B0C" w:rsidRDefault="004A0FDD" w:rsidP="00951279">
      <w:pPr>
        <w:pStyle w:val="ListParagraph"/>
        <w:numPr>
          <w:ilvl w:val="0"/>
          <w:numId w:val="40"/>
        </w:numPr>
      </w:pPr>
      <w:r w:rsidRPr="00701CA2">
        <w:rPr>
          <w:b/>
        </w:rPr>
        <w:t>Evaluation</w:t>
      </w:r>
      <w:r w:rsidRPr="00AA5793">
        <w:t xml:space="preserve">: The performance of the </w:t>
      </w:r>
      <w:r w:rsidR="00DE725F">
        <w:t>implemented</w:t>
      </w:r>
      <w:r w:rsidRPr="00AA5793">
        <w:t xml:space="preserve"> model</w:t>
      </w:r>
      <w:r w:rsidR="00DE725F">
        <w:t>s for each iteration of the dataset</w:t>
      </w:r>
      <w:r w:rsidRPr="00AA5793">
        <w:t xml:space="preserve"> will be </w:t>
      </w:r>
      <w:r w:rsidR="00815DA4">
        <w:t>gauged</w:t>
      </w:r>
      <w:r w:rsidRPr="00AA5793">
        <w:t xml:space="preserve"> </w:t>
      </w:r>
      <w:r w:rsidR="00DE725F">
        <w:t>using</w:t>
      </w:r>
      <w:r w:rsidRPr="00AA5793">
        <w:t xml:space="preserve"> metrics such as accuracy</w:t>
      </w:r>
      <w:r w:rsidR="003A58E7" w:rsidRPr="00AA5793">
        <w:t>, recall, precision, and f1-score</w:t>
      </w:r>
      <w:r w:rsidRPr="00AA5793">
        <w:t>.</w:t>
      </w:r>
    </w:p>
    <w:p w14:paraId="31E926D9" w14:textId="77777777" w:rsidR="00202DDF" w:rsidRDefault="00202DDF" w:rsidP="00951279">
      <w:pPr>
        <w:pStyle w:val="ListParagraph"/>
      </w:pPr>
    </w:p>
    <w:p w14:paraId="00130078" w14:textId="46972A06" w:rsidR="004A0FDD" w:rsidRPr="00AA5793" w:rsidRDefault="004A0FDD" w:rsidP="00951279">
      <w:pPr>
        <w:pStyle w:val="ListParagraph"/>
        <w:numPr>
          <w:ilvl w:val="0"/>
          <w:numId w:val="40"/>
        </w:numPr>
      </w:pPr>
      <w:r w:rsidRPr="00701CA2">
        <w:rPr>
          <w:b/>
        </w:rPr>
        <w:t>Integration:</w:t>
      </w:r>
      <w:r w:rsidRPr="00AA5793">
        <w:t xml:space="preserve"> Upon finding the models that improve the levels of accuracy, it would be seamlessly integrated into other Equipment </w:t>
      </w:r>
      <w:r w:rsidR="003A58E7" w:rsidRPr="00AA5793">
        <w:t>L</w:t>
      </w:r>
      <w:r w:rsidRPr="00AA5793">
        <w:t>ifecycle</w:t>
      </w:r>
      <w:r w:rsidR="003A58E7" w:rsidRPr="00AA5793">
        <w:t xml:space="preserve"> Management</w:t>
      </w:r>
      <w:r w:rsidRPr="00AA5793">
        <w:t xml:space="preserve"> </w:t>
      </w:r>
      <w:r w:rsidR="003A58E7" w:rsidRPr="00AA5793">
        <w:t>S</w:t>
      </w:r>
      <w:r w:rsidRPr="00AA5793">
        <w:t>ystems</w:t>
      </w:r>
      <w:r w:rsidR="003A58E7" w:rsidRPr="00AA5793">
        <w:t xml:space="preserve"> or ALM systems</w:t>
      </w:r>
      <w:r w:rsidRPr="00AA5793">
        <w:t>.</w:t>
      </w:r>
    </w:p>
    <w:p w14:paraId="73903219" w14:textId="77777777" w:rsidR="001222F2" w:rsidRDefault="001222F2" w:rsidP="00951279">
      <w:pPr>
        <w:spacing w:after="160" w:line="360" w:lineRule="auto"/>
        <w:rPr>
          <w:rFonts w:asciiTheme="majorHAnsi" w:eastAsia="Times New Roman" w:hAnsiTheme="majorHAnsi" w:cstheme="majorHAnsi"/>
          <w:szCs w:val="24"/>
          <w:lang w:val="en-US" w:eastAsia="en-US"/>
        </w:rPr>
      </w:pPr>
    </w:p>
    <w:p w14:paraId="152AF31B" w14:textId="77777777" w:rsidR="00AA5793" w:rsidRDefault="00AA5793" w:rsidP="00951279">
      <w:pPr>
        <w:spacing w:after="160" w:line="360" w:lineRule="auto"/>
        <w:rPr>
          <w:rFonts w:ascii="Calibri" w:eastAsiaTheme="majorEastAsia" w:hAnsi="Calibri" w:cstheme="majorBidi"/>
          <w:b/>
          <w:color w:val="000000" w:themeColor="text1"/>
          <w:sz w:val="40"/>
          <w:szCs w:val="24"/>
        </w:rPr>
      </w:pPr>
      <w:r>
        <w:br w:type="page"/>
      </w:r>
    </w:p>
    <w:p w14:paraId="4A0879E8" w14:textId="7751B8C9" w:rsidR="00BB5D76" w:rsidRDefault="00BB5D76" w:rsidP="00951279">
      <w:pPr>
        <w:pStyle w:val="Heading2"/>
      </w:pPr>
      <w:bookmarkStart w:id="32" w:name="_Toc176813641"/>
      <w:r>
        <w:lastRenderedPageBreak/>
        <w:t>3</w:t>
      </w:r>
      <w:r w:rsidRPr="002B3B16">
        <w:t>.</w:t>
      </w:r>
      <w:r>
        <w:t>2</w:t>
      </w:r>
      <w:r w:rsidRPr="002B3B16">
        <w:t xml:space="preserve"> Research </w:t>
      </w:r>
      <w:r>
        <w:t>Philosophy</w:t>
      </w:r>
      <w:bookmarkEnd w:id="32"/>
    </w:p>
    <w:p w14:paraId="2C736DCA" w14:textId="2E72C40E" w:rsidR="00FF4EB4" w:rsidRPr="005A3119" w:rsidRDefault="00022B10" w:rsidP="00951279">
      <w:pPr>
        <w:spacing w:after="160" w:line="360" w:lineRule="auto"/>
        <w:rPr>
          <w:rFonts w:ascii="Calibri Light" w:hAnsi="Calibri Light" w:cs="Calibri Light"/>
          <w:szCs w:val="24"/>
        </w:rPr>
      </w:pPr>
      <w:r w:rsidRPr="005A3119">
        <w:rPr>
          <w:rFonts w:ascii="Calibri Light" w:hAnsi="Calibri Light" w:cs="Calibri Light"/>
          <w:szCs w:val="24"/>
        </w:rPr>
        <w:t xml:space="preserve">Research philosophy refers to the view of the researcher </w:t>
      </w:r>
      <w:r w:rsidR="00FF4EB4" w:rsidRPr="005A3119">
        <w:rPr>
          <w:rFonts w:ascii="Calibri Light" w:hAnsi="Calibri Light" w:cs="Calibri Light"/>
          <w:szCs w:val="24"/>
        </w:rPr>
        <w:t>about</w:t>
      </w:r>
      <w:r w:rsidRPr="005A3119">
        <w:rPr>
          <w:rFonts w:ascii="Calibri Light" w:hAnsi="Calibri Light" w:cs="Calibri Light"/>
          <w:szCs w:val="24"/>
        </w:rPr>
        <w:t xml:space="preserve"> how data is collected, analysed, used, and adopted. A research philosophy correlates with the assumptions a researcher has about a work,</w:t>
      </w:r>
      <w:r w:rsidR="007D5CE8" w:rsidRPr="005A3119">
        <w:rPr>
          <w:rFonts w:ascii="Calibri Light" w:hAnsi="Calibri Light" w:cs="Calibri Light"/>
          <w:szCs w:val="24"/>
        </w:rPr>
        <w:t xml:space="preserve"> the knowledge base involved</w:t>
      </w:r>
      <w:r w:rsidR="00FF4EB4" w:rsidRPr="005A3119">
        <w:rPr>
          <w:rFonts w:ascii="Calibri Light" w:hAnsi="Calibri Light" w:cs="Calibri Light"/>
          <w:szCs w:val="24"/>
        </w:rPr>
        <w:t>,</w:t>
      </w:r>
      <w:r w:rsidR="007D5CE8" w:rsidRPr="005A3119">
        <w:rPr>
          <w:rFonts w:ascii="Calibri Light" w:hAnsi="Calibri Light" w:cs="Calibri Light"/>
          <w:szCs w:val="24"/>
        </w:rPr>
        <w:t xml:space="preserve"> and the nature of the research to be carried out </w:t>
      </w:r>
      <w:r w:rsidR="007D5CE8"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hAG5TH3a","properties":{"formattedCitation":"(Bergmann, 2024)","plainCitation":"(Bergmann, 2024)","noteIndex":0},"citationItems":[{"id":"vi6JlvaU/iHm40mKf","uris":["http://zotero.org/users/local/VP0RxsYe/items/MC6K2WS4"],"itemData":{"id":602,"type":"chapter","abstract":"Abstract\n            In this chapter, I explain the choices for the  layers of the research approach applied in this book. Chiefly, I used a critical realist research stance and analyzed both qualitative case studies as well as survey data in a mixed methods approach. For the central qualitative research, I collected data through 81 problem-centered interviews, one focus group with 12 affected people, and discussions with over 60 experts. I analyzed the data through Qualitative Text Analysis to examine effects, mechanisms, social system dynamics, and structures. For the parallel quantitative study on the Coastal El Niño, I assessed extensive survey data through regression models. To evaluate differential displacement risk, I used a dataset collected by Peru’s National Institute of Statistics and Informatics directly after the disaster with close to 190,000 affected adults spread across all of Peru. Additionally,  to identify the effects of displacement on well-being, I applied a customized, merged dataset of that survey and the National Census collected later in the same year. The chapter discusses the used data as well as the strengths and limitations of all  chosen methods.","container-title":"At Risk of Deprivation","event-place":"Wiesbaden","ISBN":"978-3-658-42297-4","language":"en","note":"collection-title: Studien zur Migrations- und Integrationspolitik\nDOI: 10.1007/978-3-658-42298-1_3","page":"57-89","publisher":"Springer Fachmedien Wiesbaden","publisher-place":"Wiesbaden","source":"DOI.org (Crossref)","title":"Research Philosophy, Methodological Implications, and Research Design","URL":"https://link.springer.com/10.1007/978-3-658-42298-1_3","container-author":[{"family":"Bergmann","given":"Jonas"}],"author":[{"family":"Bergmann","given":"Jonas"}],"accessed":{"date-parts":[["2024",5,8]]},"issued":{"date-parts":[["2024"]]}}}],"schema":"https://github.com/citation-style-language/schema/raw/master/csl-citation.json"} </w:instrText>
      </w:r>
      <w:r w:rsidR="007D5CE8" w:rsidRPr="005A3119">
        <w:rPr>
          <w:rFonts w:ascii="Calibri Light" w:hAnsi="Calibri Light" w:cs="Calibri Light"/>
          <w:szCs w:val="24"/>
        </w:rPr>
        <w:fldChar w:fldCharType="separate"/>
      </w:r>
      <w:r w:rsidR="00762035" w:rsidRPr="00762035">
        <w:rPr>
          <w:rFonts w:ascii="Calibri Light" w:hAnsi="Calibri Light" w:cs="Calibri Light"/>
        </w:rPr>
        <w:t>(Bergmann, 2024)</w:t>
      </w:r>
      <w:r w:rsidR="007D5CE8" w:rsidRPr="005A3119">
        <w:rPr>
          <w:rFonts w:ascii="Calibri Light" w:hAnsi="Calibri Light" w:cs="Calibri Light"/>
          <w:szCs w:val="24"/>
        </w:rPr>
        <w:fldChar w:fldCharType="end"/>
      </w:r>
      <w:r w:rsidR="007D5CE8" w:rsidRPr="005A3119">
        <w:rPr>
          <w:rFonts w:ascii="Calibri Light" w:hAnsi="Calibri Light" w:cs="Calibri Light"/>
          <w:szCs w:val="24"/>
        </w:rPr>
        <w:t xml:space="preserve">, </w:t>
      </w:r>
      <w:r w:rsidR="007D5CE8" w:rsidRPr="005A31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gUGjmZe1","properties":{"formattedCitation":"(Mbanaso et al., 2023)","plainCitation":"(Mbanaso et al., 2023)","noteIndex":0},"citationItems":[{"id":"vi6JlvaU/92BUWQGr","uris":["http://zotero.org/users/local/VP0RxsYe/items/SZZLETUC"],"itemData":{"id":604,"type":"chapter","container-title":"Research Techniques for Computer Science, Information Systems and Cybersecurity","event-place":"Cham","ISBN":"978-3-031-30030-1","language":"en","note":"DOI: 10.1007/978-3-031-30031-8_6","page":"81-113","publisher":"Springer Nature Switzerland","publisher-place":"Cham","source":"DOI.org (Crossref)","title":"Research Philosophy, Design and Methodology","URL":"https://link.springer.com/10.1007/978-3-031-30031-8_6","container-author":[{"family":"Mbanaso","given":"Uche M."},{"family":"Abrahams","given":"Lucienne"},{"family":"Okafor","given":"Kennedy Chinedu"}],"author":[{"family":"Mbanaso","given":"Uche M."},{"family":"Abrahams","given":"Lucienne"},{"family":"Okafor","given":"Kennedy Chinedu"}],"accessed":{"date-parts":[["2024",5,8]]},"issued":{"date-parts":[["2023"]]}}}],"schema":"https://github.com/citation-style-language/schema/raw/master/csl-citation.json"} </w:instrText>
      </w:r>
      <w:r w:rsidR="007D5CE8" w:rsidRPr="005A3119">
        <w:rPr>
          <w:rFonts w:ascii="Calibri Light" w:hAnsi="Calibri Light" w:cs="Calibri Light"/>
          <w:szCs w:val="24"/>
        </w:rPr>
        <w:fldChar w:fldCharType="separate"/>
      </w:r>
      <w:r w:rsidR="00762035" w:rsidRPr="00762035">
        <w:rPr>
          <w:rFonts w:ascii="Calibri Light" w:hAnsi="Calibri Light" w:cs="Calibri Light"/>
        </w:rPr>
        <w:t>(Mbanaso et al., 2023)</w:t>
      </w:r>
      <w:r w:rsidR="007D5CE8" w:rsidRPr="005A3119">
        <w:rPr>
          <w:rFonts w:ascii="Calibri Light" w:hAnsi="Calibri Light" w:cs="Calibri Light"/>
          <w:szCs w:val="24"/>
        </w:rPr>
        <w:fldChar w:fldCharType="end"/>
      </w:r>
      <w:r w:rsidR="007D5CE8" w:rsidRPr="005A3119">
        <w:rPr>
          <w:rFonts w:ascii="Calibri Light" w:hAnsi="Calibri Light" w:cs="Calibri Light"/>
          <w:szCs w:val="24"/>
        </w:rPr>
        <w:t>.</w:t>
      </w:r>
      <w:r w:rsidR="00167C78" w:rsidRPr="005A3119">
        <w:rPr>
          <w:rFonts w:ascii="Calibri Light" w:hAnsi="Calibri Light" w:cs="Calibri Light"/>
          <w:szCs w:val="24"/>
        </w:rPr>
        <w:t xml:space="preserve"> </w:t>
      </w:r>
      <w:r w:rsidR="00FF4EB4" w:rsidRPr="005A3119">
        <w:rPr>
          <w:rFonts w:ascii="Calibri Light" w:hAnsi="Calibri Light" w:cs="Calibri Light"/>
          <w:szCs w:val="24"/>
        </w:rPr>
        <w:t>The key constituents of the research philosophy include ontology, epistemology, and methodology.</w:t>
      </w:r>
    </w:p>
    <w:p w14:paraId="6553916F" w14:textId="77777777" w:rsidR="007D5CE8" w:rsidRDefault="007D5CE8" w:rsidP="00951279">
      <w:pPr>
        <w:spacing w:line="360" w:lineRule="auto"/>
        <w:rPr>
          <w:rFonts w:asciiTheme="majorHAnsi" w:hAnsiTheme="majorHAnsi" w:cstheme="majorHAnsi"/>
          <w:szCs w:val="24"/>
        </w:rPr>
      </w:pPr>
    </w:p>
    <w:p w14:paraId="3914683C" w14:textId="283CF12C" w:rsidR="00FF4EB4" w:rsidRDefault="00FF4EB4" w:rsidP="00951279">
      <w:pPr>
        <w:pStyle w:val="Heading3"/>
      </w:pPr>
      <w:bookmarkStart w:id="33" w:name="_Toc176813642"/>
      <w:r>
        <w:t xml:space="preserve">3.2.1 </w:t>
      </w:r>
      <w:r w:rsidR="007D5CE8" w:rsidRPr="00F402C0">
        <w:t>Ontology</w:t>
      </w:r>
      <w:bookmarkEnd w:id="33"/>
    </w:p>
    <w:p w14:paraId="3A4CD927" w14:textId="792CD064" w:rsidR="00F402C0" w:rsidRPr="005A3119" w:rsidRDefault="00FF4EB4" w:rsidP="00951279">
      <w:pPr>
        <w:spacing w:after="160" w:line="360" w:lineRule="auto"/>
        <w:rPr>
          <w:rFonts w:ascii="Calibri Light" w:hAnsi="Calibri Light" w:cs="Calibri Light"/>
          <w:szCs w:val="24"/>
        </w:rPr>
      </w:pPr>
      <w:r w:rsidRPr="005A3119">
        <w:rPr>
          <w:rFonts w:ascii="Calibri Light" w:hAnsi="Calibri Light" w:cs="Calibri Light"/>
          <w:szCs w:val="24"/>
        </w:rPr>
        <w:t>Ontology r</w:t>
      </w:r>
      <w:r w:rsidR="007D5CE8" w:rsidRPr="005A3119">
        <w:rPr>
          <w:rFonts w:ascii="Calibri Light" w:hAnsi="Calibri Light" w:cs="Calibri Light"/>
          <w:szCs w:val="24"/>
        </w:rPr>
        <w:t>efers to the researcher</w:t>
      </w:r>
      <w:r w:rsidR="00645782" w:rsidRPr="005A3119">
        <w:rPr>
          <w:rFonts w:ascii="Calibri Light" w:hAnsi="Calibri Light" w:cs="Calibri Light"/>
          <w:szCs w:val="24"/>
        </w:rPr>
        <w:t>’</w:t>
      </w:r>
      <w:r w:rsidR="007D5CE8" w:rsidRPr="005A3119">
        <w:rPr>
          <w:rFonts w:ascii="Calibri Light" w:hAnsi="Calibri Light" w:cs="Calibri Light"/>
          <w:szCs w:val="24"/>
        </w:rPr>
        <w:t>s view of the wor</w:t>
      </w:r>
      <w:r w:rsidR="00645782" w:rsidRPr="005A3119">
        <w:rPr>
          <w:rFonts w:ascii="Calibri Light" w:hAnsi="Calibri Light" w:cs="Calibri Light"/>
          <w:szCs w:val="24"/>
        </w:rPr>
        <w:t>l</w:t>
      </w:r>
      <w:r w:rsidR="007D5CE8" w:rsidRPr="005A3119">
        <w:rPr>
          <w:rFonts w:ascii="Calibri Light" w:hAnsi="Calibri Light" w:cs="Calibri Light"/>
          <w:szCs w:val="24"/>
        </w:rPr>
        <w:t>d and the theories and assumptions deduced based on wor</w:t>
      </w:r>
      <w:r w:rsidR="00645782" w:rsidRPr="005A3119">
        <w:rPr>
          <w:rFonts w:ascii="Calibri Light" w:hAnsi="Calibri Light" w:cs="Calibri Light"/>
          <w:szCs w:val="24"/>
        </w:rPr>
        <w:t>ld</w:t>
      </w:r>
      <w:r w:rsidR="007D5CE8" w:rsidRPr="005A3119">
        <w:rPr>
          <w:rFonts w:ascii="Calibri Light" w:hAnsi="Calibri Light" w:cs="Calibri Light"/>
          <w:szCs w:val="24"/>
        </w:rPr>
        <w:t>ly nature and reality</w:t>
      </w:r>
      <w:r w:rsidR="007B7AD9">
        <w:rPr>
          <w:rFonts w:ascii="Calibri Light" w:hAnsi="Calibri Light" w:cs="Calibri Light"/>
          <w:szCs w:val="24"/>
        </w:rPr>
        <w:t xml:space="preserve"> </w:t>
      </w:r>
      <w:r w:rsidR="007B7AD9">
        <w:rPr>
          <w:rFonts w:ascii="Calibri Light" w:hAnsi="Calibri Light" w:cs="Calibri Light"/>
          <w:szCs w:val="24"/>
        </w:rPr>
        <w:fldChar w:fldCharType="begin"/>
      </w:r>
      <w:r w:rsidR="007B7AD9">
        <w:rPr>
          <w:rFonts w:ascii="Calibri Light" w:hAnsi="Calibri Light" w:cs="Calibri Light"/>
          <w:szCs w:val="24"/>
        </w:rPr>
        <w:instrText xml:space="preserve"> ADDIN ZOTERO_ITEM CSL_CITATION {"citationID":"JJ5rW05u","properties":{"formattedCitation":"(Keet, 2018)","plainCitation":"(Keet, 2018)","noteIndex":0},"citationItems":[{"id":541,"uris":["http://zotero.org/users/14299107/items/DIHWTHCX"],"itemData":{"id":541,"type":"book","abstract":"An Introduction to Ontology Engineering introduces the student to a comprehensive overview of ontology engineering, and offers hands-on experience that illustrate the theory. The topics covered include: logic foundations for ontologies with languages and automated reasoning, developing good ontologies with methods and methodologies, the top-down approach with foundational ontologies, and the bottomup approach to extract content from legacy material, and a selection of advanced topics that includes Ontology-Based Data Access, the interaction between ontologies and natural languages, and advanced modelling with fuzzy and temporal ontologies. Each chapter contains review questions and exercises, and descriptions of two group assignments are provided as well.","event-place":"London","ISBN":"978-1-84890-295-4","language":"eng","number-of-pages":"321","publisher":"College Publications","publisher-place":"London","source":"K10plus ISBN","title":"An introduction to ontology engineering","URL":"https://www.google.co.uk/books/edition/An_Introduction_to_Ontology_Engineering/RUqzvgEACAAJ?hl=en","author":[{"family":"Keet","given":"C. Maria"}],"issued":{"date-parts":[["2018"]]}}}],"schema":"https://github.com/citation-style-language/schema/raw/master/csl-citation.json"} </w:instrText>
      </w:r>
      <w:r w:rsidR="007B7AD9">
        <w:rPr>
          <w:rFonts w:ascii="Calibri Light" w:hAnsi="Calibri Light" w:cs="Calibri Light"/>
          <w:szCs w:val="24"/>
        </w:rPr>
        <w:fldChar w:fldCharType="separate"/>
      </w:r>
      <w:r w:rsidR="00762035" w:rsidRPr="00762035">
        <w:rPr>
          <w:rFonts w:ascii="Calibri Light" w:hAnsi="Calibri Light" w:cs="Calibri Light"/>
        </w:rPr>
        <w:t>(Keet, 2018)</w:t>
      </w:r>
      <w:r w:rsidR="007B7AD9">
        <w:rPr>
          <w:rFonts w:ascii="Calibri Light" w:hAnsi="Calibri Light" w:cs="Calibri Light"/>
          <w:szCs w:val="24"/>
        </w:rPr>
        <w:fldChar w:fldCharType="end"/>
      </w:r>
      <w:r w:rsidR="007D5CE8" w:rsidRPr="005A3119">
        <w:rPr>
          <w:rFonts w:ascii="Calibri Light" w:hAnsi="Calibri Light" w:cs="Calibri Light"/>
          <w:szCs w:val="24"/>
        </w:rPr>
        <w:t>.</w:t>
      </w:r>
      <w:r w:rsidR="00645782" w:rsidRPr="005A3119">
        <w:rPr>
          <w:rFonts w:ascii="Calibri Light" w:hAnsi="Calibri Light" w:cs="Calibri Light"/>
          <w:szCs w:val="24"/>
        </w:rPr>
        <w:t xml:space="preserve"> </w:t>
      </w:r>
      <w:r w:rsidR="00167C78" w:rsidRPr="005A3119">
        <w:rPr>
          <w:rFonts w:ascii="Calibri Light" w:hAnsi="Calibri Light" w:cs="Calibri Light"/>
          <w:szCs w:val="24"/>
        </w:rPr>
        <w:t xml:space="preserve"> </w:t>
      </w:r>
      <w:r w:rsidRPr="005A3119">
        <w:rPr>
          <w:rFonts w:ascii="Calibri Light" w:hAnsi="Calibri Light" w:cs="Calibri Light"/>
          <w:szCs w:val="24"/>
        </w:rPr>
        <w:t xml:space="preserve">There </w:t>
      </w:r>
      <w:r w:rsidR="00F402C0" w:rsidRPr="005A3119">
        <w:rPr>
          <w:rFonts w:ascii="Calibri Light" w:hAnsi="Calibri Light" w:cs="Calibri Light"/>
          <w:szCs w:val="24"/>
        </w:rPr>
        <w:t xml:space="preserve">are four schools of ontology which are: </w:t>
      </w:r>
      <w:r w:rsidR="00645782" w:rsidRPr="005A3119">
        <w:rPr>
          <w:rFonts w:ascii="Calibri Light" w:hAnsi="Calibri Light" w:cs="Calibri Light"/>
          <w:szCs w:val="24"/>
        </w:rPr>
        <w:t>R</w:t>
      </w:r>
      <w:r w:rsidR="00F402C0" w:rsidRPr="005A3119">
        <w:rPr>
          <w:rFonts w:ascii="Calibri Light" w:hAnsi="Calibri Light" w:cs="Calibri Light"/>
          <w:szCs w:val="24"/>
        </w:rPr>
        <w:t xml:space="preserve">ealism; </w:t>
      </w:r>
      <w:r w:rsidR="00645782" w:rsidRPr="005A3119">
        <w:rPr>
          <w:rFonts w:ascii="Calibri Light" w:hAnsi="Calibri Light" w:cs="Calibri Light"/>
          <w:szCs w:val="24"/>
        </w:rPr>
        <w:t>I</w:t>
      </w:r>
      <w:r w:rsidR="00F402C0" w:rsidRPr="005A3119">
        <w:rPr>
          <w:rFonts w:ascii="Calibri Light" w:hAnsi="Calibri Light" w:cs="Calibri Light"/>
          <w:szCs w:val="24"/>
        </w:rPr>
        <w:t xml:space="preserve">nternal </w:t>
      </w:r>
      <w:r w:rsidR="00645782" w:rsidRPr="005A3119">
        <w:rPr>
          <w:rFonts w:ascii="Calibri Light" w:hAnsi="Calibri Light" w:cs="Calibri Light"/>
          <w:szCs w:val="24"/>
        </w:rPr>
        <w:t>R</w:t>
      </w:r>
      <w:r w:rsidR="00F402C0" w:rsidRPr="005A3119">
        <w:rPr>
          <w:rFonts w:ascii="Calibri Light" w:hAnsi="Calibri Light" w:cs="Calibri Light"/>
          <w:szCs w:val="24"/>
        </w:rPr>
        <w:t xml:space="preserve">ealism; </w:t>
      </w:r>
      <w:r w:rsidR="00645782" w:rsidRPr="005A3119">
        <w:rPr>
          <w:rFonts w:ascii="Calibri Light" w:hAnsi="Calibri Light" w:cs="Calibri Light"/>
          <w:szCs w:val="24"/>
        </w:rPr>
        <w:t>R</w:t>
      </w:r>
      <w:r w:rsidR="00F402C0" w:rsidRPr="005A3119">
        <w:rPr>
          <w:rFonts w:ascii="Calibri Light" w:hAnsi="Calibri Light" w:cs="Calibri Light"/>
          <w:szCs w:val="24"/>
        </w:rPr>
        <w:t xml:space="preserve">elativism; and </w:t>
      </w:r>
      <w:r w:rsidR="00D116F2" w:rsidRPr="005A3119">
        <w:rPr>
          <w:rFonts w:ascii="Calibri Light" w:hAnsi="Calibri Light" w:cs="Calibri Light"/>
          <w:szCs w:val="24"/>
        </w:rPr>
        <w:t>Nominalism</w:t>
      </w:r>
      <w:r w:rsidR="00F402C0" w:rsidRPr="005A3119">
        <w:rPr>
          <w:rFonts w:ascii="Calibri Light" w:hAnsi="Calibri Light" w:cs="Calibri Light"/>
          <w:szCs w:val="24"/>
        </w:rPr>
        <w:t>.</w:t>
      </w:r>
      <w:r w:rsidRPr="005A3119">
        <w:rPr>
          <w:rFonts w:ascii="Calibri Light" w:hAnsi="Calibri Light" w:cs="Calibri Light"/>
          <w:szCs w:val="24"/>
        </w:rPr>
        <w:t xml:space="preserve"> </w:t>
      </w:r>
      <w:r w:rsidRPr="00E674A7">
        <w:rPr>
          <w:rFonts w:ascii="Calibri Light" w:hAnsi="Calibri Light" w:cs="Calibri Light"/>
          <w:szCs w:val="24"/>
        </w:rPr>
        <w:t>In t</w:t>
      </w:r>
      <w:r w:rsidR="00F402C0" w:rsidRPr="00E674A7">
        <w:rPr>
          <w:rFonts w:ascii="Calibri Light" w:hAnsi="Calibri Light" w:cs="Calibri Light"/>
          <w:szCs w:val="24"/>
        </w:rPr>
        <w:t>his research document,</w:t>
      </w:r>
      <w:r w:rsidR="00645782" w:rsidRPr="00E674A7">
        <w:rPr>
          <w:rFonts w:ascii="Calibri Light" w:hAnsi="Calibri Light" w:cs="Calibri Light"/>
          <w:szCs w:val="24"/>
        </w:rPr>
        <w:t xml:space="preserve"> the researcher’s ontology view takes a </w:t>
      </w:r>
      <w:r w:rsidR="00F402C0" w:rsidRPr="00E674A7">
        <w:rPr>
          <w:rFonts w:ascii="Calibri Light" w:hAnsi="Calibri Light" w:cs="Calibri Light"/>
          <w:szCs w:val="24"/>
        </w:rPr>
        <w:t>realism</w:t>
      </w:r>
      <w:r w:rsidR="00645782" w:rsidRPr="00E674A7">
        <w:rPr>
          <w:rFonts w:ascii="Calibri Light" w:hAnsi="Calibri Light" w:cs="Calibri Light"/>
          <w:szCs w:val="24"/>
        </w:rPr>
        <w:t xml:space="preserve"> </w:t>
      </w:r>
      <w:r w:rsidRPr="00E674A7">
        <w:rPr>
          <w:rFonts w:ascii="Calibri Light" w:hAnsi="Calibri Light" w:cs="Calibri Light"/>
          <w:szCs w:val="24"/>
        </w:rPr>
        <w:t xml:space="preserve">and relativism </w:t>
      </w:r>
      <w:r w:rsidR="00645782" w:rsidRPr="00E674A7">
        <w:rPr>
          <w:rFonts w:ascii="Calibri Light" w:hAnsi="Calibri Light" w:cs="Calibri Light"/>
          <w:szCs w:val="24"/>
        </w:rPr>
        <w:t>school of thought</w:t>
      </w:r>
      <w:r w:rsidRPr="00E674A7">
        <w:rPr>
          <w:rFonts w:ascii="Calibri Light" w:hAnsi="Calibri Light" w:cs="Calibri Light"/>
          <w:szCs w:val="24"/>
        </w:rPr>
        <w:t xml:space="preserve"> as i</w:t>
      </w:r>
      <w:r w:rsidR="00645782" w:rsidRPr="00E674A7">
        <w:rPr>
          <w:rFonts w:ascii="Calibri Light" w:hAnsi="Calibri Light" w:cs="Calibri Light"/>
          <w:szCs w:val="24"/>
        </w:rPr>
        <w:t>t</w:t>
      </w:r>
      <w:r w:rsidR="00F402C0" w:rsidRPr="00E674A7">
        <w:rPr>
          <w:rFonts w:ascii="Calibri Light" w:hAnsi="Calibri Light" w:cs="Calibri Light"/>
          <w:szCs w:val="24"/>
        </w:rPr>
        <w:t xml:space="preserve"> adopt</w:t>
      </w:r>
      <w:r w:rsidR="00645782" w:rsidRPr="00E674A7">
        <w:rPr>
          <w:rFonts w:ascii="Calibri Light" w:hAnsi="Calibri Light" w:cs="Calibri Light"/>
          <w:szCs w:val="24"/>
        </w:rPr>
        <w:t xml:space="preserve">s </w:t>
      </w:r>
      <w:r w:rsidR="00F402C0" w:rsidRPr="00E674A7">
        <w:rPr>
          <w:rFonts w:ascii="Calibri Light" w:hAnsi="Calibri Light" w:cs="Calibri Light"/>
          <w:szCs w:val="24"/>
        </w:rPr>
        <w:t>examin</w:t>
      </w:r>
      <w:r w:rsidR="00645782" w:rsidRPr="00E674A7">
        <w:rPr>
          <w:rFonts w:ascii="Calibri Light" w:hAnsi="Calibri Light" w:cs="Calibri Light"/>
          <w:szCs w:val="24"/>
        </w:rPr>
        <w:t xml:space="preserve">ing </w:t>
      </w:r>
      <w:r w:rsidR="00F402C0" w:rsidRPr="00E674A7">
        <w:rPr>
          <w:rFonts w:ascii="Calibri Light" w:hAnsi="Calibri Light" w:cs="Calibri Light"/>
          <w:szCs w:val="24"/>
        </w:rPr>
        <w:t>and observ</w:t>
      </w:r>
      <w:r w:rsidR="00645782" w:rsidRPr="00E674A7">
        <w:rPr>
          <w:rFonts w:ascii="Calibri Light" w:hAnsi="Calibri Light" w:cs="Calibri Light"/>
          <w:szCs w:val="24"/>
        </w:rPr>
        <w:t>ing the worldly view of the researcher</w:t>
      </w:r>
      <w:r w:rsidR="00F402C0" w:rsidRPr="00E674A7">
        <w:rPr>
          <w:rFonts w:ascii="Calibri Light" w:hAnsi="Calibri Light" w:cs="Calibri Light"/>
          <w:szCs w:val="24"/>
        </w:rPr>
        <w:t xml:space="preserve">. </w:t>
      </w:r>
    </w:p>
    <w:p w14:paraId="27DE1B56" w14:textId="77777777" w:rsidR="00F402C0" w:rsidRDefault="00F402C0" w:rsidP="00951279">
      <w:pPr>
        <w:spacing w:line="360" w:lineRule="auto"/>
        <w:rPr>
          <w:rFonts w:asciiTheme="majorHAnsi" w:hAnsiTheme="majorHAnsi" w:cstheme="majorHAnsi"/>
          <w:szCs w:val="24"/>
        </w:rPr>
      </w:pPr>
    </w:p>
    <w:p w14:paraId="329AD801" w14:textId="092637C9" w:rsidR="00FF4EB4" w:rsidRDefault="00FF4EB4" w:rsidP="00951279">
      <w:pPr>
        <w:pStyle w:val="Heading3"/>
      </w:pPr>
      <w:bookmarkStart w:id="34" w:name="_Toc176813643"/>
      <w:r>
        <w:t>3.2.2. Epistemology</w:t>
      </w:r>
      <w:bookmarkEnd w:id="34"/>
    </w:p>
    <w:p w14:paraId="43B8ABE3" w14:textId="2FC33D6D" w:rsidR="007D5CE8" w:rsidRPr="005A3119" w:rsidRDefault="007D5CE8" w:rsidP="00951279">
      <w:pPr>
        <w:spacing w:after="160" w:line="360" w:lineRule="auto"/>
        <w:rPr>
          <w:rFonts w:ascii="Calibri Light" w:hAnsi="Calibri Light" w:cs="Calibri Light"/>
          <w:szCs w:val="24"/>
        </w:rPr>
      </w:pPr>
      <w:r w:rsidRPr="005A3119">
        <w:rPr>
          <w:rFonts w:ascii="Calibri Light" w:hAnsi="Calibri Light" w:cs="Calibri Light"/>
          <w:szCs w:val="24"/>
        </w:rPr>
        <w:t xml:space="preserve">Epistemology refers to the </w:t>
      </w:r>
      <w:r w:rsidR="00F402C0" w:rsidRPr="005A3119">
        <w:rPr>
          <w:rFonts w:ascii="Calibri Light" w:hAnsi="Calibri Light" w:cs="Calibri Light"/>
          <w:szCs w:val="24"/>
        </w:rPr>
        <w:t>preferred way the researcher decides to investigate the worldly view and reality</w:t>
      </w:r>
      <w:r w:rsidR="0002091F">
        <w:rPr>
          <w:rFonts w:ascii="Calibri Light" w:hAnsi="Calibri Light" w:cs="Calibri Light"/>
          <w:szCs w:val="24"/>
        </w:rPr>
        <w:t xml:space="preserve"> </w:t>
      </w:r>
      <w:r w:rsidR="0002091F">
        <w:rPr>
          <w:rFonts w:ascii="Calibri Light" w:hAnsi="Calibri Light" w:cs="Calibri Light"/>
          <w:szCs w:val="24"/>
        </w:rPr>
        <w:fldChar w:fldCharType="begin"/>
      </w:r>
      <w:r w:rsidR="0002091F">
        <w:rPr>
          <w:rFonts w:ascii="Calibri Light" w:hAnsi="Calibri Light" w:cs="Calibri Light"/>
          <w:szCs w:val="24"/>
        </w:rPr>
        <w:instrText xml:space="preserve"> ADDIN ZOTERO_ITEM CSL_CITATION {"citationID":"zGbm3Y20","properties":{"formattedCitation":"(Sol and Heng, 2022)","plainCitation":"(Sol and Heng, 2022)","noteIndex":0},"citationItems":[{"id":552,"uris":["http://zotero.org/users/14299107/items/YPG92EZC"],"itemData":{"id":552,"type":"article-journal","abstract":"Epistemology is a branch of philosophy that concerns itself with the theory of knowledge. It is regarded as a core area of philosophy because it deals with the nature of our knowledge. Drawing on the literature on epistemology, this article provides some basic definitions of the term epistemology and answers some key epistemological questions such as: “what is knowledge?” “what are the sources of our knowledge?” “what do we know?” and “what differentiates knowledge from wisdom and opinion?” The article also discusses key epistemological approaches, namely positivism, interpretivism, and pragmatism, which are central to research. The article concludes that a high degree of epistemic justification is required for knowledge claims and for the conduct of research.","container-title":"Cambodian Journal of Educational Research","DOI":"10.62037/cjer.2022.02.02.05","ISSN":"30052149","issue":"2","journalAbbreviation":"CJER","page":"80-99","source":"DOI.org (Crossref)","title":"Understanding epistemology and its key approaches in research","volume":"2","author":[{"family":"Sol","given":"Koemhong"},{"family":"Heng","given":"Kimkong"}],"issued":{"date-parts":[["2022",12]]}}}],"schema":"https://github.com/citation-style-language/schema/raw/master/csl-citation.json"} </w:instrText>
      </w:r>
      <w:r w:rsidR="0002091F">
        <w:rPr>
          <w:rFonts w:ascii="Calibri Light" w:hAnsi="Calibri Light" w:cs="Calibri Light"/>
          <w:szCs w:val="24"/>
        </w:rPr>
        <w:fldChar w:fldCharType="separate"/>
      </w:r>
      <w:r w:rsidR="0002091F" w:rsidRPr="0002091F">
        <w:rPr>
          <w:rFonts w:ascii="Calibri Light" w:hAnsi="Calibri Light" w:cs="Calibri Light"/>
        </w:rPr>
        <w:t>(Sol and Heng, 2022)</w:t>
      </w:r>
      <w:r w:rsidR="0002091F">
        <w:rPr>
          <w:rFonts w:ascii="Calibri Light" w:hAnsi="Calibri Light" w:cs="Calibri Light"/>
          <w:szCs w:val="24"/>
        </w:rPr>
        <w:fldChar w:fldCharType="end"/>
      </w:r>
      <w:r w:rsidR="00F402C0" w:rsidRPr="005A3119">
        <w:rPr>
          <w:rFonts w:ascii="Calibri Light" w:hAnsi="Calibri Light" w:cs="Calibri Light"/>
          <w:szCs w:val="24"/>
        </w:rPr>
        <w:t>.</w:t>
      </w:r>
      <w:r w:rsidR="00645782" w:rsidRPr="005A3119">
        <w:rPr>
          <w:rFonts w:ascii="Calibri Light" w:hAnsi="Calibri Light" w:cs="Calibri Light"/>
          <w:szCs w:val="24"/>
        </w:rPr>
        <w:t xml:space="preserve"> This research document </w:t>
      </w:r>
      <w:r w:rsidR="00FF4EB4" w:rsidRPr="005A3119">
        <w:rPr>
          <w:rFonts w:ascii="Calibri Light" w:hAnsi="Calibri Light" w:cs="Calibri Light"/>
          <w:szCs w:val="24"/>
        </w:rPr>
        <w:t xml:space="preserve">prioritizes </w:t>
      </w:r>
      <w:r w:rsidR="00645782" w:rsidRPr="005A3119">
        <w:rPr>
          <w:rFonts w:ascii="Calibri Light" w:hAnsi="Calibri Light" w:cs="Calibri Light"/>
          <w:szCs w:val="24"/>
        </w:rPr>
        <w:t>inquiries, hypotheses, and scientific evidence</w:t>
      </w:r>
      <w:r w:rsidR="00FF4EB4" w:rsidRPr="005A3119">
        <w:rPr>
          <w:rFonts w:ascii="Calibri Light" w:hAnsi="Calibri Light" w:cs="Calibri Light"/>
          <w:szCs w:val="24"/>
        </w:rPr>
        <w:t xml:space="preserve"> which in turn aligns with the positivist school of thought which believes in scientific studies and objectivity.</w:t>
      </w:r>
    </w:p>
    <w:p w14:paraId="1A67699D" w14:textId="77777777" w:rsidR="00F402C0" w:rsidRPr="00BB5D76" w:rsidRDefault="00F402C0" w:rsidP="00951279">
      <w:pPr>
        <w:spacing w:line="360" w:lineRule="auto"/>
      </w:pPr>
    </w:p>
    <w:p w14:paraId="13269FDE" w14:textId="77777777" w:rsidR="00AC4B47" w:rsidRDefault="00AC4B47" w:rsidP="00951279">
      <w:pPr>
        <w:spacing w:after="160" w:line="360" w:lineRule="auto"/>
        <w:rPr>
          <w:rFonts w:ascii="Calibri Light" w:hAnsi="Calibri Light" w:cs="Calibri Light"/>
          <w:szCs w:val="24"/>
        </w:rPr>
      </w:pPr>
      <w:r>
        <w:rPr>
          <w:rFonts w:ascii="Calibri Light" w:hAnsi="Calibri Light" w:cs="Calibri Light"/>
          <w:szCs w:val="24"/>
        </w:rPr>
        <w:t>The research philosophy approach being adopted for this methodology is the realism approach as it’s a quantitative based approach which involves performing experiments and making inference based on the results of the experiments.</w:t>
      </w:r>
    </w:p>
    <w:p w14:paraId="0ECA63EF" w14:textId="77777777" w:rsidR="0091006E" w:rsidRDefault="0091006E" w:rsidP="00951279">
      <w:pPr>
        <w:spacing w:after="160" w:line="360" w:lineRule="auto"/>
        <w:rPr>
          <w:rFonts w:ascii="Calibri" w:eastAsiaTheme="majorEastAsia" w:hAnsi="Calibri" w:cstheme="majorBidi"/>
          <w:b/>
          <w:color w:val="000000" w:themeColor="text1"/>
          <w:sz w:val="40"/>
          <w:szCs w:val="24"/>
        </w:rPr>
      </w:pPr>
      <w:r>
        <w:br w:type="page"/>
      </w:r>
    </w:p>
    <w:p w14:paraId="6FE790B6" w14:textId="1610A739" w:rsidR="00C716DC" w:rsidRPr="009969EE" w:rsidRDefault="00167C78" w:rsidP="00951279">
      <w:pPr>
        <w:pStyle w:val="Heading2"/>
      </w:pPr>
      <w:bookmarkStart w:id="35" w:name="_Toc176813644"/>
      <w:r>
        <w:lastRenderedPageBreak/>
        <w:t xml:space="preserve">3.3 </w:t>
      </w:r>
      <w:r w:rsidR="00C40069">
        <w:t xml:space="preserve">Research </w:t>
      </w:r>
      <w:r>
        <w:t>Methodology</w:t>
      </w:r>
      <w:bookmarkEnd w:id="35"/>
    </w:p>
    <w:p w14:paraId="74161D27" w14:textId="53BAB064" w:rsidR="00F81646" w:rsidRDefault="00AC4B47" w:rsidP="00951279">
      <w:pPr>
        <w:spacing w:after="160" w:line="360" w:lineRule="auto"/>
        <w:rPr>
          <w:rFonts w:ascii="Calibri Light" w:hAnsi="Calibri Light" w:cs="Calibri Light"/>
          <w:szCs w:val="24"/>
        </w:rPr>
      </w:pPr>
      <w:r>
        <w:rPr>
          <w:rFonts w:ascii="Calibri Light" w:hAnsi="Calibri Light" w:cs="Calibri Light"/>
          <w:szCs w:val="24"/>
        </w:rPr>
        <w:t xml:space="preserve">Research </w:t>
      </w:r>
      <w:r w:rsidR="00167C78" w:rsidRPr="005A3119">
        <w:rPr>
          <w:rFonts w:ascii="Calibri Light" w:hAnsi="Calibri Light" w:cs="Calibri Light"/>
          <w:szCs w:val="24"/>
        </w:rPr>
        <w:t>Methodology refers to the adopted framework of techniques and principles adopted by the researcher as properly elucidate</w:t>
      </w:r>
      <w:r w:rsidR="00C37C6F">
        <w:rPr>
          <w:rFonts w:ascii="Calibri Light" w:hAnsi="Calibri Light" w:cs="Calibri Light"/>
          <w:szCs w:val="24"/>
        </w:rPr>
        <w:t>d below</w:t>
      </w:r>
      <w:r w:rsidR="00B009B8">
        <w:rPr>
          <w:rFonts w:ascii="Calibri Light" w:hAnsi="Calibri Light" w:cs="Calibri Light"/>
          <w:szCs w:val="24"/>
        </w:rPr>
        <w:t xml:space="preserve"> </w:t>
      </w:r>
      <w:r w:rsidR="00B009B8">
        <w:rPr>
          <w:rFonts w:ascii="Calibri Light" w:hAnsi="Calibri Light" w:cs="Calibri Light"/>
          <w:szCs w:val="24"/>
        </w:rPr>
        <w:fldChar w:fldCharType="begin"/>
      </w:r>
      <w:r w:rsidR="00B009B8">
        <w:rPr>
          <w:rFonts w:ascii="Calibri Light" w:hAnsi="Calibri Light" w:cs="Calibri Light"/>
          <w:szCs w:val="24"/>
        </w:rPr>
        <w:instrText xml:space="preserve"> ADDIN ZOTERO_ITEM CSL_CITATION {"citationID":"e7wUPd20","properties":{"formattedCitation":"(Dawson, 2019)","plainCitation":"(Dawson, 2019)","noteIndex":0},"citationItems":[{"id":544,"uris":["http://zotero.org/users/14299107/items/YXCM6G7V"],"itemData":{"id":544,"type":"book","abstract":"Introduction to Research Methods contains everything from developing an initial idea into a proposal, through to analysing data and reporting results. Whether you have to undertake a project as part of your coursework, or as part of your employment, or simply because you are fascinated by something you have observed and want to find out more, this book offers you advice on how to turn your ideas into a workable project. Specifically it will show you how to: *Choose your research methods *Choose your participants *Prepare a research proposal *Construct questionnaires *Conduct interviews and focus groups *Analyse your data *Report your findings *Be an ethical researcher-- Publisher's Synopsis","edition":"5th edition","event-place":"London","ISBN":"978-1-4087-1105-7","language":"eng","note":"OCLC: 1079178689","publisher":"Robinson","publisher-place":"London","source":"Open WorldCat","title":"Introduction to research methods: a practical guide for anyone undertaking a research project.","title-short":"Introduction to research methods","URL":"https://www.google.co.uk/books/edition/Introduction_to_Research_Methods_5th_Edi/PGRjDwAAQBAJ?hl=en&amp;gbpv=0","author":[{"family":"Dawson","given":"Catherine"}],"issued":{"date-parts":[["2019",1,3]]}}}],"schema":"https://github.com/citation-style-language/schema/raw/master/csl-citation.json"} </w:instrText>
      </w:r>
      <w:r w:rsidR="00B009B8">
        <w:rPr>
          <w:rFonts w:ascii="Calibri Light" w:hAnsi="Calibri Light" w:cs="Calibri Light"/>
          <w:szCs w:val="24"/>
        </w:rPr>
        <w:fldChar w:fldCharType="separate"/>
      </w:r>
      <w:r w:rsidR="00762035" w:rsidRPr="00762035">
        <w:rPr>
          <w:rFonts w:ascii="Calibri Light" w:hAnsi="Calibri Light" w:cs="Calibri Light"/>
        </w:rPr>
        <w:t>(Dawson, 2019)</w:t>
      </w:r>
      <w:r w:rsidR="00B009B8">
        <w:rPr>
          <w:rFonts w:ascii="Calibri Light" w:hAnsi="Calibri Light" w:cs="Calibri Light"/>
          <w:szCs w:val="24"/>
        </w:rPr>
        <w:fldChar w:fldCharType="end"/>
      </w:r>
      <w:r w:rsidR="00167C78" w:rsidRPr="005A3119">
        <w:rPr>
          <w:rFonts w:ascii="Calibri Light" w:hAnsi="Calibri Light" w:cs="Calibri Light"/>
          <w:szCs w:val="24"/>
        </w:rPr>
        <w:t>.</w:t>
      </w:r>
      <w:r w:rsidR="000F53F1">
        <w:rPr>
          <w:rFonts w:ascii="Calibri Light" w:hAnsi="Calibri Light" w:cs="Calibri Light"/>
          <w:szCs w:val="24"/>
        </w:rPr>
        <w:t xml:space="preserve"> It spans the entirety of the project from the formulation of the idea, development of project schedule, formulation of research hypotheses and questions, initiating the models and techniques to use and deriving insights to be reported.</w:t>
      </w:r>
    </w:p>
    <w:p w14:paraId="52D369FE" w14:textId="77777777" w:rsidR="009677AD" w:rsidRDefault="009677AD" w:rsidP="00951279">
      <w:pPr>
        <w:spacing w:after="160" w:line="360" w:lineRule="auto"/>
        <w:rPr>
          <w:rFonts w:ascii="Calibri Light" w:hAnsi="Calibri Light" w:cs="Calibri Light"/>
          <w:szCs w:val="24"/>
        </w:rPr>
      </w:pPr>
    </w:p>
    <w:p w14:paraId="04CCB245" w14:textId="77777777" w:rsidR="00AC4B47" w:rsidRDefault="00AC4B47" w:rsidP="00951279">
      <w:pPr>
        <w:spacing w:after="160" w:line="360" w:lineRule="auto"/>
        <w:rPr>
          <w:b/>
          <w:bCs/>
        </w:rPr>
      </w:pPr>
      <w:r w:rsidRPr="00F81646">
        <w:rPr>
          <w:b/>
          <w:bCs/>
        </w:rPr>
        <w:t>CRISP-DM Methodology</w:t>
      </w:r>
    </w:p>
    <w:p w14:paraId="6F6BB329" w14:textId="2B96F1E0" w:rsidR="00AC4B47" w:rsidRDefault="00AC4B47" w:rsidP="00951279">
      <w:pPr>
        <w:spacing w:after="303" w:line="360" w:lineRule="auto"/>
        <w:ind w:left="-5"/>
        <w:rPr>
          <w:rFonts w:ascii="Calibri Light" w:hAnsi="Calibri Light" w:cs="Calibri Light"/>
          <w:szCs w:val="24"/>
        </w:rPr>
      </w:pPr>
      <w:r w:rsidRPr="00C37C6F">
        <w:rPr>
          <w:rFonts w:ascii="Calibri Light" w:hAnsi="Calibri Light" w:cs="Calibri Light"/>
          <w:szCs w:val="24"/>
        </w:rPr>
        <w:t>“Cross Industry Standard Process for Data Mining” is regarded as a standard data science approach adopted to provide structure to the planning process involved in the projects, organizing of the project,</w:t>
      </w:r>
      <w:r w:rsidRPr="0035233E">
        <w:rPr>
          <w:rFonts w:ascii="Calibri Light" w:hAnsi="Calibri Light" w:cs="Calibri Light"/>
          <w:szCs w:val="24"/>
          <w:highlight w:val="yellow"/>
        </w:rPr>
        <w:t xml:space="preserve"> </w:t>
      </w:r>
      <w:r w:rsidRPr="00C37C6F">
        <w:rPr>
          <w:rFonts w:ascii="Calibri Light" w:hAnsi="Calibri Light" w:cs="Calibri Light"/>
          <w:szCs w:val="24"/>
        </w:rPr>
        <w:t>and its implementation of the project</w:t>
      </w:r>
      <w:r w:rsidR="00DB53BF">
        <w:rPr>
          <w:rFonts w:ascii="Calibri Light" w:hAnsi="Calibri Light" w:cs="Calibri Light"/>
          <w:szCs w:val="24"/>
        </w:rPr>
        <w:t xml:space="preserve"> </w:t>
      </w:r>
      <w:r w:rsidR="00DB53BF">
        <w:rPr>
          <w:rFonts w:ascii="Calibri Light" w:hAnsi="Calibri Light" w:cs="Calibri Light"/>
          <w:szCs w:val="24"/>
        </w:rPr>
        <w:fldChar w:fldCharType="begin"/>
      </w:r>
      <w:r w:rsidR="00DB53BF">
        <w:rPr>
          <w:rFonts w:ascii="Calibri Light" w:hAnsi="Calibri Light" w:cs="Calibri Light"/>
          <w:szCs w:val="24"/>
        </w:rPr>
        <w:instrText xml:space="preserve"> ADDIN ZOTERO_ITEM CSL_CITATION {"citationID":"TsDN29VE","properties":{"formattedCitation":"(Hotz, 2018)","plainCitation":"(Hotz, 2018)","noteIndex":0},"citationItems":[{"id":297,"uris":["http://zotero.org/users/14299107/items/YM99FFFJ"],"itemData":{"id":297,"type":"post-weblog","abstract":"The CRoss Industry Standard Process for Data Mining (CRISP-DM) is a process model with six phases that naturally describes the data science life cycle.","container-title":"Data Science Process Alliance","language":"en-US","title":"What is CRISP DM?","URL":"https://www.datascience-pm.com/crisp-dm-2/","author":[{"family":"Hotz","given":"Nick"}],"accessed":{"date-parts":[["2024",3,10]]},"issued":{"date-parts":[["2018",9,10]]}}}],"schema":"https://github.com/citation-style-language/schema/raw/master/csl-citation.json"} </w:instrText>
      </w:r>
      <w:r w:rsidR="00DB53BF">
        <w:rPr>
          <w:rFonts w:ascii="Calibri Light" w:hAnsi="Calibri Light" w:cs="Calibri Light"/>
          <w:szCs w:val="24"/>
        </w:rPr>
        <w:fldChar w:fldCharType="separate"/>
      </w:r>
      <w:r w:rsidR="00762035" w:rsidRPr="00762035">
        <w:rPr>
          <w:rFonts w:ascii="Calibri Light" w:hAnsi="Calibri Light" w:cs="Calibri Light"/>
        </w:rPr>
        <w:t>(Hotz, 2018)</w:t>
      </w:r>
      <w:r w:rsidR="00DB53BF">
        <w:rPr>
          <w:rFonts w:ascii="Calibri Light" w:hAnsi="Calibri Light" w:cs="Calibri Light"/>
          <w:szCs w:val="24"/>
        </w:rPr>
        <w:fldChar w:fldCharType="end"/>
      </w:r>
      <w:r w:rsidR="001C3FAC">
        <w:rPr>
          <w:rFonts w:ascii="Calibri Light" w:hAnsi="Calibri Light" w:cs="Calibri Light"/>
          <w:szCs w:val="24"/>
        </w:rPr>
        <w:t xml:space="preserve">, </w:t>
      </w:r>
      <w:r w:rsidR="001C3FAC">
        <w:rPr>
          <w:rFonts w:ascii="Calibri Light" w:hAnsi="Calibri Light" w:cs="Calibri Light"/>
          <w:szCs w:val="24"/>
        </w:rPr>
        <w:fldChar w:fldCharType="begin"/>
      </w:r>
      <w:r w:rsidR="001C3FAC">
        <w:rPr>
          <w:rFonts w:ascii="Calibri Light" w:hAnsi="Calibri Light" w:cs="Calibri Light"/>
          <w:szCs w:val="24"/>
        </w:rPr>
        <w:instrText xml:space="preserve"> ADDIN ZOTERO_ITEM CSL_CITATION {"citationID":"simN0vYY","properties":{"formattedCitation":"(Schr\\uc0\\u246{}er et al., 2021)","plainCitation":"(Schröer et al., 2021)","noteIndex":0},"citationItems":[{"id":457,"uris":["http://zotero.org/users/14299107/items/2253U4CV"],"itemData":{"id":457,"type":"article-journal","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1C3FAC">
        <w:rPr>
          <w:rFonts w:ascii="Calibri Light" w:hAnsi="Calibri Light" w:cs="Calibri Light"/>
          <w:szCs w:val="24"/>
        </w:rPr>
        <w:fldChar w:fldCharType="separate"/>
      </w:r>
      <w:r w:rsidR="00762035" w:rsidRPr="00762035">
        <w:rPr>
          <w:rFonts w:ascii="Calibri Light" w:hAnsi="Calibri Light" w:cs="Calibri Light"/>
        </w:rPr>
        <w:t>(Schröer et al., 2021)</w:t>
      </w:r>
      <w:r w:rsidR="001C3FAC">
        <w:rPr>
          <w:rFonts w:ascii="Calibri Light" w:hAnsi="Calibri Light" w:cs="Calibri Light"/>
          <w:szCs w:val="24"/>
        </w:rPr>
        <w:fldChar w:fldCharType="end"/>
      </w:r>
      <w:r w:rsidR="008A6C48">
        <w:rPr>
          <w:rFonts w:ascii="Calibri Light" w:hAnsi="Calibri Light" w:cs="Calibri Light"/>
          <w:szCs w:val="24"/>
        </w:rPr>
        <w:t xml:space="preserve">, </w:t>
      </w:r>
      <w:r w:rsidR="008A6C48">
        <w:rPr>
          <w:rFonts w:ascii="Calibri Light" w:hAnsi="Calibri Light" w:cs="Calibri Light"/>
          <w:szCs w:val="24"/>
        </w:rPr>
        <w:fldChar w:fldCharType="begin"/>
      </w:r>
      <w:r w:rsidR="008A6C48">
        <w:rPr>
          <w:rFonts w:ascii="Calibri Light" w:hAnsi="Calibri Light" w:cs="Calibri Light"/>
          <w:szCs w:val="24"/>
        </w:rPr>
        <w:instrText xml:space="preserve"> ADDIN ZOTERO_ITEM CSL_CITATION {"citationID":"I6mCSBLj","properties":{"formattedCitation":"(Cazacu and Titan, 2020)","plainCitation":"(Cazacu and Titan, 2020)","noteIndex":0},"citationItems":[{"id":545,"uris":["http://zotero.org/users/14299107/items/L2DI2NIV"],"itemData":{"id":545,"type":"article-journal","abstract":"The growth of available data in the social sciences led to numerous knowledge discovery projects being launched over the years. Even if the volume and the speed of data are increasing, in social sciences data has an important limitation in terms of methodological process that drives the conceptual and analytical questions posed to the data. Social sciences domain experiences several challenges in their desire of extracting useful and implicit knowledge due to its inherent complexity and unique characteristics, as well as the lack of standards for data mining projects. The aim of this research is to bring Cross-Industry Standard Process for Data Mining (CRISP-DM) methodology as a standardization in analyzing large volumes of unstructured data to generate analytical insights for wellbeing and social sciences topics in general. Also, taking into consideration that for a data scientist, the most time-consuming activity is data preparation step, we are trying to make more efficient this process using a clear methodology and tasks. Conclusion is that using a strong methodology with well-defined steps in research can increase productivity in terms of time and enhance the quality of the research.","container-title":"BRAIN. Broad Research in Artificial Intelligence and Neuroscience","DOI":"10.18662/brain/11.2Sup1/97","ISSN":"20680473, 20673957","issue":"2sup1","journalAbbreviation":"BRAIN","page":"99-106","source":"DOI.org (Crossref)","title":"Adapting CRISP-DM for Social Sciences","volume":"11","contributor":[{"literal":"The Bucharest University of Economic Studies"}],"author":[{"family":"Cazacu","given":"Mihaela"},{"family":"Titan","given":"Emilia"}],"issued":{"date-parts":[["2020",8]]}}}],"schema":"https://github.com/citation-style-language/schema/raw/master/csl-citation.json"} </w:instrText>
      </w:r>
      <w:r w:rsidR="008A6C48">
        <w:rPr>
          <w:rFonts w:ascii="Calibri Light" w:hAnsi="Calibri Light" w:cs="Calibri Light"/>
          <w:szCs w:val="24"/>
        </w:rPr>
        <w:fldChar w:fldCharType="separate"/>
      </w:r>
      <w:r w:rsidR="00762035" w:rsidRPr="00762035">
        <w:rPr>
          <w:rFonts w:ascii="Calibri Light" w:hAnsi="Calibri Light" w:cs="Calibri Light"/>
        </w:rPr>
        <w:t>(Cazacu and Titan, 2020)</w:t>
      </w:r>
      <w:r w:rsidR="008A6C48">
        <w:rPr>
          <w:rFonts w:ascii="Calibri Light" w:hAnsi="Calibri Light" w:cs="Calibri Light"/>
          <w:szCs w:val="24"/>
        </w:rPr>
        <w:fldChar w:fldCharType="end"/>
      </w:r>
      <w:r w:rsidR="00DB53BF">
        <w:rPr>
          <w:rFonts w:ascii="Calibri Light" w:hAnsi="Calibri Light" w:cs="Calibri Light"/>
          <w:szCs w:val="24"/>
        </w:rPr>
        <w:t>.</w:t>
      </w:r>
      <w:r w:rsidR="001C3FAC">
        <w:rPr>
          <w:rFonts w:ascii="Calibri Light" w:hAnsi="Calibri Light" w:cs="Calibri Light"/>
          <w:szCs w:val="24"/>
        </w:rPr>
        <w:t xml:space="preserve"> The figure below elucidates the 6 phases involved in CRISP-DM Methodology from start to finish. It is an agile development process for data mining </w:t>
      </w:r>
      <w:r w:rsidR="008A6C48">
        <w:rPr>
          <w:rFonts w:ascii="Calibri Light" w:hAnsi="Calibri Light" w:cs="Calibri Light"/>
          <w:szCs w:val="24"/>
        </w:rPr>
        <w:t>and</w:t>
      </w:r>
      <w:r w:rsidR="001C3FAC">
        <w:rPr>
          <w:rFonts w:ascii="Calibri Light" w:hAnsi="Calibri Light" w:cs="Calibri Light"/>
          <w:szCs w:val="24"/>
        </w:rPr>
        <w:t xml:space="preserve"> shows how each phase related to one another.</w:t>
      </w:r>
    </w:p>
    <w:p w14:paraId="70102F95" w14:textId="77777777" w:rsidR="008F69DE" w:rsidRDefault="008F69DE" w:rsidP="00951279">
      <w:pPr>
        <w:keepNext/>
        <w:spacing w:after="236" w:line="360" w:lineRule="auto"/>
        <w:ind w:right="4472"/>
      </w:pPr>
      <w:r w:rsidRPr="008F69DE">
        <w:rPr>
          <w:noProof/>
        </w:rPr>
        <w:drawing>
          <wp:inline distT="0" distB="0" distL="0" distR="0" wp14:anchorId="29F42E97" wp14:editId="42B29B66">
            <wp:extent cx="5982535" cy="3543795"/>
            <wp:effectExtent l="0" t="0" r="0" b="0"/>
            <wp:docPr id="1817405896" name="Picture 1" descr="A diagram of data and inform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405896" name="Picture 1" descr="A diagram of data and information&#10;&#10;Description automatically generated with medium confidence"/>
                    <pic:cNvPicPr/>
                  </pic:nvPicPr>
                  <pic:blipFill>
                    <a:blip r:embed="rId22"/>
                    <a:stretch>
                      <a:fillRect/>
                    </a:stretch>
                  </pic:blipFill>
                  <pic:spPr>
                    <a:xfrm>
                      <a:off x="0" y="0"/>
                      <a:ext cx="5982535" cy="3543795"/>
                    </a:xfrm>
                    <a:prstGeom prst="rect">
                      <a:avLst/>
                    </a:prstGeom>
                  </pic:spPr>
                </pic:pic>
              </a:graphicData>
            </a:graphic>
          </wp:inline>
        </w:drawing>
      </w:r>
    </w:p>
    <w:p w14:paraId="56899B97" w14:textId="3392DDC1" w:rsidR="00135118" w:rsidRDefault="008F69DE" w:rsidP="00951279">
      <w:pPr>
        <w:pStyle w:val="Caption"/>
        <w:spacing w:line="360" w:lineRule="auto"/>
      </w:pPr>
      <w:bookmarkStart w:id="36" w:name="_Toc176811589"/>
      <w:r>
        <w:t xml:space="preserve">Figure </w:t>
      </w:r>
      <w:r>
        <w:fldChar w:fldCharType="begin"/>
      </w:r>
      <w:r>
        <w:instrText xml:space="preserve"> SEQ Figure \* ARABIC </w:instrText>
      </w:r>
      <w:r>
        <w:fldChar w:fldCharType="separate"/>
      </w:r>
      <w:r w:rsidR="008F3F61">
        <w:rPr>
          <w:noProof/>
        </w:rPr>
        <w:t>3</w:t>
      </w:r>
      <w:r>
        <w:fldChar w:fldCharType="end"/>
      </w:r>
      <w:r>
        <w:t>: CRISP-DM</w:t>
      </w:r>
      <w:bookmarkEnd w:id="36"/>
    </w:p>
    <w:p w14:paraId="23B07617" w14:textId="77777777" w:rsidR="00C716DC" w:rsidRPr="0091006E" w:rsidRDefault="00C716DC" w:rsidP="00951279">
      <w:pPr>
        <w:spacing w:after="303" w:line="360" w:lineRule="auto"/>
      </w:pPr>
    </w:p>
    <w:p w14:paraId="7BD149FC" w14:textId="55CCADA8" w:rsidR="003B6E73" w:rsidRDefault="00C40069" w:rsidP="00951279">
      <w:pPr>
        <w:pStyle w:val="Heading3"/>
        <w:rPr>
          <w:rFonts w:ascii="Calibri Light" w:hAnsi="Calibri Light" w:cs="Calibri Light"/>
          <w:sz w:val="24"/>
          <w:szCs w:val="24"/>
        </w:rPr>
      </w:pPr>
      <w:bookmarkStart w:id="37" w:name="_Toc176813645"/>
      <w:r w:rsidRPr="00C40069">
        <w:lastRenderedPageBreak/>
        <w:t xml:space="preserve">3.3.1 </w:t>
      </w:r>
      <w:r w:rsidR="00434E9C" w:rsidRPr="00C40069">
        <w:t>Business Understanding:</w:t>
      </w:r>
      <w:bookmarkEnd w:id="37"/>
      <w:r w:rsidR="00434E9C" w:rsidRPr="00434E9C">
        <w:rPr>
          <w:rFonts w:ascii="Calibri Light" w:hAnsi="Calibri Light" w:cs="Calibri Light"/>
          <w:sz w:val="24"/>
          <w:szCs w:val="24"/>
        </w:rPr>
        <w:t xml:space="preserve"> </w:t>
      </w:r>
    </w:p>
    <w:p w14:paraId="74DD800F" w14:textId="408651B7" w:rsidR="00313BC8" w:rsidRDefault="003B6E73" w:rsidP="00951279">
      <w:pPr>
        <w:spacing w:after="303" w:line="360" w:lineRule="auto"/>
        <w:ind w:left="-5"/>
        <w:rPr>
          <w:rFonts w:ascii="Calibri Light" w:hAnsi="Calibri Light" w:cs="Calibri Light"/>
          <w:szCs w:val="24"/>
        </w:rPr>
      </w:pPr>
      <w:r>
        <w:rPr>
          <w:rFonts w:ascii="Calibri Light" w:hAnsi="Calibri Light" w:cs="Calibri Light"/>
          <w:szCs w:val="24"/>
        </w:rPr>
        <w:t xml:space="preserve">Business understanding </w:t>
      </w:r>
      <w:r w:rsidR="00434E9C" w:rsidRPr="00434E9C">
        <w:rPr>
          <w:rFonts w:ascii="Calibri Light" w:hAnsi="Calibri Light" w:cs="Calibri Light"/>
          <w:szCs w:val="24"/>
        </w:rPr>
        <w:t xml:space="preserve">refers to </w:t>
      </w:r>
      <w:r w:rsidR="00434E9C">
        <w:rPr>
          <w:rFonts w:ascii="Calibri Light" w:hAnsi="Calibri Light" w:cs="Calibri Light"/>
          <w:szCs w:val="24"/>
        </w:rPr>
        <w:t xml:space="preserve">having critical understanding of the business problem, its aims and objectives, and the proposed forecasting goal. With a focus on Metrorail in this documentation, the industry problem has been identified, its aim and objectives have been deduced and the expected outcomes have been </w:t>
      </w:r>
      <w:r w:rsidR="00313BC8">
        <w:rPr>
          <w:rFonts w:ascii="Calibri Light" w:hAnsi="Calibri Light" w:cs="Calibri Light"/>
          <w:szCs w:val="24"/>
        </w:rPr>
        <w:t>suggested.</w:t>
      </w:r>
    </w:p>
    <w:p w14:paraId="3469E31B" w14:textId="77777777" w:rsidR="00C716DC" w:rsidRDefault="00C716DC" w:rsidP="00951279">
      <w:pPr>
        <w:spacing w:after="303" w:line="360" w:lineRule="auto"/>
        <w:ind w:left="-5"/>
        <w:rPr>
          <w:rFonts w:ascii="Calibri Light" w:hAnsi="Calibri Light" w:cs="Calibri Light"/>
          <w:szCs w:val="24"/>
        </w:rPr>
      </w:pPr>
    </w:p>
    <w:p w14:paraId="42AFE8CE" w14:textId="534E2E48" w:rsidR="00C40069" w:rsidRDefault="00C40069" w:rsidP="00951279">
      <w:pPr>
        <w:pStyle w:val="Heading4"/>
        <w:spacing w:line="360" w:lineRule="auto"/>
      </w:pPr>
      <w:r>
        <w:t>3.</w:t>
      </w:r>
      <w:r w:rsidR="00F81646">
        <w:t>3</w:t>
      </w:r>
      <w:r>
        <w:t>.1</w:t>
      </w:r>
      <w:r w:rsidR="00F81646">
        <w:t>.1</w:t>
      </w:r>
      <w:r>
        <w:t xml:space="preserve"> Stakeholder Management</w:t>
      </w:r>
    </w:p>
    <w:p w14:paraId="7182F79B" w14:textId="77777777" w:rsidR="00C40069" w:rsidRDefault="00C40069" w:rsidP="00951279">
      <w:pPr>
        <w:spacing w:after="160" w:line="360" w:lineRule="auto"/>
        <w:rPr>
          <w:rFonts w:ascii="Calibri Light" w:hAnsi="Calibri Light" w:cs="Calibri Light"/>
          <w:szCs w:val="24"/>
        </w:rPr>
      </w:pPr>
      <w:r w:rsidRPr="003D19A9">
        <w:rPr>
          <w:rFonts w:ascii="Calibri Light" w:hAnsi="Calibri Light" w:cs="Calibri Light"/>
          <w:szCs w:val="24"/>
        </w:rPr>
        <w:t>The stakeholder management confers about the project stakeholders, their respective roles and how they influence the project.</w:t>
      </w:r>
    </w:p>
    <w:p w14:paraId="4861EE2B" w14:textId="2D91F823" w:rsidR="00C40069" w:rsidRPr="00053659" w:rsidRDefault="00C40069" w:rsidP="00951279">
      <w:pPr>
        <w:pStyle w:val="ListParagraph"/>
        <w:numPr>
          <w:ilvl w:val="0"/>
          <w:numId w:val="48"/>
        </w:numPr>
      </w:pPr>
      <w:r w:rsidRPr="00053659">
        <w:rPr>
          <w:rFonts w:ascii="Calibri Light" w:hAnsi="Calibri Light" w:cs="Calibri Light"/>
          <w:b/>
          <w:bCs/>
        </w:rPr>
        <w:t>Researcher - Primary Stakeholder (Project Owner)</w:t>
      </w:r>
    </w:p>
    <w:p w14:paraId="496EDD35" w14:textId="77777777" w:rsidR="00053659" w:rsidRDefault="00C40069" w:rsidP="00951279">
      <w:pPr>
        <w:spacing w:after="160" w:line="360" w:lineRule="auto"/>
        <w:ind w:left="708"/>
        <w:rPr>
          <w:rFonts w:ascii="Calibri Light" w:hAnsi="Calibri Light" w:cs="Calibri Light"/>
          <w:szCs w:val="24"/>
        </w:rPr>
      </w:pPr>
      <w:r w:rsidRPr="003D19A9">
        <w:rPr>
          <w:rFonts w:ascii="Calibri Light" w:hAnsi="Calibri Light" w:cs="Calibri Light"/>
          <w:b/>
          <w:bCs/>
          <w:szCs w:val="24"/>
        </w:rPr>
        <w:t>Impact:</w:t>
      </w:r>
      <w:r w:rsidRPr="003D19A9">
        <w:rPr>
          <w:rFonts w:ascii="Calibri Light" w:hAnsi="Calibri Light" w:cs="Calibri Light"/>
          <w:szCs w:val="24"/>
        </w:rPr>
        <w:t xml:space="preserve"> participation in improving the Predictive maintenance field and establishing a good reputation for a successful and novel approach</w:t>
      </w:r>
    </w:p>
    <w:p w14:paraId="01CB5E52" w14:textId="52217870" w:rsidR="00C40069" w:rsidRPr="00053659" w:rsidRDefault="00C40069" w:rsidP="00951279">
      <w:pPr>
        <w:pStyle w:val="ListParagraph"/>
        <w:numPr>
          <w:ilvl w:val="0"/>
          <w:numId w:val="48"/>
        </w:numPr>
        <w:rPr>
          <w:rFonts w:ascii="Calibri Light" w:hAnsi="Calibri Light" w:cs="Calibri Light"/>
        </w:rPr>
      </w:pPr>
      <w:r w:rsidRPr="00053659">
        <w:rPr>
          <w:rFonts w:ascii="Calibri Light" w:hAnsi="Calibri Light" w:cs="Calibri Light"/>
          <w:b/>
          <w:bCs/>
        </w:rPr>
        <w:t>University of Bolton - Primary Stakeholder (Project collaborator)</w:t>
      </w:r>
    </w:p>
    <w:p w14:paraId="5D35450B" w14:textId="77777777" w:rsidR="00053659" w:rsidRDefault="00C40069" w:rsidP="00951279">
      <w:pPr>
        <w:spacing w:after="160" w:line="360" w:lineRule="auto"/>
        <w:ind w:left="708"/>
        <w:rPr>
          <w:rFonts w:ascii="Calibri Light" w:hAnsi="Calibri Light" w:cs="Calibri Light"/>
          <w:szCs w:val="24"/>
        </w:rPr>
      </w:pPr>
      <w:r w:rsidRPr="003D19A9">
        <w:rPr>
          <w:rFonts w:ascii="Calibri Light" w:hAnsi="Calibri Light" w:cs="Calibri Light"/>
          <w:b/>
          <w:bCs/>
          <w:szCs w:val="24"/>
        </w:rPr>
        <w:t>Impact:</w:t>
      </w:r>
      <w:r w:rsidRPr="003D19A9">
        <w:rPr>
          <w:rFonts w:ascii="Calibri Light" w:hAnsi="Calibri Light" w:cs="Calibri Light"/>
          <w:szCs w:val="24"/>
        </w:rPr>
        <w:t xml:space="preserve"> Direct participation in ML development and establishing a good reputation via mentorship of researcher and a successful partnership in publication.</w:t>
      </w:r>
    </w:p>
    <w:p w14:paraId="55AF51B1" w14:textId="26E421B3" w:rsidR="00C40069" w:rsidRPr="00053659" w:rsidRDefault="00BA3B5A" w:rsidP="00951279">
      <w:pPr>
        <w:pStyle w:val="ListParagraph"/>
        <w:numPr>
          <w:ilvl w:val="0"/>
          <w:numId w:val="48"/>
        </w:numPr>
        <w:rPr>
          <w:rFonts w:ascii="Calibri Light" w:hAnsi="Calibri Light" w:cs="Calibri Light"/>
        </w:rPr>
      </w:pPr>
      <w:r>
        <w:rPr>
          <w:rFonts w:ascii="Calibri Light" w:hAnsi="Calibri Light" w:cs="Calibri Light"/>
          <w:b/>
          <w:bCs/>
        </w:rPr>
        <w:t>Metro Railway System</w:t>
      </w:r>
      <w:r w:rsidR="00C40069" w:rsidRPr="00053659">
        <w:rPr>
          <w:rFonts w:ascii="Calibri Light" w:hAnsi="Calibri Light" w:cs="Calibri Light"/>
          <w:b/>
          <w:bCs/>
        </w:rPr>
        <w:t xml:space="preserve"> - Secondary Stakeholder (Direct beneficiaries)</w:t>
      </w:r>
    </w:p>
    <w:p w14:paraId="1C69B1DC" w14:textId="181CEE48" w:rsidR="00053659" w:rsidRDefault="00C40069" w:rsidP="00951279">
      <w:pPr>
        <w:spacing w:after="160" w:line="360" w:lineRule="auto"/>
        <w:ind w:left="708"/>
        <w:rPr>
          <w:rFonts w:ascii="Calibri Light" w:hAnsi="Calibri Light" w:cs="Calibri Light"/>
          <w:szCs w:val="24"/>
        </w:rPr>
      </w:pPr>
      <w:r w:rsidRPr="003D19A9">
        <w:rPr>
          <w:rFonts w:ascii="Calibri Light" w:hAnsi="Calibri Light" w:cs="Calibri Light"/>
          <w:b/>
          <w:bCs/>
          <w:szCs w:val="24"/>
        </w:rPr>
        <w:t>Impact:</w:t>
      </w:r>
      <w:r w:rsidRPr="003D19A9">
        <w:rPr>
          <w:rFonts w:ascii="Calibri Light" w:hAnsi="Calibri Light" w:cs="Calibri Light"/>
          <w:szCs w:val="24"/>
        </w:rPr>
        <w:t xml:space="preserve"> </w:t>
      </w:r>
      <w:r w:rsidR="004C5148">
        <w:rPr>
          <w:rFonts w:ascii="Calibri Light" w:hAnsi="Calibri Light" w:cs="Calibri Light"/>
          <w:szCs w:val="24"/>
        </w:rPr>
        <w:t>improved PdM would be integrated into the metro rails to improve failure detection and help schedule proper maintenance for its assets and equipment’s.</w:t>
      </w:r>
    </w:p>
    <w:p w14:paraId="4964AF3A" w14:textId="77777777" w:rsidR="00BA3B5A" w:rsidRPr="00053659" w:rsidRDefault="00BA3B5A" w:rsidP="00951279">
      <w:pPr>
        <w:pStyle w:val="ListParagraph"/>
        <w:numPr>
          <w:ilvl w:val="0"/>
          <w:numId w:val="48"/>
        </w:numPr>
        <w:rPr>
          <w:rFonts w:ascii="Calibri Light" w:hAnsi="Calibri Light" w:cs="Calibri Light"/>
        </w:rPr>
      </w:pPr>
      <w:r w:rsidRPr="00053659">
        <w:rPr>
          <w:rFonts w:ascii="Calibri Light" w:hAnsi="Calibri Light" w:cs="Calibri Light"/>
          <w:b/>
          <w:bCs/>
        </w:rPr>
        <w:t>Manufacturing Industry - Secondary Stakeholder (Direct beneficiaries)</w:t>
      </w:r>
    </w:p>
    <w:p w14:paraId="36A31418" w14:textId="513F52BE" w:rsidR="00BA3B5A" w:rsidRDefault="00BA3B5A" w:rsidP="00951279">
      <w:pPr>
        <w:spacing w:after="160" w:line="360" w:lineRule="auto"/>
        <w:ind w:left="708"/>
        <w:rPr>
          <w:rFonts w:ascii="Calibri Light" w:hAnsi="Calibri Light" w:cs="Calibri Light"/>
          <w:szCs w:val="24"/>
        </w:rPr>
      </w:pPr>
      <w:r w:rsidRPr="003D19A9">
        <w:rPr>
          <w:rFonts w:ascii="Calibri Light" w:hAnsi="Calibri Light" w:cs="Calibri Light"/>
          <w:b/>
          <w:bCs/>
          <w:szCs w:val="24"/>
        </w:rPr>
        <w:t>Impact:</w:t>
      </w:r>
      <w:r>
        <w:rPr>
          <w:rFonts w:ascii="Calibri Light" w:hAnsi="Calibri Light" w:cs="Calibri Light"/>
          <w:szCs w:val="24"/>
        </w:rPr>
        <w:t xml:space="preserve"> will adopt the existing system used by metro rails and integrate the solution into other industrial sectors</w:t>
      </w:r>
      <w:r w:rsidRPr="003D19A9">
        <w:rPr>
          <w:rFonts w:ascii="Calibri Light" w:hAnsi="Calibri Light" w:cs="Calibri Light"/>
          <w:szCs w:val="24"/>
        </w:rPr>
        <w:t>.</w:t>
      </w:r>
    </w:p>
    <w:p w14:paraId="73D77DF9" w14:textId="68BC0C22" w:rsidR="00C40069" w:rsidRPr="00053659" w:rsidRDefault="00C40069" w:rsidP="00951279">
      <w:pPr>
        <w:pStyle w:val="ListParagraph"/>
        <w:numPr>
          <w:ilvl w:val="0"/>
          <w:numId w:val="48"/>
        </w:numPr>
        <w:rPr>
          <w:rFonts w:ascii="Calibri Light" w:hAnsi="Calibri Light" w:cs="Calibri Light"/>
        </w:rPr>
      </w:pPr>
      <w:r w:rsidRPr="00053659">
        <w:rPr>
          <w:rFonts w:ascii="Calibri Light" w:hAnsi="Calibri Light" w:cs="Calibri Light"/>
          <w:b/>
          <w:bCs/>
        </w:rPr>
        <w:t>Project Supervisor - Secondary stakeholder (Project leadership)</w:t>
      </w:r>
    </w:p>
    <w:p w14:paraId="4A7D9E96" w14:textId="0DBFE295" w:rsidR="00053659" w:rsidRPr="003D19A9" w:rsidRDefault="00C40069" w:rsidP="00951279">
      <w:pPr>
        <w:spacing w:after="160" w:line="360" w:lineRule="auto"/>
        <w:ind w:left="708"/>
        <w:rPr>
          <w:rFonts w:ascii="Calibri Light" w:hAnsi="Calibri Light" w:cs="Calibri Light"/>
          <w:szCs w:val="24"/>
        </w:rPr>
      </w:pPr>
      <w:r w:rsidRPr="003D19A9">
        <w:rPr>
          <w:rFonts w:ascii="Calibri Light" w:hAnsi="Calibri Light" w:cs="Calibri Light"/>
          <w:b/>
          <w:bCs/>
          <w:szCs w:val="24"/>
        </w:rPr>
        <w:t>Impact:</w:t>
      </w:r>
      <w:r w:rsidRPr="003D19A9">
        <w:rPr>
          <w:rFonts w:ascii="Calibri Light" w:hAnsi="Calibri Light" w:cs="Calibri Light"/>
          <w:szCs w:val="24"/>
        </w:rPr>
        <w:t xml:space="preserve"> in charge of ensuring the project timeline is adhered to, implementation procedures and guidelines are followed as well as taking credit for successful completion of project.</w:t>
      </w:r>
    </w:p>
    <w:p w14:paraId="4F54A730" w14:textId="771865FE" w:rsidR="00C40069" w:rsidRPr="00F81646" w:rsidRDefault="00C40069" w:rsidP="00951279">
      <w:pPr>
        <w:pStyle w:val="Heading4"/>
        <w:spacing w:line="360" w:lineRule="auto"/>
      </w:pPr>
      <w:r>
        <w:lastRenderedPageBreak/>
        <w:t>3.</w:t>
      </w:r>
      <w:r w:rsidR="00F81646">
        <w:t>3</w:t>
      </w:r>
      <w:r>
        <w:t>.</w:t>
      </w:r>
      <w:r w:rsidR="00F81646">
        <w:t>1.</w:t>
      </w:r>
      <w:r>
        <w:t>2 Project Schedule</w:t>
      </w:r>
    </w:p>
    <w:p w14:paraId="11D62D03" w14:textId="362EA92C" w:rsidR="007E3A29" w:rsidRDefault="007E3A29" w:rsidP="00951279">
      <w:pPr>
        <w:spacing w:after="160" w:line="360" w:lineRule="auto"/>
        <w:rPr>
          <w:rFonts w:ascii="Calibri Light" w:hAnsi="Calibri Light" w:cs="Calibri Light"/>
          <w:szCs w:val="24"/>
        </w:rPr>
      </w:pPr>
      <w:r>
        <w:rPr>
          <w:rFonts w:ascii="Calibri Light" w:hAnsi="Calibri Light" w:cs="Calibri Light"/>
          <w:szCs w:val="24"/>
        </w:rPr>
        <w:t xml:space="preserve">One of the most important parts of undergoing a study is the project schedule. This is critical to the business understanding as a project schedule is needed when making plans on how the project will be executed. It shows the proposed timeline, actions and agreed deliverables while assigning tasks to those involved. </w:t>
      </w:r>
    </w:p>
    <w:p w14:paraId="7D9EAD35" w14:textId="19511E45" w:rsidR="00C40069" w:rsidRPr="003D19A9" w:rsidRDefault="008D2814" w:rsidP="00951279">
      <w:pPr>
        <w:spacing w:after="160" w:line="360" w:lineRule="auto"/>
        <w:rPr>
          <w:rFonts w:ascii="Calibri Light" w:hAnsi="Calibri Light" w:cs="Calibri Light"/>
          <w:szCs w:val="24"/>
        </w:rPr>
      </w:pPr>
      <w:r>
        <w:rPr>
          <w:rFonts w:ascii="Calibri Light" w:hAnsi="Calibri Light" w:cs="Calibri Light"/>
          <w:szCs w:val="24"/>
        </w:rPr>
        <w:t>Figure</w:t>
      </w:r>
      <w:r w:rsidR="004B1DDA">
        <w:rPr>
          <w:rFonts w:ascii="Calibri Light" w:hAnsi="Calibri Light" w:cs="Calibri Light"/>
          <w:szCs w:val="24"/>
        </w:rPr>
        <w:t xml:space="preserve"> abo</w:t>
      </w:r>
      <w:r>
        <w:rPr>
          <w:rFonts w:ascii="Calibri Light" w:hAnsi="Calibri Light" w:cs="Calibri Light"/>
          <w:szCs w:val="24"/>
        </w:rPr>
        <w:t>ve</w:t>
      </w:r>
      <w:r w:rsidR="00C40069" w:rsidRPr="003D19A9">
        <w:rPr>
          <w:rFonts w:ascii="Calibri Light" w:hAnsi="Calibri Light" w:cs="Calibri Light"/>
          <w:szCs w:val="24"/>
        </w:rPr>
        <w:t xml:space="preserve"> </w:t>
      </w:r>
      <w:r>
        <w:rPr>
          <w:rFonts w:ascii="Calibri Light" w:hAnsi="Calibri Light" w:cs="Calibri Light"/>
          <w:szCs w:val="24"/>
        </w:rPr>
        <w:t>indicates</w:t>
      </w:r>
      <w:r w:rsidR="00C40069">
        <w:rPr>
          <w:rFonts w:ascii="Calibri Light" w:hAnsi="Calibri Light" w:cs="Calibri Light"/>
          <w:szCs w:val="24"/>
        </w:rPr>
        <w:t xml:space="preserve"> a</w:t>
      </w:r>
      <w:r>
        <w:rPr>
          <w:rFonts w:ascii="Calibri Light" w:hAnsi="Calibri Light" w:cs="Calibri Light"/>
          <w:szCs w:val="24"/>
        </w:rPr>
        <w:t>n illustration</w:t>
      </w:r>
      <w:r w:rsidR="00C40069">
        <w:rPr>
          <w:rFonts w:ascii="Calibri Light" w:hAnsi="Calibri Light" w:cs="Calibri Light"/>
          <w:szCs w:val="24"/>
        </w:rPr>
        <w:t xml:space="preserve"> of</w:t>
      </w:r>
      <w:r w:rsidR="00C40069" w:rsidRPr="003D19A9">
        <w:rPr>
          <w:rFonts w:ascii="Calibri Light" w:hAnsi="Calibri Light" w:cs="Calibri Light"/>
          <w:szCs w:val="24"/>
        </w:rPr>
        <w:t xml:space="preserve"> the</w:t>
      </w:r>
      <w:r w:rsidR="00C40069">
        <w:rPr>
          <w:rFonts w:ascii="Calibri Light" w:hAnsi="Calibri Light" w:cs="Calibri Light"/>
          <w:szCs w:val="24"/>
        </w:rPr>
        <w:t xml:space="preserve"> proposed</w:t>
      </w:r>
      <w:r w:rsidR="00C40069" w:rsidRPr="003D19A9">
        <w:rPr>
          <w:rFonts w:ascii="Calibri Light" w:hAnsi="Calibri Light" w:cs="Calibri Light"/>
          <w:szCs w:val="24"/>
        </w:rPr>
        <w:t xml:space="preserve"> project</w:t>
      </w:r>
      <w:r>
        <w:rPr>
          <w:rFonts w:ascii="Calibri Light" w:hAnsi="Calibri Light" w:cs="Calibri Light"/>
          <w:szCs w:val="24"/>
        </w:rPr>
        <w:t xml:space="preserve"> methodology, </w:t>
      </w:r>
      <w:r w:rsidR="00C40069" w:rsidRPr="003D19A9">
        <w:rPr>
          <w:rFonts w:ascii="Calibri Light" w:hAnsi="Calibri Light" w:cs="Calibri Light"/>
          <w:szCs w:val="24"/>
        </w:rPr>
        <w:t xml:space="preserve">schedule and its timeline which has been broken down into four phases namely: Prepare Phase; Explore phase; Design Phase; and </w:t>
      </w:r>
      <w:r w:rsidR="00C40069">
        <w:rPr>
          <w:rFonts w:ascii="Calibri Light" w:hAnsi="Calibri Light" w:cs="Calibri Light"/>
          <w:szCs w:val="24"/>
        </w:rPr>
        <w:t>Report</w:t>
      </w:r>
      <w:r w:rsidR="00C40069" w:rsidRPr="003D19A9">
        <w:rPr>
          <w:rFonts w:ascii="Calibri Light" w:hAnsi="Calibri Light" w:cs="Calibri Light"/>
          <w:szCs w:val="24"/>
        </w:rPr>
        <w:t xml:space="preserve"> phase. Each data science process has been designed to fit into one or more phase as this adequately helps ensure project planning and adherence to the project timeline.</w:t>
      </w:r>
    </w:p>
    <w:p w14:paraId="5D2EF279" w14:textId="77777777" w:rsidR="00AA5793" w:rsidRPr="00AA5793" w:rsidRDefault="00C40069" w:rsidP="00951279">
      <w:pPr>
        <w:pStyle w:val="ListParagraph"/>
        <w:numPr>
          <w:ilvl w:val="0"/>
          <w:numId w:val="41"/>
        </w:numPr>
      </w:pPr>
      <w:r w:rsidRPr="009D7C82">
        <w:rPr>
          <w:b/>
        </w:rPr>
        <w:t>Prepare Phase:</w:t>
      </w:r>
      <w:r w:rsidRPr="00AA5793">
        <w:t xml:space="preserve"> The prepare phase is the first phase that takes four days of the project as it involves the steps pf choosing a research topic, finding a base paper to support the research topic picked, approving the selected research topic and the data collection process.</w:t>
      </w:r>
    </w:p>
    <w:p w14:paraId="725F304F" w14:textId="77777777" w:rsidR="00AA5793" w:rsidRPr="00AA5793" w:rsidRDefault="00AA5793" w:rsidP="00951279">
      <w:pPr>
        <w:pStyle w:val="ListParagraph"/>
      </w:pPr>
    </w:p>
    <w:p w14:paraId="53CA731F" w14:textId="77777777" w:rsidR="00AA5793" w:rsidRPr="00AA5793" w:rsidRDefault="00C40069" w:rsidP="00951279">
      <w:pPr>
        <w:pStyle w:val="ListParagraph"/>
        <w:numPr>
          <w:ilvl w:val="0"/>
          <w:numId w:val="41"/>
        </w:numPr>
      </w:pPr>
      <w:r w:rsidRPr="009D7C82">
        <w:rPr>
          <w:b/>
        </w:rPr>
        <w:t>Explore Phase:</w:t>
      </w:r>
      <w:r w:rsidRPr="00AA5793">
        <w:t xml:space="preserve"> The explore phase consists of the data understanding step which takes 6 days. This involves the process of formulating hypothesis from the data collected, formulating research questions, performing extensive literature search and review, and approving the research questions. The explore phase is one of the most important parts of the project as it involves the literature review. Literature review is major in a project as it explores the proposed field, contributions made and arears of future work available. It ultimately helps narrow down the extent of the research to be done.</w:t>
      </w:r>
    </w:p>
    <w:p w14:paraId="18AF55C3" w14:textId="77777777" w:rsidR="00AA5793" w:rsidRPr="00AA5793" w:rsidRDefault="00AA5793" w:rsidP="00951279">
      <w:pPr>
        <w:pStyle w:val="ListParagraph"/>
      </w:pPr>
    </w:p>
    <w:p w14:paraId="25950E3F" w14:textId="12BE65BB" w:rsidR="00AA5793" w:rsidRDefault="00C40069" w:rsidP="00951279">
      <w:pPr>
        <w:pStyle w:val="ListParagraph"/>
        <w:numPr>
          <w:ilvl w:val="0"/>
          <w:numId w:val="41"/>
        </w:numPr>
      </w:pPr>
      <w:r w:rsidRPr="009D7C82">
        <w:rPr>
          <w:b/>
        </w:rPr>
        <w:t>Design Phase</w:t>
      </w:r>
      <w:r w:rsidRPr="00AA5793">
        <w:t xml:space="preserve">: The design phase is also known as the implementation phase which will last for 24 days. This involves data preparation and initiating the selected methodologies. The data preparation step includes handling missing values and checking for outliers, before moving forward to perform data sampling and feature selection. </w:t>
      </w:r>
      <w:r w:rsidRPr="000F73F7">
        <w:t xml:space="preserve">Upon concluding the data preparation step, we </w:t>
      </w:r>
      <w:r w:rsidR="000F73F7" w:rsidRPr="000F73F7">
        <w:t xml:space="preserve">initiate the ML and DL techniques and </w:t>
      </w:r>
      <w:r w:rsidRPr="000F73F7">
        <w:t xml:space="preserve">move on to </w:t>
      </w:r>
      <w:r w:rsidR="000F73F7" w:rsidRPr="000F73F7">
        <w:t>train and test the</w:t>
      </w:r>
      <w:r w:rsidRPr="000F73F7">
        <w:t xml:space="preserve"> </w:t>
      </w:r>
      <w:r w:rsidR="000F73F7" w:rsidRPr="000F73F7">
        <w:t>models</w:t>
      </w:r>
      <w:r w:rsidRPr="000F73F7">
        <w:t>. The</w:t>
      </w:r>
      <w:r w:rsidRPr="00AA5793">
        <w:t xml:space="preserve"> result of the model is evaluated and if better accuracy is achieved, it is accepted and deployed.</w:t>
      </w:r>
    </w:p>
    <w:p w14:paraId="62505782" w14:textId="77777777" w:rsidR="00AA5793" w:rsidRPr="00AA5793" w:rsidRDefault="00AA5793" w:rsidP="00951279">
      <w:pPr>
        <w:pStyle w:val="ListParagraph"/>
      </w:pPr>
    </w:p>
    <w:p w14:paraId="6ADE4DE7" w14:textId="04B4C277" w:rsidR="00C40069" w:rsidRPr="00AA5793" w:rsidRDefault="00C40069" w:rsidP="00951279">
      <w:pPr>
        <w:pStyle w:val="ListParagraph"/>
        <w:numPr>
          <w:ilvl w:val="0"/>
          <w:numId w:val="41"/>
        </w:numPr>
      </w:pPr>
      <w:r w:rsidRPr="009D7C82">
        <w:rPr>
          <w:b/>
        </w:rPr>
        <w:lastRenderedPageBreak/>
        <w:t>Report:</w:t>
      </w:r>
      <w:r w:rsidRPr="00AA5793">
        <w:t xml:space="preserve"> The Report Phase involves documenting the results from the experiments concluded which will last for 10 days. This step involves documenting the outcomes observed from all the previous phases, answering the hypothesis and research questions. </w:t>
      </w:r>
    </w:p>
    <w:p w14:paraId="11E9D6E1" w14:textId="77777777" w:rsidR="00F81646" w:rsidRDefault="00F81646" w:rsidP="00951279">
      <w:pPr>
        <w:spacing w:after="160" w:line="360" w:lineRule="auto"/>
        <w:rPr>
          <w:rFonts w:ascii="Calibri Light" w:hAnsi="Calibri Light" w:cs="Calibri Light"/>
          <w:szCs w:val="24"/>
        </w:rPr>
      </w:pPr>
    </w:p>
    <w:p w14:paraId="03BFE24C" w14:textId="77777777" w:rsidR="00F81646" w:rsidRDefault="00F81646" w:rsidP="00951279">
      <w:pPr>
        <w:keepNext/>
        <w:shd w:val="clear" w:color="auto" w:fill="FFFFFF"/>
        <w:spacing w:line="360" w:lineRule="auto"/>
      </w:pPr>
      <w:r>
        <w:rPr>
          <w:noProof/>
          <w14:ligatures w14:val="standardContextual"/>
        </w:rPr>
        <w:drawing>
          <wp:inline distT="0" distB="0" distL="0" distR="0" wp14:anchorId="41FBD0CD" wp14:editId="74860F6D">
            <wp:extent cx="6367780" cy="3300730"/>
            <wp:effectExtent l="0" t="0" r="0" b="0"/>
            <wp:docPr id="7619666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966654" name="Picture 1"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67780" cy="3300730"/>
                    </a:xfrm>
                    <a:prstGeom prst="rect">
                      <a:avLst/>
                    </a:prstGeom>
                  </pic:spPr>
                </pic:pic>
              </a:graphicData>
            </a:graphic>
          </wp:inline>
        </w:drawing>
      </w:r>
    </w:p>
    <w:p w14:paraId="0DBBD3BA" w14:textId="01CFDD94" w:rsidR="00C40069" w:rsidRDefault="00F81646" w:rsidP="00951279">
      <w:pPr>
        <w:spacing w:after="160" w:line="360" w:lineRule="auto"/>
        <w:rPr>
          <w:rFonts w:ascii="Calibri Light" w:hAnsi="Calibri Light" w:cs="Calibri Light"/>
          <w:szCs w:val="24"/>
        </w:rPr>
      </w:pPr>
      <w:bookmarkStart w:id="38" w:name="_Toc176811590"/>
      <w:r w:rsidRPr="003D19A9">
        <w:rPr>
          <w:rFonts w:ascii="Calibri Light" w:hAnsi="Calibri Light" w:cs="Calibri Light"/>
          <w:szCs w:val="24"/>
        </w:rPr>
        <w:t xml:space="preserve">Figure </w:t>
      </w:r>
      <w:r w:rsidRPr="003D19A9">
        <w:rPr>
          <w:rFonts w:ascii="Calibri Light" w:hAnsi="Calibri Light" w:cs="Calibri Light"/>
          <w:szCs w:val="24"/>
        </w:rPr>
        <w:fldChar w:fldCharType="begin"/>
      </w:r>
      <w:r w:rsidRPr="003D19A9">
        <w:rPr>
          <w:rFonts w:ascii="Calibri Light" w:hAnsi="Calibri Light" w:cs="Calibri Light"/>
          <w:szCs w:val="24"/>
        </w:rPr>
        <w:instrText xml:space="preserve"> SEQ Figure \* ARABIC </w:instrText>
      </w:r>
      <w:r w:rsidRPr="003D19A9">
        <w:rPr>
          <w:rFonts w:ascii="Calibri Light" w:hAnsi="Calibri Light" w:cs="Calibri Light"/>
          <w:szCs w:val="24"/>
        </w:rPr>
        <w:fldChar w:fldCharType="separate"/>
      </w:r>
      <w:r w:rsidR="008F3F61">
        <w:rPr>
          <w:rFonts w:ascii="Calibri Light" w:hAnsi="Calibri Light" w:cs="Calibri Light"/>
          <w:noProof/>
          <w:szCs w:val="24"/>
        </w:rPr>
        <w:t>4</w:t>
      </w:r>
      <w:r w:rsidRPr="003D19A9">
        <w:rPr>
          <w:rFonts w:ascii="Calibri Light" w:hAnsi="Calibri Light" w:cs="Calibri Light"/>
          <w:szCs w:val="24"/>
        </w:rPr>
        <w:fldChar w:fldCharType="end"/>
      </w:r>
      <w:r w:rsidRPr="003D19A9">
        <w:rPr>
          <w:rFonts w:ascii="Calibri Light" w:hAnsi="Calibri Light" w:cs="Calibri Light"/>
          <w:szCs w:val="24"/>
        </w:rPr>
        <w:t>: Gantt Chart</w:t>
      </w:r>
      <w:bookmarkEnd w:id="38"/>
    </w:p>
    <w:p w14:paraId="0E88453B" w14:textId="77777777" w:rsidR="003B6E73" w:rsidRDefault="003B6E73" w:rsidP="00951279">
      <w:pPr>
        <w:spacing w:after="303" w:line="360" w:lineRule="auto"/>
        <w:ind w:left="-5"/>
        <w:rPr>
          <w:rFonts w:ascii="Calibri Light" w:hAnsi="Calibri Light" w:cs="Calibri Light"/>
          <w:szCs w:val="24"/>
        </w:rPr>
      </w:pPr>
    </w:p>
    <w:p w14:paraId="626C973D" w14:textId="68783A41" w:rsidR="003B6E73" w:rsidRPr="00F81646" w:rsidRDefault="00C40069" w:rsidP="00951279">
      <w:pPr>
        <w:pStyle w:val="Heading3"/>
      </w:pPr>
      <w:bookmarkStart w:id="39" w:name="_Toc176813646"/>
      <w:r w:rsidRPr="00F81646">
        <w:t xml:space="preserve">3.3.2 </w:t>
      </w:r>
      <w:r w:rsidR="00434E9C" w:rsidRPr="00F81646">
        <w:t>Data Understanding</w:t>
      </w:r>
      <w:bookmarkEnd w:id="39"/>
    </w:p>
    <w:p w14:paraId="3788D6B2" w14:textId="34B2C10A" w:rsidR="00C40069" w:rsidRDefault="003B6E73" w:rsidP="00951279">
      <w:pPr>
        <w:spacing w:after="303" w:line="360" w:lineRule="auto"/>
        <w:ind w:left="-5"/>
        <w:rPr>
          <w:rFonts w:ascii="Calibri Light" w:hAnsi="Calibri Light" w:cs="Calibri Light"/>
          <w:szCs w:val="24"/>
        </w:rPr>
      </w:pPr>
      <w:r>
        <w:rPr>
          <w:rFonts w:ascii="Calibri Light" w:hAnsi="Calibri Light" w:cs="Calibri Light"/>
          <w:szCs w:val="24"/>
        </w:rPr>
        <w:t xml:space="preserve">Data understanding as </w:t>
      </w:r>
      <w:r w:rsidR="00434E9C">
        <w:rPr>
          <w:rFonts w:ascii="Calibri Light" w:hAnsi="Calibri Light" w:cs="Calibri Light"/>
          <w:szCs w:val="24"/>
        </w:rPr>
        <w:t xml:space="preserve">the </w:t>
      </w:r>
      <w:r>
        <w:rPr>
          <w:rFonts w:ascii="Calibri Light" w:hAnsi="Calibri Light" w:cs="Calibri Light"/>
          <w:szCs w:val="24"/>
        </w:rPr>
        <w:t>name</w:t>
      </w:r>
      <w:r w:rsidR="00434E9C">
        <w:rPr>
          <w:rFonts w:ascii="Calibri Light" w:hAnsi="Calibri Light" w:cs="Calibri Light"/>
          <w:szCs w:val="24"/>
        </w:rPr>
        <w:t xml:space="preserve"> suggests</w:t>
      </w:r>
      <w:r>
        <w:rPr>
          <w:rFonts w:ascii="Calibri Light" w:hAnsi="Calibri Light" w:cs="Calibri Light"/>
          <w:szCs w:val="24"/>
        </w:rPr>
        <w:t xml:space="preserve"> </w:t>
      </w:r>
      <w:r w:rsidR="00434E9C">
        <w:rPr>
          <w:rFonts w:ascii="Calibri Light" w:hAnsi="Calibri Light" w:cs="Calibri Light"/>
          <w:szCs w:val="24"/>
        </w:rPr>
        <w:t>refers to having an in-depth understanding of the dataset collected or provided</w:t>
      </w:r>
      <w:r w:rsidR="00F734BD">
        <w:rPr>
          <w:rFonts w:ascii="Calibri Light" w:hAnsi="Calibri Light" w:cs="Calibri Light"/>
          <w:szCs w:val="24"/>
        </w:rPr>
        <w:t xml:space="preserve"> </w:t>
      </w:r>
      <w:r w:rsidR="00F734BD">
        <w:rPr>
          <w:rFonts w:ascii="Calibri Light" w:hAnsi="Calibri Light" w:cs="Calibri Light"/>
          <w:szCs w:val="24"/>
        </w:rPr>
        <w:fldChar w:fldCharType="begin"/>
      </w:r>
      <w:r w:rsidR="00F734BD">
        <w:rPr>
          <w:rFonts w:ascii="Calibri Light" w:hAnsi="Calibri Light" w:cs="Calibri Light"/>
          <w:szCs w:val="24"/>
        </w:rPr>
        <w:instrText xml:space="preserve"> ADDIN ZOTERO_ITEM CSL_CITATION {"citationID":"Kh6O6mtk","properties":{"formattedCitation":"(Schr\\uc0\\u246{}er et al., 2021)","plainCitation":"(Schröer et al., 2021)","noteIndex":0},"citationItems":[{"id":457,"uris":["http://zotero.org/users/14299107/items/2253U4CV"],"itemData":{"id":457,"type":"article-journal","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F734BD">
        <w:rPr>
          <w:rFonts w:ascii="Calibri Light" w:hAnsi="Calibri Light" w:cs="Calibri Light"/>
          <w:szCs w:val="24"/>
        </w:rPr>
        <w:fldChar w:fldCharType="separate"/>
      </w:r>
      <w:r w:rsidR="00762035" w:rsidRPr="00762035">
        <w:rPr>
          <w:rFonts w:ascii="Calibri Light" w:hAnsi="Calibri Light" w:cs="Calibri Light"/>
        </w:rPr>
        <w:t>(Schröer et al., 2021)</w:t>
      </w:r>
      <w:r w:rsidR="00F734BD">
        <w:rPr>
          <w:rFonts w:ascii="Calibri Light" w:hAnsi="Calibri Light" w:cs="Calibri Light"/>
          <w:szCs w:val="24"/>
        </w:rPr>
        <w:fldChar w:fldCharType="end"/>
      </w:r>
      <w:r w:rsidR="00434E9C">
        <w:rPr>
          <w:rFonts w:ascii="Calibri Light" w:hAnsi="Calibri Light" w:cs="Calibri Light"/>
          <w:szCs w:val="24"/>
        </w:rPr>
        <w:t>. Data exploration is done in this step of the project as it involves cross referencing the variables with one another and verifying the quality and authenticity of the dataset. The dataset is provided on the MetroPT</w:t>
      </w:r>
      <w:r w:rsidR="00E429F9">
        <w:rPr>
          <w:rFonts w:ascii="Calibri Light" w:hAnsi="Calibri Light" w:cs="Calibri Light"/>
          <w:szCs w:val="24"/>
        </w:rPr>
        <w:t>-</w:t>
      </w:r>
      <w:r w:rsidR="00434E9C">
        <w:rPr>
          <w:rFonts w:ascii="Calibri Light" w:hAnsi="Calibri Light" w:cs="Calibri Light"/>
          <w:szCs w:val="24"/>
        </w:rPr>
        <w:t>3 platform with over a million rows and 1</w:t>
      </w:r>
      <w:r w:rsidR="00EC68CB">
        <w:rPr>
          <w:rFonts w:ascii="Calibri Light" w:hAnsi="Calibri Light" w:cs="Calibri Light"/>
          <w:szCs w:val="24"/>
        </w:rPr>
        <w:t>6</w:t>
      </w:r>
      <w:r w:rsidR="00434E9C">
        <w:rPr>
          <w:rFonts w:ascii="Calibri Light" w:hAnsi="Calibri Light" w:cs="Calibri Light"/>
          <w:szCs w:val="24"/>
        </w:rPr>
        <w:t xml:space="preserve"> columns. The columns contain </w:t>
      </w:r>
      <w:r w:rsidR="00EC68CB">
        <w:rPr>
          <w:rFonts w:ascii="Calibri Light" w:hAnsi="Calibri Light" w:cs="Calibri Light"/>
          <w:szCs w:val="24"/>
        </w:rPr>
        <w:t xml:space="preserve">a timestamp with </w:t>
      </w:r>
      <w:r w:rsidR="00434E9C">
        <w:rPr>
          <w:rFonts w:ascii="Calibri Light" w:hAnsi="Calibri Light" w:cs="Calibri Light"/>
          <w:szCs w:val="24"/>
        </w:rPr>
        <w:t>analogue and digital sensor data.</w:t>
      </w:r>
    </w:p>
    <w:p w14:paraId="6F982CCB" w14:textId="77777777" w:rsidR="00AA5793" w:rsidRDefault="00AA5793" w:rsidP="00951279">
      <w:pPr>
        <w:spacing w:after="303" w:line="360" w:lineRule="auto"/>
        <w:rPr>
          <w:rFonts w:ascii="Calibri Light" w:hAnsi="Calibri Light" w:cs="Calibri Light"/>
          <w:bCs/>
          <w:szCs w:val="24"/>
        </w:rPr>
      </w:pPr>
    </w:p>
    <w:p w14:paraId="1817128C" w14:textId="4161023E" w:rsidR="00C40069" w:rsidRPr="00AA5793" w:rsidRDefault="00C40069" w:rsidP="00951279">
      <w:pPr>
        <w:spacing w:after="303" w:line="360" w:lineRule="auto"/>
        <w:rPr>
          <w:rFonts w:ascii="Calibri Light" w:hAnsi="Calibri Light" w:cs="Calibri Light"/>
          <w:bCs/>
          <w:szCs w:val="24"/>
        </w:rPr>
      </w:pPr>
      <w:r w:rsidRPr="00AA5793">
        <w:rPr>
          <w:rFonts w:ascii="Calibri Light" w:hAnsi="Calibri Light" w:cs="Calibri Light"/>
          <w:b/>
          <w:szCs w:val="24"/>
        </w:rPr>
        <w:lastRenderedPageBreak/>
        <w:t>Data Source</w:t>
      </w:r>
      <w:r w:rsidR="00835564" w:rsidRPr="00AA5793">
        <w:rPr>
          <w:rFonts w:ascii="Calibri Light" w:hAnsi="Calibri Light" w:cs="Calibri Light"/>
          <w:b/>
          <w:szCs w:val="24"/>
        </w:rPr>
        <w:t>:</w:t>
      </w:r>
      <w:r w:rsidR="00835564" w:rsidRPr="00AA5793">
        <w:rPr>
          <w:rFonts w:ascii="Calibri Light" w:hAnsi="Calibri Light" w:cs="Calibri Light"/>
          <w:bCs/>
          <w:szCs w:val="24"/>
        </w:rPr>
        <w:t xml:space="preserve"> </w:t>
      </w:r>
      <w:r w:rsidRPr="00AA5793">
        <w:rPr>
          <w:rFonts w:ascii="Calibri Light" w:hAnsi="Calibri Light" w:cs="Calibri Light"/>
          <w:bCs/>
          <w:szCs w:val="24"/>
        </w:rPr>
        <w:t>The data source for thi</w:t>
      </w:r>
      <w:r w:rsidR="00300E83">
        <w:rPr>
          <w:rFonts w:ascii="Calibri Light" w:hAnsi="Calibri Light" w:cs="Calibri Light"/>
          <w:bCs/>
          <w:szCs w:val="24"/>
        </w:rPr>
        <w:t>s study</w:t>
      </w:r>
      <w:r w:rsidRPr="00AA5793">
        <w:rPr>
          <w:rFonts w:ascii="Calibri Light" w:hAnsi="Calibri Light" w:cs="Calibri Light"/>
          <w:bCs/>
          <w:szCs w:val="24"/>
        </w:rPr>
        <w:t xml:space="preserve"> is solely obtained from MetroPT</w:t>
      </w:r>
      <w:r w:rsidR="00300E83">
        <w:rPr>
          <w:rFonts w:ascii="Calibri Light" w:hAnsi="Calibri Light" w:cs="Calibri Light"/>
          <w:bCs/>
          <w:szCs w:val="24"/>
        </w:rPr>
        <w:t>-</w:t>
      </w:r>
      <w:r w:rsidRPr="00AA5793">
        <w:rPr>
          <w:rFonts w:ascii="Calibri Light" w:hAnsi="Calibri Light" w:cs="Calibri Light"/>
          <w:bCs/>
          <w:szCs w:val="24"/>
        </w:rPr>
        <w:t>3. Th</w:t>
      </w:r>
      <w:r w:rsidR="00300E83">
        <w:rPr>
          <w:rFonts w:ascii="Calibri Light" w:hAnsi="Calibri Light" w:cs="Calibri Light"/>
          <w:bCs/>
          <w:szCs w:val="24"/>
        </w:rPr>
        <w:t>is is a website dedicated to collecting real-time metro rail data and publishing the results.</w:t>
      </w:r>
      <w:r w:rsidRPr="00AA5793">
        <w:rPr>
          <w:rFonts w:ascii="Calibri Light" w:hAnsi="Calibri Light" w:cs="Calibri Light"/>
          <w:bCs/>
          <w:szCs w:val="24"/>
        </w:rPr>
        <w:t xml:space="preserve"> </w:t>
      </w:r>
      <w:r w:rsidR="00300E83">
        <w:rPr>
          <w:rFonts w:ascii="Calibri Light" w:hAnsi="Calibri Light" w:cs="Calibri Light"/>
          <w:bCs/>
          <w:szCs w:val="24"/>
        </w:rPr>
        <w:t xml:space="preserve">The </w:t>
      </w:r>
      <w:r w:rsidR="00300E83" w:rsidRPr="00AA5793">
        <w:rPr>
          <w:rFonts w:ascii="Calibri Light" w:hAnsi="Calibri Light" w:cs="Calibri Light"/>
          <w:bCs/>
          <w:szCs w:val="24"/>
        </w:rPr>
        <w:t>MetroPT</w:t>
      </w:r>
      <w:r w:rsidR="00300E83">
        <w:rPr>
          <w:rFonts w:ascii="Calibri Light" w:hAnsi="Calibri Light" w:cs="Calibri Light"/>
          <w:bCs/>
          <w:szCs w:val="24"/>
        </w:rPr>
        <w:t>-</w:t>
      </w:r>
      <w:r w:rsidR="00300E83" w:rsidRPr="00AA5793">
        <w:rPr>
          <w:rFonts w:ascii="Calibri Light" w:hAnsi="Calibri Light" w:cs="Calibri Light"/>
          <w:bCs/>
          <w:szCs w:val="24"/>
        </w:rPr>
        <w:t>3</w:t>
      </w:r>
      <w:r w:rsidR="00300E83">
        <w:rPr>
          <w:rFonts w:ascii="Calibri Light" w:hAnsi="Calibri Light" w:cs="Calibri Light"/>
          <w:bCs/>
          <w:szCs w:val="24"/>
        </w:rPr>
        <w:t xml:space="preserve"> </w:t>
      </w:r>
      <w:r w:rsidRPr="00AA5793">
        <w:rPr>
          <w:rFonts w:ascii="Calibri Light" w:hAnsi="Calibri Light" w:cs="Calibri Light"/>
          <w:bCs/>
          <w:szCs w:val="24"/>
        </w:rPr>
        <w:t xml:space="preserve">data is a secondary data, </w:t>
      </w:r>
      <w:r w:rsidR="00300E83">
        <w:rPr>
          <w:rFonts w:ascii="Calibri Light" w:hAnsi="Calibri Light" w:cs="Calibri Light"/>
          <w:bCs/>
          <w:szCs w:val="24"/>
        </w:rPr>
        <w:t xml:space="preserve">however </w:t>
      </w:r>
      <w:r w:rsidRPr="00AA5793">
        <w:rPr>
          <w:rFonts w:ascii="Calibri Light" w:hAnsi="Calibri Light" w:cs="Calibri Light"/>
          <w:bCs/>
          <w:szCs w:val="24"/>
        </w:rPr>
        <w:t>due to the reputation of the company in which the data was collected from makes me conclude on the reliability of the data provided</w:t>
      </w:r>
      <w:r w:rsidR="0036608E">
        <w:rPr>
          <w:rFonts w:ascii="Calibri Light" w:hAnsi="Calibri Light" w:cs="Calibri Light"/>
          <w:bCs/>
          <w:szCs w:val="24"/>
        </w:rPr>
        <w:t xml:space="preserve"> </w:t>
      </w:r>
      <w:r w:rsidR="006D6C5E">
        <w:rPr>
          <w:rFonts w:ascii="Calibri Light" w:hAnsi="Calibri Light" w:cs="Calibri Light"/>
          <w:bCs/>
          <w:szCs w:val="24"/>
        </w:rPr>
        <w:fldChar w:fldCharType="begin"/>
      </w:r>
      <w:r w:rsidR="0094107F">
        <w:rPr>
          <w:rFonts w:ascii="Calibri Light" w:hAnsi="Calibri Light" w:cs="Calibri Light"/>
          <w:bCs/>
          <w:szCs w:val="24"/>
        </w:rPr>
        <w:instrText xml:space="preserve"> ADDIN ZOTERO_ITEM CSL_CITATION {"citationID":"PsnEGZsU","properties":{"formattedCitation":"(Davari, Veloso, R. Ribeiro, et al., 2021)","plainCitation":"(Davari, Veloso, R. Ribeiro, et al., 2021)","dontUpdate":true,"noteIndex":0},"citationItems":[{"id":483,"uris":["http://zotero.org/users/14299107/items/5JBNFTSX"],"itemData":{"id":483,"type":"dataset","abstract":"From a metro train in an operational context, readings from pressure, temperature, motor current, and air intake valves were collected from a compressor's Air Production Unit (APU). This dataset reveals real predictive maintenance challenges encountered in the industry. It can be used for failure predictions, anomaly explanations, and other tasks.","DOI":"10.24432/C5VW3R","publisher":"UCI Machine Learning Repository","source":"DOI.org (Datacite)","title":"MetroPT-3 Dataset","URL":"https://archive.ics.uci.edu/dataset/791","author":[{"family":"Davari","given":"Narjes"},{"family":"Veloso","given":"Bruno"},{"family":"Ribeiro","given":"Rita"},{"family":"Gama","given":"Joao"}],"accessed":{"date-parts":[["2024",8,27]]},"issued":{"date-parts":[["2021"]]}}}],"schema":"https://github.com/citation-style-language/schema/raw/master/csl-citation.json"} </w:instrText>
      </w:r>
      <w:r w:rsidR="006D6C5E">
        <w:rPr>
          <w:rFonts w:ascii="Calibri Light" w:hAnsi="Calibri Light" w:cs="Calibri Light"/>
          <w:bCs/>
          <w:szCs w:val="24"/>
        </w:rPr>
        <w:fldChar w:fldCharType="separate"/>
      </w:r>
      <w:r w:rsidR="006D6C5E" w:rsidRPr="006D6C5E">
        <w:rPr>
          <w:rFonts w:ascii="Calibri Light" w:hAnsi="Calibri Light" w:cs="Calibri Light"/>
        </w:rPr>
        <w:t>(Davari et al., 2021)</w:t>
      </w:r>
      <w:r w:rsidR="006D6C5E">
        <w:rPr>
          <w:rFonts w:ascii="Calibri Light" w:hAnsi="Calibri Light" w:cs="Calibri Light"/>
          <w:bCs/>
          <w:szCs w:val="24"/>
        </w:rPr>
        <w:fldChar w:fldCharType="end"/>
      </w:r>
    </w:p>
    <w:p w14:paraId="09FA3279" w14:textId="77777777" w:rsidR="00F254EA" w:rsidRDefault="00F254EA" w:rsidP="00951279">
      <w:pPr>
        <w:keepNext/>
        <w:spacing w:after="303" w:line="360" w:lineRule="auto"/>
        <w:ind w:left="-5"/>
      </w:pPr>
      <w:r w:rsidRPr="00F254EA">
        <w:rPr>
          <w:rFonts w:ascii="Calibri Light" w:hAnsi="Calibri Light" w:cs="Calibri Light"/>
          <w:bCs/>
          <w:noProof/>
          <w:szCs w:val="24"/>
        </w:rPr>
        <w:drawing>
          <wp:inline distT="0" distB="0" distL="0" distR="0" wp14:anchorId="0CAB617F" wp14:editId="4FB86988">
            <wp:extent cx="6367780" cy="1992669"/>
            <wp:effectExtent l="0" t="0" r="0" b="7620"/>
            <wp:docPr id="11886754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675412" name="Picture 1" descr="A screenshot of a computer&#10;&#10;Description automatically generated"/>
                    <pic:cNvPicPr/>
                  </pic:nvPicPr>
                  <pic:blipFill rotWithShape="1">
                    <a:blip r:embed="rId24"/>
                    <a:srcRect t="4473"/>
                    <a:stretch/>
                  </pic:blipFill>
                  <pic:spPr bwMode="auto">
                    <a:xfrm>
                      <a:off x="0" y="0"/>
                      <a:ext cx="6367780" cy="1992669"/>
                    </a:xfrm>
                    <a:prstGeom prst="rect">
                      <a:avLst/>
                    </a:prstGeom>
                    <a:ln>
                      <a:noFill/>
                    </a:ln>
                    <a:extLst>
                      <a:ext uri="{53640926-AAD7-44D8-BBD7-CCE9431645EC}">
                        <a14:shadowObscured xmlns:a14="http://schemas.microsoft.com/office/drawing/2010/main"/>
                      </a:ext>
                    </a:extLst>
                  </pic:spPr>
                </pic:pic>
              </a:graphicData>
            </a:graphic>
          </wp:inline>
        </w:drawing>
      </w:r>
    </w:p>
    <w:p w14:paraId="2AB916C3" w14:textId="1DB4DC35" w:rsidR="00F254EA" w:rsidRDefault="00F254EA" w:rsidP="00951279">
      <w:pPr>
        <w:pStyle w:val="Caption"/>
        <w:spacing w:line="360" w:lineRule="auto"/>
      </w:pPr>
      <w:bookmarkStart w:id="40" w:name="_Toc176811591"/>
      <w:r>
        <w:t xml:space="preserve">Figure </w:t>
      </w:r>
      <w:r>
        <w:fldChar w:fldCharType="begin"/>
      </w:r>
      <w:r>
        <w:instrText xml:space="preserve"> SEQ Figure \* ARABIC </w:instrText>
      </w:r>
      <w:r>
        <w:fldChar w:fldCharType="separate"/>
      </w:r>
      <w:r w:rsidR="008F3F61">
        <w:rPr>
          <w:noProof/>
        </w:rPr>
        <w:t>5</w:t>
      </w:r>
      <w:r>
        <w:fldChar w:fldCharType="end"/>
      </w:r>
      <w:r>
        <w:t>: MetroPT-3 Dataset</w:t>
      </w:r>
      <w:r w:rsidR="003C7E14">
        <w:t xml:space="preserve"> </w:t>
      </w:r>
      <w:r w:rsidR="00BC7364">
        <w:rPr>
          <w:rFonts w:cs="Calibri Light"/>
          <w:bCs/>
          <w:szCs w:val="24"/>
        </w:rPr>
        <w:fldChar w:fldCharType="begin"/>
      </w:r>
      <w:r w:rsidR="0094107F">
        <w:rPr>
          <w:rFonts w:cs="Calibri Light"/>
          <w:bCs/>
          <w:szCs w:val="24"/>
        </w:rPr>
        <w:instrText xml:space="preserve"> ADDIN ZOTERO_ITEM CSL_CITATION {"citationID":"iMZso7DA","properties":{"formattedCitation":"(Davari, Veloso, R. Ribeiro, et al., 2021)","plainCitation":"(Davari, Veloso, R. Ribeiro, et al., 2021)","dontUpdate":true,"noteIndex":0},"citationItems":[{"id":483,"uris":["http://zotero.org/users/14299107/items/5JBNFTSX"],"itemData":{"id":483,"type":"dataset","abstract":"From a metro train in an operational context, readings from pressure, temperature, motor current, and air intake valves were collected from a compressor's Air Production Unit (APU). This dataset reveals real predictive maintenance challenges encountered in the industry. It can be used for failure predictions, anomaly explanations, and other tasks.","DOI":"10.24432/C5VW3R","publisher":"UCI Machine Learning Repository","source":"DOI.org (Datacite)","title":"MetroPT-3 Dataset","URL":"https://archive.ics.uci.edu/dataset/791","author":[{"family":"Davari","given":"Narjes"},{"family":"Veloso","given":"Bruno"},{"family":"Ribeiro","given":"Rita"},{"family":"Gama","given":"Joao"}],"accessed":{"date-parts":[["2024",8,27]]},"issued":{"date-parts":[["2021"]]}}}],"schema":"https://github.com/citation-style-language/schema/raw/master/csl-citation.json"} </w:instrText>
      </w:r>
      <w:r w:rsidR="00BC7364">
        <w:rPr>
          <w:rFonts w:cs="Calibri Light"/>
          <w:bCs/>
          <w:szCs w:val="24"/>
        </w:rPr>
        <w:fldChar w:fldCharType="separate"/>
      </w:r>
      <w:r w:rsidR="00BC7364" w:rsidRPr="006D6C5E">
        <w:rPr>
          <w:rFonts w:cs="Calibri Light"/>
        </w:rPr>
        <w:t>(Davari et al., 2021)</w:t>
      </w:r>
      <w:bookmarkEnd w:id="40"/>
      <w:r w:rsidR="00BC7364">
        <w:rPr>
          <w:rFonts w:cs="Calibri Light"/>
          <w:bCs/>
          <w:szCs w:val="24"/>
        </w:rPr>
        <w:fldChar w:fldCharType="end"/>
      </w:r>
    </w:p>
    <w:p w14:paraId="02ECF6E2" w14:textId="77777777" w:rsidR="00475BA6" w:rsidRPr="00475BA6" w:rsidRDefault="00475BA6" w:rsidP="00951279">
      <w:pPr>
        <w:spacing w:line="360" w:lineRule="auto"/>
      </w:pPr>
    </w:p>
    <w:p w14:paraId="251A2315" w14:textId="77777777" w:rsidR="00AA5793" w:rsidRDefault="00AA5793" w:rsidP="00951279">
      <w:pPr>
        <w:keepNext/>
        <w:spacing w:after="303" w:line="360" w:lineRule="auto"/>
        <w:ind w:left="-5"/>
      </w:pPr>
      <w:r w:rsidRPr="00AA5793">
        <w:rPr>
          <w:rFonts w:ascii="Calibri Light" w:hAnsi="Calibri Light" w:cs="Calibri Light"/>
          <w:bCs/>
          <w:noProof/>
          <w:szCs w:val="24"/>
        </w:rPr>
        <w:drawing>
          <wp:inline distT="0" distB="0" distL="0" distR="0" wp14:anchorId="32438A52" wp14:editId="41DAA669">
            <wp:extent cx="6367780" cy="1469390"/>
            <wp:effectExtent l="0" t="0" r="0" b="0"/>
            <wp:docPr id="192482359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823598" name="Picture 1" descr="A screen shot of a computer&#10;&#10;Description automatically generated"/>
                    <pic:cNvPicPr/>
                  </pic:nvPicPr>
                  <pic:blipFill>
                    <a:blip r:embed="rId25"/>
                    <a:stretch>
                      <a:fillRect/>
                    </a:stretch>
                  </pic:blipFill>
                  <pic:spPr>
                    <a:xfrm>
                      <a:off x="0" y="0"/>
                      <a:ext cx="6367780" cy="1469390"/>
                    </a:xfrm>
                    <a:prstGeom prst="rect">
                      <a:avLst/>
                    </a:prstGeom>
                  </pic:spPr>
                </pic:pic>
              </a:graphicData>
            </a:graphic>
          </wp:inline>
        </w:drawing>
      </w:r>
    </w:p>
    <w:p w14:paraId="700A7952" w14:textId="461979F2" w:rsidR="00475BA6" w:rsidRPr="00475BA6" w:rsidRDefault="00AA5793" w:rsidP="00951279">
      <w:pPr>
        <w:pStyle w:val="Caption"/>
        <w:spacing w:line="360" w:lineRule="auto"/>
      </w:pPr>
      <w:bookmarkStart w:id="41" w:name="_Toc176811592"/>
      <w:r>
        <w:t xml:space="preserve">Figure </w:t>
      </w:r>
      <w:r>
        <w:fldChar w:fldCharType="begin"/>
      </w:r>
      <w:r>
        <w:instrText xml:space="preserve"> SEQ Figure \* ARABIC </w:instrText>
      </w:r>
      <w:r>
        <w:fldChar w:fldCharType="separate"/>
      </w:r>
      <w:r w:rsidR="008F3F61">
        <w:rPr>
          <w:noProof/>
        </w:rPr>
        <w:t>6</w:t>
      </w:r>
      <w:r>
        <w:fldChar w:fldCharType="end"/>
      </w:r>
      <w:r>
        <w:t>: Load the dataset</w:t>
      </w:r>
      <w:bookmarkEnd w:id="41"/>
    </w:p>
    <w:p w14:paraId="24CD38C7" w14:textId="77777777" w:rsidR="00F254EA" w:rsidRDefault="00877C17" w:rsidP="00951279">
      <w:pPr>
        <w:keepNext/>
        <w:spacing w:after="160" w:line="360" w:lineRule="auto"/>
      </w:pPr>
      <w:r w:rsidRPr="00877C17">
        <w:rPr>
          <w:rFonts w:ascii="Calibri Light" w:hAnsi="Calibri Light" w:cs="Calibri Light"/>
          <w:noProof/>
          <w:szCs w:val="24"/>
        </w:rPr>
        <w:lastRenderedPageBreak/>
        <w:drawing>
          <wp:inline distT="0" distB="0" distL="0" distR="0" wp14:anchorId="2ADE7D08" wp14:editId="6CC5F954">
            <wp:extent cx="6247387" cy="7827530"/>
            <wp:effectExtent l="0" t="0" r="1270" b="2540"/>
            <wp:docPr id="747639213" name="Picture 1" descr="A black and white documen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639213" name="Picture 1" descr="A black and white document with text&#10;&#10;Description automatically generated"/>
                    <pic:cNvPicPr/>
                  </pic:nvPicPr>
                  <pic:blipFill rotWithShape="1">
                    <a:blip r:embed="rId26"/>
                    <a:srcRect l="771" t="1227" r="1"/>
                    <a:stretch/>
                  </pic:blipFill>
                  <pic:spPr bwMode="auto">
                    <a:xfrm>
                      <a:off x="0" y="0"/>
                      <a:ext cx="6247387" cy="7827530"/>
                    </a:xfrm>
                    <a:prstGeom prst="rect">
                      <a:avLst/>
                    </a:prstGeom>
                    <a:ln>
                      <a:noFill/>
                    </a:ln>
                    <a:extLst>
                      <a:ext uri="{53640926-AAD7-44D8-BBD7-CCE9431645EC}">
                        <a14:shadowObscured xmlns:a14="http://schemas.microsoft.com/office/drawing/2010/main"/>
                      </a:ext>
                    </a:extLst>
                  </pic:spPr>
                </pic:pic>
              </a:graphicData>
            </a:graphic>
          </wp:inline>
        </w:drawing>
      </w:r>
    </w:p>
    <w:p w14:paraId="7196F9B2" w14:textId="6327093D" w:rsidR="00A74341" w:rsidRDefault="00F254EA" w:rsidP="00951279">
      <w:pPr>
        <w:pStyle w:val="Caption"/>
        <w:spacing w:line="360" w:lineRule="auto"/>
        <w:rPr>
          <w:rFonts w:cs="Calibri Light"/>
          <w:szCs w:val="24"/>
        </w:rPr>
      </w:pPr>
      <w:bookmarkStart w:id="42" w:name="_Toc176811593"/>
      <w:r>
        <w:t xml:space="preserve">Figure </w:t>
      </w:r>
      <w:r>
        <w:fldChar w:fldCharType="begin"/>
      </w:r>
      <w:r>
        <w:instrText xml:space="preserve"> SEQ Figure \* ARABIC </w:instrText>
      </w:r>
      <w:r>
        <w:fldChar w:fldCharType="separate"/>
      </w:r>
      <w:r w:rsidR="008F3F61">
        <w:rPr>
          <w:noProof/>
        </w:rPr>
        <w:t>7</w:t>
      </w:r>
      <w:r>
        <w:fldChar w:fldCharType="end"/>
      </w:r>
      <w:r>
        <w:t>: Feature Description</w:t>
      </w:r>
      <w:r w:rsidR="006B491A">
        <w:t xml:space="preserve">  </w:t>
      </w:r>
      <w:r w:rsidR="006B491A">
        <w:rPr>
          <w:rFonts w:cs="Calibri Light"/>
          <w:bCs/>
          <w:szCs w:val="24"/>
        </w:rPr>
        <w:fldChar w:fldCharType="begin"/>
      </w:r>
      <w:r w:rsidR="00FC3DE2">
        <w:rPr>
          <w:rFonts w:cs="Calibri Light"/>
          <w:bCs/>
          <w:szCs w:val="24"/>
        </w:rPr>
        <w:instrText xml:space="preserve"> ADDIN ZOTERO_ITEM CSL_CITATION {"citationID":"nNWq7AFR","properties":{"formattedCitation":"(Davari, Veloso, R. Ribeiro, et al., 2021)","plainCitation":"(Davari, Veloso, R. Ribeiro, et al., 2021)","dontUpdate":true,"noteIndex":0},"citationItems":[{"id":483,"uris":["http://zotero.org/users/14299107/items/5JBNFTSX"],"itemData":{"id":483,"type":"dataset","abstract":"From a metro train in an operational context, readings from pressure, temperature, motor current, and air intake valves were collected from a compressor's Air Production Unit (APU). This dataset reveals real predictive maintenance challenges encountered in the industry. It can be used for failure predictions, anomaly explanations, and other tasks.","DOI":"10.24432/C5VW3R","publisher":"UCI Machine Learning Repository","source":"DOI.org (Datacite)","title":"MetroPT-3 Dataset","URL":"https://archive.ics.uci.edu/dataset/791","author":[{"family":"Davari","given":"Narjes"},{"family":"Veloso","given":"Bruno"},{"family":"Ribeiro","given":"Rita"},{"family":"Gama","given":"Joao"}],"accessed":{"date-parts":[["2024",8,27]]},"issued":{"date-parts":[["2021"]]}}}],"schema":"https://github.com/citation-style-language/schema/raw/master/csl-citation.json"} </w:instrText>
      </w:r>
      <w:r w:rsidR="006B491A">
        <w:rPr>
          <w:rFonts w:cs="Calibri Light"/>
          <w:bCs/>
          <w:szCs w:val="24"/>
        </w:rPr>
        <w:fldChar w:fldCharType="separate"/>
      </w:r>
      <w:r w:rsidR="006B491A" w:rsidRPr="006D6C5E">
        <w:rPr>
          <w:rFonts w:cs="Calibri Light"/>
        </w:rPr>
        <w:t>(Davari et al., 2021)</w:t>
      </w:r>
      <w:bookmarkEnd w:id="42"/>
      <w:r w:rsidR="006B491A">
        <w:rPr>
          <w:rFonts w:cs="Calibri Light"/>
          <w:bCs/>
          <w:szCs w:val="24"/>
        </w:rPr>
        <w:fldChar w:fldCharType="end"/>
      </w:r>
    </w:p>
    <w:p w14:paraId="41AE1F20" w14:textId="6012FC0C" w:rsidR="00AA5793" w:rsidRPr="009157B3" w:rsidRDefault="00B53A68" w:rsidP="00951279">
      <w:pPr>
        <w:spacing w:after="160" w:line="360" w:lineRule="auto"/>
        <w:rPr>
          <w:rFonts w:ascii="Calibri Light" w:hAnsi="Calibri Light" w:cs="Calibri Light"/>
          <w:szCs w:val="24"/>
        </w:rPr>
      </w:pPr>
      <w:r w:rsidRPr="009157B3">
        <w:rPr>
          <w:rFonts w:ascii="Calibri Light" w:hAnsi="Calibri Light" w:cs="Calibri Light"/>
          <w:b/>
          <w:szCs w:val="24"/>
        </w:rPr>
        <w:lastRenderedPageBreak/>
        <w:t>Descriptive Analysis:</w:t>
      </w:r>
      <w:r w:rsidRPr="00AA5793">
        <w:rPr>
          <w:rFonts w:ascii="Calibri Light" w:hAnsi="Calibri Light" w:cs="Calibri Light"/>
          <w:szCs w:val="24"/>
        </w:rPr>
        <w:t xml:space="preserve"> </w:t>
      </w:r>
      <w:r w:rsidRPr="00AA5793">
        <w:rPr>
          <w:rFonts w:ascii="Calibri Light" w:hAnsi="Calibri Light" w:cs="Calibri Light"/>
          <w:bCs/>
          <w:szCs w:val="24"/>
        </w:rPr>
        <w:t>This is done to better understand the dataset. The dataset is summarised and helps understand the main features of the dataset and how they relate to one another.</w:t>
      </w:r>
      <w:r w:rsidR="00EB560F" w:rsidRPr="00AA5793">
        <w:rPr>
          <w:rFonts w:ascii="Calibri Light" w:hAnsi="Calibri Light" w:cs="Calibri Light"/>
          <w:bCs/>
          <w:szCs w:val="24"/>
        </w:rPr>
        <w:t xml:space="preserve"> The dataset contains 7 analogue features and 8 digital features making a total of 15 features in total with 15169480 rows.</w:t>
      </w:r>
    </w:p>
    <w:p w14:paraId="6EFE9DAE" w14:textId="4142D22B" w:rsidR="005510EF" w:rsidRDefault="00AA5793" w:rsidP="00951279">
      <w:pPr>
        <w:spacing w:after="160" w:line="360" w:lineRule="auto"/>
        <w:rPr>
          <w:rFonts w:ascii="Calibri Light" w:hAnsi="Calibri Light" w:cs="Calibri Light"/>
          <w:bCs/>
          <w:szCs w:val="24"/>
        </w:rPr>
      </w:pPr>
      <w:r w:rsidRPr="00AA5793">
        <w:rPr>
          <w:rFonts w:ascii="Calibri Light" w:hAnsi="Calibri Light" w:cs="Calibri Light"/>
          <w:bCs/>
          <w:szCs w:val="24"/>
        </w:rPr>
        <w:t>The figures</w:t>
      </w:r>
      <w:r w:rsidR="005510EF" w:rsidRPr="00AA5793">
        <w:rPr>
          <w:rFonts w:ascii="Calibri Light" w:hAnsi="Calibri Light" w:cs="Calibri Light"/>
          <w:bCs/>
          <w:szCs w:val="24"/>
        </w:rPr>
        <w:t xml:space="preserve"> below show the dataset summary and the dataset information.</w:t>
      </w:r>
    </w:p>
    <w:p w14:paraId="133DDD5B" w14:textId="77777777" w:rsidR="004B1871" w:rsidRPr="006B491A" w:rsidRDefault="004B1871" w:rsidP="00951279">
      <w:pPr>
        <w:spacing w:after="160" w:line="360" w:lineRule="auto"/>
        <w:rPr>
          <w:rFonts w:ascii="Calibri Light" w:hAnsi="Calibri Light" w:cs="Calibri Light"/>
          <w:bCs/>
          <w:szCs w:val="24"/>
        </w:rPr>
      </w:pPr>
    </w:p>
    <w:p w14:paraId="3924A9E2" w14:textId="77777777" w:rsidR="005510EF" w:rsidRDefault="005510EF" w:rsidP="00951279">
      <w:pPr>
        <w:keepNext/>
        <w:spacing w:line="360" w:lineRule="auto"/>
      </w:pPr>
      <w:r w:rsidRPr="005510EF">
        <w:rPr>
          <w:noProof/>
        </w:rPr>
        <w:drawing>
          <wp:inline distT="0" distB="0" distL="0" distR="0" wp14:anchorId="376CD8B1" wp14:editId="56687C2B">
            <wp:extent cx="6367780" cy="2774950"/>
            <wp:effectExtent l="0" t="0" r="0" b="6350"/>
            <wp:docPr id="15360123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12337" name="Picture 1" descr="A screenshot of a computer&#10;&#10;Description automatically generated"/>
                    <pic:cNvPicPr/>
                  </pic:nvPicPr>
                  <pic:blipFill rotWithShape="1">
                    <a:blip r:embed="rId27"/>
                    <a:srcRect t="2351" b="40577"/>
                    <a:stretch/>
                  </pic:blipFill>
                  <pic:spPr bwMode="auto">
                    <a:xfrm>
                      <a:off x="0" y="0"/>
                      <a:ext cx="6367780" cy="2774950"/>
                    </a:xfrm>
                    <a:prstGeom prst="rect">
                      <a:avLst/>
                    </a:prstGeom>
                    <a:ln>
                      <a:noFill/>
                    </a:ln>
                    <a:extLst>
                      <a:ext uri="{53640926-AAD7-44D8-BBD7-CCE9431645EC}">
                        <a14:shadowObscured xmlns:a14="http://schemas.microsoft.com/office/drawing/2010/main"/>
                      </a:ext>
                    </a:extLst>
                  </pic:spPr>
                </pic:pic>
              </a:graphicData>
            </a:graphic>
          </wp:inline>
        </w:drawing>
      </w:r>
    </w:p>
    <w:p w14:paraId="6CD49295" w14:textId="3BD4C24E" w:rsidR="00856BC2" w:rsidRDefault="005510EF" w:rsidP="00951279">
      <w:pPr>
        <w:pStyle w:val="Caption"/>
        <w:spacing w:line="360" w:lineRule="auto"/>
      </w:pPr>
      <w:bookmarkStart w:id="43" w:name="_Toc176811594"/>
      <w:r>
        <w:t xml:space="preserve">Figure </w:t>
      </w:r>
      <w:r>
        <w:fldChar w:fldCharType="begin"/>
      </w:r>
      <w:r>
        <w:instrText xml:space="preserve"> SEQ Figure \* ARABIC </w:instrText>
      </w:r>
      <w:r>
        <w:fldChar w:fldCharType="separate"/>
      </w:r>
      <w:r w:rsidR="008F3F61">
        <w:rPr>
          <w:noProof/>
        </w:rPr>
        <w:t>8</w:t>
      </w:r>
      <w:r>
        <w:fldChar w:fldCharType="end"/>
      </w:r>
      <w:r>
        <w:t xml:space="preserve">: </w:t>
      </w:r>
      <w:r w:rsidRPr="00321FE2">
        <w:t>Data Summary</w:t>
      </w:r>
      <w:bookmarkEnd w:id="43"/>
    </w:p>
    <w:p w14:paraId="03AD910E" w14:textId="34A28B05" w:rsidR="00856BC2" w:rsidRDefault="00856BC2" w:rsidP="00951279">
      <w:pPr>
        <w:keepNext/>
        <w:spacing w:after="160" w:line="360" w:lineRule="auto"/>
      </w:pPr>
      <w:r w:rsidRPr="005510EF">
        <w:rPr>
          <w:rFonts w:ascii="Calibri Light" w:hAnsi="Calibri Light" w:cs="Calibri Light"/>
          <w:noProof/>
          <w:szCs w:val="24"/>
        </w:rPr>
        <w:drawing>
          <wp:inline distT="0" distB="0" distL="0" distR="0" wp14:anchorId="5ABC1CDA" wp14:editId="14D97ABB">
            <wp:extent cx="6367780" cy="1073150"/>
            <wp:effectExtent l="0" t="0" r="0" b="0"/>
            <wp:docPr id="5163673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59560" name="Picture 1" descr="A screenshot of a computer&#10;&#10;Description automatically generated"/>
                    <pic:cNvPicPr/>
                  </pic:nvPicPr>
                  <pic:blipFill rotWithShape="1">
                    <a:blip r:embed="rId28"/>
                    <a:srcRect t="-736" b="59264"/>
                    <a:stretch/>
                  </pic:blipFill>
                  <pic:spPr bwMode="auto">
                    <a:xfrm>
                      <a:off x="0" y="0"/>
                      <a:ext cx="6367780" cy="1073150"/>
                    </a:xfrm>
                    <a:prstGeom prst="rect">
                      <a:avLst/>
                    </a:prstGeom>
                    <a:ln>
                      <a:noFill/>
                    </a:ln>
                    <a:extLst>
                      <a:ext uri="{53640926-AAD7-44D8-BBD7-CCE9431645EC}">
                        <a14:shadowObscured xmlns:a14="http://schemas.microsoft.com/office/drawing/2010/main"/>
                      </a:ext>
                    </a:extLst>
                  </pic:spPr>
                </pic:pic>
              </a:graphicData>
            </a:graphic>
          </wp:inline>
        </w:drawing>
      </w:r>
    </w:p>
    <w:p w14:paraId="7B43B6E5" w14:textId="4A2921CA" w:rsidR="005510EF" w:rsidRDefault="00856BC2" w:rsidP="00951279">
      <w:pPr>
        <w:pStyle w:val="Caption"/>
        <w:spacing w:line="360" w:lineRule="auto"/>
      </w:pPr>
      <w:bookmarkStart w:id="44" w:name="_Toc176811595"/>
      <w:r>
        <w:t xml:space="preserve">Figure </w:t>
      </w:r>
      <w:r>
        <w:fldChar w:fldCharType="begin"/>
      </w:r>
      <w:r>
        <w:instrText xml:space="preserve"> SEQ Figure \* ARABIC </w:instrText>
      </w:r>
      <w:r>
        <w:fldChar w:fldCharType="separate"/>
      </w:r>
      <w:r w:rsidR="008F3F61">
        <w:rPr>
          <w:noProof/>
        </w:rPr>
        <w:t>9</w:t>
      </w:r>
      <w:r>
        <w:fldChar w:fldCharType="end"/>
      </w:r>
      <w:r>
        <w:t>: No of rows</w:t>
      </w:r>
      <w:bookmarkEnd w:id="44"/>
    </w:p>
    <w:p w14:paraId="4B8C9039" w14:textId="6A85B6F1" w:rsidR="00856BC2" w:rsidRDefault="00856BC2" w:rsidP="00951279">
      <w:pPr>
        <w:keepNext/>
        <w:spacing w:after="160" w:line="360" w:lineRule="auto"/>
      </w:pPr>
      <w:r w:rsidRPr="005510EF">
        <w:rPr>
          <w:rFonts w:ascii="Calibri Light" w:hAnsi="Calibri Light" w:cs="Calibri Light"/>
          <w:noProof/>
          <w:szCs w:val="24"/>
        </w:rPr>
        <w:drawing>
          <wp:inline distT="0" distB="0" distL="0" distR="0" wp14:anchorId="26C82C65" wp14:editId="561D7FAC">
            <wp:extent cx="6367780" cy="1060450"/>
            <wp:effectExtent l="0" t="0" r="0" b="6350"/>
            <wp:docPr id="1676338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59560" name="Picture 1" descr="A screenshot of a computer&#10;&#10;Description automatically generated"/>
                    <pic:cNvPicPr/>
                  </pic:nvPicPr>
                  <pic:blipFill rotWithShape="1">
                    <a:blip r:embed="rId28"/>
                    <a:srcRect t="52024" b="6994"/>
                    <a:stretch/>
                  </pic:blipFill>
                  <pic:spPr bwMode="auto">
                    <a:xfrm>
                      <a:off x="0" y="0"/>
                      <a:ext cx="6367780" cy="1060450"/>
                    </a:xfrm>
                    <a:prstGeom prst="rect">
                      <a:avLst/>
                    </a:prstGeom>
                    <a:ln>
                      <a:noFill/>
                    </a:ln>
                    <a:extLst>
                      <a:ext uri="{53640926-AAD7-44D8-BBD7-CCE9431645EC}">
                        <a14:shadowObscured xmlns:a14="http://schemas.microsoft.com/office/drawing/2010/main"/>
                      </a:ext>
                    </a:extLst>
                  </pic:spPr>
                </pic:pic>
              </a:graphicData>
            </a:graphic>
          </wp:inline>
        </w:drawing>
      </w:r>
    </w:p>
    <w:p w14:paraId="34D7AC07" w14:textId="7F3F85D4" w:rsidR="005510EF" w:rsidRPr="00093F5C" w:rsidRDefault="005510EF" w:rsidP="00951279">
      <w:pPr>
        <w:pStyle w:val="Caption"/>
        <w:spacing w:line="360" w:lineRule="auto"/>
      </w:pPr>
      <w:bookmarkStart w:id="45" w:name="_Toc176811596"/>
      <w:r>
        <w:t xml:space="preserve">Figure </w:t>
      </w:r>
      <w:r>
        <w:fldChar w:fldCharType="begin"/>
      </w:r>
      <w:r>
        <w:instrText xml:space="preserve"> SEQ Figure \* ARABIC </w:instrText>
      </w:r>
      <w:r>
        <w:fldChar w:fldCharType="separate"/>
      </w:r>
      <w:r w:rsidR="008F3F61">
        <w:rPr>
          <w:noProof/>
        </w:rPr>
        <w:t>10</w:t>
      </w:r>
      <w:r>
        <w:fldChar w:fldCharType="end"/>
      </w:r>
      <w:r>
        <w:t xml:space="preserve">: </w:t>
      </w:r>
      <w:r w:rsidRPr="003B610F">
        <w:t>No. of col</w:t>
      </w:r>
      <w:r w:rsidR="00856BC2">
        <w:t>umns</w:t>
      </w:r>
      <w:bookmarkEnd w:id="45"/>
    </w:p>
    <w:p w14:paraId="4F3FE7A9" w14:textId="0EA4A492" w:rsidR="00AA5793" w:rsidRPr="009157B3" w:rsidRDefault="00B53A68" w:rsidP="00951279">
      <w:pPr>
        <w:spacing w:after="160" w:line="360" w:lineRule="auto"/>
        <w:rPr>
          <w:rFonts w:ascii="Calibri Light" w:hAnsi="Calibri Light" w:cs="Calibri Light"/>
          <w:szCs w:val="24"/>
        </w:rPr>
      </w:pPr>
      <w:r w:rsidRPr="009157B3">
        <w:rPr>
          <w:rFonts w:ascii="Calibri Light" w:hAnsi="Calibri Light" w:cs="Calibri Light"/>
          <w:b/>
          <w:szCs w:val="24"/>
        </w:rPr>
        <w:lastRenderedPageBreak/>
        <w:t>Exploratory Data Analysis:</w:t>
      </w:r>
      <w:r w:rsidRPr="009157B3">
        <w:rPr>
          <w:rFonts w:ascii="Calibri Light" w:hAnsi="Calibri Light" w:cs="Calibri Light"/>
          <w:szCs w:val="24"/>
        </w:rPr>
        <w:t xml:space="preserve"> </w:t>
      </w:r>
      <w:r w:rsidRPr="009157B3">
        <w:rPr>
          <w:rFonts w:ascii="Calibri Light" w:hAnsi="Calibri Light" w:cs="Calibri Light"/>
          <w:bCs/>
          <w:szCs w:val="24"/>
        </w:rPr>
        <w:t>This is done to better understand the dataset. The dataset is summarised and helps understand the main features of the dataset and how they relate to one another</w:t>
      </w:r>
      <w:r w:rsidR="00F734BD">
        <w:rPr>
          <w:rFonts w:ascii="Calibri Light" w:hAnsi="Calibri Light" w:cs="Calibri Light"/>
          <w:bCs/>
          <w:szCs w:val="24"/>
        </w:rPr>
        <w:t xml:space="preserve"> </w:t>
      </w:r>
      <w:r w:rsidR="00F734BD">
        <w:rPr>
          <w:rFonts w:ascii="Calibri Light" w:hAnsi="Calibri Light" w:cs="Calibri Light"/>
          <w:bCs/>
          <w:szCs w:val="24"/>
        </w:rPr>
        <w:fldChar w:fldCharType="begin"/>
      </w:r>
      <w:r w:rsidR="00F734BD">
        <w:rPr>
          <w:rFonts w:ascii="Calibri Light" w:hAnsi="Calibri Light" w:cs="Calibri Light"/>
          <w:bCs/>
          <w:szCs w:val="24"/>
        </w:rPr>
        <w:instrText xml:space="preserve"> ADDIN ZOTERO_ITEM CSL_CITATION {"citationID":"5wK2Erwx","properties":{"formattedCitation":"(Corrales et al., 2015)","plainCitation":"(Corrales et al., 2015)","noteIndex":0},"citationItems":[{"id":458,"uris":["http://zotero.org/users/14299107/items/A25BFB66"],"itemData":{"id":458,"type":"article-journal","abstract":"Large Volume of Data is growing because the organizations are continuously capturing the collective amount of data for better decision-making process. The most fundamental challenge is to explore the large volumes of data and extract useful knowledge for future actions through data mining and data science methodologies. Nevertheless these not tackle the issues in data quality clearly, leaving out relevant activities. We proposed a conceptual framework for data quality in knowledge discovery tasks based on CRISP-DM, SEMMA and Data Science, considering the issues of ESE Taxonomy.","container-title":"Journal of Computers","DOI":"10.17706/jcp.10.6.396-405","ISSN":"1796203X","issue":"6","journalAbbreviation":"JCP","page":"396-405","source":"DOI.org (Crossref)","title":"A Conceptual Framework for Data Quality in Knowledge Discovery Tasks (FDQ-KDT): A Proposal","title-short":"A Conceptual Framework for Data Quality in Knowledge Discovery Tasks (FDQ-KDT)","volume":"10","author":[{"family":"Corrales","given":"David Camilo"},{"family":"Ledezma","given":"Agapito"},{"family":"Corrales","given":"Juan Carlos"}],"issued":{"date-parts":[["2015",11]]}}}],"schema":"https://github.com/citation-style-language/schema/raw/master/csl-citation.json"} </w:instrText>
      </w:r>
      <w:r w:rsidR="00F734BD">
        <w:rPr>
          <w:rFonts w:ascii="Calibri Light" w:hAnsi="Calibri Light" w:cs="Calibri Light"/>
          <w:bCs/>
          <w:szCs w:val="24"/>
        </w:rPr>
        <w:fldChar w:fldCharType="separate"/>
      </w:r>
      <w:r w:rsidR="00762035" w:rsidRPr="00762035">
        <w:rPr>
          <w:rFonts w:ascii="Calibri Light" w:hAnsi="Calibri Light" w:cs="Calibri Light"/>
        </w:rPr>
        <w:t>(Corrales et al., 2015)</w:t>
      </w:r>
      <w:r w:rsidR="00F734BD">
        <w:rPr>
          <w:rFonts w:ascii="Calibri Light" w:hAnsi="Calibri Light" w:cs="Calibri Light"/>
          <w:bCs/>
          <w:szCs w:val="24"/>
        </w:rPr>
        <w:fldChar w:fldCharType="end"/>
      </w:r>
      <w:r w:rsidR="00F734BD">
        <w:rPr>
          <w:rFonts w:ascii="Calibri Light" w:hAnsi="Calibri Light" w:cs="Calibri Light"/>
          <w:bCs/>
          <w:szCs w:val="24"/>
        </w:rPr>
        <w:t>.</w:t>
      </w:r>
    </w:p>
    <w:p w14:paraId="3723F6AC" w14:textId="77777777" w:rsidR="003D1016" w:rsidRDefault="003D1016" w:rsidP="00951279">
      <w:pPr>
        <w:spacing w:after="160" w:line="360" w:lineRule="auto"/>
        <w:rPr>
          <w:rFonts w:ascii="Calibri Light" w:hAnsi="Calibri Light" w:cs="Calibri Light"/>
          <w:szCs w:val="24"/>
        </w:rPr>
      </w:pPr>
    </w:p>
    <w:p w14:paraId="04F118AA" w14:textId="77777777" w:rsidR="003D1016" w:rsidRDefault="003D1016" w:rsidP="00951279">
      <w:pPr>
        <w:keepNext/>
        <w:spacing w:after="160" w:line="360" w:lineRule="auto"/>
      </w:pPr>
      <w:r w:rsidRPr="00856BC2">
        <w:rPr>
          <w:noProof/>
        </w:rPr>
        <w:drawing>
          <wp:inline distT="0" distB="0" distL="0" distR="0" wp14:anchorId="62986353" wp14:editId="0B274424">
            <wp:extent cx="6367780" cy="4379595"/>
            <wp:effectExtent l="0" t="0" r="0" b="1905"/>
            <wp:docPr id="60897278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972788" name="Picture 1" descr="A diagram of a graph&#10;&#10;Description automatically generated with medium confidence"/>
                    <pic:cNvPicPr/>
                  </pic:nvPicPr>
                  <pic:blipFill>
                    <a:blip r:embed="rId29"/>
                    <a:stretch>
                      <a:fillRect/>
                    </a:stretch>
                  </pic:blipFill>
                  <pic:spPr>
                    <a:xfrm>
                      <a:off x="0" y="0"/>
                      <a:ext cx="6367780" cy="4379595"/>
                    </a:xfrm>
                    <a:prstGeom prst="rect">
                      <a:avLst/>
                    </a:prstGeom>
                  </pic:spPr>
                </pic:pic>
              </a:graphicData>
            </a:graphic>
          </wp:inline>
        </w:drawing>
      </w:r>
    </w:p>
    <w:p w14:paraId="038C3C58" w14:textId="4E872DEF" w:rsidR="003D1016" w:rsidRDefault="003D1016" w:rsidP="00951279">
      <w:pPr>
        <w:pStyle w:val="Caption"/>
        <w:spacing w:line="360" w:lineRule="auto"/>
      </w:pPr>
      <w:bookmarkStart w:id="46" w:name="_Toc176811597"/>
      <w:r>
        <w:t xml:space="preserve">Figure </w:t>
      </w:r>
      <w:r>
        <w:fldChar w:fldCharType="begin"/>
      </w:r>
      <w:r>
        <w:instrText xml:space="preserve"> SEQ Figure \* ARABIC </w:instrText>
      </w:r>
      <w:r>
        <w:fldChar w:fldCharType="separate"/>
      </w:r>
      <w:r w:rsidR="008F3F61">
        <w:rPr>
          <w:noProof/>
        </w:rPr>
        <w:t>11</w:t>
      </w:r>
      <w:r>
        <w:fldChar w:fldCharType="end"/>
      </w:r>
      <w:r>
        <w:t>: Correlation Matrix</w:t>
      </w:r>
      <w:bookmarkEnd w:id="46"/>
    </w:p>
    <w:p w14:paraId="59632B6B" w14:textId="4CE8E66D" w:rsidR="00856BC2" w:rsidRDefault="00856BC2" w:rsidP="00951279">
      <w:pPr>
        <w:pStyle w:val="FirstParagraph"/>
        <w:spacing w:line="360" w:lineRule="auto"/>
      </w:pPr>
      <w:bookmarkStart w:id="47" w:name="metro-correlation-matrix"/>
    </w:p>
    <w:p w14:paraId="5E7A56CD" w14:textId="44B7DF7E" w:rsidR="00093F5C" w:rsidRDefault="008A6C48" w:rsidP="00951279">
      <w:pPr>
        <w:pStyle w:val="FirstParagraph"/>
        <w:spacing w:line="360" w:lineRule="auto"/>
        <w:rPr>
          <w:rFonts w:ascii="Calibri Light" w:eastAsia="MS Gothic" w:hAnsi="Calibri Light" w:cs="Calibri Light"/>
          <w:lang w:val="en-GB" w:eastAsia="zh-CN"/>
        </w:rPr>
      </w:pPr>
      <w:r>
        <w:rPr>
          <w:rFonts w:ascii="Calibri Light" w:eastAsia="MS Gothic" w:hAnsi="Calibri Light" w:cs="Calibri Light"/>
          <w:b/>
          <w:bCs/>
          <w:lang w:val="en-GB" w:eastAsia="zh-CN"/>
        </w:rPr>
        <w:t xml:space="preserve">Data </w:t>
      </w:r>
      <w:r w:rsidR="00856BC2" w:rsidRPr="00856BC2">
        <w:rPr>
          <w:rFonts w:ascii="Calibri Light" w:eastAsia="MS Gothic" w:hAnsi="Calibri Light" w:cs="Calibri Light"/>
          <w:b/>
          <w:bCs/>
          <w:lang w:val="en-GB" w:eastAsia="zh-CN"/>
        </w:rPr>
        <w:t>Normalization check</w:t>
      </w:r>
      <w:r w:rsidR="00093F5C">
        <w:rPr>
          <w:rFonts w:ascii="Calibri Light" w:eastAsia="MS Gothic" w:hAnsi="Calibri Light" w:cs="Calibri Light"/>
          <w:b/>
          <w:bCs/>
          <w:lang w:val="en-GB" w:eastAsia="zh-CN"/>
        </w:rPr>
        <w:t xml:space="preserve">: </w:t>
      </w:r>
      <w:r w:rsidR="00093F5C">
        <w:rPr>
          <w:rFonts w:ascii="Calibri Light" w:eastAsia="MS Gothic" w:hAnsi="Calibri Light" w:cs="Calibri Light"/>
          <w:lang w:val="en-GB" w:eastAsia="zh-CN"/>
        </w:rPr>
        <w:t>The figures below show the data distribution check for the variables in the dataset. This is done to check if the dataset is normally distributed or not.</w:t>
      </w:r>
    </w:p>
    <w:p w14:paraId="5A9ACB75" w14:textId="77777777" w:rsidR="00475BA6" w:rsidRDefault="00475BA6" w:rsidP="00951279">
      <w:pPr>
        <w:pStyle w:val="BodyText"/>
        <w:keepNext/>
        <w:spacing w:line="360" w:lineRule="auto"/>
      </w:pPr>
      <w:r w:rsidRPr="00475BA6">
        <w:rPr>
          <w:noProof/>
        </w:rPr>
        <w:drawing>
          <wp:inline distT="0" distB="0" distL="0" distR="0" wp14:anchorId="0E3CAA82" wp14:editId="0CF4A2DD">
            <wp:extent cx="6367780" cy="735965"/>
            <wp:effectExtent l="0" t="0" r="0" b="6985"/>
            <wp:docPr id="376605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605007" name=""/>
                    <pic:cNvPicPr/>
                  </pic:nvPicPr>
                  <pic:blipFill>
                    <a:blip r:embed="rId30"/>
                    <a:stretch>
                      <a:fillRect/>
                    </a:stretch>
                  </pic:blipFill>
                  <pic:spPr>
                    <a:xfrm>
                      <a:off x="0" y="0"/>
                      <a:ext cx="6367780" cy="735965"/>
                    </a:xfrm>
                    <a:prstGeom prst="rect">
                      <a:avLst/>
                    </a:prstGeom>
                  </pic:spPr>
                </pic:pic>
              </a:graphicData>
            </a:graphic>
          </wp:inline>
        </w:drawing>
      </w:r>
    </w:p>
    <w:p w14:paraId="29CC2EA2" w14:textId="0645B7FA" w:rsidR="00475BA6" w:rsidRPr="00475BA6" w:rsidRDefault="00475BA6" w:rsidP="00951279">
      <w:pPr>
        <w:pStyle w:val="Caption"/>
        <w:spacing w:line="360" w:lineRule="auto"/>
      </w:pPr>
      <w:bookmarkStart w:id="48" w:name="_Toc176811598"/>
      <w:r>
        <w:t xml:space="preserve">Figure </w:t>
      </w:r>
      <w:r>
        <w:fldChar w:fldCharType="begin"/>
      </w:r>
      <w:r>
        <w:instrText xml:space="preserve"> SEQ Figure \* ARABIC </w:instrText>
      </w:r>
      <w:r>
        <w:fldChar w:fldCharType="separate"/>
      </w:r>
      <w:r w:rsidR="008F3F61">
        <w:rPr>
          <w:noProof/>
        </w:rPr>
        <w:t>12</w:t>
      </w:r>
      <w:r>
        <w:fldChar w:fldCharType="end"/>
      </w:r>
      <w:r>
        <w:t>: Normalization Code</w:t>
      </w:r>
      <w:bookmarkEnd w:id="48"/>
    </w:p>
    <w:p w14:paraId="0A8BAFA4" w14:textId="523774E3" w:rsidR="00A93EF6" w:rsidRDefault="002F34B6" w:rsidP="00951279">
      <w:pPr>
        <w:pStyle w:val="Caption"/>
        <w:spacing w:line="360" w:lineRule="auto"/>
      </w:pPr>
      <w:r w:rsidRPr="002F34B6">
        <w:rPr>
          <w:noProof/>
        </w:rPr>
        <w:lastRenderedPageBreak/>
        <w:drawing>
          <wp:inline distT="0" distB="0" distL="0" distR="0" wp14:anchorId="348C078D" wp14:editId="14DD7CF5">
            <wp:extent cx="6367780" cy="3639820"/>
            <wp:effectExtent l="0" t="0" r="0" b="0"/>
            <wp:docPr id="319484435"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484435" name="Picture 1" descr="A graph with numbers and a number on it&#10;&#10;Description automatically generated"/>
                    <pic:cNvPicPr/>
                  </pic:nvPicPr>
                  <pic:blipFill>
                    <a:blip r:embed="rId31"/>
                    <a:stretch>
                      <a:fillRect/>
                    </a:stretch>
                  </pic:blipFill>
                  <pic:spPr>
                    <a:xfrm>
                      <a:off x="0" y="0"/>
                      <a:ext cx="6367780" cy="3639820"/>
                    </a:xfrm>
                    <a:prstGeom prst="rect">
                      <a:avLst/>
                    </a:prstGeom>
                  </pic:spPr>
                </pic:pic>
              </a:graphicData>
            </a:graphic>
          </wp:inline>
        </w:drawing>
      </w:r>
    </w:p>
    <w:p w14:paraId="7B629C5A" w14:textId="5E8EA3D6" w:rsidR="00856BC2" w:rsidRPr="00AA5793" w:rsidRDefault="00856BC2" w:rsidP="00951279">
      <w:pPr>
        <w:pStyle w:val="Caption"/>
        <w:spacing w:line="360" w:lineRule="auto"/>
        <w:rPr>
          <w:shd w:val="clear" w:color="auto" w:fill="F8F8F8"/>
        </w:rPr>
      </w:pPr>
      <w:bookmarkStart w:id="49" w:name="_Toc176811599"/>
      <w:r>
        <w:t xml:space="preserve">Figure </w:t>
      </w:r>
      <w:r>
        <w:fldChar w:fldCharType="begin"/>
      </w:r>
      <w:r>
        <w:instrText xml:space="preserve"> SEQ Figure \* ARABIC </w:instrText>
      </w:r>
      <w:r>
        <w:fldChar w:fldCharType="separate"/>
      </w:r>
      <w:r w:rsidR="008F3F61">
        <w:rPr>
          <w:noProof/>
        </w:rPr>
        <w:t>13</w:t>
      </w:r>
      <w:r>
        <w:fldChar w:fldCharType="end"/>
      </w:r>
      <w:r>
        <w:t xml:space="preserve">: TP2 </w:t>
      </w:r>
      <w:r w:rsidR="00093F5C">
        <w:t>Distribution</w:t>
      </w:r>
      <w:bookmarkEnd w:id="49"/>
    </w:p>
    <w:p w14:paraId="0A11FAFF" w14:textId="77777777" w:rsidR="002F34B6" w:rsidRDefault="002F34B6" w:rsidP="00951279">
      <w:pPr>
        <w:pStyle w:val="CaptionedFigure"/>
        <w:spacing w:line="360" w:lineRule="auto"/>
      </w:pPr>
      <w:r w:rsidRPr="002F34B6">
        <w:rPr>
          <w:noProof/>
        </w:rPr>
        <w:drawing>
          <wp:inline distT="0" distB="0" distL="0" distR="0" wp14:anchorId="6B480A5A" wp14:editId="286FA90A">
            <wp:extent cx="6367780" cy="3625215"/>
            <wp:effectExtent l="0" t="0" r="0" b="0"/>
            <wp:docPr id="1046726191" name="Picture 1" descr="A graph of a distribution of tp3&#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26191" name="Picture 1" descr="A graph of a distribution of tp3&#10;&#10;Description automatically generated"/>
                    <pic:cNvPicPr/>
                  </pic:nvPicPr>
                  <pic:blipFill>
                    <a:blip r:embed="rId32"/>
                    <a:stretch>
                      <a:fillRect/>
                    </a:stretch>
                  </pic:blipFill>
                  <pic:spPr>
                    <a:xfrm>
                      <a:off x="0" y="0"/>
                      <a:ext cx="6367780" cy="3625215"/>
                    </a:xfrm>
                    <a:prstGeom prst="rect">
                      <a:avLst/>
                    </a:prstGeom>
                  </pic:spPr>
                </pic:pic>
              </a:graphicData>
            </a:graphic>
          </wp:inline>
        </w:drawing>
      </w:r>
    </w:p>
    <w:p w14:paraId="7411A95A" w14:textId="61D8658F" w:rsidR="002F34B6" w:rsidRPr="002F34B6" w:rsidRDefault="002F34B6" w:rsidP="00951279">
      <w:pPr>
        <w:pStyle w:val="Caption"/>
        <w:spacing w:line="360" w:lineRule="auto"/>
      </w:pPr>
      <w:bookmarkStart w:id="50" w:name="_Toc176811600"/>
      <w:r>
        <w:t xml:space="preserve">Figure </w:t>
      </w:r>
      <w:r>
        <w:fldChar w:fldCharType="begin"/>
      </w:r>
      <w:r>
        <w:instrText xml:space="preserve"> SEQ Figure \* ARABIC </w:instrText>
      </w:r>
      <w:r>
        <w:fldChar w:fldCharType="separate"/>
      </w:r>
      <w:r w:rsidR="008F3F61">
        <w:rPr>
          <w:noProof/>
        </w:rPr>
        <w:t>14</w:t>
      </w:r>
      <w:r>
        <w:fldChar w:fldCharType="end"/>
      </w:r>
      <w:r>
        <w:t>: TP3 Distribution</w:t>
      </w:r>
      <w:bookmarkEnd w:id="50"/>
    </w:p>
    <w:p w14:paraId="72BF7334" w14:textId="1C22962E" w:rsidR="002F34B6" w:rsidRDefault="002F34B6" w:rsidP="00951279">
      <w:pPr>
        <w:pStyle w:val="CaptionedFigure"/>
        <w:spacing w:line="360" w:lineRule="auto"/>
      </w:pPr>
      <w:r w:rsidRPr="002F34B6">
        <w:rPr>
          <w:noProof/>
        </w:rPr>
        <w:lastRenderedPageBreak/>
        <w:drawing>
          <wp:inline distT="0" distB="0" distL="0" distR="0" wp14:anchorId="75E82B77" wp14:editId="20BB0D8A">
            <wp:extent cx="6367780" cy="3620135"/>
            <wp:effectExtent l="0" t="0" r="0" b="0"/>
            <wp:docPr id="163822216" name="Picture 1" descr="A graph of distribution of h1&#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2216" name="Picture 1" descr="A graph of distribution of h1&#10;&#10;Description automatically generated"/>
                    <pic:cNvPicPr/>
                  </pic:nvPicPr>
                  <pic:blipFill>
                    <a:blip r:embed="rId33"/>
                    <a:stretch>
                      <a:fillRect/>
                    </a:stretch>
                  </pic:blipFill>
                  <pic:spPr>
                    <a:xfrm>
                      <a:off x="0" y="0"/>
                      <a:ext cx="6367780" cy="3620135"/>
                    </a:xfrm>
                    <a:prstGeom prst="rect">
                      <a:avLst/>
                    </a:prstGeom>
                  </pic:spPr>
                </pic:pic>
              </a:graphicData>
            </a:graphic>
          </wp:inline>
        </w:drawing>
      </w:r>
    </w:p>
    <w:p w14:paraId="432D3DDF" w14:textId="3FC084C8" w:rsidR="00856BC2" w:rsidRDefault="002F34B6" w:rsidP="00951279">
      <w:pPr>
        <w:pStyle w:val="Caption"/>
        <w:spacing w:line="360" w:lineRule="auto"/>
      </w:pPr>
      <w:bookmarkStart w:id="51" w:name="_Toc176811601"/>
      <w:r>
        <w:t xml:space="preserve">Figure </w:t>
      </w:r>
      <w:r>
        <w:fldChar w:fldCharType="begin"/>
      </w:r>
      <w:r>
        <w:instrText xml:space="preserve"> SEQ Figure \* ARABIC </w:instrText>
      </w:r>
      <w:r>
        <w:fldChar w:fldCharType="separate"/>
      </w:r>
      <w:r w:rsidR="008F3F61">
        <w:rPr>
          <w:noProof/>
        </w:rPr>
        <w:t>15</w:t>
      </w:r>
      <w:r>
        <w:fldChar w:fldCharType="end"/>
      </w:r>
      <w:r>
        <w:t>: H1 Distribution</w:t>
      </w:r>
      <w:bookmarkEnd w:id="51"/>
    </w:p>
    <w:p w14:paraId="1222C615" w14:textId="509A1103" w:rsidR="002F34B6" w:rsidRDefault="002F34B6" w:rsidP="00951279">
      <w:pPr>
        <w:pStyle w:val="CaptionedFigure"/>
        <w:spacing w:line="360" w:lineRule="auto"/>
      </w:pPr>
      <w:r w:rsidRPr="002F34B6">
        <w:rPr>
          <w:noProof/>
        </w:rPr>
        <w:drawing>
          <wp:inline distT="0" distB="0" distL="0" distR="0" wp14:anchorId="418B90EF" wp14:editId="000BBFE9">
            <wp:extent cx="6367780" cy="3649345"/>
            <wp:effectExtent l="0" t="0" r="0" b="8255"/>
            <wp:docPr id="1475025945" name="Picture 1" descr="A graph showing a number of dv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25945" name="Picture 1" descr="A graph showing a number of dv pressure&#10;&#10;Description automatically generated"/>
                    <pic:cNvPicPr/>
                  </pic:nvPicPr>
                  <pic:blipFill>
                    <a:blip r:embed="rId34"/>
                    <a:stretch>
                      <a:fillRect/>
                    </a:stretch>
                  </pic:blipFill>
                  <pic:spPr>
                    <a:xfrm>
                      <a:off x="0" y="0"/>
                      <a:ext cx="6367780" cy="3649345"/>
                    </a:xfrm>
                    <a:prstGeom prst="rect">
                      <a:avLst/>
                    </a:prstGeom>
                  </pic:spPr>
                </pic:pic>
              </a:graphicData>
            </a:graphic>
          </wp:inline>
        </w:drawing>
      </w:r>
    </w:p>
    <w:p w14:paraId="62E983A7" w14:textId="2750D9C8" w:rsidR="00856BC2" w:rsidRDefault="002F34B6" w:rsidP="00951279">
      <w:pPr>
        <w:pStyle w:val="Caption"/>
        <w:spacing w:line="360" w:lineRule="auto"/>
      </w:pPr>
      <w:bookmarkStart w:id="52" w:name="_Toc176811602"/>
      <w:r>
        <w:t xml:space="preserve">Figure </w:t>
      </w:r>
      <w:r>
        <w:fldChar w:fldCharType="begin"/>
      </w:r>
      <w:r>
        <w:instrText xml:space="preserve"> SEQ Figure \* ARABIC </w:instrText>
      </w:r>
      <w:r>
        <w:fldChar w:fldCharType="separate"/>
      </w:r>
      <w:r w:rsidR="008F3F61">
        <w:rPr>
          <w:noProof/>
        </w:rPr>
        <w:t>16</w:t>
      </w:r>
      <w:r>
        <w:fldChar w:fldCharType="end"/>
      </w:r>
      <w:r>
        <w:t>: DV_Pressure Distribution</w:t>
      </w:r>
      <w:bookmarkEnd w:id="52"/>
    </w:p>
    <w:p w14:paraId="48B5D710" w14:textId="3041A726" w:rsidR="002F34B6" w:rsidRDefault="002F34B6" w:rsidP="00951279">
      <w:pPr>
        <w:pStyle w:val="CaptionedFigure"/>
        <w:spacing w:line="360" w:lineRule="auto"/>
      </w:pPr>
      <w:r w:rsidRPr="002F34B6">
        <w:rPr>
          <w:noProof/>
        </w:rPr>
        <w:lastRenderedPageBreak/>
        <w:drawing>
          <wp:inline distT="0" distB="0" distL="0" distR="0" wp14:anchorId="61B61812" wp14:editId="79AB2F56">
            <wp:extent cx="6367780" cy="3613785"/>
            <wp:effectExtent l="0" t="0" r="0" b="5715"/>
            <wp:docPr id="2118876175" name="Picture 1" descr="A graph of a distribution of reservo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76175" name="Picture 1" descr="A graph of a distribution of reservoirs&#10;&#10;Description automatically generated"/>
                    <pic:cNvPicPr/>
                  </pic:nvPicPr>
                  <pic:blipFill>
                    <a:blip r:embed="rId35"/>
                    <a:stretch>
                      <a:fillRect/>
                    </a:stretch>
                  </pic:blipFill>
                  <pic:spPr>
                    <a:xfrm>
                      <a:off x="0" y="0"/>
                      <a:ext cx="6367780" cy="3613785"/>
                    </a:xfrm>
                    <a:prstGeom prst="rect">
                      <a:avLst/>
                    </a:prstGeom>
                  </pic:spPr>
                </pic:pic>
              </a:graphicData>
            </a:graphic>
          </wp:inline>
        </w:drawing>
      </w:r>
    </w:p>
    <w:p w14:paraId="64A18E59" w14:textId="2584DC9F" w:rsidR="00856BC2" w:rsidRDefault="002F34B6" w:rsidP="00951279">
      <w:pPr>
        <w:pStyle w:val="Caption"/>
        <w:spacing w:line="360" w:lineRule="auto"/>
      </w:pPr>
      <w:bookmarkStart w:id="53" w:name="_Toc176811603"/>
      <w:r>
        <w:t xml:space="preserve">Figure </w:t>
      </w:r>
      <w:r>
        <w:fldChar w:fldCharType="begin"/>
      </w:r>
      <w:r>
        <w:instrText xml:space="preserve"> SEQ Figure \* ARABIC </w:instrText>
      </w:r>
      <w:r>
        <w:fldChar w:fldCharType="separate"/>
      </w:r>
      <w:r w:rsidR="008F3F61">
        <w:rPr>
          <w:noProof/>
        </w:rPr>
        <w:t>17</w:t>
      </w:r>
      <w:r>
        <w:fldChar w:fldCharType="end"/>
      </w:r>
      <w:r>
        <w:t>: Reservoir</w:t>
      </w:r>
      <w:r w:rsidR="00093F5C">
        <w:t>s</w:t>
      </w:r>
      <w:r>
        <w:t xml:space="preserve"> </w:t>
      </w:r>
      <w:r w:rsidR="00093F5C">
        <w:t>D</w:t>
      </w:r>
      <w:r>
        <w:t>istribution</w:t>
      </w:r>
      <w:bookmarkEnd w:id="53"/>
    </w:p>
    <w:p w14:paraId="3A2B3550" w14:textId="7978B9C5" w:rsidR="002F34B6" w:rsidRDefault="002F34B6" w:rsidP="00951279">
      <w:pPr>
        <w:pStyle w:val="CaptionedFigure"/>
        <w:spacing w:line="360" w:lineRule="auto"/>
      </w:pPr>
      <w:r w:rsidRPr="002F34B6">
        <w:rPr>
          <w:noProof/>
        </w:rPr>
        <w:drawing>
          <wp:inline distT="0" distB="0" distL="0" distR="0" wp14:anchorId="277BB29A" wp14:editId="2A3E745A">
            <wp:extent cx="6367780" cy="3625850"/>
            <wp:effectExtent l="0" t="0" r="0" b="0"/>
            <wp:docPr id="1594769613" name="Picture 1" descr="A graph of oil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769613" name="Picture 1" descr="A graph of oil temperature&#10;&#10;Description automatically generated"/>
                    <pic:cNvPicPr/>
                  </pic:nvPicPr>
                  <pic:blipFill>
                    <a:blip r:embed="rId36"/>
                    <a:stretch>
                      <a:fillRect/>
                    </a:stretch>
                  </pic:blipFill>
                  <pic:spPr>
                    <a:xfrm>
                      <a:off x="0" y="0"/>
                      <a:ext cx="6367780" cy="3625850"/>
                    </a:xfrm>
                    <a:prstGeom prst="rect">
                      <a:avLst/>
                    </a:prstGeom>
                  </pic:spPr>
                </pic:pic>
              </a:graphicData>
            </a:graphic>
          </wp:inline>
        </w:drawing>
      </w:r>
    </w:p>
    <w:p w14:paraId="3F6FFEA6" w14:textId="0FF2D6A2" w:rsidR="00856BC2" w:rsidRDefault="002F34B6" w:rsidP="00951279">
      <w:pPr>
        <w:pStyle w:val="Caption"/>
        <w:spacing w:line="360" w:lineRule="auto"/>
      </w:pPr>
      <w:bookmarkStart w:id="54" w:name="_Toc176811604"/>
      <w:r>
        <w:t xml:space="preserve">Figure </w:t>
      </w:r>
      <w:r>
        <w:fldChar w:fldCharType="begin"/>
      </w:r>
      <w:r>
        <w:instrText xml:space="preserve"> SEQ Figure \* ARABIC </w:instrText>
      </w:r>
      <w:r>
        <w:fldChar w:fldCharType="separate"/>
      </w:r>
      <w:r w:rsidR="008F3F61">
        <w:rPr>
          <w:noProof/>
        </w:rPr>
        <w:t>18</w:t>
      </w:r>
      <w:r>
        <w:fldChar w:fldCharType="end"/>
      </w:r>
      <w:r>
        <w:t xml:space="preserve">: Oil Temperature </w:t>
      </w:r>
      <w:r w:rsidR="00093F5C">
        <w:t>D</w:t>
      </w:r>
      <w:r>
        <w:t>istribution</w:t>
      </w:r>
      <w:bookmarkEnd w:id="54"/>
    </w:p>
    <w:p w14:paraId="201C5186" w14:textId="77777777" w:rsidR="003D1016" w:rsidRDefault="002F34B6" w:rsidP="00951279">
      <w:pPr>
        <w:pStyle w:val="CaptionedFigure"/>
        <w:spacing w:line="360" w:lineRule="auto"/>
      </w:pPr>
      <w:r w:rsidRPr="002F34B6">
        <w:rPr>
          <w:i/>
          <w:noProof/>
        </w:rPr>
        <w:lastRenderedPageBreak/>
        <w:drawing>
          <wp:inline distT="0" distB="0" distL="0" distR="0" wp14:anchorId="494FA387" wp14:editId="73B4B94A">
            <wp:extent cx="6367780" cy="3610610"/>
            <wp:effectExtent l="0" t="0" r="0" b="8890"/>
            <wp:docPr id="1795096387" name="Picture 1" descr="A graph of motor cur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096387" name="Picture 1" descr="A graph of motor current&#10;&#10;Description automatically generated"/>
                    <pic:cNvPicPr/>
                  </pic:nvPicPr>
                  <pic:blipFill>
                    <a:blip r:embed="rId37"/>
                    <a:stretch>
                      <a:fillRect/>
                    </a:stretch>
                  </pic:blipFill>
                  <pic:spPr>
                    <a:xfrm>
                      <a:off x="0" y="0"/>
                      <a:ext cx="6367780" cy="3610610"/>
                    </a:xfrm>
                    <a:prstGeom prst="rect">
                      <a:avLst/>
                    </a:prstGeom>
                  </pic:spPr>
                </pic:pic>
              </a:graphicData>
            </a:graphic>
          </wp:inline>
        </w:drawing>
      </w:r>
    </w:p>
    <w:p w14:paraId="3ED4ED7D" w14:textId="5F9432EB" w:rsidR="003D1016" w:rsidRPr="003D1016" w:rsidRDefault="003D1016" w:rsidP="00951279">
      <w:pPr>
        <w:pStyle w:val="Caption"/>
        <w:spacing w:line="360" w:lineRule="auto"/>
      </w:pPr>
      <w:bookmarkStart w:id="55" w:name="_Toc176811605"/>
      <w:r>
        <w:t xml:space="preserve">Figure </w:t>
      </w:r>
      <w:r>
        <w:fldChar w:fldCharType="begin"/>
      </w:r>
      <w:r>
        <w:instrText xml:space="preserve"> SEQ Figure \* ARABIC </w:instrText>
      </w:r>
      <w:r>
        <w:fldChar w:fldCharType="separate"/>
      </w:r>
      <w:r w:rsidR="008F3F61">
        <w:rPr>
          <w:noProof/>
        </w:rPr>
        <w:t>19</w:t>
      </w:r>
      <w:r>
        <w:fldChar w:fldCharType="end"/>
      </w:r>
      <w:r>
        <w:t>: Motor Current Distribution</w:t>
      </w:r>
      <w:bookmarkEnd w:id="55"/>
    </w:p>
    <w:p w14:paraId="41DC318D" w14:textId="77777777" w:rsidR="003D1016" w:rsidRDefault="003D1016" w:rsidP="00951279">
      <w:pPr>
        <w:keepNext/>
        <w:spacing w:line="360" w:lineRule="auto"/>
      </w:pPr>
      <w:r w:rsidRPr="003D1016">
        <w:rPr>
          <w:noProof/>
        </w:rPr>
        <w:drawing>
          <wp:inline distT="0" distB="0" distL="0" distR="0" wp14:anchorId="0B06CC93" wp14:editId="141D4FB2">
            <wp:extent cx="6367780" cy="3592195"/>
            <wp:effectExtent l="0" t="0" r="0" b="8255"/>
            <wp:docPr id="312023617"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23617" name="Picture 1" descr="A graph with numbers and lines&#10;&#10;Description automatically generated"/>
                    <pic:cNvPicPr/>
                  </pic:nvPicPr>
                  <pic:blipFill>
                    <a:blip r:embed="rId38"/>
                    <a:stretch>
                      <a:fillRect/>
                    </a:stretch>
                  </pic:blipFill>
                  <pic:spPr>
                    <a:xfrm>
                      <a:off x="0" y="0"/>
                      <a:ext cx="6367780" cy="3592195"/>
                    </a:xfrm>
                    <a:prstGeom prst="rect">
                      <a:avLst/>
                    </a:prstGeom>
                  </pic:spPr>
                </pic:pic>
              </a:graphicData>
            </a:graphic>
          </wp:inline>
        </w:drawing>
      </w:r>
    </w:p>
    <w:p w14:paraId="784A4CCC" w14:textId="4312AE70" w:rsidR="003D1016" w:rsidRDefault="003D1016" w:rsidP="00951279">
      <w:pPr>
        <w:pStyle w:val="Caption"/>
        <w:spacing w:line="360" w:lineRule="auto"/>
      </w:pPr>
      <w:bookmarkStart w:id="56" w:name="_Toc176811606"/>
      <w:r>
        <w:t xml:space="preserve">Figure </w:t>
      </w:r>
      <w:r>
        <w:fldChar w:fldCharType="begin"/>
      </w:r>
      <w:r>
        <w:instrText xml:space="preserve"> SEQ Figure \* ARABIC </w:instrText>
      </w:r>
      <w:r>
        <w:fldChar w:fldCharType="separate"/>
      </w:r>
      <w:r w:rsidR="008F3F61">
        <w:rPr>
          <w:noProof/>
        </w:rPr>
        <w:t>20</w:t>
      </w:r>
      <w:r>
        <w:fldChar w:fldCharType="end"/>
      </w:r>
      <w:r>
        <w:t>: COMP Distribution</w:t>
      </w:r>
      <w:bookmarkEnd w:id="56"/>
    </w:p>
    <w:p w14:paraId="11AFDFA4" w14:textId="77777777" w:rsidR="003D1016" w:rsidRDefault="003D1016" w:rsidP="00951279">
      <w:pPr>
        <w:keepNext/>
        <w:spacing w:line="360" w:lineRule="auto"/>
      </w:pPr>
      <w:r w:rsidRPr="003D1016">
        <w:rPr>
          <w:noProof/>
        </w:rPr>
        <w:lastRenderedPageBreak/>
        <w:drawing>
          <wp:inline distT="0" distB="0" distL="0" distR="0" wp14:anchorId="12FE47AE" wp14:editId="5E22AE63">
            <wp:extent cx="6367780" cy="3556635"/>
            <wp:effectExtent l="0" t="0" r="0" b="5715"/>
            <wp:docPr id="261655909" name="Picture 1" descr="A graph of a distribution of dv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55909" name="Picture 1" descr="A graph of a distribution of dv pressure&#10;&#10;Description automatically generated"/>
                    <pic:cNvPicPr/>
                  </pic:nvPicPr>
                  <pic:blipFill>
                    <a:blip r:embed="rId39"/>
                    <a:stretch>
                      <a:fillRect/>
                    </a:stretch>
                  </pic:blipFill>
                  <pic:spPr>
                    <a:xfrm>
                      <a:off x="0" y="0"/>
                      <a:ext cx="6367780" cy="3556635"/>
                    </a:xfrm>
                    <a:prstGeom prst="rect">
                      <a:avLst/>
                    </a:prstGeom>
                  </pic:spPr>
                </pic:pic>
              </a:graphicData>
            </a:graphic>
          </wp:inline>
        </w:drawing>
      </w:r>
    </w:p>
    <w:p w14:paraId="14918B45" w14:textId="1180399D" w:rsidR="003D1016" w:rsidRDefault="003D1016" w:rsidP="00951279">
      <w:pPr>
        <w:pStyle w:val="Caption"/>
        <w:spacing w:line="360" w:lineRule="auto"/>
      </w:pPr>
      <w:bookmarkStart w:id="57" w:name="_Toc176811607"/>
      <w:r>
        <w:t xml:space="preserve">Figure </w:t>
      </w:r>
      <w:r>
        <w:fldChar w:fldCharType="begin"/>
      </w:r>
      <w:r>
        <w:instrText xml:space="preserve"> SEQ Figure \* ARABIC </w:instrText>
      </w:r>
      <w:r>
        <w:fldChar w:fldCharType="separate"/>
      </w:r>
      <w:r w:rsidR="008F3F61">
        <w:rPr>
          <w:noProof/>
        </w:rPr>
        <w:t>21</w:t>
      </w:r>
      <w:r>
        <w:fldChar w:fldCharType="end"/>
      </w:r>
      <w:r>
        <w:t>: DV_Pressure Distribution</w:t>
      </w:r>
      <w:bookmarkEnd w:id="57"/>
    </w:p>
    <w:p w14:paraId="70C89F30" w14:textId="77777777" w:rsidR="003D1016" w:rsidRDefault="003D1016" w:rsidP="00951279">
      <w:pPr>
        <w:keepNext/>
        <w:spacing w:line="360" w:lineRule="auto"/>
      </w:pPr>
      <w:r w:rsidRPr="003D1016">
        <w:rPr>
          <w:noProof/>
        </w:rPr>
        <w:drawing>
          <wp:inline distT="0" distB="0" distL="0" distR="0" wp14:anchorId="2DCA8CAC" wp14:editId="6E369897">
            <wp:extent cx="6304280" cy="3574415"/>
            <wp:effectExtent l="0" t="0" r="1270" b="6985"/>
            <wp:docPr id="616303669" name="Picture 1" descr="A graph of a distribution of t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03669" name="Picture 1" descr="A graph of a distribution of towers&#10;&#10;Description automatically generated"/>
                    <pic:cNvPicPr/>
                  </pic:nvPicPr>
                  <pic:blipFill rotWithShape="1">
                    <a:blip r:embed="rId40"/>
                    <a:srcRect l="997" r="-1"/>
                    <a:stretch/>
                  </pic:blipFill>
                  <pic:spPr bwMode="auto">
                    <a:xfrm>
                      <a:off x="0" y="0"/>
                      <a:ext cx="6304280" cy="3574415"/>
                    </a:xfrm>
                    <a:prstGeom prst="rect">
                      <a:avLst/>
                    </a:prstGeom>
                    <a:ln>
                      <a:noFill/>
                    </a:ln>
                    <a:extLst>
                      <a:ext uri="{53640926-AAD7-44D8-BBD7-CCE9431645EC}">
                        <a14:shadowObscured xmlns:a14="http://schemas.microsoft.com/office/drawing/2010/main"/>
                      </a:ext>
                    </a:extLst>
                  </pic:spPr>
                </pic:pic>
              </a:graphicData>
            </a:graphic>
          </wp:inline>
        </w:drawing>
      </w:r>
    </w:p>
    <w:p w14:paraId="0718F5F6" w14:textId="1FDCA9F9" w:rsidR="003D1016" w:rsidRDefault="003D1016" w:rsidP="00951279">
      <w:pPr>
        <w:pStyle w:val="Caption"/>
        <w:spacing w:line="360" w:lineRule="auto"/>
      </w:pPr>
      <w:bookmarkStart w:id="58" w:name="_Toc176811608"/>
      <w:r>
        <w:t xml:space="preserve">Figure </w:t>
      </w:r>
      <w:r>
        <w:fldChar w:fldCharType="begin"/>
      </w:r>
      <w:r>
        <w:instrText xml:space="preserve"> SEQ Figure \* ARABIC </w:instrText>
      </w:r>
      <w:r>
        <w:fldChar w:fldCharType="separate"/>
      </w:r>
      <w:r w:rsidR="008F3F61">
        <w:rPr>
          <w:noProof/>
        </w:rPr>
        <w:t>22</w:t>
      </w:r>
      <w:r>
        <w:fldChar w:fldCharType="end"/>
      </w:r>
      <w:r>
        <w:t>: TOWERS Distribution</w:t>
      </w:r>
      <w:bookmarkEnd w:id="58"/>
    </w:p>
    <w:p w14:paraId="468D1DE6" w14:textId="77777777" w:rsidR="003D1016" w:rsidRDefault="003D1016" w:rsidP="00951279">
      <w:pPr>
        <w:keepNext/>
        <w:spacing w:line="360" w:lineRule="auto"/>
      </w:pPr>
      <w:r w:rsidRPr="003D1016">
        <w:rPr>
          <w:noProof/>
        </w:rPr>
        <w:lastRenderedPageBreak/>
        <w:drawing>
          <wp:inline distT="0" distB="0" distL="0" distR="0" wp14:anchorId="7162A04A" wp14:editId="6BBFB280">
            <wp:extent cx="6367780" cy="3576320"/>
            <wp:effectExtent l="0" t="0" r="0" b="5080"/>
            <wp:docPr id="291298733"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298733" name="Picture 1" descr="A graph with numbers and lines&#10;&#10;Description automatically generated"/>
                    <pic:cNvPicPr/>
                  </pic:nvPicPr>
                  <pic:blipFill>
                    <a:blip r:embed="rId41"/>
                    <a:stretch>
                      <a:fillRect/>
                    </a:stretch>
                  </pic:blipFill>
                  <pic:spPr>
                    <a:xfrm>
                      <a:off x="0" y="0"/>
                      <a:ext cx="6367780" cy="3576320"/>
                    </a:xfrm>
                    <a:prstGeom prst="rect">
                      <a:avLst/>
                    </a:prstGeom>
                  </pic:spPr>
                </pic:pic>
              </a:graphicData>
            </a:graphic>
          </wp:inline>
        </w:drawing>
      </w:r>
    </w:p>
    <w:p w14:paraId="1FF07B26" w14:textId="5A27586A" w:rsidR="003D1016" w:rsidRDefault="003D1016" w:rsidP="00951279">
      <w:pPr>
        <w:pStyle w:val="Caption"/>
        <w:spacing w:line="360" w:lineRule="auto"/>
      </w:pPr>
      <w:bookmarkStart w:id="59" w:name="_Toc176811609"/>
      <w:r>
        <w:t xml:space="preserve">Figure </w:t>
      </w:r>
      <w:r>
        <w:fldChar w:fldCharType="begin"/>
      </w:r>
      <w:r>
        <w:instrText xml:space="preserve"> SEQ Figure \* ARABIC </w:instrText>
      </w:r>
      <w:r>
        <w:fldChar w:fldCharType="separate"/>
      </w:r>
      <w:r w:rsidR="008F3F61">
        <w:rPr>
          <w:noProof/>
        </w:rPr>
        <w:t>23</w:t>
      </w:r>
      <w:r>
        <w:fldChar w:fldCharType="end"/>
      </w:r>
      <w:r>
        <w:t>: LPS Distribution</w:t>
      </w:r>
      <w:bookmarkEnd w:id="59"/>
    </w:p>
    <w:p w14:paraId="43A15BC1" w14:textId="77777777" w:rsidR="003D1016" w:rsidRDefault="003D1016" w:rsidP="00951279">
      <w:pPr>
        <w:keepNext/>
        <w:spacing w:line="360" w:lineRule="auto"/>
      </w:pPr>
      <w:r w:rsidRPr="003D1016">
        <w:rPr>
          <w:noProof/>
        </w:rPr>
        <w:drawing>
          <wp:inline distT="0" distB="0" distL="0" distR="0" wp14:anchorId="614CEEFB" wp14:editId="7713953E">
            <wp:extent cx="6367780" cy="3610610"/>
            <wp:effectExtent l="0" t="0" r="0" b="8890"/>
            <wp:docPr id="817228513" name="Picture 1" descr="A diagram of a distribution of pressure swi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228513" name="Picture 1" descr="A diagram of a distribution of pressure switch&#10;&#10;Description automatically generated"/>
                    <pic:cNvPicPr/>
                  </pic:nvPicPr>
                  <pic:blipFill>
                    <a:blip r:embed="rId42"/>
                    <a:stretch>
                      <a:fillRect/>
                    </a:stretch>
                  </pic:blipFill>
                  <pic:spPr>
                    <a:xfrm>
                      <a:off x="0" y="0"/>
                      <a:ext cx="6367780" cy="3610610"/>
                    </a:xfrm>
                    <a:prstGeom prst="rect">
                      <a:avLst/>
                    </a:prstGeom>
                  </pic:spPr>
                </pic:pic>
              </a:graphicData>
            </a:graphic>
          </wp:inline>
        </w:drawing>
      </w:r>
    </w:p>
    <w:p w14:paraId="7F234CD6" w14:textId="02E5F5F8" w:rsidR="003D1016" w:rsidRDefault="003D1016" w:rsidP="00951279">
      <w:pPr>
        <w:pStyle w:val="Caption"/>
        <w:spacing w:line="360" w:lineRule="auto"/>
      </w:pPr>
      <w:bookmarkStart w:id="60" w:name="_Toc176811610"/>
      <w:r>
        <w:t xml:space="preserve">Figure </w:t>
      </w:r>
      <w:r>
        <w:fldChar w:fldCharType="begin"/>
      </w:r>
      <w:r>
        <w:instrText xml:space="preserve"> SEQ Figure \* ARABIC </w:instrText>
      </w:r>
      <w:r>
        <w:fldChar w:fldCharType="separate"/>
      </w:r>
      <w:r w:rsidR="008F3F61">
        <w:rPr>
          <w:noProof/>
        </w:rPr>
        <w:t>24</w:t>
      </w:r>
      <w:r>
        <w:fldChar w:fldCharType="end"/>
      </w:r>
      <w:r>
        <w:t>: PRESSURE SWITCH Distribution</w:t>
      </w:r>
      <w:bookmarkEnd w:id="60"/>
    </w:p>
    <w:p w14:paraId="57FE752E" w14:textId="77777777" w:rsidR="003D1016" w:rsidRDefault="003D1016" w:rsidP="00951279">
      <w:pPr>
        <w:keepNext/>
        <w:spacing w:line="360" w:lineRule="auto"/>
      </w:pPr>
      <w:r w:rsidRPr="003D1016">
        <w:rPr>
          <w:noProof/>
        </w:rPr>
        <w:lastRenderedPageBreak/>
        <w:drawing>
          <wp:inline distT="0" distB="0" distL="0" distR="0" wp14:anchorId="681E0A19" wp14:editId="30D8605D">
            <wp:extent cx="6367780" cy="3689985"/>
            <wp:effectExtent l="0" t="0" r="0" b="5715"/>
            <wp:docPr id="894346862" name="Picture 1" descr="A graph of oil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346862" name="Picture 1" descr="A graph of oil level&#10;&#10;Description automatically generated"/>
                    <pic:cNvPicPr/>
                  </pic:nvPicPr>
                  <pic:blipFill>
                    <a:blip r:embed="rId43"/>
                    <a:stretch>
                      <a:fillRect/>
                    </a:stretch>
                  </pic:blipFill>
                  <pic:spPr>
                    <a:xfrm>
                      <a:off x="0" y="0"/>
                      <a:ext cx="6367780" cy="3689985"/>
                    </a:xfrm>
                    <a:prstGeom prst="rect">
                      <a:avLst/>
                    </a:prstGeom>
                  </pic:spPr>
                </pic:pic>
              </a:graphicData>
            </a:graphic>
          </wp:inline>
        </w:drawing>
      </w:r>
    </w:p>
    <w:p w14:paraId="5E56DF0F" w14:textId="0DF73038" w:rsidR="003D1016" w:rsidRDefault="003D1016" w:rsidP="00951279">
      <w:pPr>
        <w:pStyle w:val="Caption"/>
        <w:spacing w:line="360" w:lineRule="auto"/>
      </w:pPr>
      <w:bookmarkStart w:id="61" w:name="_Toc176811611"/>
      <w:r>
        <w:t xml:space="preserve">Figure </w:t>
      </w:r>
      <w:r>
        <w:fldChar w:fldCharType="begin"/>
      </w:r>
      <w:r>
        <w:instrText xml:space="preserve"> SEQ Figure \* ARABIC </w:instrText>
      </w:r>
      <w:r>
        <w:fldChar w:fldCharType="separate"/>
      </w:r>
      <w:r w:rsidR="008F3F61">
        <w:rPr>
          <w:noProof/>
        </w:rPr>
        <w:t>25</w:t>
      </w:r>
      <w:r>
        <w:fldChar w:fldCharType="end"/>
      </w:r>
      <w:r>
        <w:t>: OIL LEVEL Distribution</w:t>
      </w:r>
      <w:bookmarkEnd w:id="61"/>
    </w:p>
    <w:p w14:paraId="5DDE6404" w14:textId="77777777" w:rsidR="003D1016" w:rsidRDefault="003D1016" w:rsidP="00951279">
      <w:pPr>
        <w:keepNext/>
        <w:spacing w:line="360" w:lineRule="auto"/>
      </w:pPr>
      <w:r w:rsidRPr="003D1016">
        <w:rPr>
          <w:noProof/>
        </w:rPr>
        <w:drawing>
          <wp:inline distT="0" distB="0" distL="0" distR="0" wp14:anchorId="4171A1E4" wp14:editId="187445C9">
            <wp:extent cx="6367780" cy="3623945"/>
            <wp:effectExtent l="0" t="0" r="0" b="0"/>
            <wp:docPr id="582550563"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550563" name="Picture 1" descr="A graph with numbers and lines&#10;&#10;Description automatically generated"/>
                    <pic:cNvPicPr/>
                  </pic:nvPicPr>
                  <pic:blipFill>
                    <a:blip r:embed="rId44"/>
                    <a:stretch>
                      <a:fillRect/>
                    </a:stretch>
                  </pic:blipFill>
                  <pic:spPr>
                    <a:xfrm>
                      <a:off x="0" y="0"/>
                      <a:ext cx="6367780" cy="3623945"/>
                    </a:xfrm>
                    <a:prstGeom prst="rect">
                      <a:avLst/>
                    </a:prstGeom>
                  </pic:spPr>
                </pic:pic>
              </a:graphicData>
            </a:graphic>
          </wp:inline>
        </w:drawing>
      </w:r>
    </w:p>
    <w:p w14:paraId="7B05EF01" w14:textId="22419248" w:rsidR="00856BC2" w:rsidRPr="00856BC2" w:rsidRDefault="003D1016" w:rsidP="001D3CC0">
      <w:pPr>
        <w:pStyle w:val="Caption"/>
        <w:spacing w:line="360" w:lineRule="auto"/>
      </w:pPr>
      <w:bookmarkStart w:id="62" w:name="_Toc176811612"/>
      <w:r>
        <w:t xml:space="preserve">Figure </w:t>
      </w:r>
      <w:r>
        <w:fldChar w:fldCharType="begin"/>
      </w:r>
      <w:r>
        <w:instrText xml:space="preserve"> SEQ Figure \* ARABIC </w:instrText>
      </w:r>
      <w:r>
        <w:fldChar w:fldCharType="separate"/>
      </w:r>
      <w:r w:rsidR="008F3F61">
        <w:rPr>
          <w:noProof/>
        </w:rPr>
        <w:t>26</w:t>
      </w:r>
      <w:r>
        <w:fldChar w:fldCharType="end"/>
      </w:r>
      <w:r>
        <w:t>: Caudal Impulses Distribution</w:t>
      </w:r>
      <w:bookmarkEnd w:id="47"/>
      <w:bookmarkEnd w:id="62"/>
    </w:p>
    <w:p w14:paraId="1DF3EA21" w14:textId="5F97EEE9" w:rsidR="003B6E73" w:rsidRPr="00F81646" w:rsidRDefault="00F81646" w:rsidP="00951279">
      <w:pPr>
        <w:pStyle w:val="Heading3"/>
      </w:pPr>
      <w:bookmarkStart w:id="63" w:name="_Toc176813647"/>
      <w:r>
        <w:lastRenderedPageBreak/>
        <w:t xml:space="preserve">3.3.3 </w:t>
      </w:r>
      <w:r w:rsidR="00EC68CB" w:rsidRPr="00F81646">
        <w:t>Data Preparation</w:t>
      </w:r>
      <w:bookmarkEnd w:id="63"/>
    </w:p>
    <w:p w14:paraId="6E804462" w14:textId="69AB01A7" w:rsidR="00EC68CB" w:rsidRDefault="003B6E73" w:rsidP="00951279">
      <w:pPr>
        <w:spacing w:after="303" w:line="360" w:lineRule="auto"/>
        <w:rPr>
          <w:rFonts w:ascii="Calibri Light" w:hAnsi="Calibri Light" w:cs="Calibri Light"/>
          <w:szCs w:val="24"/>
        </w:rPr>
      </w:pPr>
      <w:r>
        <w:rPr>
          <w:rFonts w:ascii="Calibri Light" w:hAnsi="Calibri Light" w:cs="Calibri Light"/>
          <w:szCs w:val="24"/>
        </w:rPr>
        <w:t xml:space="preserve">Data preparation </w:t>
      </w:r>
      <w:r w:rsidR="00EC68CB">
        <w:rPr>
          <w:rFonts w:ascii="Calibri Light" w:hAnsi="Calibri Light" w:cs="Calibri Light"/>
          <w:szCs w:val="24"/>
        </w:rPr>
        <w:t>refers to the processes carried out to ensure the dataset is ready for modelling purposes</w:t>
      </w:r>
      <w:r w:rsidR="00F734BD">
        <w:rPr>
          <w:rFonts w:ascii="Calibri Light" w:hAnsi="Calibri Light" w:cs="Calibri Light"/>
          <w:szCs w:val="24"/>
        </w:rPr>
        <w:t xml:space="preserve"> </w:t>
      </w:r>
      <w:r w:rsidR="00F734BD">
        <w:rPr>
          <w:rFonts w:ascii="Calibri Light" w:hAnsi="Calibri Light" w:cs="Calibri Light"/>
          <w:szCs w:val="24"/>
        </w:rPr>
        <w:fldChar w:fldCharType="begin"/>
      </w:r>
      <w:r w:rsidR="003236A1">
        <w:rPr>
          <w:rFonts w:ascii="Calibri Light" w:hAnsi="Calibri Light" w:cs="Calibri Light"/>
          <w:szCs w:val="24"/>
        </w:rPr>
        <w:instrText xml:space="preserve"> ADDIN ZOTERO_ITEM CSL_CITATION {"citationID":"6M0RT23t","properties":{"formattedCitation":"(Brownlee, 2020)","plainCitation":"(Brownlee, 2020)","noteIndex":0},"citationItems":[{"id":459,"uris":["http://zotero.org/users/14299107/items/M89LYFNU"],"itemData":{"id":459,"type":"book","abstract":"Data preparation involves transforming raw data in to a form that can be modeled using machine learning algorithms. Cut through the equations, Greek letters, and confusion, and discover the specialized data preparation techniques that you need to know to get the most out of your data on your next project. Using clear explanations, standard Python libraries, and step-by-step tutorial lessons, you will discover how to confidently and effectively prepare your data for predictive modeling with machine learning.","language":"en","note":"Google-Books-ID: uAPuDwAAQBAJ","number-of-pages":"398","publisher":"Machine Learning Mastery","source":"Google Books","title":"Data Preparation for Machine Learning: Data Cleaning, Feature Selection, and Data Transforms in Python","title-short":"Data Preparation for Machine Learning","URL":"https://www.google.co.uk/books/edition/Data_Preparation_for_Machine_Learning/uAPuDwAAQBAJ?hl=en&amp;gbpv=0&amp;kptab=overview","author":[{"family":"Brownlee","given":"Jason"}],"issued":{"date-parts":[["2020",6,30]]}}}],"schema":"https://github.com/citation-style-language/schema/raw/master/csl-citation.json"} </w:instrText>
      </w:r>
      <w:r w:rsidR="00F734BD">
        <w:rPr>
          <w:rFonts w:ascii="Calibri Light" w:hAnsi="Calibri Light" w:cs="Calibri Light"/>
          <w:szCs w:val="24"/>
        </w:rPr>
        <w:fldChar w:fldCharType="separate"/>
      </w:r>
      <w:r w:rsidR="00762035" w:rsidRPr="00762035">
        <w:rPr>
          <w:rFonts w:ascii="Calibri Light" w:hAnsi="Calibri Light" w:cs="Calibri Light"/>
        </w:rPr>
        <w:t>(Brownlee, 2020)</w:t>
      </w:r>
      <w:r w:rsidR="00F734BD">
        <w:rPr>
          <w:rFonts w:ascii="Calibri Light" w:hAnsi="Calibri Light" w:cs="Calibri Light"/>
          <w:szCs w:val="24"/>
        </w:rPr>
        <w:fldChar w:fldCharType="end"/>
      </w:r>
      <w:r w:rsidR="00EC68CB">
        <w:rPr>
          <w:rFonts w:ascii="Calibri Light" w:hAnsi="Calibri Light" w:cs="Calibri Light"/>
          <w:szCs w:val="24"/>
        </w:rPr>
        <w:t xml:space="preserve">. </w:t>
      </w:r>
      <w:r w:rsidR="00AE6C61">
        <w:rPr>
          <w:rFonts w:ascii="Calibri Light" w:hAnsi="Calibri Light" w:cs="Calibri Light"/>
          <w:szCs w:val="24"/>
        </w:rPr>
        <w:t>This</w:t>
      </w:r>
      <w:r w:rsidR="00EC68CB">
        <w:rPr>
          <w:rFonts w:ascii="Calibri Light" w:hAnsi="Calibri Light" w:cs="Calibri Light"/>
          <w:szCs w:val="24"/>
        </w:rPr>
        <w:t xml:space="preserve"> is one of the most crucial parts of the project as it contains the data pre-processing steps which include data engineering for the Aircompfail column, checking and handling missing values, checking for outliers and determine whether they are to be handled or not.</w:t>
      </w:r>
    </w:p>
    <w:p w14:paraId="5D5CC626" w14:textId="77777777" w:rsidR="00093F5C" w:rsidRDefault="00093F5C" w:rsidP="00951279">
      <w:pPr>
        <w:spacing w:after="303" w:line="360" w:lineRule="auto"/>
        <w:rPr>
          <w:rFonts w:ascii="Calibri Light" w:hAnsi="Calibri Light" w:cs="Calibri Light"/>
          <w:szCs w:val="24"/>
        </w:rPr>
      </w:pPr>
    </w:p>
    <w:p w14:paraId="3DCAD6D3" w14:textId="036AF491" w:rsidR="00C817AF" w:rsidRDefault="00F81646" w:rsidP="00951279">
      <w:pPr>
        <w:spacing w:after="160" w:line="360" w:lineRule="auto"/>
        <w:rPr>
          <w:rFonts w:ascii="Calibri Light" w:hAnsi="Calibri Light" w:cs="Calibri Light"/>
          <w:bCs/>
          <w:szCs w:val="24"/>
        </w:rPr>
      </w:pPr>
      <w:bookmarkStart w:id="64" w:name="_Hlk175129142"/>
      <w:r w:rsidRPr="00093F5C">
        <w:rPr>
          <w:rFonts w:ascii="Calibri Light" w:hAnsi="Calibri Light" w:cs="Calibri Light"/>
          <w:b/>
          <w:szCs w:val="24"/>
        </w:rPr>
        <w:t>Data pre-processing:</w:t>
      </w:r>
      <w:r w:rsidRPr="00093F5C">
        <w:rPr>
          <w:rFonts w:ascii="Calibri Light" w:hAnsi="Calibri Light" w:cs="Calibri Light"/>
          <w:szCs w:val="24"/>
        </w:rPr>
        <w:t xml:space="preserve"> </w:t>
      </w:r>
      <w:r w:rsidRPr="00093F5C">
        <w:rPr>
          <w:rFonts w:ascii="Calibri Light" w:hAnsi="Calibri Light" w:cs="Calibri Light"/>
          <w:bCs/>
          <w:szCs w:val="24"/>
        </w:rPr>
        <w:t>Data pre-processing are the steps taken to ensure data quality and data reliability. These are steps carried out to ensure a dataset is ready before analysis is carried out. This section of the report explores the pre-processing steps carried out before statistical analysis. Steps such as data cleaning, checking for missing values and handling them, checking for outliers using boxplot, printing out the list of outliers and crosschecking the printed list with the dataset if they are true outliers or not before handling them</w:t>
      </w:r>
      <w:r w:rsidR="003B5F06">
        <w:rPr>
          <w:rFonts w:ascii="Calibri Light" w:hAnsi="Calibri Light" w:cs="Calibri Light"/>
          <w:bCs/>
          <w:szCs w:val="24"/>
        </w:rPr>
        <w:t xml:space="preserve"> </w:t>
      </w:r>
      <w:r w:rsidR="003B5F06">
        <w:rPr>
          <w:rFonts w:ascii="Calibri Light" w:hAnsi="Calibri Light" w:cs="Calibri Light"/>
          <w:bCs/>
          <w:szCs w:val="24"/>
        </w:rPr>
        <w:fldChar w:fldCharType="begin"/>
      </w:r>
      <w:r w:rsidR="003B5F06">
        <w:rPr>
          <w:rFonts w:ascii="Calibri Light" w:hAnsi="Calibri Light" w:cs="Calibri Light"/>
          <w:bCs/>
          <w:szCs w:val="24"/>
        </w:rPr>
        <w:instrText xml:space="preserve"> ADDIN ZOTERO_ITEM CSL_CITATION {"citationID":"eyOLNZa2","properties":{"formattedCitation":"(Luengo et al., 2020)","plainCitation":"(Luengo et al., 2020)","noteIndex":0},"citationItems":[{"id":547,"uris":["http://zotero.org/users/14299107/items/RT97J98G"],"itemData":{"id":547,"type":"book","abstract":"This book offers a comprehensible overview of Big Data Preprocessing, which includes a formal description of each problem. It also focuses on the most relevant proposed solutions. This book illustrates actual implementations of algorithms that helps the reader deal with these problems.\nThis book stresses the gap that exists between big, raw data and the requirements of quality data that businesses are demanding. This is called Smart Data, and to achieve Smart Data the preprocessing is a key step, where the imperfections, integration tasks and other processes are carried out to eliminate superfluous information. The authors present the concept of Smart Data through data preprocessing in Big Data scenarios and connect it with the emerging paradigms of IoT and edge computing, where the end points generate Smart Data without completely relying on the cloud.\nFinally, this book provides some novel areas of study that are gathering a deeper attention on the Big Data preprocessing. Specifically, it considers the relation with Deep Learning (as of a technique that also relies in large volumes of data), the difficulty of finding the appropriate selection and concatenation of preprocessing techniques applied and some other open problems.\nPractitioners and data scientists who work in this field, and want to introduce themselves to preprocessing in large data volume scenarios will want to purchase this book. Researchers that work in this field, who want to know which algorithms are currently implemented to help their investigations, may also be interested in this book.","event-place":"Cham","ISBN":"978-3-030-39105-8","language":"eng","number-of-pages":"186","publisher":"Springer","publisher-place":"Cham","source":"K10plus ISBN","title":"Big data preprocessing: enabling smart data","title-short":"Big data preprocessing","URL":"https://www.google.co.uk/books/edition/Big_Data_Preprocessing/XSfXDwAAQBAJ?hl=en&amp;gbpv=0","author":[{"family":"Luengo","given":"Julián"},{"family":"García-Gil","given":"Diego"},{"family":"Ramírez-Gallego","given":"Sergio"},{"family":"García","given":"Salvador"},{"family":"Herrera","given":"Francisco"}],"issued":{"date-parts":[["2020"]],"season":"Maarch"}}}],"schema":"https://github.com/citation-style-language/schema/raw/master/csl-citation.json"} </w:instrText>
      </w:r>
      <w:r w:rsidR="003B5F06">
        <w:rPr>
          <w:rFonts w:ascii="Calibri Light" w:hAnsi="Calibri Light" w:cs="Calibri Light"/>
          <w:bCs/>
          <w:szCs w:val="24"/>
        </w:rPr>
        <w:fldChar w:fldCharType="separate"/>
      </w:r>
      <w:r w:rsidR="00762035" w:rsidRPr="00762035">
        <w:rPr>
          <w:rFonts w:ascii="Calibri Light" w:hAnsi="Calibri Light" w:cs="Calibri Light"/>
        </w:rPr>
        <w:t>(Luengo et al., 2020)</w:t>
      </w:r>
      <w:r w:rsidR="003B5F06">
        <w:rPr>
          <w:rFonts w:ascii="Calibri Light" w:hAnsi="Calibri Light" w:cs="Calibri Light"/>
          <w:bCs/>
          <w:szCs w:val="24"/>
        </w:rPr>
        <w:fldChar w:fldCharType="end"/>
      </w:r>
      <w:r w:rsidRPr="00093F5C">
        <w:rPr>
          <w:rFonts w:ascii="Calibri Light" w:hAnsi="Calibri Light" w:cs="Calibri Light"/>
          <w:bCs/>
          <w:szCs w:val="24"/>
        </w:rPr>
        <w:t>.</w:t>
      </w:r>
    </w:p>
    <w:p w14:paraId="1598B58A" w14:textId="08476835" w:rsidR="002B52F7" w:rsidRDefault="002B52F7" w:rsidP="00951279">
      <w:pPr>
        <w:spacing w:after="160" w:line="360" w:lineRule="auto"/>
        <w:rPr>
          <w:rFonts w:ascii="Calibri Light" w:hAnsi="Calibri Light" w:cs="Calibri Light"/>
          <w:bCs/>
          <w:szCs w:val="24"/>
        </w:rPr>
      </w:pPr>
      <w:r>
        <w:rPr>
          <w:rFonts w:ascii="Calibri Light" w:hAnsi="Calibri Light" w:cs="Calibri Light"/>
          <w:bCs/>
          <w:szCs w:val="24"/>
        </w:rPr>
        <w:t>Some of the steps involved in data pre-processing include:</w:t>
      </w:r>
    </w:p>
    <w:p w14:paraId="53296479" w14:textId="413DCB52" w:rsidR="002B52F7" w:rsidRPr="002B52F7" w:rsidRDefault="002B52F7" w:rsidP="00951279">
      <w:pPr>
        <w:pStyle w:val="ListParagraph"/>
        <w:numPr>
          <w:ilvl w:val="0"/>
          <w:numId w:val="34"/>
        </w:numPr>
        <w:rPr>
          <w:b/>
        </w:rPr>
      </w:pPr>
      <w:r w:rsidRPr="001D3CC0">
        <w:rPr>
          <w:b/>
          <w:bCs/>
        </w:rPr>
        <w:t>Checking for Missing Values:</w:t>
      </w:r>
      <w:r>
        <w:t xml:space="preserve"> </w:t>
      </w:r>
      <w:r w:rsidRPr="002B52F7">
        <w:t xml:space="preserve">Figure </w:t>
      </w:r>
      <w:r w:rsidR="00F86CB9">
        <w:t xml:space="preserve">below </w:t>
      </w:r>
      <w:r w:rsidRPr="002B52F7">
        <w:t>shows there are Zero (0) missing values</w:t>
      </w:r>
    </w:p>
    <w:p w14:paraId="76F694CC" w14:textId="77777777" w:rsidR="00093F5C" w:rsidRDefault="00093F5C" w:rsidP="00951279">
      <w:pPr>
        <w:keepNext/>
        <w:spacing w:after="160" w:line="360" w:lineRule="auto"/>
      </w:pPr>
      <w:r w:rsidRPr="00093F5C">
        <w:rPr>
          <w:rFonts w:ascii="Calibri Light" w:hAnsi="Calibri Light" w:cs="Calibri Light"/>
          <w:noProof/>
          <w:szCs w:val="24"/>
        </w:rPr>
        <w:drawing>
          <wp:inline distT="0" distB="0" distL="0" distR="0" wp14:anchorId="74CE5F17" wp14:editId="0E58949C">
            <wp:extent cx="6367780" cy="1243266"/>
            <wp:effectExtent l="0" t="0" r="0" b="0"/>
            <wp:docPr id="13593397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39710" name="Picture 1" descr="A screenshot of a computer&#10;&#10;Description automatically generated"/>
                    <pic:cNvPicPr/>
                  </pic:nvPicPr>
                  <pic:blipFill rotWithShape="1">
                    <a:blip r:embed="rId45"/>
                    <a:srcRect t="10721"/>
                    <a:stretch/>
                  </pic:blipFill>
                  <pic:spPr bwMode="auto">
                    <a:xfrm>
                      <a:off x="0" y="0"/>
                      <a:ext cx="6367780" cy="1243266"/>
                    </a:xfrm>
                    <a:prstGeom prst="rect">
                      <a:avLst/>
                    </a:prstGeom>
                    <a:ln>
                      <a:noFill/>
                    </a:ln>
                    <a:extLst>
                      <a:ext uri="{53640926-AAD7-44D8-BBD7-CCE9431645EC}">
                        <a14:shadowObscured xmlns:a14="http://schemas.microsoft.com/office/drawing/2010/main"/>
                      </a:ext>
                    </a:extLst>
                  </pic:spPr>
                </pic:pic>
              </a:graphicData>
            </a:graphic>
          </wp:inline>
        </w:drawing>
      </w:r>
    </w:p>
    <w:p w14:paraId="6C233319" w14:textId="71986D9F" w:rsidR="00093F5C" w:rsidRDefault="00093F5C" w:rsidP="00951279">
      <w:pPr>
        <w:pStyle w:val="Caption"/>
        <w:spacing w:line="360" w:lineRule="auto"/>
      </w:pPr>
      <w:bookmarkStart w:id="65" w:name="_Toc176811613"/>
      <w:r>
        <w:t xml:space="preserve">Figure </w:t>
      </w:r>
      <w:r>
        <w:fldChar w:fldCharType="begin"/>
      </w:r>
      <w:r>
        <w:instrText xml:space="preserve"> SEQ Figure \* ARABIC </w:instrText>
      </w:r>
      <w:r>
        <w:fldChar w:fldCharType="separate"/>
      </w:r>
      <w:r w:rsidR="008F3F61">
        <w:rPr>
          <w:noProof/>
        </w:rPr>
        <w:t>27</w:t>
      </w:r>
      <w:r>
        <w:fldChar w:fldCharType="end"/>
      </w:r>
      <w:r>
        <w:t>: Missing Values</w:t>
      </w:r>
      <w:bookmarkEnd w:id="65"/>
    </w:p>
    <w:p w14:paraId="560D1407" w14:textId="2163110C" w:rsidR="00093F5C" w:rsidRDefault="00093F5C" w:rsidP="00951279">
      <w:pPr>
        <w:spacing w:line="360" w:lineRule="auto"/>
      </w:pPr>
    </w:p>
    <w:p w14:paraId="4FADCEC2" w14:textId="4B3F653B" w:rsidR="002B52F7" w:rsidRDefault="002B52F7" w:rsidP="00951279">
      <w:pPr>
        <w:pStyle w:val="ListParagraph"/>
        <w:numPr>
          <w:ilvl w:val="0"/>
          <w:numId w:val="34"/>
        </w:numPr>
        <w:rPr>
          <w:b/>
        </w:rPr>
      </w:pPr>
      <w:r w:rsidRPr="001D3CC0">
        <w:rPr>
          <w:b/>
          <w:bCs/>
        </w:rPr>
        <w:t>Checking for Outliers:</w:t>
      </w:r>
      <w:r>
        <w:t xml:space="preserve"> the figure below </w:t>
      </w:r>
      <w:r w:rsidR="00D6073C">
        <w:t>shows</w:t>
      </w:r>
      <w:r>
        <w:t xml:space="preserve"> some of the variables have outliers, however after cross checking with the dataset and considering that the data was collected in real time, the outliers were deemed not to be true outliers and therefore not handled.</w:t>
      </w:r>
    </w:p>
    <w:p w14:paraId="6AB2D3C8" w14:textId="77777777" w:rsidR="00257134" w:rsidRDefault="00257134" w:rsidP="00951279">
      <w:pPr>
        <w:keepNext/>
        <w:spacing w:after="160" w:line="360" w:lineRule="auto"/>
      </w:pPr>
      <w:r w:rsidRPr="00257134">
        <w:rPr>
          <w:rFonts w:ascii="Calibri Light" w:hAnsi="Calibri Light" w:cs="Calibri Light"/>
          <w:bCs/>
          <w:noProof/>
          <w:szCs w:val="24"/>
        </w:rPr>
        <w:lastRenderedPageBreak/>
        <w:drawing>
          <wp:inline distT="0" distB="0" distL="0" distR="0" wp14:anchorId="628D5DB0" wp14:editId="25300365">
            <wp:extent cx="6367780" cy="597877"/>
            <wp:effectExtent l="0" t="0" r="0" b="0"/>
            <wp:docPr id="1414613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613137" name=""/>
                    <pic:cNvPicPr/>
                  </pic:nvPicPr>
                  <pic:blipFill rotWithShape="1">
                    <a:blip r:embed="rId46"/>
                    <a:srcRect b="16604"/>
                    <a:stretch/>
                  </pic:blipFill>
                  <pic:spPr bwMode="auto">
                    <a:xfrm>
                      <a:off x="0" y="0"/>
                      <a:ext cx="6367780" cy="597877"/>
                    </a:xfrm>
                    <a:prstGeom prst="rect">
                      <a:avLst/>
                    </a:prstGeom>
                    <a:ln>
                      <a:noFill/>
                    </a:ln>
                    <a:extLst>
                      <a:ext uri="{53640926-AAD7-44D8-BBD7-CCE9431645EC}">
                        <a14:shadowObscured xmlns:a14="http://schemas.microsoft.com/office/drawing/2010/main"/>
                      </a:ext>
                    </a:extLst>
                  </pic:spPr>
                </pic:pic>
              </a:graphicData>
            </a:graphic>
          </wp:inline>
        </w:drawing>
      </w:r>
    </w:p>
    <w:p w14:paraId="503BA77D" w14:textId="165494B9" w:rsidR="00257134" w:rsidRPr="00257134" w:rsidRDefault="00257134" w:rsidP="00951279">
      <w:pPr>
        <w:pStyle w:val="Caption"/>
        <w:spacing w:line="360" w:lineRule="auto"/>
        <w:rPr>
          <w:rFonts w:cs="Calibri Light"/>
          <w:bCs/>
          <w:szCs w:val="24"/>
        </w:rPr>
      </w:pPr>
      <w:bookmarkStart w:id="66" w:name="_Toc176811614"/>
      <w:r>
        <w:t xml:space="preserve">Figure </w:t>
      </w:r>
      <w:r>
        <w:fldChar w:fldCharType="begin"/>
      </w:r>
      <w:r>
        <w:instrText xml:space="preserve"> SEQ Figure \* ARABIC </w:instrText>
      </w:r>
      <w:r>
        <w:fldChar w:fldCharType="separate"/>
      </w:r>
      <w:r w:rsidR="008F3F61">
        <w:rPr>
          <w:noProof/>
        </w:rPr>
        <w:t>28</w:t>
      </w:r>
      <w:r>
        <w:fldChar w:fldCharType="end"/>
      </w:r>
      <w:r>
        <w:t>: Outlier Code</w:t>
      </w:r>
      <w:bookmarkEnd w:id="66"/>
    </w:p>
    <w:p w14:paraId="2FD2B2B6" w14:textId="77777777" w:rsidR="002B52F7" w:rsidRDefault="002B52F7" w:rsidP="00951279">
      <w:pPr>
        <w:keepNext/>
        <w:spacing w:after="160" w:line="360" w:lineRule="auto"/>
      </w:pPr>
      <w:r w:rsidRPr="002B52F7">
        <w:rPr>
          <w:noProof/>
        </w:rPr>
        <w:drawing>
          <wp:inline distT="0" distB="0" distL="0" distR="0" wp14:anchorId="0D8F4C6F" wp14:editId="23A019F2">
            <wp:extent cx="6367780" cy="3326130"/>
            <wp:effectExtent l="0" t="0" r="0" b="7620"/>
            <wp:docPr id="1085566903" name="Picture 1" descr="A diagram of a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566903" name="Picture 1" descr="A diagram of a box plot&#10;&#10;Description automatically generated"/>
                    <pic:cNvPicPr/>
                  </pic:nvPicPr>
                  <pic:blipFill>
                    <a:blip r:embed="rId47"/>
                    <a:stretch>
                      <a:fillRect/>
                    </a:stretch>
                  </pic:blipFill>
                  <pic:spPr>
                    <a:xfrm>
                      <a:off x="0" y="0"/>
                      <a:ext cx="6367780" cy="3326130"/>
                    </a:xfrm>
                    <a:prstGeom prst="rect">
                      <a:avLst/>
                    </a:prstGeom>
                  </pic:spPr>
                </pic:pic>
              </a:graphicData>
            </a:graphic>
          </wp:inline>
        </w:drawing>
      </w:r>
    </w:p>
    <w:p w14:paraId="7AD9FA22" w14:textId="5556B403" w:rsidR="002B52F7" w:rsidRDefault="002B52F7" w:rsidP="00951279">
      <w:pPr>
        <w:pStyle w:val="Caption"/>
        <w:spacing w:line="360" w:lineRule="auto"/>
      </w:pPr>
      <w:bookmarkStart w:id="67" w:name="_Toc176811615"/>
      <w:r>
        <w:t xml:space="preserve">Figure </w:t>
      </w:r>
      <w:r>
        <w:fldChar w:fldCharType="begin"/>
      </w:r>
      <w:r>
        <w:instrText xml:space="preserve"> SEQ Figure \* ARABIC </w:instrText>
      </w:r>
      <w:r>
        <w:fldChar w:fldCharType="separate"/>
      </w:r>
      <w:r w:rsidR="008F3F61">
        <w:rPr>
          <w:noProof/>
        </w:rPr>
        <w:t>29</w:t>
      </w:r>
      <w:r>
        <w:fldChar w:fldCharType="end"/>
      </w:r>
      <w:r>
        <w:t>: Timestamp Boxplot</w:t>
      </w:r>
      <w:bookmarkEnd w:id="67"/>
    </w:p>
    <w:p w14:paraId="2E6EC14C" w14:textId="77777777" w:rsidR="002B52F7" w:rsidRDefault="002B52F7" w:rsidP="00951279">
      <w:pPr>
        <w:keepNext/>
        <w:spacing w:line="360" w:lineRule="auto"/>
      </w:pPr>
      <w:r w:rsidRPr="002B52F7">
        <w:rPr>
          <w:noProof/>
        </w:rPr>
        <w:lastRenderedPageBreak/>
        <w:drawing>
          <wp:inline distT="0" distB="0" distL="0" distR="0" wp14:anchorId="38690734" wp14:editId="7ACB37F1">
            <wp:extent cx="6367780" cy="3220720"/>
            <wp:effectExtent l="0" t="0" r="0" b="0"/>
            <wp:docPr id="1632534979" name="Picture 1" descr="A diagram of a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534979" name="Picture 1" descr="A diagram of a box plot&#10;&#10;Description automatically generated"/>
                    <pic:cNvPicPr/>
                  </pic:nvPicPr>
                  <pic:blipFill>
                    <a:blip r:embed="rId48"/>
                    <a:stretch>
                      <a:fillRect/>
                    </a:stretch>
                  </pic:blipFill>
                  <pic:spPr>
                    <a:xfrm>
                      <a:off x="0" y="0"/>
                      <a:ext cx="6367780" cy="3220720"/>
                    </a:xfrm>
                    <a:prstGeom prst="rect">
                      <a:avLst/>
                    </a:prstGeom>
                  </pic:spPr>
                </pic:pic>
              </a:graphicData>
            </a:graphic>
          </wp:inline>
        </w:drawing>
      </w:r>
    </w:p>
    <w:p w14:paraId="12AD7874" w14:textId="3620A4A3" w:rsidR="002B52F7" w:rsidRPr="002B52F7" w:rsidRDefault="002B52F7" w:rsidP="00951279">
      <w:pPr>
        <w:pStyle w:val="Caption"/>
        <w:spacing w:line="360" w:lineRule="auto"/>
      </w:pPr>
      <w:bookmarkStart w:id="68" w:name="_Toc176811616"/>
      <w:r>
        <w:t xml:space="preserve">Figure </w:t>
      </w:r>
      <w:r>
        <w:fldChar w:fldCharType="begin"/>
      </w:r>
      <w:r>
        <w:instrText xml:space="preserve"> SEQ Figure \* ARABIC </w:instrText>
      </w:r>
      <w:r>
        <w:fldChar w:fldCharType="separate"/>
      </w:r>
      <w:r w:rsidR="008F3F61">
        <w:rPr>
          <w:noProof/>
        </w:rPr>
        <w:t>30</w:t>
      </w:r>
      <w:r>
        <w:fldChar w:fldCharType="end"/>
      </w:r>
      <w:r>
        <w:t>: TP3 Boxplot</w:t>
      </w:r>
      <w:bookmarkEnd w:id="68"/>
    </w:p>
    <w:p w14:paraId="1950854C" w14:textId="77777777" w:rsidR="002B52F7" w:rsidRDefault="002B52F7" w:rsidP="00951279">
      <w:pPr>
        <w:keepNext/>
        <w:spacing w:after="160" w:line="360" w:lineRule="auto"/>
      </w:pPr>
      <w:r w:rsidRPr="002B52F7">
        <w:rPr>
          <w:noProof/>
        </w:rPr>
        <w:drawing>
          <wp:inline distT="0" distB="0" distL="0" distR="0" wp14:anchorId="0BA6178B" wp14:editId="67A0F787">
            <wp:extent cx="6367780" cy="3196590"/>
            <wp:effectExtent l="0" t="0" r="0" b="3810"/>
            <wp:docPr id="841021581" name="Picture 1" descr="A diagram of a temperature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21581" name="Picture 1" descr="A diagram of a temperature box plot&#10;&#10;Description automatically generated"/>
                    <pic:cNvPicPr/>
                  </pic:nvPicPr>
                  <pic:blipFill>
                    <a:blip r:embed="rId49"/>
                    <a:stretch>
                      <a:fillRect/>
                    </a:stretch>
                  </pic:blipFill>
                  <pic:spPr>
                    <a:xfrm>
                      <a:off x="0" y="0"/>
                      <a:ext cx="6367780" cy="3196590"/>
                    </a:xfrm>
                    <a:prstGeom prst="rect">
                      <a:avLst/>
                    </a:prstGeom>
                  </pic:spPr>
                </pic:pic>
              </a:graphicData>
            </a:graphic>
          </wp:inline>
        </w:drawing>
      </w:r>
    </w:p>
    <w:p w14:paraId="238830B3" w14:textId="626E58FE" w:rsidR="002B52F7" w:rsidRPr="002B52F7" w:rsidRDefault="002B52F7" w:rsidP="00951279">
      <w:pPr>
        <w:pStyle w:val="Caption"/>
        <w:spacing w:line="360" w:lineRule="auto"/>
        <w:rPr>
          <w:sz w:val="22"/>
          <w:szCs w:val="22"/>
        </w:rPr>
      </w:pPr>
      <w:bookmarkStart w:id="69" w:name="_Toc176811617"/>
      <w:r>
        <w:t xml:space="preserve">Figure </w:t>
      </w:r>
      <w:r>
        <w:fldChar w:fldCharType="begin"/>
      </w:r>
      <w:r>
        <w:instrText xml:space="preserve"> SEQ Figure \* ARABIC </w:instrText>
      </w:r>
      <w:r>
        <w:fldChar w:fldCharType="separate"/>
      </w:r>
      <w:r w:rsidR="008F3F61">
        <w:rPr>
          <w:noProof/>
        </w:rPr>
        <w:t>31</w:t>
      </w:r>
      <w:r>
        <w:fldChar w:fldCharType="end"/>
      </w:r>
      <w:r>
        <w:t xml:space="preserve">: </w:t>
      </w:r>
      <w:r w:rsidRPr="00355EA0">
        <w:t>Oil Temperature Boxplot</w:t>
      </w:r>
      <w:bookmarkEnd w:id="69"/>
    </w:p>
    <w:p w14:paraId="4067C89F" w14:textId="77777777" w:rsidR="00093F5C" w:rsidRPr="00093F5C" w:rsidRDefault="00093F5C" w:rsidP="00951279">
      <w:pPr>
        <w:spacing w:line="360" w:lineRule="auto"/>
      </w:pPr>
    </w:p>
    <w:bookmarkEnd w:id="64"/>
    <w:p w14:paraId="379F77FC" w14:textId="17A9BB92" w:rsidR="00C817AF" w:rsidRDefault="00F81646" w:rsidP="00951279">
      <w:pPr>
        <w:spacing w:after="160" w:line="360" w:lineRule="auto"/>
        <w:rPr>
          <w:rFonts w:ascii="Calibri Light" w:hAnsi="Calibri Light" w:cs="Calibri Light"/>
          <w:bCs/>
          <w:szCs w:val="24"/>
        </w:rPr>
      </w:pPr>
      <w:r w:rsidRPr="002B52F7">
        <w:rPr>
          <w:rFonts w:ascii="Calibri Light" w:hAnsi="Calibri Light" w:cs="Calibri Light"/>
          <w:b/>
          <w:szCs w:val="24"/>
        </w:rPr>
        <w:t>Feature Engineering:</w:t>
      </w:r>
      <w:r w:rsidRPr="002B52F7">
        <w:rPr>
          <w:rFonts w:ascii="Calibri Light" w:hAnsi="Calibri Light" w:cs="Calibri Light"/>
          <w:szCs w:val="24"/>
        </w:rPr>
        <w:t xml:space="preserve"> </w:t>
      </w:r>
      <w:r w:rsidRPr="002B52F7">
        <w:rPr>
          <w:rFonts w:ascii="Calibri Light" w:hAnsi="Calibri Light" w:cs="Calibri Light"/>
          <w:bCs/>
          <w:szCs w:val="24"/>
        </w:rPr>
        <w:t xml:space="preserve">This involves the manipulation of the dataset by adding a new column to contain the failures registered on the APU. The dataset information provides an understanding that some failures </w:t>
      </w:r>
      <w:r w:rsidRPr="002B52F7">
        <w:rPr>
          <w:rFonts w:ascii="Calibri Light" w:hAnsi="Calibri Light" w:cs="Calibri Light"/>
          <w:bCs/>
          <w:szCs w:val="24"/>
        </w:rPr>
        <w:lastRenderedPageBreak/>
        <w:t>were recording showing the start time and end time of the failures. This made it easy to manipulate the dataset into creating a new “Aircompfail” column to accommodate the registered failures and success dates</w:t>
      </w:r>
      <w:r w:rsidR="002B52F7">
        <w:rPr>
          <w:rFonts w:ascii="Calibri Light" w:hAnsi="Calibri Light" w:cs="Calibri Light"/>
          <w:bCs/>
          <w:szCs w:val="24"/>
        </w:rPr>
        <w:t xml:space="preserve"> as shown in the figure below</w:t>
      </w:r>
      <w:r w:rsidR="00AB39D5">
        <w:rPr>
          <w:rFonts w:ascii="Calibri Light" w:hAnsi="Calibri Light" w:cs="Calibri Light"/>
          <w:bCs/>
          <w:szCs w:val="24"/>
        </w:rPr>
        <w:t xml:space="preserve"> </w:t>
      </w:r>
      <w:r w:rsidR="00AB39D5">
        <w:rPr>
          <w:rFonts w:ascii="Calibri Light" w:hAnsi="Calibri Light" w:cs="Calibri Light"/>
          <w:bCs/>
          <w:szCs w:val="24"/>
        </w:rPr>
        <w:fldChar w:fldCharType="begin"/>
      </w:r>
      <w:r w:rsidR="003236A1">
        <w:rPr>
          <w:rFonts w:ascii="Calibri Light" w:hAnsi="Calibri Light" w:cs="Calibri Light"/>
          <w:bCs/>
          <w:szCs w:val="24"/>
        </w:rPr>
        <w:instrText xml:space="preserve"> ADDIN ZOTERO_ITEM CSL_CITATION {"citationID":"o2AEeg0w","properties":{"formattedCitation":"(Kuhn and Johnson, 2020)","plainCitation":"(Kuhn and Johnson, 2020)","noteIndex":0},"citationItems":[{"id":461,"uris":["http://zotero.org/users/14299107/items/QNZ3P5ZP"],"itemData":{"id":461,"type":"book","abstract":"The process of developing predictive models includes many stages. Most resources focus on the modeling algorithms but neglect other critical aspects of the modeling process. This book describes techniques for finding the best representations of predictors for modeling and for nding the best subset of predictors for improving model performance. A variety of example data sets are used to illustrate the techniques along with R programs for reproducing the results.","collection-title":"Chapman &amp; Hall/CRC data science series","event-place":"Boca Raton London New York","ISBN":"978-1-351-60946-3","language":"eng","number-of-pages":"297","publisher":"CRC Press, Taylor &amp; Francis Group","publisher-place":"Boca Raton London New York","source":"K10plus ISBN","title":"Feature engineering and selection: a practical approach for predictive models","title-short":"Feature engineering and selection","URL":"https://www.google.co.uk/books/edition/Feature_Engineering_and_Selection/q5alDwAAQBAJ?hl=en&amp;gbpv=0","author":[{"family":"Kuhn","given":"Max"},{"family":"Johnson","given":"Kjell"}],"issued":{"date-parts":[["2020"]]}}}],"schema":"https://github.com/citation-style-language/schema/raw/master/csl-citation.json"} </w:instrText>
      </w:r>
      <w:r w:rsidR="00AB39D5">
        <w:rPr>
          <w:rFonts w:ascii="Calibri Light" w:hAnsi="Calibri Light" w:cs="Calibri Light"/>
          <w:bCs/>
          <w:szCs w:val="24"/>
        </w:rPr>
        <w:fldChar w:fldCharType="separate"/>
      </w:r>
      <w:r w:rsidR="00762035" w:rsidRPr="00762035">
        <w:rPr>
          <w:rFonts w:ascii="Calibri Light" w:hAnsi="Calibri Light" w:cs="Calibri Light"/>
        </w:rPr>
        <w:t>(Kuhn and Johnson, 2020)</w:t>
      </w:r>
      <w:r w:rsidR="00AB39D5">
        <w:rPr>
          <w:rFonts w:ascii="Calibri Light" w:hAnsi="Calibri Light" w:cs="Calibri Light"/>
          <w:bCs/>
          <w:szCs w:val="24"/>
        </w:rPr>
        <w:fldChar w:fldCharType="end"/>
      </w:r>
      <w:r w:rsidR="002B52F7">
        <w:rPr>
          <w:rFonts w:ascii="Calibri Light" w:hAnsi="Calibri Light" w:cs="Calibri Light"/>
          <w:bCs/>
          <w:szCs w:val="24"/>
        </w:rPr>
        <w:t>.</w:t>
      </w:r>
    </w:p>
    <w:p w14:paraId="2D679FF4" w14:textId="77777777" w:rsidR="008037E6" w:rsidRDefault="008037E6" w:rsidP="00951279">
      <w:pPr>
        <w:spacing w:after="160" w:line="360" w:lineRule="auto"/>
        <w:rPr>
          <w:rFonts w:ascii="Calibri Light" w:hAnsi="Calibri Light" w:cs="Calibri Light"/>
          <w:bCs/>
          <w:szCs w:val="24"/>
        </w:rPr>
      </w:pPr>
    </w:p>
    <w:p w14:paraId="3EB7D641" w14:textId="77777777" w:rsidR="008037E6" w:rsidRDefault="008F3437" w:rsidP="00951279">
      <w:pPr>
        <w:keepNext/>
        <w:spacing w:after="160" w:line="360" w:lineRule="auto"/>
      </w:pPr>
      <w:r w:rsidRPr="008F3437">
        <w:rPr>
          <w:rFonts w:ascii="Calibri Light" w:hAnsi="Calibri Light" w:cs="Calibri Light"/>
          <w:bCs/>
          <w:noProof/>
          <w:szCs w:val="24"/>
        </w:rPr>
        <w:drawing>
          <wp:inline distT="0" distB="0" distL="0" distR="0" wp14:anchorId="4BE89527" wp14:editId="47F9832F">
            <wp:extent cx="6367780" cy="1028700"/>
            <wp:effectExtent l="0" t="0" r="0" b="0"/>
            <wp:docPr id="1094204022" name="Picture 1" descr="A group of word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204022" name="Picture 1" descr="A group of words on a white background&#10;&#10;Description automatically generated"/>
                    <pic:cNvPicPr/>
                  </pic:nvPicPr>
                  <pic:blipFill>
                    <a:blip r:embed="rId50"/>
                    <a:stretch>
                      <a:fillRect/>
                    </a:stretch>
                  </pic:blipFill>
                  <pic:spPr>
                    <a:xfrm>
                      <a:off x="0" y="0"/>
                      <a:ext cx="6367780" cy="1028700"/>
                    </a:xfrm>
                    <a:prstGeom prst="rect">
                      <a:avLst/>
                    </a:prstGeom>
                  </pic:spPr>
                </pic:pic>
              </a:graphicData>
            </a:graphic>
          </wp:inline>
        </w:drawing>
      </w:r>
    </w:p>
    <w:p w14:paraId="2BF277F4" w14:textId="4CE436C3" w:rsidR="008F3437" w:rsidRDefault="008037E6" w:rsidP="00951279">
      <w:pPr>
        <w:pStyle w:val="Caption"/>
        <w:spacing w:line="360" w:lineRule="auto"/>
        <w:rPr>
          <w:rFonts w:cs="Calibri Light"/>
          <w:bCs/>
          <w:szCs w:val="24"/>
        </w:rPr>
      </w:pPr>
      <w:bookmarkStart w:id="70" w:name="_Toc176811618"/>
      <w:r>
        <w:t xml:space="preserve">Figure </w:t>
      </w:r>
      <w:r>
        <w:fldChar w:fldCharType="begin"/>
      </w:r>
      <w:r>
        <w:instrText xml:space="preserve"> SEQ Figure \* ARABIC </w:instrText>
      </w:r>
      <w:r>
        <w:fldChar w:fldCharType="separate"/>
      </w:r>
      <w:r w:rsidR="008F3F61">
        <w:rPr>
          <w:noProof/>
        </w:rPr>
        <w:t>32</w:t>
      </w:r>
      <w:r>
        <w:fldChar w:fldCharType="end"/>
      </w:r>
      <w:r>
        <w:t>: Failure Information</w:t>
      </w:r>
      <w:r w:rsidR="00BC7364">
        <w:t xml:space="preserve"> </w:t>
      </w:r>
      <w:r w:rsidR="00BC7364">
        <w:rPr>
          <w:rFonts w:cs="Calibri Light"/>
          <w:bCs/>
          <w:szCs w:val="24"/>
        </w:rPr>
        <w:fldChar w:fldCharType="begin"/>
      </w:r>
      <w:r w:rsidR="0094107F">
        <w:rPr>
          <w:rFonts w:cs="Calibri Light"/>
          <w:bCs/>
          <w:szCs w:val="24"/>
        </w:rPr>
        <w:instrText xml:space="preserve"> ADDIN ZOTERO_ITEM CSL_CITATION {"citationID":"8QZmOe7U","properties":{"formattedCitation":"(Davari, Veloso, R. Ribeiro, et al., 2021)","plainCitation":"(Davari, Veloso, R. Ribeiro, et al., 2021)","dontUpdate":true,"noteIndex":0},"citationItems":[{"id":483,"uris":["http://zotero.org/users/14299107/items/5JBNFTSX"],"itemData":{"id":483,"type":"dataset","abstract":"From a metro train in an operational context, readings from pressure, temperature, motor current, and air intake valves were collected from a compressor's Air Production Unit (APU). This dataset reveals real predictive maintenance challenges encountered in the industry. It can be used for failure predictions, anomaly explanations, and other tasks.","DOI":"10.24432/C5VW3R","publisher":"UCI Machine Learning Repository","source":"DOI.org (Datacite)","title":"MetroPT-3 Dataset","URL":"https://archive.ics.uci.edu/dataset/791","author":[{"family":"Davari","given":"Narjes"},{"family":"Veloso","given":"Bruno"},{"family":"Ribeiro","given":"Rita"},{"family":"Gama","given":"Joao"}],"accessed":{"date-parts":[["2024",8,27]]},"issued":{"date-parts":[["2021"]]}}}],"schema":"https://github.com/citation-style-language/schema/raw/master/csl-citation.json"} </w:instrText>
      </w:r>
      <w:r w:rsidR="00BC7364">
        <w:rPr>
          <w:rFonts w:cs="Calibri Light"/>
          <w:bCs/>
          <w:szCs w:val="24"/>
        </w:rPr>
        <w:fldChar w:fldCharType="separate"/>
      </w:r>
      <w:r w:rsidR="00BC7364" w:rsidRPr="006D6C5E">
        <w:rPr>
          <w:rFonts w:cs="Calibri Light"/>
        </w:rPr>
        <w:t>(Davari et al., 2021)</w:t>
      </w:r>
      <w:bookmarkEnd w:id="70"/>
      <w:r w:rsidR="00BC7364">
        <w:rPr>
          <w:rFonts w:cs="Calibri Light"/>
          <w:bCs/>
          <w:szCs w:val="24"/>
        </w:rPr>
        <w:fldChar w:fldCharType="end"/>
      </w:r>
    </w:p>
    <w:p w14:paraId="1844E02B" w14:textId="77777777" w:rsidR="008037E6" w:rsidRDefault="008037E6" w:rsidP="00951279">
      <w:pPr>
        <w:spacing w:after="160" w:line="360" w:lineRule="auto"/>
        <w:rPr>
          <w:rFonts w:ascii="Calibri Light" w:hAnsi="Calibri Light" w:cs="Calibri Light"/>
          <w:bCs/>
          <w:szCs w:val="24"/>
        </w:rPr>
      </w:pPr>
    </w:p>
    <w:p w14:paraId="7022CB6D" w14:textId="77777777" w:rsidR="00257134" w:rsidRDefault="00257134" w:rsidP="00951279">
      <w:pPr>
        <w:keepNext/>
        <w:spacing w:after="160" w:line="360" w:lineRule="auto"/>
      </w:pPr>
      <w:r w:rsidRPr="00257134">
        <w:rPr>
          <w:rFonts w:ascii="Calibri Light" w:hAnsi="Calibri Light" w:cs="Calibri Light"/>
          <w:bCs/>
          <w:noProof/>
          <w:szCs w:val="24"/>
        </w:rPr>
        <w:drawing>
          <wp:inline distT="0" distB="0" distL="0" distR="0" wp14:anchorId="0540DC38" wp14:editId="5B36BA5B">
            <wp:extent cx="6367780" cy="2400300"/>
            <wp:effectExtent l="0" t="0" r="0" b="0"/>
            <wp:docPr id="36798756" name="Picture 1" descr="A computer screen shot of a black screen with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98756" name="Picture 1" descr="A computer screen shot of a black screen with white and green text&#10;&#10;Description automatically generated"/>
                    <pic:cNvPicPr/>
                  </pic:nvPicPr>
                  <pic:blipFill>
                    <a:blip r:embed="rId51"/>
                    <a:stretch>
                      <a:fillRect/>
                    </a:stretch>
                  </pic:blipFill>
                  <pic:spPr>
                    <a:xfrm>
                      <a:off x="0" y="0"/>
                      <a:ext cx="6367780" cy="2400300"/>
                    </a:xfrm>
                    <a:prstGeom prst="rect">
                      <a:avLst/>
                    </a:prstGeom>
                  </pic:spPr>
                </pic:pic>
              </a:graphicData>
            </a:graphic>
          </wp:inline>
        </w:drawing>
      </w:r>
    </w:p>
    <w:p w14:paraId="14E2C0AE" w14:textId="4F97C9EE" w:rsidR="00257134" w:rsidRDefault="00257134" w:rsidP="00951279">
      <w:pPr>
        <w:pStyle w:val="Caption"/>
        <w:spacing w:line="360" w:lineRule="auto"/>
        <w:rPr>
          <w:rFonts w:cs="Calibri Light"/>
          <w:bCs/>
          <w:szCs w:val="24"/>
        </w:rPr>
      </w:pPr>
      <w:bookmarkStart w:id="71" w:name="_Toc176811619"/>
      <w:r>
        <w:t xml:space="preserve">Figure </w:t>
      </w:r>
      <w:r>
        <w:fldChar w:fldCharType="begin"/>
      </w:r>
      <w:r>
        <w:instrText xml:space="preserve"> SEQ Figure \* ARABIC </w:instrText>
      </w:r>
      <w:r>
        <w:fldChar w:fldCharType="separate"/>
      </w:r>
      <w:r w:rsidR="008F3F61">
        <w:rPr>
          <w:noProof/>
        </w:rPr>
        <w:t>33</w:t>
      </w:r>
      <w:r>
        <w:fldChar w:fldCharType="end"/>
      </w:r>
      <w:r>
        <w:t>: Feature Engineering Code</w:t>
      </w:r>
      <w:bookmarkEnd w:id="71"/>
    </w:p>
    <w:p w14:paraId="475DC368" w14:textId="270E1F76" w:rsidR="002B52F7" w:rsidRDefault="00174CA0" w:rsidP="00951279">
      <w:pPr>
        <w:keepNext/>
        <w:spacing w:after="160" w:line="360" w:lineRule="auto"/>
      </w:pPr>
      <w:r w:rsidRPr="00174CA0">
        <w:rPr>
          <w:noProof/>
        </w:rPr>
        <w:drawing>
          <wp:inline distT="0" distB="0" distL="0" distR="0" wp14:anchorId="63D9C855" wp14:editId="24EEFBC5">
            <wp:extent cx="6298250" cy="1276672"/>
            <wp:effectExtent l="0" t="0" r="7620" b="0"/>
            <wp:docPr id="16986774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77484" name="Picture 1" descr="A screenshot of a computer&#10;&#10;Description automatically generated"/>
                    <pic:cNvPicPr/>
                  </pic:nvPicPr>
                  <pic:blipFill>
                    <a:blip r:embed="rId52"/>
                    <a:stretch>
                      <a:fillRect/>
                    </a:stretch>
                  </pic:blipFill>
                  <pic:spPr>
                    <a:xfrm>
                      <a:off x="0" y="0"/>
                      <a:ext cx="6337830" cy="1284695"/>
                    </a:xfrm>
                    <a:prstGeom prst="rect">
                      <a:avLst/>
                    </a:prstGeom>
                  </pic:spPr>
                </pic:pic>
              </a:graphicData>
            </a:graphic>
          </wp:inline>
        </w:drawing>
      </w:r>
    </w:p>
    <w:p w14:paraId="587BD064" w14:textId="29C00FDC" w:rsidR="002B52F7" w:rsidRDefault="002B52F7" w:rsidP="00951279">
      <w:pPr>
        <w:pStyle w:val="Caption"/>
        <w:spacing w:line="360" w:lineRule="auto"/>
        <w:rPr>
          <w:rFonts w:cs="Calibri Light"/>
          <w:bCs/>
          <w:szCs w:val="24"/>
        </w:rPr>
      </w:pPr>
      <w:bookmarkStart w:id="72" w:name="_Toc176811620"/>
      <w:r>
        <w:t xml:space="preserve">Figure </w:t>
      </w:r>
      <w:r>
        <w:fldChar w:fldCharType="begin"/>
      </w:r>
      <w:r>
        <w:instrText xml:space="preserve"> SEQ Figure \* ARABIC </w:instrText>
      </w:r>
      <w:r>
        <w:fldChar w:fldCharType="separate"/>
      </w:r>
      <w:r w:rsidR="008F3F61">
        <w:rPr>
          <w:noProof/>
        </w:rPr>
        <w:t>34</w:t>
      </w:r>
      <w:r>
        <w:fldChar w:fldCharType="end"/>
      </w:r>
      <w:r>
        <w:t xml:space="preserve">: </w:t>
      </w:r>
      <w:r w:rsidR="00257134">
        <w:t>New Column “Aircompfail”</w:t>
      </w:r>
      <w:bookmarkEnd w:id="72"/>
    </w:p>
    <w:p w14:paraId="1BAFB5A8" w14:textId="77777777" w:rsidR="002B52F7" w:rsidRPr="002B52F7" w:rsidRDefault="002B52F7" w:rsidP="00951279">
      <w:pPr>
        <w:spacing w:after="160" w:line="360" w:lineRule="auto"/>
        <w:rPr>
          <w:rFonts w:ascii="Calibri Light" w:hAnsi="Calibri Light" w:cs="Calibri Light"/>
          <w:szCs w:val="24"/>
        </w:rPr>
      </w:pPr>
    </w:p>
    <w:p w14:paraId="18B536F3" w14:textId="6A71CD78" w:rsidR="00BF4985" w:rsidRDefault="00F81646" w:rsidP="00951279">
      <w:pPr>
        <w:spacing w:after="160" w:line="360" w:lineRule="auto"/>
        <w:rPr>
          <w:rFonts w:ascii="Calibri Light" w:hAnsi="Calibri Light" w:cs="Calibri Light"/>
          <w:bCs/>
          <w:szCs w:val="24"/>
        </w:rPr>
      </w:pPr>
      <w:r w:rsidRPr="002B52F7">
        <w:rPr>
          <w:rFonts w:ascii="Calibri Light" w:hAnsi="Calibri Light" w:cs="Calibri Light"/>
          <w:b/>
          <w:szCs w:val="24"/>
        </w:rPr>
        <w:lastRenderedPageBreak/>
        <w:t>Data Sampling:</w:t>
      </w:r>
      <w:r w:rsidRPr="002B52F7">
        <w:rPr>
          <w:rFonts w:ascii="Calibri Light" w:hAnsi="Calibri Light" w:cs="Calibri Light"/>
          <w:szCs w:val="24"/>
        </w:rPr>
        <w:t xml:space="preserve"> </w:t>
      </w:r>
      <w:r w:rsidRPr="002B52F7">
        <w:rPr>
          <w:rFonts w:ascii="Calibri Light" w:hAnsi="Calibri Light" w:cs="Calibri Light"/>
          <w:bCs/>
          <w:szCs w:val="24"/>
        </w:rPr>
        <w:t>A class imbalance was observed during the data count process and the hybrid sampling approach was adopted to ensure a more comprehensive and informative dataset sample</w:t>
      </w:r>
      <w:r w:rsidR="003D3F9F">
        <w:rPr>
          <w:rFonts w:ascii="Calibri Light" w:hAnsi="Calibri Light" w:cs="Calibri Light"/>
          <w:bCs/>
          <w:szCs w:val="24"/>
        </w:rPr>
        <w:t xml:space="preserve"> </w:t>
      </w:r>
      <w:r w:rsidR="003D3F9F">
        <w:rPr>
          <w:rFonts w:ascii="Calibri Light" w:hAnsi="Calibri Light" w:cs="Calibri Light"/>
          <w:bCs/>
          <w:szCs w:val="24"/>
        </w:rPr>
        <w:fldChar w:fldCharType="begin"/>
      </w:r>
      <w:r w:rsidR="003D3F9F">
        <w:rPr>
          <w:rFonts w:ascii="Calibri Light" w:hAnsi="Calibri Light" w:cs="Calibri Light"/>
          <w:bCs/>
          <w:szCs w:val="24"/>
        </w:rPr>
        <w:instrText xml:space="preserve"> ADDIN ZOTERO_ITEM CSL_CITATION {"citationID":"47QoxHXX","properties":{"formattedCitation":"(Lohr, 2022)","plainCitation":"(Lohr, 2022)","noteIndex":0},"citationItems":[{"id":538,"uris":["http://zotero.org/users/14299107/items/JPYV4TP6"],"itemData":{"id":538,"type":"book","abstract":"\"The level is appropriate for an upper-level undergraduate or graduate-level statistics major. Sampling: Design and Analysis (SDA) will also benefit a non-statistics major with a desire to understand the concepts of sampling from a finite population. A student with patience to delve into the rigor of survey statistics will gain even more from the content that SDA offers. The updates to SDA have potential to enrich traditional survey sampling classes at both the undergraduate and graduate levels. The new discussions of low response rates, non-probability surveys, and internet as a data collection mode hold particular value, as these statistical issues have become increasingly important in survey practice in recent years... I would eagerly adopt the new edition of SDA as the required textbook.\" (Emily Berg, Iowa State University) What is the unemployment rate? What is the total area of land planted with soybeans? How many persons have antibodies to the virus causing COVID-19? Sampling: Design and Analysis, Third Edition shows you how to design and analyze surveys to answer these and other questions. This authoritative text, used as a standard reference by numerous survey organizations, teaches the principles of sampling with examples from social sciences, public opinion research, public health, business, agriculture, and ecology. Readers should be familiar with concepts from an introductory statistics class including probability and linear regression; optional sections contain statistical theory for readers familiar with mathematical statistics. The third edition, thoroughly revised to incorporate recent research and applications, includes a new chapter on nonprobability samples-when to use them and how to evaluate their quality. More than 200 new examples and exercises have been added to the already extensive sets in the second edition. SDA's companion website contains data sets, computer code, and links to two free downloadable supplementary books (also available in paperback) that provide step-by-step guides-with code, annotated output, and helpful tips-for working through the SDA examples. Instructors can use either R or SAS® software. SAS® Software Companion for Sampling: Design and Analysis, Third Edition by Sharon L. Lohr (2022, CRC Press) R Companion for Sampling: Design and Analysis, Third Edition by Yan Lu and Sharon L. Lohr (2022, CRC Press)\"","collection-title":"Chapman &amp; Hall/CRC texts in statistical science","edition":"Third edition","event-place":"Boca Raton London New York","ISBN":"978-0-367-27950-9","language":"eng","number-of-pages":"650","publisher":"CRC Press, Taylor &amp; Francis Group","publisher-place":"Boca Raton London New York","source":"K10plus ISBN","title":"Sampling: design and analysis","title-short":"Sampling","author":[{"family":"Lohr","given":"Sharon L."}],"issued":{"date-parts":[["2022"]]}}}],"schema":"https://github.com/citation-style-language/schema/raw/master/csl-citation.json"} </w:instrText>
      </w:r>
      <w:r w:rsidR="003D3F9F">
        <w:rPr>
          <w:rFonts w:ascii="Calibri Light" w:hAnsi="Calibri Light" w:cs="Calibri Light"/>
          <w:bCs/>
          <w:szCs w:val="24"/>
        </w:rPr>
        <w:fldChar w:fldCharType="separate"/>
      </w:r>
      <w:r w:rsidR="00762035" w:rsidRPr="00762035">
        <w:rPr>
          <w:rFonts w:ascii="Calibri Light" w:hAnsi="Calibri Light" w:cs="Calibri Light"/>
        </w:rPr>
        <w:t>(Lohr, 2022)</w:t>
      </w:r>
      <w:r w:rsidR="003D3F9F">
        <w:rPr>
          <w:rFonts w:ascii="Calibri Light" w:hAnsi="Calibri Light" w:cs="Calibri Light"/>
          <w:bCs/>
          <w:szCs w:val="24"/>
        </w:rPr>
        <w:fldChar w:fldCharType="end"/>
      </w:r>
      <w:r w:rsidR="00AB39D5">
        <w:rPr>
          <w:rFonts w:ascii="Calibri Light" w:hAnsi="Calibri Light" w:cs="Calibri Light"/>
          <w:bCs/>
          <w:szCs w:val="24"/>
        </w:rPr>
        <w:t xml:space="preserve">, </w:t>
      </w:r>
      <w:r w:rsidR="00AB39D5">
        <w:rPr>
          <w:rFonts w:ascii="Calibri Light" w:hAnsi="Calibri Light" w:cs="Calibri Light"/>
          <w:bCs/>
          <w:szCs w:val="24"/>
        </w:rPr>
        <w:fldChar w:fldCharType="begin"/>
      </w:r>
      <w:r w:rsidR="00AB39D5">
        <w:rPr>
          <w:rFonts w:ascii="Calibri Light" w:hAnsi="Calibri Light" w:cs="Calibri Light"/>
          <w:bCs/>
          <w:szCs w:val="24"/>
        </w:rPr>
        <w:instrText xml:space="preserve"> ADDIN ZOTERO_ITEM CSL_CITATION {"citationID":"oX3RzQeJ","properties":{"formattedCitation":"(Lu and Lohr, 2021)","plainCitation":"(Lu and Lohr, 2021)","noteIndex":0},"citationItems":[{"id":469,"uris":["http://zotero.org/users/14299107/items/TRQWXCDZ"],"itemData":{"id":469,"type":"book","abstract":"The R Companion for Sampling: Design and Analysis, designed to be read alongside Sampling: Design and Analysis, Third Edition by Sharon L. Lohr (SDA; 2022, CRC Press), shows how to use functions in base R and contributed packages to perform calculations for the examples in SDA. No prior experience with R is needed. Chapter 1 tells you how to obtain R and RStudio, introduces basic features of the R statistical software environment, and helps you get started with analyzing data. Each subsequent chapter provides step-by-step guidance for working through the data examples in the corresponding chapter of SDA, with code, output, and interpretation. Tips and warnings help you develop good programming practices and avoid common survey data analysis errors. R features and functions are introduced as they are needed so you can see how each type of sample is selected and analyzed. Each chapter builds on the knowledge developed earlier for simpler designs; after finishing the book, you will know how to use R to select and analyze almost any type of probability sample.  All R code and data sets used in this book are available online to help you develop your skills analyzing survey data from social and public opinion research, public health, crime, education, business, agriculture, and ecology.","ISBN":"978-1-00-048205-8","language":"en","note":"Google-Books-ID: XUBIEAAAQBAJ","number-of-pages":"222","publisher":"CRC Press","source":"Google Books","title":"R Companion for Sampling: Design and Analysis, Third Edition","title-short":"R Companion for Sampling","author":[{"family":"Lu","given":"Yan"},{"family":"Lohr","given":"Sharon L."}],"issued":{"date-parts":[["2021",11,24]]}}}],"schema":"https://github.com/citation-style-language/schema/raw/master/csl-citation.json"} </w:instrText>
      </w:r>
      <w:r w:rsidR="00AB39D5">
        <w:rPr>
          <w:rFonts w:ascii="Calibri Light" w:hAnsi="Calibri Light" w:cs="Calibri Light"/>
          <w:bCs/>
          <w:szCs w:val="24"/>
        </w:rPr>
        <w:fldChar w:fldCharType="separate"/>
      </w:r>
      <w:r w:rsidR="00762035" w:rsidRPr="00762035">
        <w:rPr>
          <w:rFonts w:ascii="Calibri Light" w:hAnsi="Calibri Light" w:cs="Calibri Light"/>
        </w:rPr>
        <w:t>(Lu and Lohr, 2021)</w:t>
      </w:r>
      <w:r w:rsidR="00AB39D5">
        <w:rPr>
          <w:rFonts w:ascii="Calibri Light" w:hAnsi="Calibri Light" w:cs="Calibri Light"/>
          <w:bCs/>
          <w:szCs w:val="24"/>
        </w:rPr>
        <w:fldChar w:fldCharType="end"/>
      </w:r>
      <w:r w:rsidRPr="002B52F7">
        <w:rPr>
          <w:rFonts w:ascii="Calibri Light" w:hAnsi="Calibri Light" w:cs="Calibri Light"/>
          <w:bCs/>
          <w:szCs w:val="24"/>
        </w:rPr>
        <w:t xml:space="preserve">. </w:t>
      </w:r>
    </w:p>
    <w:p w14:paraId="725A1954" w14:textId="70390DA8" w:rsidR="00174CA0" w:rsidRPr="00EA3BF9" w:rsidRDefault="00F81646" w:rsidP="00951279">
      <w:pPr>
        <w:spacing w:after="160" w:line="360" w:lineRule="auto"/>
        <w:rPr>
          <w:rFonts w:ascii="Calibri Light" w:hAnsi="Calibri Light" w:cs="Calibri Light"/>
          <w:bCs/>
          <w:szCs w:val="24"/>
        </w:rPr>
      </w:pPr>
      <w:r w:rsidRPr="002B52F7">
        <w:rPr>
          <w:rFonts w:ascii="Calibri Light" w:hAnsi="Calibri Light" w:cs="Calibri Light"/>
          <w:bCs/>
          <w:szCs w:val="24"/>
        </w:rPr>
        <w:t>The hybrid approach combines the oversampling and under-sampling techniques where one increases the representation of the minority class and the other reduces the dominance of the majority class.</w:t>
      </w:r>
    </w:p>
    <w:p w14:paraId="153523DF" w14:textId="77777777" w:rsidR="00BF4985" w:rsidRDefault="00BF4985" w:rsidP="00951279">
      <w:pPr>
        <w:keepNext/>
        <w:spacing w:after="303" w:line="360" w:lineRule="auto"/>
      </w:pPr>
      <w:r w:rsidRPr="00BF4985">
        <w:rPr>
          <w:rFonts w:ascii="Calibri Light" w:hAnsi="Calibri Light" w:cs="Calibri Light"/>
          <w:noProof/>
          <w:szCs w:val="24"/>
        </w:rPr>
        <w:drawing>
          <wp:inline distT="0" distB="0" distL="0" distR="0" wp14:anchorId="238637C6" wp14:editId="33DC1BB8">
            <wp:extent cx="6367780" cy="1996440"/>
            <wp:effectExtent l="0" t="0" r="0" b="3810"/>
            <wp:docPr id="3761942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94225" name="Picture 1" descr="A screenshot of a computer&#10;&#10;Description automatically generated"/>
                    <pic:cNvPicPr/>
                  </pic:nvPicPr>
                  <pic:blipFill>
                    <a:blip r:embed="rId53"/>
                    <a:stretch>
                      <a:fillRect/>
                    </a:stretch>
                  </pic:blipFill>
                  <pic:spPr>
                    <a:xfrm>
                      <a:off x="0" y="0"/>
                      <a:ext cx="6367780" cy="1996440"/>
                    </a:xfrm>
                    <a:prstGeom prst="rect">
                      <a:avLst/>
                    </a:prstGeom>
                  </pic:spPr>
                </pic:pic>
              </a:graphicData>
            </a:graphic>
          </wp:inline>
        </w:drawing>
      </w:r>
    </w:p>
    <w:p w14:paraId="5B91069F" w14:textId="0F43D16C" w:rsidR="00174CA0" w:rsidRDefault="00BF4985" w:rsidP="00EA3BF9">
      <w:pPr>
        <w:pStyle w:val="Caption"/>
        <w:spacing w:line="360" w:lineRule="auto"/>
      </w:pPr>
      <w:bookmarkStart w:id="73" w:name="_Toc176811621"/>
      <w:r>
        <w:t xml:space="preserve">Figure </w:t>
      </w:r>
      <w:r>
        <w:fldChar w:fldCharType="begin"/>
      </w:r>
      <w:r>
        <w:instrText xml:space="preserve"> SEQ Figure \* ARABIC </w:instrText>
      </w:r>
      <w:r>
        <w:fldChar w:fldCharType="separate"/>
      </w:r>
      <w:r w:rsidR="008F3F61">
        <w:rPr>
          <w:noProof/>
        </w:rPr>
        <w:t>35</w:t>
      </w:r>
      <w:r>
        <w:fldChar w:fldCharType="end"/>
      </w:r>
      <w:r>
        <w:t>: Class Distribution</w:t>
      </w:r>
      <w:bookmarkEnd w:id="73"/>
    </w:p>
    <w:p w14:paraId="75D599D7" w14:textId="77777777" w:rsidR="00EA3BF9" w:rsidRPr="00EA3BF9" w:rsidRDefault="00EA3BF9" w:rsidP="00EA3BF9"/>
    <w:p w14:paraId="0F045B80" w14:textId="3536F9BE" w:rsidR="00EA3BF9" w:rsidRDefault="00174CA0" w:rsidP="00951279">
      <w:pPr>
        <w:keepNext/>
        <w:spacing w:line="360" w:lineRule="auto"/>
      </w:pPr>
      <w:r w:rsidRPr="00174CA0">
        <w:rPr>
          <w:noProof/>
        </w:rPr>
        <w:drawing>
          <wp:inline distT="0" distB="0" distL="0" distR="0" wp14:anchorId="4B905A75" wp14:editId="61E135EE">
            <wp:extent cx="6367780" cy="1529697"/>
            <wp:effectExtent l="0" t="0" r="0" b="0"/>
            <wp:docPr id="148938857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388573" name="Picture 1" descr="A screen shot of a computer program&#10;&#10;Description automatically generated"/>
                    <pic:cNvPicPr/>
                  </pic:nvPicPr>
                  <pic:blipFill rotWithShape="1">
                    <a:blip r:embed="rId54"/>
                    <a:srcRect b="29727"/>
                    <a:stretch/>
                  </pic:blipFill>
                  <pic:spPr bwMode="auto">
                    <a:xfrm>
                      <a:off x="0" y="0"/>
                      <a:ext cx="6367780" cy="1529697"/>
                    </a:xfrm>
                    <a:prstGeom prst="rect">
                      <a:avLst/>
                    </a:prstGeom>
                    <a:ln>
                      <a:noFill/>
                    </a:ln>
                    <a:extLst>
                      <a:ext uri="{53640926-AAD7-44D8-BBD7-CCE9431645EC}">
                        <a14:shadowObscured xmlns:a14="http://schemas.microsoft.com/office/drawing/2010/main"/>
                      </a:ext>
                    </a:extLst>
                  </pic:spPr>
                </pic:pic>
              </a:graphicData>
            </a:graphic>
          </wp:inline>
        </w:drawing>
      </w:r>
    </w:p>
    <w:p w14:paraId="4094B85F" w14:textId="387360A5" w:rsidR="00EA3BF9" w:rsidRPr="00EA3BF9" w:rsidRDefault="00174CA0" w:rsidP="00EA3BF9">
      <w:pPr>
        <w:pStyle w:val="Caption"/>
        <w:spacing w:line="360" w:lineRule="auto"/>
      </w:pPr>
      <w:bookmarkStart w:id="74" w:name="_Toc176811622"/>
      <w:r>
        <w:t xml:space="preserve">Figure </w:t>
      </w:r>
      <w:r>
        <w:fldChar w:fldCharType="begin"/>
      </w:r>
      <w:r>
        <w:instrText xml:space="preserve"> SEQ Figure \* ARABIC </w:instrText>
      </w:r>
      <w:r>
        <w:fldChar w:fldCharType="separate"/>
      </w:r>
      <w:r w:rsidR="008F3F61">
        <w:rPr>
          <w:noProof/>
        </w:rPr>
        <w:t>36</w:t>
      </w:r>
      <w:r>
        <w:fldChar w:fldCharType="end"/>
      </w:r>
      <w:r>
        <w:t>: Hybrid Data Sampling Code</w:t>
      </w:r>
      <w:bookmarkEnd w:id="74"/>
    </w:p>
    <w:p w14:paraId="7564296C" w14:textId="77777777" w:rsidR="00BF4985" w:rsidRDefault="00BF4985" w:rsidP="00951279">
      <w:pPr>
        <w:keepNext/>
        <w:spacing w:line="360" w:lineRule="auto"/>
      </w:pPr>
      <w:r w:rsidRPr="00BF4985">
        <w:rPr>
          <w:noProof/>
        </w:rPr>
        <w:drawing>
          <wp:inline distT="0" distB="0" distL="0" distR="0" wp14:anchorId="745BAAF3" wp14:editId="3A31A6C1">
            <wp:extent cx="6367780" cy="1104900"/>
            <wp:effectExtent l="0" t="0" r="0" b="0"/>
            <wp:docPr id="460973150"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973150" name="Picture 1" descr="A black background with white text&#10;&#10;Description automatically generated"/>
                    <pic:cNvPicPr/>
                  </pic:nvPicPr>
                  <pic:blipFill>
                    <a:blip r:embed="rId55"/>
                    <a:stretch>
                      <a:fillRect/>
                    </a:stretch>
                  </pic:blipFill>
                  <pic:spPr>
                    <a:xfrm>
                      <a:off x="0" y="0"/>
                      <a:ext cx="6367780" cy="1104900"/>
                    </a:xfrm>
                    <a:prstGeom prst="rect">
                      <a:avLst/>
                    </a:prstGeom>
                  </pic:spPr>
                </pic:pic>
              </a:graphicData>
            </a:graphic>
          </wp:inline>
        </w:drawing>
      </w:r>
    </w:p>
    <w:p w14:paraId="4722040C" w14:textId="53A5704C" w:rsidR="00BF4985" w:rsidRPr="00BF4985" w:rsidRDefault="00BF4985" w:rsidP="00EA3BF9">
      <w:pPr>
        <w:pStyle w:val="Caption"/>
        <w:spacing w:line="360" w:lineRule="auto"/>
      </w:pPr>
      <w:bookmarkStart w:id="75" w:name="_Toc176811623"/>
      <w:r>
        <w:t xml:space="preserve">Figure </w:t>
      </w:r>
      <w:r>
        <w:fldChar w:fldCharType="begin"/>
      </w:r>
      <w:r>
        <w:instrText xml:space="preserve"> SEQ Figure \* ARABIC </w:instrText>
      </w:r>
      <w:r>
        <w:fldChar w:fldCharType="separate"/>
      </w:r>
      <w:r w:rsidR="008F3F61">
        <w:rPr>
          <w:noProof/>
        </w:rPr>
        <w:t>37</w:t>
      </w:r>
      <w:r>
        <w:fldChar w:fldCharType="end"/>
      </w:r>
      <w:r>
        <w:t>: New Class Distribution</w:t>
      </w:r>
      <w:bookmarkEnd w:id="75"/>
    </w:p>
    <w:p w14:paraId="13BA742A" w14:textId="5E9FAC8F" w:rsidR="003B6E73" w:rsidRPr="00F81646" w:rsidRDefault="00F81646" w:rsidP="00951279">
      <w:pPr>
        <w:pStyle w:val="Heading3"/>
      </w:pPr>
      <w:bookmarkStart w:id="76" w:name="_Toc176813648"/>
      <w:r>
        <w:lastRenderedPageBreak/>
        <w:t xml:space="preserve">3.3.4 </w:t>
      </w:r>
      <w:r w:rsidR="00EC68CB" w:rsidRPr="00F81646">
        <w:t>Data Modelling</w:t>
      </w:r>
      <w:bookmarkEnd w:id="76"/>
    </w:p>
    <w:p w14:paraId="5C3B3313" w14:textId="662CD50F" w:rsidR="0035233E" w:rsidRPr="007F6A5D" w:rsidRDefault="00386352" w:rsidP="00951279">
      <w:pPr>
        <w:spacing w:after="303" w:line="360" w:lineRule="auto"/>
        <w:rPr>
          <w:rFonts w:ascii="Calibri Light" w:hAnsi="Calibri Light" w:cs="Calibri Light"/>
          <w:szCs w:val="24"/>
        </w:rPr>
      </w:pPr>
      <w:r>
        <w:rPr>
          <w:rFonts w:ascii="Calibri Light" w:hAnsi="Calibri Light" w:cs="Calibri Light"/>
          <w:szCs w:val="24"/>
        </w:rPr>
        <w:t>A</w:t>
      </w:r>
      <w:r w:rsidR="009C623A">
        <w:rPr>
          <w:rFonts w:ascii="Calibri Light" w:hAnsi="Calibri Light" w:cs="Calibri Light"/>
          <w:szCs w:val="24"/>
        </w:rPr>
        <w:t>nother critical step in the study</w:t>
      </w:r>
      <w:r w:rsidR="003B6E73">
        <w:rPr>
          <w:rFonts w:ascii="Calibri Light" w:hAnsi="Calibri Light" w:cs="Calibri Light"/>
          <w:szCs w:val="24"/>
        </w:rPr>
        <w:t xml:space="preserve"> </w:t>
      </w:r>
      <w:r>
        <w:rPr>
          <w:rFonts w:ascii="Calibri Light" w:hAnsi="Calibri Light" w:cs="Calibri Light"/>
          <w:szCs w:val="24"/>
        </w:rPr>
        <w:t xml:space="preserve">is data modelling </w:t>
      </w:r>
      <w:r w:rsidR="00EC68CB">
        <w:rPr>
          <w:rFonts w:ascii="Calibri Light" w:hAnsi="Calibri Light" w:cs="Calibri Light"/>
          <w:szCs w:val="24"/>
        </w:rPr>
        <w:t xml:space="preserve">as it involves the use of statistical analysis tools, </w:t>
      </w:r>
      <w:r w:rsidR="00347068">
        <w:rPr>
          <w:rFonts w:ascii="Calibri Light" w:hAnsi="Calibri Light" w:cs="Calibri Light"/>
          <w:szCs w:val="24"/>
        </w:rPr>
        <w:t>ML</w:t>
      </w:r>
      <w:r w:rsidR="00EC68CB">
        <w:rPr>
          <w:rFonts w:ascii="Calibri Light" w:hAnsi="Calibri Light" w:cs="Calibri Light"/>
          <w:szCs w:val="24"/>
        </w:rPr>
        <w:t xml:space="preserve"> and </w:t>
      </w:r>
      <w:r w:rsidR="00347068">
        <w:rPr>
          <w:rFonts w:ascii="Calibri Light" w:hAnsi="Calibri Light" w:cs="Calibri Light"/>
          <w:szCs w:val="24"/>
        </w:rPr>
        <w:t>DL</w:t>
      </w:r>
      <w:r w:rsidR="00EC68CB">
        <w:rPr>
          <w:rFonts w:ascii="Calibri Light" w:hAnsi="Calibri Light" w:cs="Calibri Light"/>
          <w:szCs w:val="24"/>
        </w:rPr>
        <w:t xml:space="preserve"> techniques to analyse trends and patterns observed in the dataset.</w:t>
      </w:r>
      <w:r w:rsidR="00E814D4">
        <w:rPr>
          <w:rFonts w:ascii="Calibri Light" w:hAnsi="Calibri Light" w:cs="Calibri Light"/>
          <w:szCs w:val="24"/>
        </w:rPr>
        <w:t xml:space="preserve"> The observations are then used to make predictions or forecasts.</w:t>
      </w:r>
    </w:p>
    <w:p w14:paraId="7CC3D994" w14:textId="5298DF1B" w:rsidR="007F6A5D" w:rsidRPr="00EA3BF9" w:rsidRDefault="0035233E" w:rsidP="00951279">
      <w:pPr>
        <w:spacing w:after="160" w:line="360" w:lineRule="auto"/>
        <w:rPr>
          <w:rFonts w:ascii="Calibri Light" w:hAnsi="Calibri Light" w:cs="Calibri Light"/>
          <w:szCs w:val="24"/>
        </w:rPr>
      </w:pPr>
      <w:r w:rsidRPr="007F6A5D">
        <w:rPr>
          <w:rFonts w:ascii="Calibri Light" w:hAnsi="Calibri Light" w:cs="Calibri Light"/>
          <w:szCs w:val="24"/>
        </w:rPr>
        <w:t>Data modelling involves selecting the preferred modelling techniques, splitting the dataset, training the model using the split data and eventually deploying the model trained. In machine learning</w:t>
      </w:r>
      <w:r w:rsidR="007F6A5D" w:rsidRPr="007F6A5D">
        <w:rPr>
          <w:rFonts w:ascii="Calibri Light" w:hAnsi="Calibri Light" w:cs="Calibri Light"/>
          <w:szCs w:val="24"/>
        </w:rPr>
        <w:t xml:space="preserve"> and deep learning</w:t>
      </w:r>
      <w:r w:rsidRPr="007F6A5D">
        <w:rPr>
          <w:rFonts w:ascii="Calibri Light" w:hAnsi="Calibri Light" w:cs="Calibri Light"/>
          <w:szCs w:val="24"/>
        </w:rPr>
        <w:t xml:space="preserve">, the restructured and pre-processed Sheffield dataset is split using the train test split, the modelling techniques are trained, and </w:t>
      </w:r>
      <w:r w:rsidR="007F6A5D" w:rsidRPr="007F6A5D">
        <w:rPr>
          <w:rFonts w:ascii="Calibri Light" w:hAnsi="Calibri Light" w:cs="Calibri Light"/>
          <w:szCs w:val="24"/>
        </w:rPr>
        <w:t>forecast is then afterward</w:t>
      </w:r>
      <w:r w:rsidR="007F6A5D">
        <w:rPr>
          <w:rFonts w:ascii="Calibri Light" w:hAnsi="Calibri Light" w:cs="Calibri Light"/>
          <w:szCs w:val="24"/>
        </w:rPr>
        <w:t>s.</w:t>
      </w:r>
      <w:r w:rsidR="00EA3BF9">
        <w:rPr>
          <w:rFonts w:ascii="Calibri Light" w:hAnsi="Calibri Light" w:cs="Calibri Light"/>
          <w:szCs w:val="24"/>
        </w:rPr>
        <w:t xml:space="preserve"> </w:t>
      </w:r>
      <w:r w:rsidR="00835564" w:rsidRPr="005A3119">
        <w:rPr>
          <w:rFonts w:ascii="Calibri Light" w:hAnsi="Calibri Light" w:cs="Calibri Light"/>
          <w:szCs w:val="24"/>
        </w:rPr>
        <w:t xml:space="preserve">This involves initiating different ML </w:t>
      </w:r>
      <w:r w:rsidR="00835564">
        <w:rPr>
          <w:rFonts w:ascii="Calibri Light" w:hAnsi="Calibri Light" w:cs="Calibri Light"/>
          <w:szCs w:val="24"/>
        </w:rPr>
        <w:t xml:space="preserve">and DL </w:t>
      </w:r>
      <w:r w:rsidR="00835564" w:rsidRPr="005A3119">
        <w:rPr>
          <w:rFonts w:ascii="Calibri Light" w:hAnsi="Calibri Light" w:cs="Calibri Light"/>
          <w:szCs w:val="24"/>
        </w:rPr>
        <w:t xml:space="preserve">techniques to explore the </w:t>
      </w:r>
      <w:r w:rsidR="00347068">
        <w:rPr>
          <w:rFonts w:ascii="Calibri Light" w:hAnsi="Calibri Light" w:cs="Calibri Light"/>
          <w:szCs w:val="24"/>
        </w:rPr>
        <w:t>connection</w:t>
      </w:r>
      <w:r w:rsidR="00835564" w:rsidRPr="005A3119">
        <w:rPr>
          <w:rFonts w:ascii="Calibri Light" w:hAnsi="Calibri Light" w:cs="Calibri Light"/>
          <w:szCs w:val="24"/>
        </w:rPr>
        <w:t xml:space="preserve"> between different independent variables and the dependent variable.</w:t>
      </w:r>
      <w:r w:rsidR="00347068">
        <w:rPr>
          <w:rFonts w:ascii="Calibri Light" w:hAnsi="Calibri Light" w:cs="Calibri Light"/>
          <w:szCs w:val="24"/>
        </w:rPr>
        <w:t xml:space="preserve"> T</w:t>
      </w:r>
      <w:r w:rsidR="00835564" w:rsidRPr="005A3119">
        <w:rPr>
          <w:rFonts w:ascii="Calibri Light" w:hAnsi="Calibri Light" w:cs="Calibri Light"/>
          <w:szCs w:val="24"/>
        </w:rPr>
        <w:t xml:space="preserve">he dependent variable </w:t>
      </w:r>
      <w:r w:rsidR="00347068">
        <w:rPr>
          <w:rFonts w:ascii="Calibri Light" w:hAnsi="Calibri Light" w:cs="Calibri Light"/>
          <w:szCs w:val="24"/>
        </w:rPr>
        <w:t xml:space="preserve">in this study </w:t>
      </w:r>
      <w:r w:rsidR="00835564" w:rsidRPr="005A3119">
        <w:rPr>
          <w:rFonts w:ascii="Calibri Light" w:hAnsi="Calibri Light" w:cs="Calibri Light"/>
          <w:szCs w:val="24"/>
        </w:rPr>
        <w:t xml:space="preserve">is </w:t>
      </w:r>
      <w:r w:rsidR="00835564">
        <w:rPr>
          <w:rFonts w:ascii="Calibri Light" w:hAnsi="Calibri Light" w:cs="Calibri Light"/>
          <w:szCs w:val="24"/>
        </w:rPr>
        <w:t>the “Aircompfail” column</w:t>
      </w:r>
      <w:r w:rsidR="00835564" w:rsidRPr="005A3119">
        <w:rPr>
          <w:rFonts w:ascii="Calibri Light" w:hAnsi="Calibri Light" w:cs="Calibri Light"/>
          <w:szCs w:val="24"/>
        </w:rPr>
        <w:t xml:space="preserve">, and the independent variables are the </w:t>
      </w:r>
      <w:r w:rsidR="00347068">
        <w:rPr>
          <w:rFonts w:ascii="Calibri Light" w:hAnsi="Calibri Light" w:cs="Calibri Light"/>
          <w:szCs w:val="24"/>
        </w:rPr>
        <w:t xml:space="preserve">analogue and digital </w:t>
      </w:r>
      <w:r w:rsidR="00835564" w:rsidRPr="005A3119">
        <w:rPr>
          <w:rFonts w:ascii="Calibri Light" w:hAnsi="Calibri Light" w:cs="Calibri Light"/>
          <w:szCs w:val="24"/>
        </w:rPr>
        <w:t>sensor data.</w:t>
      </w:r>
      <w:r w:rsidR="00835564">
        <w:rPr>
          <w:rFonts w:ascii="Calibri Light" w:hAnsi="Calibri Light" w:cs="Calibri Light"/>
          <w:szCs w:val="24"/>
        </w:rPr>
        <w:t xml:space="preserve"> Considering it is a classification related project,</w:t>
      </w:r>
      <w:r w:rsidR="00835564" w:rsidRPr="005A3119">
        <w:rPr>
          <w:rFonts w:ascii="Calibri Light" w:hAnsi="Calibri Light" w:cs="Calibri Light"/>
          <w:szCs w:val="24"/>
        </w:rPr>
        <w:t xml:space="preserve"> analysis is done by launching different </w:t>
      </w:r>
      <w:r w:rsidR="00835564">
        <w:rPr>
          <w:rFonts w:ascii="Calibri Light" w:hAnsi="Calibri Light" w:cs="Calibri Light"/>
          <w:szCs w:val="24"/>
        </w:rPr>
        <w:t>classification</w:t>
      </w:r>
      <w:r w:rsidR="00835564" w:rsidRPr="005A3119">
        <w:rPr>
          <w:rFonts w:ascii="Calibri Light" w:hAnsi="Calibri Light" w:cs="Calibri Light"/>
          <w:szCs w:val="24"/>
        </w:rPr>
        <w:t xml:space="preserve"> models</w:t>
      </w:r>
      <w:r w:rsidR="00835564">
        <w:rPr>
          <w:rFonts w:ascii="Calibri Light" w:hAnsi="Calibri Light" w:cs="Calibri Light"/>
          <w:szCs w:val="24"/>
        </w:rPr>
        <w:t xml:space="preserve"> such as the </w:t>
      </w:r>
      <w:r w:rsidR="00835564" w:rsidRPr="00C817AF">
        <w:rPr>
          <w:rFonts w:ascii="Calibri Light" w:hAnsi="Calibri Light" w:cs="Calibri Light"/>
          <w:szCs w:val="24"/>
        </w:rPr>
        <w:t>Logistic regression, Decision tree, Random Forest,</w:t>
      </w:r>
      <w:r w:rsidR="00C817AF" w:rsidRPr="00C817AF">
        <w:rPr>
          <w:rFonts w:ascii="Calibri Light" w:hAnsi="Calibri Light" w:cs="Calibri Light"/>
          <w:szCs w:val="24"/>
        </w:rPr>
        <w:t xml:space="preserve"> Gradient Boosting Machine,</w:t>
      </w:r>
      <w:r w:rsidR="00835564" w:rsidRPr="00C817AF">
        <w:rPr>
          <w:rFonts w:ascii="Calibri Light" w:hAnsi="Calibri Light" w:cs="Calibri Light"/>
          <w:szCs w:val="24"/>
        </w:rPr>
        <w:t xml:space="preserve"> Neural Network</w:t>
      </w:r>
      <w:r w:rsidR="00C817AF">
        <w:rPr>
          <w:rFonts w:ascii="Calibri Light" w:hAnsi="Calibri Light" w:cs="Calibri Light"/>
          <w:szCs w:val="24"/>
        </w:rPr>
        <w:t xml:space="preserve"> </w:t>
      </w:r>
      <w:r w:rsidR="00835564" w:rsidRPr="005A3119">
        <w:rPr>
          <w:rFonts w:ascii="Calibri Light" w:hAnsi="Calibri Light" w:cs="Calibri Light"/>
          <w:szCs w:val="24"/>
        </w:rPr>
        <w:t>and picking the best fit for hybrid modelling</w:t>
      </w:r>
      <w:r w:rsidR="00174CA0">
        <w:rPr>
          <w:rFonts w:ascii="Calibri Light" w:hAnsi="Calibri Light" w:cs="Calibri Light"/>
          <w:szCs w:val="24"/>
        </w:rPr>
        <w:t xml:space="preserve"> if need be</w:t>
      </w:r>
      <w:r w:rsidR="00835564" w:rsidRPr="005A3119">
        <w:rPr>
          <w:rFonts w:ascii="Calibri Light" w:hAnsi="Calibri Light" w:cs="Calibri Light"/>
          <w:szCs w:val="24"/>
        </w:rPr>
        <w:t>. The predictive maintenance model development process involves using Machine learning regression techniques and deep learning techniques.</w:t>
      </w:r>
      <w:r w:rsidR="00835564">
        <w:rPr>
          <w:rFonts w:ascii="Calibri Light" w:hAnsi="Calibri Light" w:cs="Calibri Light"/>
          <w:szCs w:val="24"/>
        </w:rPr>
        <w:t xml:space="preserve"> Upon initiating the models, the performance metric used to test the models are accuracy, precision, recall and F1-score.</w:t>
      </w:r>
    </w:p>
    <w:p w14:paraId="34CE6257" w14:textId="77777777" w:rsidR="00C817AF" w:rsidRDefault="006736C1" w:rsidP="00951279">
      <w:pPr>
        <w:spacing w:after="303" w:line="360" w:lineRule="auto"/>
        <w:rPr>
          <w:rFonts w:ascii="Calibri Light" w:hAnsi="Calibri Light" w:cs="Calibri Light"/>
          <w:szCs w:val="24"/>
        </w:rPr>
      </w:pPr>
      <w:r>
        <w:rPr>
          <w:rFonts w:ascii="Calibri Light" w:hAnsi="Calibri Light" w:cs="Calibri Light"/>
          <w:szCs w:val="24"/>
        </w:rPr>
        <w:t>Below are some</w:t>
      </w:r>
      <w:r w:rsidR="003F4C7C">
        <w:rPr>
          <w:rFonts w:ascii="Calibri Light" w:hAnsi="Calibri Light" w:cs="Calibri Light"/>
          <w:szCs w:val="24"/>
        </w:rPr>
        <w:t xml:space="preserve"> of the data modelling steps</w:t>
      </w:r>
      <w:r>
        <w:rPr>
          <w:rFonts w:ascii="Calibri Light" w:hAnsi="Calibri Light" w:cs="Calibri Light"/>
          <w:szCs w:val="24"/>
        </w:rPr>
        <w:t>:</w:t>
      </w:r>
    </w:p>
    <w:p w14:paraId="21A2D5B8" w14:textId="77777777" w:rsidR="00C817AF" w:rsidRDefault="006736C1" w:rsidP="00951279">
      <w:pPr>
        <w:pStyle w:val="ListParagraph"/>
        <w:numPr>
          <w:ilvl w:val="0"/>
          <w:numId w:val="26"/>
        </w:numPr>
        <w:rPr>
          <w:b/>
        </w:rPr>
      </w:pPr>
      <w:r w:rsidRPr="00705DF2">
        <w:rPr>
          <w:b/>
          <w:bCs/>
        </w:rPr>
        <w:t>Feature Selection</w:t>
      </w:r>
      <w:r w:rsidR="00F81646" w:rsidRPr="00705DF2">
        <w:rPr>
          <w:b/>
          <w:bCs/>
        </w:rPr>
        <w:t>:</w:t>
      </w:r>
      <w:r w:rsidR="00F81646" w:rsidRPr="00C817AF">
        <w:t xml:space="preserve"> Due to the volume of the dataset and the number of sensors attached to the dataset, there is a need to choose the best set of features that will be suitable for the analysis. There are 15 sensors present in the dataset, of which 7 were analogue sensor data and the last 7 were digital sensor data. This resulted in a need to select a subset of the dataset that can be used which will improve the model performance, reduce overfitting, and therefore ensure proper interpretations.</w:t>
      </w:r>
    </w:p>
    <w:p w14:paraId="69DDAB4A" w14:textId="77777777" w:rsidR="00234E88" w:rsidRDefault="00234E88" w:rsidP="00951279">
      <w:pPr>
        <w:keepNext/>
        <w:spacing w:after="160" w:line="360" w:lineRule="auto"/>
      </w:pPr>
      <w:r w:rsidRPr="00234E88">
        <w:rPr>
          <w:rFonts w:ascii="Calibri Light" w:hAnsi="Calibri Light" w:cs="Calibri Light"/>
          <w:bCs/>
          <w:noProof/>
          <w:szCs w:val="24"/>
        </w:rPr>
        <w:drawing>
          <wp:inline distT="0" distB="0" distL="0" distR="0" wp14:anchorId="04FC2DDE" wp14:editId="7D4CEEDF">
            <wp:extent cx="6365538" cy="782125"/>
            <wp:effectExtent l="0" t="0" r="0" b="0"/>
            <wp:docPr id="186769495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694959" name="Picture 1" descr="A screenshot of a computer program&#10;&#10;Description automatically generated"/>
                    <pic:cNvPicPr/>
                  </pic:nvPicPr>
                  <pic:blipFill rotWithShape="1">
                    <a:blip r:embed="rId56"/>
                    <a:srcRect t="26281" b="10534"/>
                    <a:stretch/>
                  </pic:blipFill>
                  <pic:spPr bwMode="auto">
                    <a:xfrm>
                      <a:off x="0" y="0"/>
                      <a:ext cx="6367780" cy="782400"/>
                    </a:xfrm>
                    <a:prstGeom prst="rect">
                      <a:avLst/>
                    </a:prstGeom>
                    <a:ln>
                      <a:noFill/>
                    </a:ln>
                    <a:extLst>
                      <a:ext uri="{53640926-AAD7-44D8-BBD7-CCE9431645EC}">
                        <a14:shadowObscured xmlns:a14="http://schemas.microsoft.com/office/drawing/2010/main"/>
                      </a:ext>
                    </a:extLst>
                  </pic:spPr>
                </pic:pic>
              </a:graphicData>
            </a:graphic>
          </wp:inline>
        </w:drawing>
      </w:r>
    </w:p>
    <w:p w14:paraId="455AB219" w14:textId="3B6AA5FD" w:rsidR="00234E88" w:rsidRPr="00234E88" w:rsidRDefault="00234E88" w:rsidP="000527A0">
      <w:pPr>
        <w:pStyle w:val="Caption"/>
        <w:spacing w:line="360" w:lineRule="auto"/>
      </w:pPr>
      <w:bookmarkStart w:id="77" w:name="_Toc176811624"/>
      <w:r>
        <w:t xml:space="preserve">Figure </w:t>
      </w:r>
      <w:r>
        <w:fldChar w:fldCharType="begin"/>
      </w:r>
      <w:r>
        <w:instrText xml:space="preserve"> SEQ Figure \* ARABIC </w:instrText>
      </w:r>
      <w:r>
        <w:fldChar w:fldCharType="separate"/>
      </w:r>
      <w:r w:rsidR="008F3F61">
        <w:rPr>
          <w:noProof/>
        </w:rPr>
        <w:t>38</w:t>
      </w:r>
      <w:r>
        <w:fldChar w:fldCharType="end"/>
      </w:r>
      <w:r>
        <w:t>: Feature Selection Code</w:t>
      </w:r>
      <w:bookmarkEnd w:id="77"/>
    </w:p>
    <w:p w14:paraId="27DA3E2F" w14:textId="77777777" w:rsidR="00DC1503" w:rsidRDefault="00DC1503" w:rsidP="00951279">
      <w:pPr>
        <w:keepNext/>
        <w:spacing w:after="160" w:line="360" w:lineRule="auto"/>
      </w:pPr>
      <w:r w:rsidRPr="00DC1503">
        <w:rPr>
          <w:rFonts w:ascii="Calibri Light" w:hAnsi="Calibri Light" w:cs="Calibri Light"/>
          <w:bCs/>
          <w:noProof/>
          <w:szCs w:val="24"/>
        </w:rPr>
        <w:lastRenderedPageBreak/>
        <w:drawing>
          <wp:inline distT="0" distB="0" distL="0" distR="0" wp14:anchorId="6F283A0B" wp14:editId="6CB8E25E">
            <wp:extent cx="6367780" cy="509954"/>
            <wp:effectExtent l="0" t="0" r="0" b="4445"/>
            <wp:docPr id="2084467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467332" name=""/>
                    <pic:cNvPicPr/>
                  </pic:nvPicPr>
                  <pic:blipFill rotWithShape="1">
                    <a:blip r:embed="rId57"/>
                    <a:srcRect b="32115"/>
                    <a:stretch/>
                  </pic:blipFill>
                  <pic:spPr bwMode="auto">
                    <a:xfrm>
                      <a:off x="0" y="0"/>
                      <a:ext cx="6367780" cy="509954"/>
                    </a:xfrm>
                    <a:prstGeom prst="rect">
                      <a:avLst/>
                    </a:prstGeom>
                    <a:ln>
                      <a:noFill/>
                    </a:ln>
                    <a:extLst>
                      <a:ext uri="{53640926-AAD7-44D8-BBD7-CCE9431645EC}">
                        <a14:shadowObscured xmlns:a14="http://schemas.microsoft.com/office/drawing/2010/main"/>
                      </a:ext>
                    </a:extLst>
                  </pic:spPr>
                </pic:pic>
              </a:graphicData>
            </a:graphic>
          </wp:inline>
        </w:drawing>
      </w:r>
    </w:p>
    <w:p w14:paraId="5CE97932" w14:textId="755A1113" w:rsidR="00DC1503" w:rsidRDefault="00DC1503" w:rsidP="00951279">
      <w:pPr>
        <w:pStyle w:val="Caption"/>
        <w:spacing w:line="360" w:lineRule="auto"/>
      </w:pPr>
      <w:bookmarkStart w:id="78" w:name="_Toc176811625"/>
      <w:r>
        <w:t xml:space="preserve">Figure </w:t>
      </w:r>
      <w:r>
        <w:fldChar w:fldCharType="begin"/>
      </w:r>
      <w:r>
        <w:instrText xml:space="preserve"> SEQ Figure \* ARABIC </w:instrText>
      </w:r>
      <w:r>
        <w:fldChar w:fldCharType="separate"/>
      </w:r>
      <w:r w:rsidR="008F3F61">
        <w:rPr>
          <w:noProof/>
        </w:rPr>
        <w:t>39</w:t>
      </w:r>
      <w:r>
        <w:fldChar w:fldCharType="end"/>
      </w:r>
      <w:r>
        <w:t>: Feature</w:t>
      </w:r>
      <w:r w:rsidR="00234E88">
        <w:t>s</w:t>
      </w:r>
      <w:r>
        <w:t xml:space="preserve"> Select</w:t>
      </w:r>
      <w:r w:rsidR="00234E88">
        <w:t>ed</w:t>
      </w:r>
      <w:bookmarkEnd w:id="78"/>
    </w:p>
    <w:p w14:paraId="0AAED4BC" w14:textId="77777777" w:rsidR="00DC1503" w:rsidRPr="00DC1503" w:rsidRDefault="00DC1503" w:rsidP="00951279">
      <w:pPr>
        <w:spacing w:line="360" w:lineRule="auto"/>
      </w:pPr>
    </w:p>
    <w:p w14:paraId="09C9B347" w14:textId="520B29C0" w:rsidR="00C817AF" w:rsidRPr="00DC1503" w:rsidRDefault="00C817AF" w:rsidP="00951279">
      <w:pPr>
        <w:pStyle w:val="ListParagraph"/>
        <w:numPr>
          <w:ilvl w:val="0"/>
          <w:numId w:val="26"/>
        </w:numPr>
        <w:rPr>
          <w:b/>
        </w:rPr>
      </w:pPr>
      <w:r w:rsidRPr="00705DF2">
        <w:rPr>
          <w:b/>
          <w:bCs/>
        </w:rPr>
        <w:t>Train_Test_</w:t>
      </w:r>
      <w:r w:rsidR="006736C1" w:rsidRPr="00705DF2">
        <w:rPr>
          <w:b/>
          <w:bCs/>
        </w:rPr>
        <w:t>Split</w:t>
      </w:r>
      <w:r w:rsidRPr="00705DF2">
        <w:rPr>
          <w:b/>
          <w:bCs/>
        </w:rPr>
        <w:t>:</w:t>
      </w:r>
      <w:r w:rsidRPr="00C817AF">
        <w:t xml:space="preserve"> </w:t>
      </w:r>
      <w:r w:rsidR="00705DF2">
        <w:t xml:space="preserve">MetroPT-3 </w:t>
      </w:r>
      <w:r w:rsidRPr="00C817AF">
        <w:t xml:space="preserve">dataset </w:t>
      </w:r>
      <w:r w:rsidR="00705DF2">
        <w:t xml:space="preserve">is split </w:t>
      </w:r>
      <w:r w:rsidRPr="00C817AF">
        <w:t>into training and testing dataset using a specific splitting ratio</w:t>
      </w:r>
      <w:r w:rsidR="00705DF2">
        <w:t xml:space="preserve"> using the train_test_split function</w:t>
      </w:r>
      <w:r w:rsidR="006736C1" w:rsidRPr="00C817AF">
        <w:t>.</w:t>
      </w:r>
      <w:r w:rsidRPr="00C817AF">
        <w:t xml:space="preserve"> In this document, the splitting ratio used is 0.8 specifying 80/20 for training and testing respectively. Upon successful splitting the dataset, the training dataset contains 1179849 rows and testing dataset contains 337099</w:t>
      </w:r>
      <w:r w:rsidR="00DC1503">
        <w:t xml:space="preserve"> as shown below</w:t>
      </w:r>
      <w:r w:rsidRPr="00C817AF">
        <w:t>.</w:t>
      </w:r>
    </w:p>
    <w:p w14:paraId="4DB1F1F2" w14:textId="77777777" w:rsidR="00174CA0" w:rsidRDefault="00174CA0" w:rsidP="00951279">
      <w:pPr>
        <w:keepNext/>
        <w:spacing w:after="160" w:line="360" w:lineRule="auto"/>
      </w:pPr>
      <w:r w:rsidRPr="00174CA0">
        <w:rPr>
          <w:noProof/>
        </w:rPr>
        <w:drawing>
          <wp:inline distT="0" distB="0" distL="0" distR="0" wp14:anchorId="1D71FB60" wp14:editId="2C5982BC">
            <wp:extent cx="6367780" cy="1538654"/>
            <wp:effectExtent l="0" t="0" r="0" b="4445"/>
            <wp:docPr id="38630933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09337" name="Picture 1" descr="A screenshot of a computer program&#10;&#10;Description automatically generated"/>
                    <pic:cNvPicPr/>
                  </pic:nvPicPr>
                  <pic:blipFill rotWithShape="1">
                    <a:blip r:embed="rId58"/>
                    <a:srcRect b="8043"/>
                    <a:stretch/>
                  </pic:blipFill>
                  <pic:spPr bwMode="auto">
                    <a:xfrm>
                      <a:off x="0" y="0"/>
                      <a:ext cx="6367780" cy="1538654"/>
                    </a:xfrm>
                    <a:prstGeom prst="rect">
                      <a:avLst/>
                    </a:prstGeom>
                    <a:ln>
                      <a:noFill/>
                    </a:ln>
                    <a:extLst>
                      <a:ext uri="{53640926-AAD7-44D8-BBD7-CCE9431645EC}">
                        <a14:shadowObscured xmlns:a14="http://schemas.microsoft.com/office/drawing/2010/main"/>
                      </a:ext>
                    </a:extLst>
                  </pic:spPr>
                </pic:pic>
              </a:graphicData>
            </a:graphic>
          </wp:inline>
        </w:drawing>
      </w:r>
    </w:p>
    <w:p w14:paraId="04A08EE8" w14:textId="05420B22" w:rsidR="00174CA0" w:rsidRDefault="00174CA0" w:rsidP="00951279">
      <w:pPr>
        <w:pStyle w:val="Caption"/>
        <w:spacing w:line="360" w:lineRule="auto"/>
      </w:pPr>
      <w:bookmarkStart w:id="79" w:name="_Toc176811626"/>
      <w:r>
        <w:t xml:space="preserve">Figure </w:t>
      </w:r>
      <w:r>
        <w:fldChar w:fldCharType="begin"/>
      </w:r>
      <w:r>
        <w:instrText xml:space="preserve"> SEQ Figure \* ARABIC </w:instrText>
      </w:r>
      <w:r>
        <w:fldChar w:fldCharType="separate"/>
      </w:r>
      <w:r w:rsidR="008F3F61">
        <w:rPr>
          <w:noProof/>
        </w:rPr>
        <w:t>40</w:t>
      </w:r>
      <w:r>
        <w:fldChar w:fldCharType="end"/>
      </w:r>
      <w:r>
        <w:t>: Train_Test_Split Code</w:t>
      </w:r>
      <w:bookmarkEnd w:id="79"/>
    </w:p>
    <w:p w14:paraId="61E0DA5A" w14:textId="77777777" w:rsidR="00D95FBB" w:rsidRPr="00D95FBB" w:rsidRDefault="00D95FBB" w:rsidP="00D95FBB"/>
    <w:p w14:paraId="66585165" w14:textId="1A7E9180" w:rsidR="00DC1503" w:rsidRDefault="00DC1503" w:rsidP="00951279">
      <w:pPr>
        <w:keepNext/>
        <w:spacing w:after="160" w:line="360" w:lineRule="auto"/>
      </w:pPr>
      <w:r w:rsidRPr="00DC1503">
        <w:rPr>
          <w:rFonts w:ascii="Calibri Light" w:hAnsi="Calibri Light" w:cs="Calibri Light"/>
          <w:bCs/>
          <w:noProof/>
          <w:szCs w:val="24"/>
        </w:rPr>
        <w:drawing>
          <wp:inline distT="0" distB="0" distL="0" distR="0" wp14:anchorId="20CD3162" wp14:editId="4234628B">
            <wp:extent cx="6367780" cy="1144270"/>
            <wp:effectExtent l="0" t="0" r="0" b="0"/>
            <wp:docPr id="1351702649" name="Picture 1" descr="A black rectangular object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02649" name="Picture 1" descr="A black rectangular object with yellow text&#10;&#10;Description automatically generated"/>
                    <pic:cNvPicPr/>
                  </pic:nvPicPr>
                  <pic:blipFill>
                    <a:blip r:embed="rId59"/>
                    <a:stretch>
                      <a:fillRect/>
                    </a:stretch>
                  </pic:blipFill>
                  <pic:spPr>
                    <a:xfrm>
                      <a:off x="0" y="0"/>
                      <a:ext cx="6367780" cy="1144270"/>
                    </a:xfrm>
                    <a:prstGeom prst="rect">
                      <a:avLst/>
                    </a:prstGeom>
                  </pic:spPr>
                </pic:pic>
              </a:graphicData>
            </a:graphic>
          </wp:inline>
        </w:drawing>
      </w:r>
    </w:p>
    <w:p w14:paraId="3D83A76C" w14:textId="301C85F5" w:rsidR="00DC1503" w:rsidRDefault="00DC1503" w:rsidP="00951279">
      <w:pPr>
        <w:pStyle w:val="Caption"/>
        <w:spacing w:line="360" w:lineRule="auto"/>
      </w:pPr>
      <w:bookmarkStart w:id="80" w:name="_Toc176811627"/>
      <w:r>
        <w:t xml:space="preserve">Figure </w:t>
      </w:r>
      <w:r>
        <w:fldChar w:fldCharType="begin"/>
      </w:r>
      <w:r>
        <w:instrText xml:space="preserve"> SEQ Figure \* ARABIC </w:instrText>
      </w:r>
      <w:r>
        <w:fldChar w:fldCharType="separate"/>
      </w:r>
      <w:r w:rsidR="008F3F61">
        <w:rPr>
          <w:noProof/>
        </w:rPr>
        <w:t>41</w:t>
      </w:r>
      <w:r>
        <w:fldChar w:fldCharType="end"/>
      </w:r>
      <w:r>
        <w:t>: Train Dataset</w:t>
      </w:r>
      <w:bookmarkEnd w:id="80"/>
    </w:p>
    <w:p w14:paraId="0E82FDF6" w14:textId="77777777" w:rsidR="00DC1503" w:rsidRDefault="00DC1503" w:rsidP="00951279">
      <w:pPr>
        <w:keepNext/>
        <w:spacing w:line="360" w:lineRule="auto"/>
      </w:pPr>
      <w:r w:rsidRPr="00DC1503">
        <w:rPr>
          <w:noProof/>
        </w:rPr>
        <w:drawing>
          <wp:inline distT="0" distB="0" distL="0" distR="0" wp14:anchorId="39A0F74F" wp14:editId="658A17F5">
            <wp:extent cx="6367780" cy="974725"/>
            <wp:effectExtent l="0" t="0" r="0" b="0"/>
            <wp:docPr id="1992541102" name="Picture 1" descr="A black rectangular object with a white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41102" name="Picture 1" descr="A black rectangular object with a white stripe&#10;&#10;Description automatically generated"/>
                    <pic:cNvPicPr/>
                  </pic:nvPicPr>
                  <pic:blipFill>
                    <a:blip r:embed="rId60"/>
                    <a:stretch>
                      <a:fillRect/>
                    </a:stretch>
                  </pic:blipFill>
                  <pic:spPr>
                    <a:xfrm>
                      <a:off x="0" y="0"/>
                      <a:ext cx="6367780" cy="974725"/>
                    </a:xfrm>
                    <a:prstGeom prst="rect">
                      <a:avLst/>
                    </a:prstGeom>
                  </pic:spPr>
                </pic:pic>
              </a:graphicData>
            </a:graphic>
          </wp:inline>
        </w:drawing>
      </w:r>
    </w:p>
    <w:p w14:paraId="2C646EEA" w14:textId="0B751055" w:rsidR="00DC1503" w:rsidRPr="00DC1503" w:rsidRDefault="00DC1503" w:rsidP="003E4E5D">
      <w:pPr>
        <w:pStyle w:val="Caption"/>
        <w:spacing w:line="360" w:lineRule="auto"/>
      </w:pPr>
      <w:bookmarkStart w:id="81" w:name="_Toc176811628"/>
      <w:r>
        <w:t xml:space="preserve">Figure </w:t>
      </w:r>
      <w:r>
        <w:fldChar w:fldCharType="begin"/>
      </w:r>
      <w:r>
        <w:instrText xml:space="preserve"> SEQ Figure \* ARABIC </w:instrText>
      </w:r>
      <w:r>
        <w:fldChar w:fldCharType="separate"/>
      </w:r>
      <w:r w:rsidR="008F3F61">
        <w:rPr>
          <w:noProof/>
        </w:rPr>
        <w:t>42</w:t>
      </w:r>
      <w:r>
        <w:fldChar w:fldCharType="end"/>
      </w:r>
      <w:r>
        <w:t>: Test Dataset</w:t>
      </w:r>
      <w:bookmarkEnd w:id="81"/>
    </w:p>
    <w:p w14:paraId="6FF1F075" w14:textId="77777777" w:rsidR="00C817AF" w:rsidRDefault="006736C1" w:rsidP="00951279">
      <w:pPr>
        <w:pStyle w:val="ListParagraph"/>
        <w:numPr>
          <w:ilvl w:val="0"/>
          <w:numId w:val="26"/>
        </w:numPr>
        <w:rPr>
          <w:b/>
        </w:rPr>
      </w:pPr>
      <w:r w:rsidRPr="00705DF2">
        <w:rPr>
          <w:b/>
          <w:bCs/>
        </w:rPr>
        <w:lastRenderedPageBreak/>
        <w:t>Machine learning</w:t>
      </w:r>
      <w:r w:rsidR="003F4C7C" w:rsidRPr="00705DF2">
        <w:rPr>
          <w:b/>
          <w:bCs/>
        </w:rPr>
        <w:t>:</w:t>
      </w:r>
      <w:r w:rsidR="003F4C7C" w:rsidRPr="00C817AF">
        <w:t xml:space="preserve"> </w:t>
      </w:r>
      <w:r w:rsidR="00C817AF" w:rsidRPr="00C817AF">
        <w:t>Machine learning classification models are utilized in this section of the report to predict the failures that might occur. This project considers things like robustness, complexity, flexibility and accuracy of model in choosing the ML techniques to be used. Another thing put into consideration is the fact that a hybrid sampling has been done on the dataset.</w:t>
      </w:r>
    </w:p>
    <w:p w14:paraId="684BF256" w14:textId="77777777" w:rsidR="00DC1503" w:rsidRDefault="00DC1503" w:rsidP="00951279">
      <w:pPr>
        <w:keepNext/>
        <w:spacing w:after="160" w:line="360" w:lineRule="auto"/>
      </w:pPr>
      <w:r w:rsidRPr="00DC1503">
        <w:rPr>
          <w:rFonts w:ascii="Calibri Light" w:hAnsi="Calibri Light" w:cs="Calibri Light"/>
          <w:bCs/>
          <w:noProof/>
          <w:szCs w:val="24"/>
        </w:rPr>
        <w:drawing>
          <wp:inline distT="0" distB="0" distL="0" distR="0" wp14:anchorId="1D0D3237" wp14:editId="2FB2A89D">
            <wp:extent cx="6367780" cy="1460500"/>
            <wp:effectExtent l="0" t="0" r="0" b="6350"/>
            <wp:docPr id="1403561615" name="Picture 1" descr="A black rectangular object with a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561615" name="Picture 1" descr="A black rectangular object with a black border&#10;&#10;Description automatically generated"/>
                    <pic:cNvPicPr/>
                  </pic:nvPicPr>
                  <pic:blipFill>
                    <a:blip r:embed="rId61"/>
                    <a:stretch>
                      <a:fillRect/>
                    </a:stretch>
                  </pic:blipFill>
                  <pic:spPr>
                    <a:xfrm>
                      <a:off x="0" y="0"/>
                      <a:ext cx="6367780" cy="1460500"/>
                    </a:xfrm>
                    <a:prstGeom prst="rect">
                      <a:avLst/>
                    </a:prstGeom>
                  </pic:spPr>
                </pic:pic>
              </a:graphicData>
            </a:graphic>
          </wp:inline>
        </w:drawing>
      </w:r>
    </w:p>
    <w:p w14:paraId="47B45F3C" w14:textId="529DC2DA" w:rsidR="00DC1503" w:rsidRPr="00DC1503" w:rsidRDefault="00DC1503" w:rsidP="00951279">
      <w:pPr>
        <w:pStyle w:val="Caption"/>
        <w:spacing w:line="360" w:lineRule="auto"/>
        <w:rPr>
          <w:rFonts w:cs="Calibri Light"/>
          <w:bCs/>
          <w:szCs w:val="24"/>
        </w:rPr>
      </w:pPr>
      <w:bookmarkStart w:id="82" w:name="_Toc176811629"/>
      <w:r>
        <w:t xml:space="preserve">Figure </w:t>
      </w:r>
      <w:r>
        <w:fldChar w:fldCharType="begin"/>
      </w:r>
      <w:r>
        <w:instrText xml:space="preserve"> SEQ Figure \* ARABIC </w:instrText>
      </w:r>
      <w:r>
        <w:fldChar w:fldCharType="separate"/>
      </w:r>
      <w:r w:rsidR="008F3F61">
        <w:rPr>
          <w:noProof/>
        </w:rPr>
        <w:t>43</w:t>
      </w:r>
      <w:r>
        <w:fldChar w:fldCharType="end"/>
      </w:r>
      <w:r>
        <w:t>: ML Libraries</w:t>
      </w:r>
      <w:bookmarkEnd w:id="82"/>
    </w:p>
    <w:p w14:paraId="7B32A983" w14:textId="77777777" w:rsidR="00C817AF" w:rsidRDefault="00C817AF" w:rsidP="00951279">
      <w:pPr>
        <w:pStyle w:val="ListParagraph"/>
        <w:rPr>
          <w:b/>
        </w:rPr>
      </w:pPr>
      <w:r w:rsidRPr="00C817AF">
        <w:t xml:space="preserve">Below are some of the ML models used and the reasons behind this: </w:t>
      </w:r>
    </w:p>
    <w:p w14:paraId="754EB97F" w14:textId="77777777" w:rsidR="00C817AF" w:rsidRDefault="00C817AF" w:rsidP="00951279">
      <w:pPr>
        <w:pStyle w:val="ListParagraph"/>
        <w:numPr>
          <w:ilvl w:val="0"/>
          <w:numId w:val="27"/>
        </w:numPr>
        <w:rPr>
          <w:b/>
        </w:rPr>
      </w:pPr>
      <w:r w:rsidRPr="00705DF2">
        <w:rPr>
          <w:b/>
          <w:bCs/>
        </w:rPr>
        <w:t>Logistic regression:</w:t>
      </w:r>
      <w:r w:rsidRPr="00C817AF">
        <w:t xml:space="preserve"> This is a simple interpretable linear model and best used for binary classification problems like the one in the project. It provides coefficients of each feature that sometimes affect the expected outcome.</w:t>
      </w:r>
    </w:p>
    <w:p w14:paraId="74B92F73" w14:textId="77777777" w:rsidR="00174CA0" w:rsidRDefault="00174CA0" w:rsidP="00951279">
      <w:pPr>
        <w:keepNext/>
        <w:spacing w:after="160" w:line="360" w:lineRule="auto"/>
      </w:pPr>
      <w:r w:rsidRPr="00174CA0">
        <w:rPr>
          <w:rFonts w:ascii="Calibri Light" w:hAnsi="Calibri Light" w:cs="Calibri Light"/>
          <w:bCs/>
          <w:noProof/>
          <w:szCs w:val="24"/>
        </w:rPr>
        <w:drawing>
          <wp:inline distT="0" distB="0" distL="0" distR="0" wp14:anchorId="44167A8A" wp14:editId="698F2110">
            <wp:extent cx="6367780" cy="1946910"/>
            <wp:effectExtent l="0" t="0" r="0" b="0"/>
            <wp:docPr id="7557861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786181" name="Picture 1" descr="A screenshot of a computer&#10;&#10;Description automatically generated"/>
                    <pic:cNvPicPr/>
                  </pic:nvPicPr>
                  <pic:blipFill>
                    <a:blip r:embed="rId62"/>
                    <a:stretch>
                      <a:fillRect/>
                    </a:stretch>
                  </pic:blipFill>
                  <pic:spPr>
                    <a:xfrm>
                      <a:off x="0" y="0"/>
                      <a:ext cx="6367780" cy="1946910"/>
                    </a:xfrm>
                    <a:prstGeom prst="rect">
                      <a:avLst/>
                    </a:prstGeom>
                  </pic:spPr>
                </pic:pic>
              </a:graphicData>
            </a:graphic>
          </wp:inline>
        </w:drawing>
      </w:r>
    </w:p>
    <w:p w14:paraId="41F96899" w14:textId="2AC64FC1" w:rsidR="00174CA0" w:rsidRPr="00174CA0" w:rsidRDefault="00174CA0" w:rsidP="00951279">
      <w:pPr>
        <w:pStyle w:val="Caption"/>
        <w:spacing w:line="360" w:lineRule="auto"/>
        <w:rPr>
          <w:rFonts w:cs="Calibri Light"/>
          <w:bCs/>
          <w:szCs w:val="24"/>
        </w:rPr>
      </w:pPr>
      <w:bookmarkStart w:id="83" w:name="_Toc176811630"/>
      <w:r>
        <w:t xml:space="preserve">Figure </w:t>
      </w:r>
      <w:r>
        <w:fldChar w:fldCharType="begin"/>
      </w:r>
      <w:r>
        <w:instrText xml:space="preserve"> SEQ Figure \* ARABIC </w:instrText>
      </w:r>
      <w:r>
        <w:fldChar w:fldCharType="separate"/>
      </w:r>
      <w:r w:rsidR="008F3F61">
        <w:rPr>
          <w:noProof/>
        </w:rPr>
        <w:t>44</w:t>
      </w:r>
      <w:r>
        <w:fldChar w:fldCharType="end"/>
      </w:r>
      <w:r>
        <w:t>: Logistic Regression Code</w:t>
      </w:r>
      <w:bookmarkEnd w:id="83"/>
    </w:p>
    <w:p w14:paraId="173FF5E8" w14:textId="77777777" w:rsidR="00C817AF" w:rsidRPr="00DC1503" w:rsidRDefault="00C817AF" w:rsidP="00951279">
      <w:pPr>
        <w:pStyle w:val="ListParagraph"/>
        <w:numPr>
          <w:ilvl w:val="0"/>
          <w:numId w:val="27"/>
        </w:numPr>
        <w:rPr>
          <w:b/>
          <w:bCs/>
        </w:rPr>
      </w:pPr>
      <w:r w:rsidRPr="00705DF2">
        <w:rPr>
          <w:b/>
        </w:rPr>
        <w:t>Decision Tree:</w:t>
      </w:r>
      <w:r w:rsidRPr="00C817AF">
        <w:t xml:space="preserve"> This model splits data into subsets based on the values of the features and they do not require standardization or normalization. It makes use of a set of standardized rules that allows for easy interpretation.</w:t>
      </w:r>
    </w:p>
    <w:p w14:paraId="715A90C7" w14:textId="77777777" w:rsidR="00710C03" w:rsidRDefault="00710C03" w:rsidP="00951279">
      <w:pPr>
        <w:keepNext/>
        <w:spacing w:after="160" w:line="360" w:lineRule="auto"/>
      </w:pPr>
      <w:r w:rsidRPr="00710C03">
        <w:rPr>
          <w:noProof/>
        </w:rPr>
        <w:lastRenderedPageBreak/>
        <w:drawing>
          <wp:inline distT="0" distB="0" distL="0" distR="0" wp14:anchorId="68410494" wp14:editId="19131DB4">
            <wp:extent cx="6367780" cy="826135"/>
            <wp:effectExtent l="0" t="0" r="0" b="0"/>
            <wp:docPr id="1825406027"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406027" name="Picture 1" descr="A black screen with white text&#10;&#10;Description automatically generated"/>
                    <pic:cNvPicPr/>
                  </pic:nvPicPr>
                  <pic:blipFill>
                    <a:blip r:embed="rId63"/>
                    <a:stretch>
                      <a:fillRect/>
                    </a:stretch>
                  </pic:blipFill>
                  <pic:spPr>
                    <a:xfrm>
                      <a:off x="0" y="0"/>
                      <a:ext cx="6367780" cy="826135"/>
                    </a:xfrm>
                    <a:prstGeom prst="rect">
                      <a:avLst/>
                    </a:prstGeom>
                  </pic:spPr>
                </pic:pic>
              </a:graphicData>
            </a:graphic>
          </wp:inline>
        </w:drawing>
      </w:r>
    </w:p>
    <w:p w14:paraId="5081B458" w14:textId="528D4441" w:rsidR="00710C03" w:rsidRDefault="00710C03" w:rsidP="00951279">
      <w:pPr>
        <w:pStyle w:val="Caption"/>
        <w:spacing w:line="360" w:lineRule="auto"/>
      </w:pPr>
      <w:bookmarkStart w:id="84" w:name="_Toc176811631"/>
      <w:r>
        <w:t xml:space="preserve">Figure </w:t>
      </w:r>
      <w:r>
        <w:fldChar w:fldCharType="begin"/>
      </w:r>
      <w:r>
        <w:instrText xml:space="preserve"> SEQ Figure \* ARABIC </w:instrText>
      </w:r>
      <w:r>
        <w:fldChar w:fldCharType="separate"/>
      </w:r>
      <w:r w:rsidR="008F3F61">
        <w:rPr>
          <w:noProof/>
        </w:rPr>
        <w:t>45</w:t>
      </w:r>
      <w:r>
        <w:fldChar w:fldCharType="end"/>
      </w:r>
      <w:r>
        <w:t>: Decision Tree Code</w:t>
      </w:r>
      <w:bookmarkEnd w:id="84"/>
    </w:p>
    <w:p w14:paraId="5B560877" w14:textId="77777777" w:rsidR="006E3EBE" w:rsidRPr="006E3EBE" w:rsidRDefault="006E3EBE" w:rsidP="006E3EBE"/>
    <w:p w14:paraId="49FCA9BB" w14:textId="57ED9533" w:rsidR="00DC1503" w:rsidRDefault="00710C03" w:rsidP="00951279">
      <w:pPr>
        <w:keepNext/>
        <w:spacing w:after="160" w:line="360" w:lineRule="auto"/>
      </w:pPr>
      <w:r w:rsidRPr="00710C03">
        <w:rPr>
          <w:rFonts w:ascii="Calibri Light" w:hAnsi="Calibri Light" w:cs="Calibri Light"/>
          <w:bCs/>
          <w:noProof/>
          <w:szCs w:val="24"/>
        </w:rPr>
        <w:drawing>
          <wp:inline distT="0" distB="0" distL="0" distR="0" wp14:anchorId="79C67C07" wp14:editId="6018D323">
            <wp:extent cx="6367780" cy="4073525"/>
            <wp:effectExtent l="0" t="0" r="0" b="3175"/>
            <wp:docPr id="1003187002" name="Picture 1" descr="A diagram of oil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187002" name="Picture 1" descr="A diagram of oil temperature&#10;&#10;Description automatically generated"/>
                    <pic:cNvPicPr/>
                  </pic:nvPicPr>
                  <pic:blipFill>
                    <a:blip r:embed="rId64"/>
                    <a:stretch>
                      <a:fillRect/>
                    </a:stretch>
                  </pic:blipFill>
                  <pic:spPr>
                    <a:xfrm>
                      <a:off x="0" y="0"/>
                      <a:ext cx="6367780" cy="4073525"/>
                    </a:xfrm>
                    <a:prstGeom prst="rect">
                      <a:avLst/>
                    </a:prstGeom>
                  </pic:spPr>
                </pic:pic>
              </a:graphicData>
            </a:graphic>
          </wp:inline>
        </w:drawing>
      </w:r>
    </w:p>
    <w:p w14:paraId="2628E722" w14:textId="475CBD4A" w:rsidR="00DC1503" w:rsidRDefault="00DC1503" w:rsidP="00951279">
      <w:pPr>
        <w:pStyle w:val="Caption"/>
        <w:spacing w:line="360" w:lineRule="auto"/>
      </w:pPr>
      <w:bookmarkStart w:id="85" w:name="_Toc176811632"/>
      <w:r>
        <w:t xml:space="preserve">Figure </w:t>
      </w:r>
      <w:r>
        <w:fldChar w:fldCharType="begin"/>
      </w:r>
      <w:r>
        <w:instrText xml:space="preserve"> SEQ Figure \* ARABIC </w:instrText>
      </w:r>
      <w:r>
        <w:fldChar w:fldCharType="separate"/>
      </w:r>
      <w:r w:rsidR="008F3F61">
        <w:rPr>
          <w:noProof/>
        </w:rPr>
        <w:t>46</w:t>
      </w:r>
      <w:r>
        <w:fldChar w:fldCharType="end"/>
      </w:r>
      <w:r>
        <w:t>: Decision Tree</w:t>
      </w:r>
      <w:bookmarkEnd w:id="85"/>
    </w:p>
    <w:p w14:paraId="39EDFB68" w14:textId="77777777" w:rsidR="00710C03" w:rsidRPr="00710C03" w:rsidRDefault="00710C03" w:rsidP="00951279">
      <w:pPr>
        <w:spacing w:line="360" w:lineRule="auto"/>
      </w:pPr>
    </w:p>
    <w:p w14:paraId="20509538" w14:textId="77777777" w:rsidR="00C817AF" w:rsidRPr="00174CA0" w:rsidRDefault="00C817AF" w:rsidP="00951279">
      <w:pPr>
        <w:pStyle w:val="ListParagraph"/>
        <w:numPr>
          <w:ilvl w:val="0"/>
          <w:numId w:val="27"/>
        </w:numPr>
        <w:rPr>
          <w:b/>
          <w:bCs/>
        </w:rPr>
      </w:pPr>
      <w:r w:rsidRPr="00705DF2">
        <w:rPr>
          <w:b/>
        </w:rPr>
        <w:t>Random Forest:</w:t>
      </w:r>
      <w:r w:rsidRPr="00C817AF">
        <w:t xml:space="preserve"> This uses the decision tree concept as it uses an ensemble method that builds multiple decision trees and gets the average of their predictions. It is known for reducing overfitting and helps increase robustness which is something that results from using sampling techniques.</w:t>
      </w:r>
    </w:p>
    <w:p w14:paraId="0A9B486D" w14:textId="77777777" w:rsidR="00174CA0" w:rsidRDefault="00174CA0" w:rsidP="00951279">
      <w:pPr>
        <w:keepNext/>
        <w:spacing w:after="160" w:line="360" w:lineRule="auto"/>
      </w:pPr>
      <w:r w:rsidRPr="00174CA0">
        <w:rPr>
          <w:rFonts w:ascii="Calibri Light" w:hAnsi="Calibri Light" w:cs="Calibri Light"/>
          <w:bCs/>
          <w:noProof/>
          <w:szCs w:val="24"/>
        </w:rPr>
        <w:lastRenderedPageBreak/>
        <w:drawing>
          <wp:inline distT="0" distB="0" distL="0" distR="0" wp14:anchorId="2FC48124" wp14:editId="43DB0153">
            <wp:extent cx="6367780" cy="3274695"/>
            <wp:effectExtent l="0" t="0" r="0" b="1905"/>
            <wp:docPr id="28470418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704184" name="Picture 1" descr="A screenshot of a computer program&#10;&#10;Description automatically generated"/>
                    <pic:cNvPicPr/>
                  </pic:nvPicPr>
                  <pic:blipFill>
                    <a:blip r:embed="rId65"/>
                    <a:stretch>
                      <a:fillRect/>
                    </a:stretch>
                  </pic:blipFill>
                  <pic:spPr>
                    <a:xfrm>
                      <a:off x="0" y="0"/>
                      <a:ext cx="6367780" cy="3274695"/>
                    </a:xfrm>
                    <a:prstGeom prst="rect">
                      <a:avLst/>
                    </a:prstGeom>
                  </pic:spPr>
                </pic:pic>
              </a:graphicData>
            </a:graphic>
          </wp:inline>
        </w:drawing>
      </w:r>
    </w:p>
    <w:p w14:paraId="0E55C5D7" w14:textId="17E656A8" w:rsidR="00174CA0" w:rsidRDefault="00174CA0" w:rsidP="00951279">
      <w:pPr>
        <w:pStyle w:val="Caption"/>
        <w:spacing w:line="360" w:lineRule="auto"/>
      </w:pPr>
      <w:bookmarkStart w:id="86" w:name="_Toc176811633"/>
      <w:r>
        <w:t xml:space="preserve">Figure </w:t>
      </w:r>
      <w:r>
        <w:fldChar w:fldCharType="begin"/>
      </w:r>
      <w:r>
        <w:instrText xml:space="preserve"> SEQ Figure \* ARABIC </w:instrText>
      </w:r>
      <w:r>
        <w:fldChar w:fldCharType="separate"/>
      </w:r>
      <w:r w:rsidR="008F3F61">
        <w:rPr>
          <w:noProof/>
        </w:rPr>
        <w:t>47</w:t>
      </w:r>
      <w:r>
        <w:fldChar w:fldCharType="end"/>
      </w:r>
      <w:r>
        <w:t>: Random Forest Code</w:t>
      </w:r>
      <w:bookmarkEnd w:id="86"/>
    </w:p>
    <w:p w14:paraId="4D730156" w14:textId="77777777" w:rsidR="00710C03" w:rsidRPr="00710C03" w:rsidRDefault="00710C03" w:rsidP="00951279">
      <w:pPr>
        <w:spacing w:line="360" w:lineRule="auto"/>
      </w:pPr>
    </w:p>
    <w:p w14:paraId="6A5C74A4" w14:textId="3DF94ECB" w:rsidR="00C817AF" w:rsidRPr="00174CA0" w:rsidRDefault="00C817AF" w:rsidP="00951279">
      <w:pPr>
        <w:pStyle w:val="ListParagraph"/>
        <w:numPr>
          <w:ilvl w:val="0"/>
          <w:numId w:val="27"/>
        </w:numPr>
        <w:rPr>
          <w:b/>
          <w:bCs/>
        </w:rPr>
      </w:pPr>
      <w:r w:rsidRPr="00705DF2">
        <w:rPr>
          <w:b/>
        </w:rPr>
        <w:t>Gradient Boosting Machine (GBM):</w:t>
      </w:r>
      <w:r w:rsidRPr="00C817AF">
        <w:t xml:space="preserve"> This makes use of a sequential model building process that improves and corrects the errors encountered in previous models. GBM has a high level of accuracy and knows how to handle complex non-linear relationships</w:t>
      </w:r>
      <w:r w:rsidRPr="00C817AF">
        <w:rPr>
          <w:bCs/>
        </w:rPr>
        <w:t>.</w:t>
      </w:r>
    </w:p>
    <w:p w14:paraId="2FAEE0BB" w14:textId="77777777" w:rsidR="00174CA0" w:rsidRDefault="00174CA0" w:rsidP="00951279">
      <w:pPr>
        <w:keepNext/>
        <w:spacing w:after="160" w:line="360" w:lineRule="auto"/>
      </w:pPr>
      <w:r w:rsidRPr="00174CA0">
        <w:rPr>
          <w:rFonts w:ascii="Calibri Light" w:hAnsi="Calibri Light" w:cs="Calibri Light"/>
          <w:bCs/>
          <w:noProof/>
          <w:szCs w:val="24"/>
        </w:rPr>
        <w:drawing>
          <wp:inline distT="0" distB="0" distL="0" distR="0" wp14:anchorId="155E3708" wp14:editId="0E06FA44">
            <wp:extent cx="6367780" cy="1423035"/>
            <wp:effectExtent l="0" t="0" r="0" b="5715"/>
            <wp:docPr id="22151624" name="Picture 1" descr="A computer screen shot of a number and equ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1624" name="Picture 1" descr="A computer screen shot of a number and equation&#10;&#10;Description automatically generated with medium confidence"/>
                    <pic:cNvPicPr/>
                  </pic:nvPicPr>
                  <pic:blipFill>
                    <a:blip r:embed="rId66"/>
                    <a:stretch>
                      <a:fillRect/>
                    </a:stretch>
                  </pic:blipFill>
                  <pic:spPr>
                    <a:xfrm>
                      <a:off x="0" y="0"/>
                      <a:ext cx="6367780" cy="1423035"/>
                    </a:xfrm>
                    <a:prstGeom prst="rect">
                      <a:avLst/>
                    </a:prstGeom>
                  </pic:spPr>
                </pic:pic>
              </a:graphicData>
            </a:graphic>
          </wp:inline>
        </w:drawing>
      </w:r>
    </w:p>
    <w:p w14:paraId="68E67B95" w14:textId="72CD59EB" w:rsidR="00174CA0" w:rsidRPr="00174CA0" w:rsidRDefault="00174CA0" w:rsidP="00951279">
      <w:pPr>
        <w:pStyle w:val="Caption"/>
        <w:spacing w:line="360" w:lineRule="auto"/>
        <w:rPr>
          <w:rFonts w:cs="Calibri Light"/>
          <w:bCs/>
          <w:szCs w:val="24"/>
        </w:rPr>
      </w:pPr>
      <w:bookmarkStart w:id="87" w:name="_Toc176811634"/>
      <w:r>
        <w:t xml:space="preserve">Figure </w:t>
      </w:r>
      <w:r>
        <w:fldChar w:fldCharType="begin"/>
      </w:r>
      <w:r>
        <w:instrText xml:space="preserve"> SEQ Figure \* ARABIC </w:instrText>
      </w:r>
      <w:r>
        <w:fldChar w:fldCharType="separate"/>
      </w:r>
      <w:r w:rsidR="008F3F61">
        <w:rPr>
          <w:noProof/>
        </w:rPr>
        <w:t>48</w:t>
      </w:r>
      <w:r>
        <w:fldChar w:fldCharType="end"/>
      </w:r>
      <w:r>
        <w:t>: GBM Code</w:t>
      </w:r>
      <w:bookmarkEnd w:id="87"/>
    </w:p>
    <w:p w14:paraId="7E791E84" w14:textId="77777777" w:rsidR="00DC1503" w:rsidRPr="00DC1503" w:rsidRDefault="00DC1503" w:rsidP="00951279">
      <w:pPr>
        <w:spacing w:after="160" w:line="360" w:lineRule="auto"/>
        <w:rPr>
          <w:rFonts w:ascii="Calibri Light" w:hAnsi="Calibri Light" w:cs="Calibri Light"/>
          <w:bCs/>
          <w:szCs w:val="24"/>
        </w:rPr>
      </w:pPr>
    </w:p>
    <w:p w14:paraId="5B8FB91E" w14:textId="77777777" w:rsidR="00C817AF" w:rsidRDefault="006736C1" w:rsidP="00951279">
      <w:pPr>
        <w:pStyle w:val="ListParagraph"/>
        <w:numPr>
          <w:ilvl w:val="0"/>
          <w:numId w:val="26"/>
        </w:numPr>
      </w:pPr>
      <w:r w:rsidRPr="00705DF2">
        <w:rPr>
          <w:b/>
          <w:bCs/>
        </w:rPr>
        <w:t>Deep learning</w:t>
      </w:r>
      <w:r w:rsidR="003F4C7C" w:rsidRPr="00C817AF">
        <w:t xml:space="preserve">: </w:t>
      </w:r>
      <w:r w:rsidR="00C817AF" w:rsidRPr="00C817AF">
        <w:t>This is a subset of machine learning which is an attempt to simulate the processing power of the brain. It makes use of multiple layered neural networks to solve complex problems and an example of this is the neural network.</w:t>
      </w:r>
    </w:p>
    <w:p w14:paraId="1D0A0B0A" w14:textId="77777777" w:rsidR="00DC1503" w:rsidRDefault="00DC1503" w:rsidP="00951279">
      <w:pPr>
        <w:keepNext/>
        <w:spacing w:after="303" w:line="360" w:lineRule="auto"/>
      </w:pPr>
      <w:r w:rsidRPr="00DC1503">
        <w:rPr>
          <w:rFonts w:ascii="Calibri Light" w:hAnsi="Calibri Light" w:cs="Calibri Light"/>
          <w:noProof/>
          <w:szCs w:val="24"/>
        </w:rPr>
        <w:lastRenderedPageBreak/>
        <w:drawing>
          <wp:inline distT="0" distB="0" distL="0" distR="0" wp14:anchorId="6331A9A9" wp14:editId="4DDF0A34">
            <wp:extent cx="6367780" cy="1170773"/>
            <wp:effectExtent l="0" t="0" r="0" b="0"/>
            <wp:docPr id="185613291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132917" name="Picture 1" descr="A screen shot of a computer&#10;&#10;Description automatically generated"/>
                    <pic:cNvPicPr/>
                  </pic:nvPicPr>
                  <pic:blipFill rotWithShape="1">
                    <a:blip r:embed="rId67"/>
                    <a:srcRect b="8408"/>
                    <a:stretch/>
                  </pic:blipFill>
                  <pic:spPr bwMode="auto">
                    <a:xfrm>
                      <a:off x="0" y="0"/>
                      <a:ext cx="6367780" cy="1170773"/>
                    </a:xfrm>
                    <a:prstGeom prst="rect">
                      <a:avLst/>
                    </a:prstGeom>
                    <a:ln>
                      <a:noFill/>
                    </a:ln>
                    <a:extLst>
                      <a:ext uri="{53640926-AAD7-44D8-BBD7-CCE9431645EC}">
                        <a14:shadowObscured xmlns:a14="http://schemas.microsoft.com/office/drawing/2010/main"/>
                      </a:ext>
                    </a:extLst>
                  </pic:spPr>
                </pic:pic>
              </a:graphicData>
            </a:graphic>
          </wp:inline>
        </w:drawing>
      </w:r>
    </w:p>
    <w:p w14:paraId="0B193769" w14:textId="7421B47C" w:rsidR="00DC1503" w:rsidRDefault="00DC1503" w:rsidP="00951279">
      <w:pPr>
        <w:pStyle w:val="Caption"/>
        <w:spacing w:line="360" w:lineRule="auto"/>
      </w:pPr>
      <w:bookmarkStart w:id="88" w:name="_Toc176811635"/>
      <w:r>
        <w:t xml:space="preserve">Figure </w:t>
      </w:r>
      <w:r>
        <w:fldChar w:fldCharType="begin"/>
      </w:r>
      <w:r>
        <w:instrText xml:space="preserve"> SEQ Figure \* ARABIC </w:instrText>
      </w:r>
      <w:r>
        <w:fldChar w:fldCharType="separate"/>
      </w:r>
      <w:r w:rsidR="008F3F61">
        <w:rPr>
          <w:noProof/>
        </w:rPr>
        <w:t>49</w:t>
      </w:r>
      <w:r>
        <w:fldChar w:fldCharType="end"/>
      </w:r>
      <w:r>
        <w:t>: DL Libraries</w:t>
      </w:r>
      <w:bookmarkEnd w:id="88"/>
    </w:p>
    <w:p w14:paraId="204449A0" w14:textId="77777777" w:rsidR="00710C03" w:rsidRPr="00710C03" w:rsidRDefault="00710C03" w:rsidP="00951279">
      <w:pPr>
        <w:spacing w:line="360" w:lineRule="auto"/>
      </w:pPr>
    </w:p>
    <w:p w14:paraId="23AEC46A" w14:textId="63E61BDE" w:rsidR="003A58E7" w:rsidRDefault="00C817AF" w:rsidP="00951279">
      <w:pPr>
        <w:pStyle w:val="ListParagraph"/>
        <w:numPr>
          <w:ilvl w:val="0"/>
          <w:numId w:val="28"/>
        </w:numPr>
        <w:rPr>
          <w:b/>
        </w:rPr>
      </w:pPr>
      <w:r w:rsidRPr="00FC3DE2">
        <w:rPr>
          <w:b/>
          <w:bCs/>
        </w:rPr>
        <w:t>Neural Network:</w:t>
      </w:r>
      <w:r w:rsidRPr="00C817AF">
        <w:t xml:space="preserve"> This model is good for large datasets and consists of multiple interconnected nodes or neurons which makes it easy to learn and understand complex patterns or relationships</w:t>
      </w:r>
      <w:r w:rsidR="00FC3DE2">
        <w:t xml:space="preserve"> </w:t>
      </w:r>
      <w:r w:rsidR="00FC3DE2">
        <w:fldChar w:fldCharType="begin"/>
      </w:r>
      <w:r w:rsidR="00FC3DE2">
        <w:instrText xml:space="preserve"> ADDIN ZOTERO_ITEM CSL_CITATION {"citationID":"LARSqYtc","properties":{"formattedCitation":"(Gurney, 2018)","plainCitation":"(Gurney, 2018)","noteIndex":0},"citationItems":[{"id":561,"uris":["http://zotero.org/users/14299107/items/UK6CQ8TK"],"itemData":{"id":561,"type":"book","abstract":"Though mathematical ideas underpin the study of neural networks, the author presents the fundamentals without the full mathematical apparatus. All aspects of the field are tackled, including artificial neurons as models of their real counterparts; the geometry of network action in pattern space; gradient descent methods, including back-propagation; associative memory and Hopfield nets; and self-organization and feature maps. The traditionally difficult topic of adaptive resonance theory is clarified within a hierarchical description of its operation. The book also includes several real-world examples to provide a concrete focus. This should enhance its appeal to those involved in the design, construction and management of networks in commercial environments and who wish to improve their understanding of network simulator packages. As a comprehensive and highly accessible introduction to one of the most important topics in cognitive and computer science, this volume should interest a wide range of readers, both students and professionals, in cognitive science, psychology, computer science and electrical engineering.","edition":"2nd","event-place":"Place of publication not identified","ISBN":"978-1-4822-8699-1","language":"eng","note":"OCLC: 1051379388","number-of-pages":"234","publisher":"CRC Press","publisher-place":"Place of publication not identified","source":"Open WorldCat","title":"An introduction to neural networks","URL":"https://www.google.co.uk/books/edition/An_Introduction_to_Neural_Networks/e0pZDwAAQBAJ?hl=en&amp;gbpv=0","author":[{"family":"Gurney","given":"Kevin"}],"issued":{"date-parts":[["2018",10,8]]}}}],"schema":"https://github.com/citation-style-language/schema/raw/master/csl-citation.json"} </w:instrText>
      </w:r>
      <w:r w:rsidR="00FC3DE2">
        <w:fldChar w:fldCharType="separate"/>
      </w:r>
      <w:r w:rsidR="00FC3DE2" w:rsidRPr="00FC3DE2">
        <w:rPr>
          <w:rFonts w:ascii="Calibri Light" w:hAnsi="Calibri Light" w:cs="Calibri Light"/>
        </w:rPr>
        <w:t>(Gurney, 2018)</w:t>
      </w:r>
      <w:r w:rsidR="00FC3DE2">
        <w:fldChar w:fldCharType="end"/>
      </w:r>
      <w:r w:rsidRPr="00C817AF">
        <w:t>.</w:t>
      </w:r>
    </w:p>
    <w:p w14:paraId="50E6E40D" w14:textId="77777777" w:rsidR="00174CA0" w:rsidRDefault="00174CA0" w:rsidP="00951279">
      <w:pPr>
        <w:keepNext/>
        <w:spacing w:after="303" w:line="360" w:lineRule="auto"/>
      </w:pPr>
      <w:r w:rsidRPr="00174CA0">
        <w:rPr>
          <w:rFonts w:ascii="Calibri Light" w:hAnsi="Calibri Light" w:cs="Calibri Light"/>
          <w:bCs/>
          <w:noProof/>
          <w:szCs w:val="24"/>
        </w:rPr>
        <w:drawing>
          <wp:inline distT="0" distB="0" distL="0" distR="0" wp14:anchorId="313C7131" wp14:editId="04900030">
            <wp:extent cx="6364712" cy="2110811"/>
            <wp:effectExtent l="0" t="0" r="0" b="3810"/>
            <wp:docPr id="38775110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51105" name="Picture 1" descr="A screenshot of a computer program&#10;&#10;Description automatically generated"/>
                    <pic:cNvPicPr/>
                  </pic:nvPicPr>
                  <pic:blipFill rotWithShape="1">
                    <a:blip r:embed="rId68"/>
                    <a:srcRect b="18447"/>
                    <a:stretch/>
                  </pic:blipFill>
                  <pic:spPr bwMode="auto">
                    <a:xfrm>
                      <a:off x="0" y="0"/>
                      <a:ext cx="6367780" cy="2111828"/>
                    </a:xfrm>
                    <a:prstGeom prst="rect">
                      <a:avLst/>
                    </a:prstGeom>
                    <a:ln>
                      <a:noFill/>
                    </a:ln>
                    <a:extLst>
                      <a:ext uri="{53640926-AAD7-44D8-BBD7-CCE9431645EC}">
                        <a14:shadowObscured xmlns:a14="http://schemas.microsoft.com/office/drawing/2010/main"/>
                      </a:ext>
                    </a:extLst>
                  </pic:spPr>
                </pic:pic>
              </a:graphicData>
            </a:graphic>
          </wp:inline>
        </w:drawing>
      </w:r>
    </w:p>
    <w:p w14:paraId="0B4B31BA" w14:textId="7C06DF1A" w:rsidR="00174CA0" w:rsidRPr="00174CA0" w:rsidRDefault="00174CA0" w:rsidP="00951279">
      <w:pPr>
        <w:pStyle w:val="Caption"/>
        <w:spacing w:line="360" w:lineRule="auto"/>
        <w:rPr>
          <w:rFonts w:cs="Calibri Light"/>
          <w:bCs/>
          <w:szCs w:val="24"/>
        </w:rPr>
      </w:pPr>
      <w:bookmarkStart w:id="89" w:name="_Toc176811636"/>
      <w:r>
        <w:t xml:space="preserve">Figure </w:t>
      </w:r>
      <w:r>
        <w:fldChar w:fldCharType="begin"/>
      </w:r>
      <w:r>
        <w:instrText xml:space="preserve"> SEQ Figure \* ARABIC </w:instrText>
      </w:r>
      <w:r>
        <w:fldChar w:fldCharType="separate"/>
      </w:r>
      <w:r w:rsidR="008F3F61">
        <w:rPr>
          <w:noProof/>
        </w:rPr>
        <w:t>50</w:t>
      </w:r>
      <w:r>
        <w:fldChar w:fldCharType="end"/>
      </w:r>
      <w:r>
        <w:t>: NN Code</w:t>
      </w:r>
      <w:bookmarkEnd w:id="89"/>
    </w:p>
    <w:p w14:paraId="702BC28A" w14:textId="6D284C42" w:rsidR="0035233E" w:rsidRPr="0035233E" w:rsidRDefault="0035233E" w:rsidP="00951279">
      <w:pPr>
        <w:spacing w:after="160" w:line="360" w:lineRule="auto"/>
        <w:rPr>
          <w:rFonts w:ascii="Calibri Light" w:hAnsi="Calibri Light" w:cs="Calibri Light"/>
          <w:szCs w:val="24"/>
          <w:highlight w:val="yellow"/>
        </w:rPr>
      </w:pPr>
    </w:p>
    <w:p w14:paraId="3F811284" w14:textId="13A1B316" w:rsidR="003F4C7C" w:rsidRPr="00F81646" w:rsidRDefault="00F81646" w:rsidP="00951279">
      <w:pPr>
        <w:pStyle w:val="Heading3"/>
      </w:pPr>
      <w:bookmarkStart w:id="90" w:name="_Toc176813649"/>
      <w:r>
        <w:t xml:space="preserve">3.3.5 </w:t>
      </w:r>
      <w:r w:rsidR="0035233E" w:rsidRPr="00F81646">
        <w:t>Evaluation</w:t>
      </w:r>
      <w:bookmarkEnd w:id="90"/>
    </w:p>
    <w:p w14:paraId="3A661F1E" w14:textId="77777777" w:rsidR="00000B87" w:rsidRDefault="003F4C7C" w:rsidP="00951279">
      <w:pPr>
        <w:spacing w:after="160" w:line="360" w:lineRule="auto"/>
        <w:rPr>
          <w:rFonts w:ascii="Calibri Light" w:hAnsi="Calibri Light" w:cs="Calibri Light"/>
          <w:szCs w:val="24"/>
        </w:rPr>
      </w:pPr>
      <w:r w:rsidRPr="003F4C7C">
        <w:rPr>
          <w:rFonts w:ascii="Calibri Light" w:hAnsi="Calibri Light" w:cs="Calibri Light"/>
          <w:szCs w:val="24"/>
        </w:rPr>
        <w:t xml:space="preserve">Evaluation </w:t>
      </w:r>
      <w:r w:rsidR="0035233E" w:rsidRPr="003F4C7C">
        <w:rPr>
          <w:rFonts w:ascii="Calibri Light" w:hAnsi="Calibri Light" w:cs="Calibri Light"/>
          <w:szCs w:val="24"/>
        </w:rPr>
        <w:t xml:space="preserve">involves checking the accuracy and reliability of the models deployed. This is used to confirm if the models deployed got a better result or not. A low </w:t>
      </w:r>
      <w:r w:rsidRPr="003F4C7C">
        <w:rPr>
          <w:rFonts w:ascii="Calibri Light" w:hAnsi="Calibri Light" w:cs="Calibri Light"/>
          <w:szCs w:val="24"/>
        </w:rPr>
        <w:t>score</w:t>
      </w:r>
      <w:r w:rsidR="0035233E" w:rsidRPr="003F4C7C">
        <w:rPr>
          <w:rFonts w:ascii="Calibri Light" w:hAnsi="Calibri Light" w:cs="Calibri Light"/>
          <w:szCs w:val="24"/>
        </w:rPr>
        <w:t xml:space="preserve"> would suggest that the model deployed isn’t the best model to use</w:t>
      </w:r>
      <w:r w:rsidRPr="003F4C7C">
        <w:rPr>
          <w:rFonts w:ascii="Calibri Light" w:hAnsi="Calibri Light" w:cs="Calibri Light"/>
          <w:szCs w:val="24"/>
        </w:rPr>
        <w:t xml:space="preserve"> and vice versa</w:t>
      </w:r>
      <w:r w:rsidR="0035233E" w:rsidRPr="003F4C7C">
        <w:rPr>
          <w:rFonts w:ascii="Calibri Light" w:hAnsi="Calibri Light" w:cs="Calibri Light"/>
          <w:szCs w:val="24"/>
        </w:rPr>
        <w:t xml:space="preserve">. </w:t>
      </w:r>
    </w:p>
    <w:p w14:paraId="4916B13E" w14:textId="76F1C9E6" w:rsidR="00000B87" w:rsidRDefault="003F4C7C" w:rsidP="00951279">
      <w:pPr>
        <w:spacing w:after="160" w:line="360" w:lineRule="auto"/>
        <w:rPr>
          <w:rFonts w:asciiTheme="majorHAnsi" w:hAnsiTheme="majorHAnsi" w:cstheme="majorHAnsi"/>
          <w:szCs w:val="24"/>
        </w:rPr>
      </w:pPr>
      <w:r w:rsidRPr="003F4C7C">
        <w:rPr>
          <w:rFonts w:ascii="Calibri Light" w:hAnsi="Calibri Light" w:cs="Calibri Light"/>
          <w:szCs w:val="24"/>
        </w:rPr>
        <w:lastRenderedPageBreak/>
        <w:t>Evaluation met</w:t>
      </w:r>
      <w:r w:rsidR="00000B87">
        <w:rPr>
          <w:rFonts w:ascii="Calibri Light" w:hAnsi="Calibri Light" w:cs="Calibri Light"/>
          <w:szCs w:val="24"/>
        </w:rPr>
        <w:t>rics</w:t>
      </w:r>
      <w:r w:rsidRPr="003F4C7C">
        <w:rPr>
          <w:rFonts w:ascii="Calibri Light" w:hAnsi="Calibri Light" w:cs="Calibri Light"/>
          <w:szCs w:val="24"/>
        </w:rPr>
        <w:t xml:space="preserve"> such as accuracy, precision, f1-score are adopted in this project</w:t>
      </w:r>
      <w:r w:rsidR="0035233E" w:rsidRPr="003F4C7C">
        <w:rPr>
          <w:rFonts w:ascii="Calibri Light" w:hAnsi="Calibri Light" w:cs="Calibri Light"/>
          <w:szCs w:val="24"/>
        </w:rPr>
        <w:t xml:space="preserve"> to evaluate the deployed machine learning</w:t>
      </w:r>
      <w:r w:rsidRPr="003F4C7C">
        <w:rPr>
          <w:rFonts w:ascii="Calibri Light" w:hAnsi="Calibri Light" w:cs="Calibri Light"/>
          <w:szCs w:val="24"/>
        </w:rPr>
        <w:t xml:space="preserve"> and deep learning models.</w:t>
      </w:r>
      <w:r w:rsidR="0035233E" w:rsidRPr="003F4C7C">
        <w:rPr>
          <w:rFonts w:ascii="Calibri Light" w:hAnsi="Calibri Light" w:cs="Calibri Light"/>
          <w:szCs w:val="24"/>
        </w:rPr>
        <w:t xml:space="preserve"> The </w:t>
      </w:r>
      <w:r w:rsidRPr="003F4C7C">
        <w:rPr>
          <w:rFonts w:ascii="Calibri Light" w:hAnsi="Calibri Light" w:cs="Calibri Light"/>
          <w:szCs w:val="24"/>
        </w:rPr>
        <w:t>model with the highest</w:t>
      </w:r>
      <w:r w:rsidR="0035233E" w:rsidRPr="003F4C7C">
        <w:rPr>
          <w:rFonts w:ascii="Calibri Light" w:hAnsi="Calibri Light" w:cs="Calibri Light"/>
          <w:szCs w:val="24"/>
        </w:rPr>
        <w:t xml:space="preserve"> score is used to </w:t>
      </w:r>
      <w:r w:rsidR="0035233E" w:rsidRPr="0068510C">
        <w:rPr>
          <w:rFonts w:asciiTheme="majorHAnsi" w:hAnsiTheme="majorHAnsi" w:cstheme="majorHAnsi"/>
          <w:szCs w:val="24"/>
        </w:rPr>
        <w:t>determine the best model for time series forecasting.</w:t>
      </w:r>
    </w:p>
    <w:p w14:paraId="38104347" w14:textId="77777777" w:rsidR="006E3EBE" w:rsidRPr="0068510C" w:rsidRDefault="006E3EBE" w:rsidP="00951279">
      <w:pPr>
        <w:spacing w:after="160" w:line="360" w:lineRule="auto"/>
        <w:rPr>
          <w:rFonts w:asciiTheme="majorHAnsi" w:hAnsiTheme="majorHAnsi" w:cstheme="majorHAnsi"/>
          <w:szCs w:val="24"/>
        </w:rPr>
      </w:pPr>
    </w:p>
    <w:p w14:paraId="2CA73EA4" w14:textId="073D6CF6" w:rsidR="00DC1503" w:rsidRPr="0068510C" w:rsidRDefault="00DC1503" w:rsidP="00951279">
      <w:pPr>
        <w:pStyle w:val="ListParagraph"/>
        <w:numPr>
          <w:ilvl w:val="0"/>
          <w:numId w:val="22"/>
        </w:numPr>
      </w:pPr>
      <w:r w:rsidRPr="00546264">
        <w:rPr>
          <w:b/>
          <w:bCs/>
        </w:rPr>
        <w:t>Accuracy:</w:t>
      </w:r>
      <w:r w:rsidRPr="0068510C">
        <w:t xml:space="preserve"> </w:t>
      </w:r>
      <w:r w:rsidR="005C6045" w:rsidRPr="0068510C">
        <w:t xml:space="preserve">This measures the overall correctness of the </w:t>
      </w:r>
      <w:r w:rsidR="00553102" w:rsidRPr="0068510C">
        <w:t>model</w:t>
      </w:r>
      <w:r w:rsidR="005C6045" w:rsidRPr="0068510C">
        <w:t xml:space="preserve"> predictions</w:t>
      </w:r>
      <w:r w:rsidR="00553102">
        <w:t>.</w:t>
      </w:r>
    </w:p>
    <w:p w14:paraId="08F9640E" w14:textId="35C749FB" w:rsidR="00473AA8" w:rsidRPr="0068510C" w:rsidRDefault="00DC1503" w:rsidP="00951279">
      <w:pPr>
        <w:pStyle w:val="ListParagraph"/>
        <w:ind w:left="1428" w:firstLine="696"/>
      </w:pPr>
      <w:r w:rsidRPr="0068510C">
        <w:t xml:space="preserve">Accuracy = </w:t>
      </w:r>
      <m:oMath>
        <m:f>
          <m:fPr>
            <m:ctrlPr>
              <w:rPr>
                <w:rFonts w:ascii="Cambria Math" w:hAnsi="Cambria Math"/>
              </w:rPr>
            </m:ctrlPr>
          </m:fPr>
          <m:num>
            <m:d>
              <m:dPr>
                <m:ctrlPr>
                  <w:rPr>
                    <w:rFonts w:ascii="Cambria Math" w:hAnsi="Cambria Math"/>
                  </w:rPr>
                </m:ctrlPr>
              </m:dPr>
              <m:e>
                <m:r>
                  <w:rPr>
                    <w:rFonts w:ascii="Cambria Math" w:hAnsi="Cambria Math"/>
                  </w:rPr>
                  <m:t>True</m:t>
                </m:r>
                <m:r>
                  <m:rPr>
                    <m:sty m:val="p"/>
                  </m:rPr>
                  <w:rPr>
                    <w:rFonts w:ascii="Cambria Math" w:hAnsi="Cambria Math"/>
                  </w:rPr>
                  <m:t xml:space="preserve"> </m:t>
                </m:r>
                <m:r>
                  <w:rPr>
                    <w:rFonts w:ascii="Cambria Math" w:hAnsi="Cambria Math"/>
                  </w:rPr>
                  <m:t>Positives</m:t>
                </m:r>
                <m:r>
                  <m:rPr>
                    <m:sty m:val="p"/>
                  </m:rPr>
                  <w:rPr>
                    <w:rFonts w:ascii="Cambria Math" w:hAnsi="Cambria Math"/>
                  </w:rPr>
                  <m:t xml:space="preserve"> + </m:t>
                </m:r>
                <m:r>
                  <w:rPr>
                    <w:rFonts w:ascii="Cambria Math" w:hAnsi="Cambria Math"/>
                  </w:rPr>
                  <m:t>True</m:t>
                </m:r>
                <m:r>
                  <m:rPr>
                    <m:sty m:val="p"/>
                  </m:rPr>
                  <w:rPr>
                    <w:rFonts w:ascii="Cambria Math" w:hAnsi="Cambria Math"/>
                  </w:rPr>
                  <m:t> </m:t>
                </m:r>
                <m:r>
                  <w:rPr>
                    <w:rFonts w:ascii="Cambria Math" w:hAnsi="Cambria Math"/>
                  </w:rPr>
                  <m:t>Negatives</m:t>
                </m:r>
              </m:e>
            </m:d>
          </m:num>
          <m:den>
            <m:d>
              <m:dPr>
                <m:ctrlPr>
                  <w:rPr>
                    <w:rFonts w:ascii="Cambria Math" w:hAnsi="Cambria Math"/>
                  </w:rPr>
                </m:ctrlPr>
              </m:dPr>
              <m:e>
                <m:r>
                  <w:rPr>
                    <w:rFonts w:ascii="Cambria Math" w:hAnsi="Cambria Math"/>
                  </w:rPr>
                  <m:t>Total</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Instances</m:t>
                </m:r>
              </m:e>
            </m:d>
          </m:den>
        </m:f>
      </m:oMath>
    </w:p>
    <w:p w14:paraId="5049B4ED" w14:textId="77777777" w:rsidR="00DC1503" w:rsidRPr="0068510C" w:rsidRDefault="00DC1503" w:rsidP="00951279">
      <w:pPr>
        <w:spacing w:after="160" w:line="360" w:lineRule="auto"/>
        <w:rPr>
          <w:rFonts w:asciiTheme="majorHAnsi" w:hAnsiTheme="majorHAnsi" w:cstheme="majorHAnsi"/>
          <w:b/>
          <w:szCs w:val="24"/>
        </w:rPr>
      </w:pPr>
    </w:p>
    <w:p w14:paraId="0758046B" w14:textId="570FC523" w:rsidR="005C6045" w:rsidRPr="0068510C" w:rsidRDefault="00DC1503" w:rsidP="00951279">
      <w:pPr>
        <w:pStyle w:val="ListParagraph"/>
        <w:numPr>
          <w:ilvl w:val="0"/>
          <w:numId w:val="22"/>
        </w:numPr>
      </w:pPr>
      <w:r w:rsidRPr="00546264">
        <w:rPr>
          <w:b/>
          <w:bCs/>
        </w:rPr>
        <w:t>Precision</w:t>
      </w:r>
      <w:r w:rsidR="005C6045" w:rsidRPr="00546264">
        <w:rPr>
          <w:b/>
          <w:bCs/>
        </w:rPr>
        <w:t>:</w:t>
      </w:r>
      <w:r w:rsidR="005C6045" w:rsidRPr="0068510C">
        <w:t xml:space="preserve"> This measures the </w:t>
      </w:r>
      <w:r w:rsidR="007A79C4" w:rsidRPr="0068510C">
        <w:t>proportion of true</w:t>
      </w:r>
      <w:r w:rsidR="005C6045" w:rsidRPr="0068510C">
        <w:t xml:space="preserve"> positive</w:t>
      </w:r>
      <w:r w:rsidR="007A79C4" w:rsidRPr="0068510C">
        <w:t>s</w:t>
      </w:r>
      <w:r w:rsidR="005C6045" w:rsidRPr="0068510C">
        <w:t xml:space="preserve"> </w:t>
      </w:r>
      <w:r w:rsidR="007A79C4" w:rsidRPr="0068510C">
        <w:t>to the number of total</w:t>
      </w:r>
      <w:r w:rsidR="005C6045" w:rsidRPr="0068510C">
        <w:t xml:space="preserve"> </w:t>
      </w:r>
      <w:r w:rsidR="007A79C4" w:rsidRPr="0068510C">
        <w:t xml:space="preserve">positives </w:t>
      </w:r>
      <w:r w:rsidR="005C6045" w:rsidRPr="0068510C">
        <w:t>predict</w:t>
      </w:r>
      <w:r w:rsidR="007A79C4" w:rsidRPr="0068510C">
        <w:t>ed.</w:t>
      </w:r>
    </w:p>
    <w:p w14:paraId="01249781" w14:textId="4EF7632E" w:rsidR="005C6045" w:rsidRPr="0068510C" w:rsidRDefault="00DC1503" w:rsidP="00951279">
      <w:pPr>
        <w:pStyle w:val="ListParagraph"/>
        <w:ind w:left="1428" w:firstLine="696"/>
      </w:pPr>
      <w:r w:rsidRPr="0068510C">
        <w:t>Precision</w:t>
      </w:r>
      <w:r w:rsidR="005C6045" w:rsidRPr="0068510C">
        <w:t xml:space="preserve"> = </w:t>
      </w:r>
      <m:oMath>
        <m:f>
          <m:fPr>
            <m:ctrlPr>
              <w:rPr>
                <w:rFonts w:ascii="Cambria Math" w:hAnsi="Cambria Math"/>
              </w:rPr>
            </m:ctrlPr>
          </m:fPr>
          <m:num>
            <m:d>
              <m:dPr>
                <m:ctrlPr>
                  <w:rPr>
                    <w:rFonts w:ascii="Cambria Math" w:hAnsi="Cambria Math"/>
                  </w:rPr>
                </m:ctrlPr>
              </m:dPr>
              <m:e>
                <m:r>
                  <w:rPr>
                    <w:rFonts w:ascii="Cambria Math" w:hAnsi="Cambria Math"/>
                  </w:rPr>
                  <m:t>True</m:t>
                </m:r>
                <m:r>
                  <m:rPr>
                    <m:sty m:val="p"/>
                  </m:rPr>
                  <w:rPr>
                    <w:rFonts w:ascii="Cambria Math" w:hAnsi="Cambria Math"/>
                  </w:rPr>
                  <m:t xml:space="preserve"> </m:t>
                </m:r>
                <m:r>
                  <w:rPr>
                    <w:rFonts w:ascii="Cambria Math" w:hAnsi="Cambria Math"/>
                  </w:rPr>
                  <m:t>Positives</m:t>
                </m:r>
              </m:e>
            </m:d>
          </m:num>
          <m:den>
            <m:d>
              <m:dPr>
                <m:ctrlPr>
                  <w:rPr>
                    <w:rFonts w:ascii="Cambria Math" w:hAnsi="Cambria Math"/>
                  </w:rPr>
                </m:ctrlPr>
              </m:dPr>
              <m:e>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 xml:space="preserve">Positives + False Positives </m:t>
                </m:r>
              </m:e>
            </m:d>
          </m:den>
        </m:f>
      </m:oMath>
    </w:p>
    <w:p w14:paraId="3E40D2A3" w14:textId="77777777" w:rsidR="00DC1503" w:rsidRPr="0068510C" w:rsidRDefault="00DC1503" w:rsidP="00951279">
      <w:pPr>
        <w:pStyle w:val="ListParagraph"/>
      </w:pPr>
    </w:p>
    <w:p w14:paraId="57DD7AB9" w14:textId="645F2B28" w:rsidR="00DC1503" w:rsidRPr="0068510C" w:rsidRDefault="00DC1503" w:rsidP="00951279">
      <w:pPr>
        <w:pStyle w:val="ListParagraph"/>
        <w:numPr>
          <w:ilvl w:val="0"/>
          <w:numId w:val="22"/>
        </w:numPr>
      </w:pPr>
      <w:r w:rsidRPr="00546264">
        <w:rPr>
          <w:b/>
          <w:bCs/>
        </w:rPr>
        <w:t>Recall:</w:t>
      </w:r>
      <w:r w:rsidRPr="0068510C">
        <w:t xml:space="preserve">  </w:t>
      </w:r>
      <w:r w:rsidR="007A79C4" w:rsidRPr="0068510C">
        <w:t>This measures the number of total positives predicted.</w:t>
      </w:r>
    </w:p>
    <w:p w14:paraId="18462DC8" w14:textId="20788BD5" w:rsidR="007A79C4" w:rsidRPr="0068510C" w:rsidRDefault="007A79C4" w:rsidP="00951279">
      <w:pPr>
        <w:pStyle w:val="ListParagraph"/>
        <w:ind w:left="1428" w:firstLine="696"/>
      </w:pPr>
      <w:r w:rsidRPr="0068510C">
        <w:t xml:space="preserve">Recall = </w:t>
      </w:r>
      <m:oMath>
        <m:f>
          <m:fPr>
            <m:ctrlPr>
              <w:rPr>
                <w:rFonts w:ascii="Cambria Math" w:hAnsi="Cambria Math"/>
              </w:rPr>
            </m:ctrlPr>
          </m:fPr>
          <m:num>
            <m:d>
              <m:dPr>
                <m:ctrlPr>
                  <w:rPr>
                    <w:rFonts w:ascii="Cambria Math" w:hAnsi="Cambria Math"/>
                  </w:rPr>
                </m:ctrlPr>
              </m:dPr>
              <m:e>
                <m:r>
                  <w:rPr>
                    <w:rFonts w:ascii="Cambria Math" w:hAnsi="Cambria Math"/>
                  </w:rPr>
                  <m:t>True</m:t>
                </m:r>
                <m:r>
                  <m:rPr>
                    <m:sty m:val="p"/>
                  </m:rPr>
                  <w:rPr>
                    <w:rFonts w:ascii="Cambria Math" w:hAnsi="Cambria Math"/>
                  </w:rPr>
                  <m:t xml:space="preserve"> </m:t>
                </m:r>
                <m:r>
                  <w:rPr>
                    <w:rFonts w:ascii="Cambria Math" w:hAnsi="Cambria Math"/>
                  </w:rPr>
                  <m:t>Positives</m:t>
                </m:r>
              </m:e>
            </m:d>
          </m:num>
          <m:den>
            <m:d>
              <m:dPr>
                <m:ctrlPr>
                  <w:rPr>
                    <w:rFonts w:ascii="Cambria Math" w:hAnsi="Cambria Math"/>
                  </w:rPr>
                </m:ctrlPr>
              </m:dPr>
              <m:e>
                <m:r>
                  <w:rPr>
                    <w:rFonts w:ascii="Cambria Math" w:hAnsi="Cambria Math"/>
                  </w:rPr>
                  <m:t>True Positives +  False Positives</m:t>
                </m:r>
              </m:e>
            </m:d>
          </m:den>
        </m:f>
      </m:oMath>
    </w:p>
    <w:p w14:paraId="085D8374" w14:textId="77777777" w:rsidR="00DC1503" w:rsidRPr="0068510C" w:rsidRDefault="00DC1503" w:rsidP="00951279">
      <w:pPr>
        <w:pStyle w:val="ListParagraph"/>
      </w:pPr>
    </w:p>
    <w:p w14:paraId="0688A474" w14:textId="4EFB0B1F" w:rsidR="00DC1503" w:rsidRPr="0068510C" w:rsidRDefault="00DC1503" w:rsidP="00951279">
      <w:pPr>
        <w:pStyle w:val="ListParagraph"/>
        <w:numPr>
          <w:ilvl w:val="0"/>
          <w:numId w:val="22"/>
        </w:numPr>
      </w:pPr>
      <w:r w:rsidRPr="00546264">
        <w:rPr>
          <w:b/>
          <w:bCs/>
        </w:rPr>
        <w:t>F1-score:</w:t>
      </w:r>
      <w:r w:rsidR="005C6045" w:rsidRPr="0068510C">
        <w:t xml:space="preserve"> This is a balanced approach between Precision and Recall, which is preferred over accuracy for </w:t>
      </w:r>
      <w:r w:rsidR="007A79C4" w:rsidRPr="0068510C">
        <w:t>classification-based</w:t>
      </w:r>
      <w:r w:rsidR="005C6045" w:rsidRPr="0068510C">
        <w:t xml:space="preserve"> models.</w:t>
      </w:r>
    </w:p>
    <w:p w14:paraId="30286C62" w14:textId="3957F398" w:rsidR="007A79C4" w:rsidRPr="0068510C" w:rsidRDefault="00DC1503" w:rsidP="00951279">
      <w:pPr>
        <w:pStyle w:val="ListParagraph"/>
        <w:ind w:left="1428" w:firstLine="696"/>
      </w:pPr>
      <w:r w:rsidRPr="0068510C">
        <w:t xml:space="preserve">F1-score = </w:t>
      </w:r>
      <m:oMath>
        <m:r>
          <w:rPr>
            <w:rFonts w:ascii="Cambria Math" w:hAnsi="Cambria Math"/>
          </w:rPr>
          <m:t xml:space="preserve">2. </m:t>
        </m:r>
        <m:f>
          <m:fPr>
            <m:ctrlPr>
              <w:rPr>
                <w:rFonts w:ascii="Cambria Math" w:hAnsi="Cambria Math"/>
              </w:rPr>
            </m:ctrlPr>
          </m:fPr>
          <m:num>
            <m:d>
              <m:dPr>
                <m:ctrlPr>
                  <w:rPr>
                    <w:rFonts w:ascii="Cambria Math" w:hAnsi="Cambria Math"/>
                  </w:rPr>
                </m:ctrlPr>
              </m:dPr>
              <m:e>
                <m:r>
                  <w:rPr>
                    <w:rFonts w:ascii="Cambria Math" w:hAnsi="Cambria Math"/>
                  </w:rPr>
                  <m:t>Precision*Recall</m:t>
                </m:r>
              </m:e>
            </m:d>
          </m:num>
          <m:den>
            <m:d>
              <m:dPr>
                <m:ctrlPr>
                  <w:rPr>
                    <w:rFonts w:ascii="Cambria Math" w:hAnsi="Cambria Math"/>
                  </w:rPr>
                </m:ctrlPr>
              </m:dPr>
              <m:e>
                <m:r>
                  <w:rPr>
                    <w:rFonts w:ascii="Cambria Math" w:hAnsi="Cambria Math"/>
                  </w:rPr>
                  <m:t>Precision+  Recall</m:t>
                </m:r>
              </m:e>
            </m:d>
          </m:den>
        </m:f>
      </m:oMath>
    </w:p>
    <w:p w14:paraId="33E6F2B6" w14:textId="77777777" w:rsidR="0097450D" w:rsidRDefault="0097450D" w:rsidP="00951279">
      <w:pPr>
        <w:spacing w:after="160" w:line="360" w:lineRule="auto"/>
        <w:rPr>
          <w:rFonts w:ascii="Calibri Light" w:hAnsi="Calibri Light" w:cs="Calibri Light"/>
          <w:szCs w:val="24"/>
        </w:rPr>
      </w:pPr>
    </w:p>
    <w:p w14:paraId="784608D6" w14:textId="77777777" w:rsidR="0097450D" w:rsidRDefault="0097450D" w:rsidP="00951279">
      <w:pPr>
        <w:keepNext/>
        <w:spacing w:after="160" w:line="360" w:lineRule="auto"/>
      </w:pPr>
      <w:r w:rsidRPr="0097450D">
        <w:rPr>
          <w:rFonts w:ascii="Calibri Light" w:hAnsi="Calibri Light" w:cs="Calibri Light"/>
          <w:noProof/>
          <w:szCs w:val="24"/>
        </w:rPr>
        <w:lastRenderedPageBreak/>
        <w:drawing>
          <wp:inline distT="0" distB="0" distL="0" distR="0" wp14:anchorId="2B7C3C9E" wp14:editId="11622A4C">
            <wp:extent cx="6367780" cy="3738880"/>
            <wp:effectExtent l="0" t="0" r="0" b="0"/>
            <wp:docPr id="60869027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690275" name="Picture 1" descr="A screenshot of a computer program&#10;&#10;Description automatically generated"/>
                    <pic:cNvPicPr/>
                  </pic:nvPicPr>
                  <pic:blipFill>
                    <a:blip r:embed="rId69"/>
                    <a:stretch>
                      <a:fillRect/>
                    </a:stretch>
                  </pic:blipFill>
                  <pic:spPr>
                    <a:xfrm>
                      <a:off x="0" y="0"/>
                      <a:ext cx="6367780" cy="3738880"/>
                    </a:xfrm>
                    <a:prstGeom prst="rect">
                      <a:avLst/>
                    </a:prstGeom>
                  </pic:spPr>
                </pic:pic>
              </a:graphicData>
            </a:graphic>
          </wp:inline>
        </w:drawing>
      </w:r>
    </w:p>
    <w:p w14:paraId="51ACAF22" w14:textId="685DCCD5" w:rsidR="0097450D" w:rsidRPr="0097450D" w:rsidRDefault="0097450D" w:rsidP="00951279">
      <w:pPr>
        <w:pStyle w:val="Caption"/>
        <w:spacing w:line="360" w:lineRule="auto"/>
        <w:rPr>
          <w:rFonts w:cs="Calibri Light"/>
          <w:szCs w:val="24"/>
        </w:rPr>
      </w:pPr>
      <w:bookmarkStart w:id="91" w:name="_Toc176811637"/>
      <w:r>
        <w:t xml:space="preserve">Figure </w:t>
      </w:r>
      <w:r>
        <w:fldChar w:fldCharType="begin"/>
      </w:r>
      <w:r>
        <w:instrText xml:space="preserve"> SEQ Figure \* ARABIC </w:instrText>
      </w:r>
      <w:r>
        <w:fldChar w:fldCharType="separate"/>
      </w:r>
      <w:r w:rsidR="008F3F61">
        <w:rPr>
          <w:noProof/>
        </w:rPr>
        <w:t>51</w:t>
      </w:r>
      <w:r>
        <w:fldChar w:fldCharType="end"/>
      </w:r>
      <w:r>
        <w:t>: Evaluation Code</w:t>
      </w:r>
      <w:bookmarkEnd w:id="91"/>
    </w:p>
    <w:p w14:paraId="02666116" w14:textId="77777777" w:rsidR="00DC1503" w:rsidRDefault="00DC1503" w:rsidP="00951279">
      <w:pPr>
        <w:spacing w:after="160" w:line="360" w:lineRule="auto"/>
        <w:rPr>
          <w:rFonts w:ascii="Calibri Light" w:hAnsi="Calibri Light" w:cs="Calibri Light"/>
          <w:szCs w:val="24"/>
        </w:rPr>
      </w:pPr>
    </w:p>
    <w:p w14:paraId="0A2676B0" w14:textId="77777777" w:rsidR="00B1724B" w:rsidRDefault="00B1724B" w:rsidP="00951279">
      <w:pPr>
        <w:keepNext/>
        <w:spacing w:after="160" w:line="360" w:lineRule="auto"/>
      </w:pPr>
      <w:r w:rsidRPr="00B1724B">
        <w:rPr>
          <w:noProof/>
        </w:rPr>
        <w:drawing>
          <wp:inline distT="0" distB="0" distL="0" distR="0" wp14:anchorId="15BC05B9" wp14:editId="304BEAC3">
            <wp:extent cx="6367780" cy="2834005"/>
            <wp:effectExtent l="0" t="0" r="0" b="4445"/>
            <wp:docPr id="123694279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42797" name="Picture 1" descr="A graph of different colored lines&#10;&#10;Description automatically generated"/>
                    <pic:cNvPicPr/>
                  </pic:nvPicPr>
                  <pic:blipFill>
                    <a:blip r:embed="rId70"/>
                    <a:stretch>
                      <a:fillRect/>
                    </a:stretch>
                  </pic:blipFill>
                  <pic:spPr>
                    <a:xfrm>
                      <a:off x="0" y="0"/>
                      <a:ext cx="6367780" cy="2834005"/>
                    </a:xfrm>
                    <a:prstGeom prst="rect">
                      <a:avLst/>
                    </a:prstGeom>
                  </pic:spPr>
                </pic:pic>
              </a:graphicData>
            </a:graphic>
          </wp:inline>
        </w:drawing>
      </w:r>
    </w:p>
    <w:p w14:paraId="414E7D47" w14:textId="7D327C23" w:rsidR="00DC1503" w:rsidRDefault="00B1724B" w:rsidP="00951279">
      <w:pPr>
        <w:pStyle w:val="Caption"/>
        <w:spacing w:line="360" w:lineRule="auto"/>
      </w:pPr>
      <w:bookmarkStart w:id="92" w:name="_Toc176811638"/>
      <w:r>
        <w:t xml:space="preserve">Figure </w:t>
      </w:r>
      <w:r>
        <w:fldChar w:fldCharType="begin"/>
      </w:r>
      <w:r>
        <w:instrText xml:space="preserve"> SEQ Figure \* ARABIC </w:instrText>
      </w:r>
      <w:r>
        <w:fldChar w:fldCharType="separate"/>
      </w:r>
      <w:r w:rsidR="008F3F61">
        <w:rPr>
          <w:noProof/>
        </w:rPr>
        <w:t>52</w:t>
      </w:r>
      <w:r>
        <w:fldChar w:fldCharType="end"/>
      </w:r>
      <w:r>
        <w:t>: Model Evaluation</w:t>
      </w:r>
      <w:bookmarkEnd w:id="92"/>
    </w:p>
    <w:p w14:paraId="7D009BD9" w14:textId="77777777" w:rsidR="0035233E" w:rsidRPr="0035233E" w:rsidRDefault="0035233E" w:rsidP="00951279">
      <w:pPr>
        <w:spacing w:after="160" w:line="360" w:lineRule="auto"/>
        <w:rPr>
          <w:rFonts w:ascii="Calibri Light" w:hAnsi="Calibri Light" w:cs="Calibri Light"/>
          <w:szCs w:val="24"/>
          <w:highlight w:val="yellow"/>
        </w:rPr>
      </w:pPr>
    </w:p>
    <w:p w14:paraId="41528178" w14:textId="27EABB02" w:rsidR="003F4C7C" w:rsidRPr="00F81646" w:rsidRDefault="00F81646" w:rsidP="00951279">
      <w:pPr>
        <w:pStyle w:val="Heading3"/>
      </w:pPr>
      <w:bookmarkStart w:id="93" w:name="_Toc176813650"/>
      <w:r>
        <w:lastRenderedPageBreak/>
        <w:t xml:space="preserve">3.3.6 </w:t>
      </w:r>
      <w:r w:rsidR="0035233E" w:rsidRPr="00F81646">
        <w:t>Deployment</w:t>
      </w:r>
      <w:bookmarkEnd w:id="93"/>
    </w:p>
    <w:p w14:paraId="3F194C1D" w14:textId="7F238F14" w:rsidR="0035233E" w:rsidRDefault="0035233E" w:rsidP="00951279">
      <w:pPr>
        <w:spacing w:after="160" w:line="360" w:lineRule="auto"/>
        <w:rPr>
          <w:rFonts w:ascii="Calibri Light" w:hAnsi="Calibri Light" w:cs="Calibri Light"/>
          <w:szCs w:val="24"/>
        </w:rPr>
      </w:pPr>
      <w:r w:rsidRPr="003F4C7C">
        <w:rPr>
          <w:rFonts w:ascii="Calibri Light" w:hAnsi="Calibri Light" w:cs="Calibri Light"/>
          <w:szCs w:val="24"/>
        </w:rPr>
        <w:t>Deployment phase involves taking the results of the models generated and integrating them into the stakeholders identified</w:t>
      </w:r>
      <w:r w:rsidR="003F4C7C">
        <w:rPr>
          <w:rFonts w:ascii="Calibri Light" w:hAnsi="Calibri Light" w:cs="Calibri Light"/>
          <w:szCs w:val="24"/>
        </w:rPr>
        <w:t xml:space="preserve"> in metro rail and other transportation stations</w:t>
      </w:r>
      <w:r w:rsidRPr="0035233E">
        <w:rPr>
          <w:rFonts w:ascii="Calibri Light" w:hAnsi="Calibri Light" w:cs="Calibri Light"/>
          <w:szCs w:val="24"/>
        </w:rPr>
        <w:t xml:space="preserve"> </w:t>
      </w:r>
    </w:p>
    <w:p w14:paraId="30A53D88" w14:textId="3F4479F5" w:rsidR="003D19A9" w:rsidRPr="00EE3278" w:rsidRDefault="00EE3278" w:rsidP="00951279">
      <w:pPr>
        <w:spacing w:after="160" w:line="360" w:lineRule="auto"/>
        <w:rPr>
          <w:rFonts w:ascii="Calibri Light" w:hAnsi="Calibri Light" w:cs="Calibri Light"/>
          <w:szCs w:val="24"/>
        </w:rPr>
      </w:pPr>
      <w:r>
        <w:rPr>
          <w:rFonts w:ascii="Calibri Light" w:hAnsi="Calibri Light" w:cs="Calibri Light"/>
          <w:szCs w:val="24"/>
        </w:rPr>
        <w:t xml:space="preserve">Deployment as the name says talks about the predictive maintenance models being implemented into the metro railway station system and being used for operational purposes. The integration of the system in a live metro railway station production environment will </w:t>
      </w:r>
      <w:r w:rsidRPr="003F4C7C">
        <w:rPr>
          <w:rFonts w:ascii="Calibri Light" w:hAnsi="Calibri Light" w:cs="Calibri Light"/>
          <w:szCs w:val="24"/>
        </w:rPr>
        <w:t>help in forecasting</w:t>
      </w:r>
      <w:r>
        <w:rPr>
          <w:rFonts w:ascii="Calibri Light" w:hAnsi="Calibri Light" w:cs="Calibri Light"/>
          <w:szCs w:val="24"/>
        </w:rPr>
        <w:t xml:space="preserve"> failures and making pre-emptive decisions to avoid or reduce potential downtime</w:t>
      </w:r>
      <w:r w:rsidRPr="003F4C7C">
        <w:rPr>
          <w:rFonts w:ascii="Calibri Light" w:hAnsi="Calibri Light" w:cs="Calibri Light"/>
          <w:szCs w:val="24"/>
        </w:rPr>
        <w:t>.</w:t>
      </w:r>
      <w:r w:rsidRPr="0035233E">
        <w:rPr>
          <w:rFonts w:ascii="Calibri Light" w:hAnsi="Calibri Light" w:cs="Calibri Light"/>
          <w:szCs w:val="24"/>
        </w:rPr>
        <w:t xml:space="preserve"> </w:t>
      </w:r>
      <w:r>
        <w:rPr>
          <w:rFonts w:ascii="Calibri Light" w:hAnsi="Calibri Light" w:cs="Calibri Light"/>
          <w:szCs w:val="24"/>
        </w:rPr>
        <w:t>This will reduce disruptions in services due to faulty trains, and inadvertently increase public perception of the railway service.</w:t>
      </w:r>
    </w:p>
    <w:p w14:paraId="11F651C0" w14:textId="77777777" w:rsidR="00A373E7" w:rsidRDefault="00A373E7" w:rsidP="00951279">
      <w:pPr>
        <w:spacing w:after="160" w:line="360" w:lineRule="auto"/>
        <w:rPr>
          <w:rFonts w:ascii="Calibri" w:eastAsiaTheme="majorEastAsia" w:hAnsi="Calibri" w:cstheme="majorBidi"/>
          <w:b/>
          <w:color w:val="000000" w:themeColor="text1"/>
          <w:sz w:val="40"/>
          <w:szCs w:val="24"/>
        </w:rPr>
      </w:pPr>
      <w:r>
        <w:br w:type="page"/>
      </w:r>
    </w:p>
    <w:p w14:paraId="39EEC4DC" w14:textId="780911D2" w:rsidR="00876367" w:rsidRPr="00CC71E6" w:rsidRDefault="00CC71E6" w:rsidP="00951279">
      <w:pPr>
        <w:pStyle w:val="Heading1"/>
      </w:pPr>
      <w:bookmarkStart w:id="94" w:name="_Toc176813651"/>
      <w:r w:rsidRPr="00CC71E6">
        <w:lastRenderedPageBreak/>
        <w:t>4.0 IMPLEMENTATION ANALYSIS</w:t>
      </w:r>
      <w:bookmarkEnd w:id="94"/>
    </w:p>
    <w:p w14:paraId="58229F23" w14:textId="77777777" w:rsidR="00C37C6F" w:rsidRPr="00121398" w:rsidRDefault="00C37C6F" w:rsidP="00951279">
      <w:pPr>
        <w:pStyle w:val="Heading2"/>
      </w:pPr>
      <w:bookmarkStart w:id="95" w:name="_Toc176813652"/>
      <w:r>
        <w:t>4.1 Data Analysis Tools</w:t>
      </w:r>
      <w:bookmarkEnd w:id="95"/>
      <w:r>
        <w:t xml:space="preserve"> </w:t>
      </w:r>
    </w:p>
    <w:p w14:paraId="433FDD34" w14:textId="77777777" w:rsidR="00C37C6F" w:rsidRDefault="00C37C6F" w:rsidP="00951279">
      <w:pPr>
        <w:spacing w:after="160" w:line="360" w:lineRule="auto"/>
        <w:rPr>
          <w:rFonts w:ascii="Calibri Light" w:hAnsi="Calibri Light" w:cs="Calibri Light"/>
          <w:szCs w:val="24"/>
        </w:rPr>
      </w:pPr>
      <w:r w:rsidRPr="003D19A9">
        <w:rPr>
          <w:rFonts w:ascii="Calibri Light" w:hAnsi="Calibri Light" w:cs="Calibri Light"/>
          <w:szCs w:val="24"/>
        </w:rPr>
        <w:t>Some of the data analysis tools used during this report are:</w:t>
      </w:r>
    </w:p>
    <w:p w14:paraId="3720CAE5" w14:textId="77777777" w:rsidR="00501040" w:rsidRDefault="00501040" w:rsidP="00951279">
      <w:pPr>
        <w:spacing w:after="160" w:line="360" w:lineRule="auto"/>
        <w:rPr>
          <w:rFonts w:ascii="Calibri Light" w:hAnsi="Calibri Light" w:cs="Calibri Light"/>
          <w:szCs w:val="24"/>
        </w:rPr>
      </w:pPr>
      <w:r w:rsidRPr="00C817AF">
        <w:rPr>
          <w:rFonts w:ascii="Calibri Light" w:hAnsi="Calibri Light" w:cs="Calibri Light"/>
          <w:szCs w:val="24"/>
        </w:rPr>
        <w:t>Some of the data analysis techniques adopted include:</w:t>
      </w:r>
    </w:p>
    <w:p w14:paraId="2F327BB9" w14:textId="77777777" w:rsidR="00501040" w:rsidRPr="00501040" w:rsidRDefault="00C37C6F" w:rsidP="00951279">
      <w:pPr>
        <w:pStyle w:val="ListParagraph"/>
        <w:numPr>
          <w:ilvl w:val="0"/>
          <w:numId w:val="29"/>
        </w:numPr>
        <w:rPr>
          <w:rFonts w:ascii="Calibri Light" w:hAnsi="Calibri Light" w:cs="Calibri Light"/>
        </w:rPr>
      </w:pPr>
      <w:r w:rsidRPr="00501040">
        <w:rPr>
          <w:b/>
          <w:bCs/>
        </w:rPr>
        <w:t>Excel</w:t>
      </w:r>
    </w:p>
    <w:p w14:paraId="7C25E03F" w14:textId="1F17B50D" w:rsidR="00501040" w:rsidRDefault="00C37C6F" w:rsidP="00951279">
      <w:pPr>
        <w:pStyle w:val="ListParagraph"/>
        <w:rPr>
          <w:rFonts w:ascii="Calibri Light" w:hAnsi="Calibri Light" w:cs="Calibri Light"/>
        </w:rPr>
      </w:pPr>
      <w:r w:rsidRPr="00501040">
        <w:rPr>
          <w:rFonts w:ascii="Calibri Light" w:hAnsi="Calibri Light" w:cs="Calibri Light"/>
        </w:rPr>
        <w:t xml:space="preserve">The dataset was downloaded in comma-separated values or otherwise known as csv format from the </w:t>
      </w:r>
      <w:r w:rsidR="00EA1481" w:rsidRPr="00501040">
        <w:rPr>
          <w:rFonts w:ascii="Calibri Light" w:hAnsi="Calibri Light" w:cs="Calibri Light"/>
        </w:rPr>
        <w:t>Metro PT-3</w:t>
      </w:r>
      <w:r w:rsidRPr="00501040">
        <w:rPr>
          <w:rFonts w:ascii="Calibri Light" w:hAnsi="Calibri Light" w:cs="Calibri Light"/>
        </w:rPr>
        <w:t xml:space="preserve"> website which gave a general preview of all the layout and structure of the dataset</w:t>
      </w:r>
      <w:r w:rsidR="00ED71A5">
        <w:rPr>
          <w:rFonts w:ascii="Calibri Light" w:hAnsi="Calibri Light" w:cs="Calibri Light"/>
        </w:rPr>
        <w:t xml:space="preserve"> </w:t>
      </w:r>
      <w:r w:rsidR="00ED71A5">
        <w:rPr>
          <w:rFonts w:ascii="Calibri Light" w:hAnsi="Calibri Light" w:cs="Calibri Light"/>
        </w:rPr>
        <w:fldChar w:fldCharType="begin"/>
      </w:r>
      <w:r w:rsidR="00ED71A5">
        <w:rPr>
          <w:rFonts w:ascii="Calibri Light" w:hAnsi="Calibri Light" w:cs="Calibri Light"/>
        </w:rPr>
        <w:instrText xml:space="preserve"> ADDIN ZOTERO_ITEM CSL_CITATION {"citationID":"XDXx5q7l","properties":{"formattedCitation":"(Nelson, 2002)","plainCitation":"(Nelson, 2002)","noteIndex":0},"citationItems":[{"id":371,"uris":["http://zotero.org/users/14299107/items/XVH2AZ39"],"itemData":{"id":371,"type":"book","abstract":"So here s a funny deal: You know how to use Excel. You know how to create simple workbooks. And how to print stuff. And you can even, with just a little bit of fiddling, create cool–looking charts. But sometimes you wish that you could do more with Excel, such as how to use Excel to really gain insights into information, the data, that you work with in your job.\nUsing Excel for this kind of stuff is what Excel Data Analysis For Dummies is all about. This is a book that assumes that you want to use Excel to learn new stuff, discover new secrets, and gain new insights into the information you re already working with in Excel.","event-place":"New York","ISBN":"978-0-7645-1661-0","language":"eng","number-of-pages":"386","publisher":"John Wiley &amp; Sons","publisher-place":"New York","source":"K10plus ISBN","title":"Excel data analysis for dummies","URL":"https://www.amazon.co.uk/Excel-Analysis-Dummies-Stephen-Nelson/dp/0764516612","author":[{"family":"Nelson","given":"Stephen L."}],"issued":{"date-parts":[["2002",8,14]]}}}],"schema":"https://github.com/citation-style-language/schema/raw/master/csl-citation.json"} </w:instrText>
      </w:r>
      <w:r w:rsidR="00ED71A5">
        <w:rPr>
          <w:rFonts w:ascii="Calibri Light" w:hAnsi="Calibri Light" w:cs="Calibri Light"/>
        </w:rPr>
        <w:fldChar w:fldCharType="separate"/>
      </w:r>
      <w:r w:rsidR="00ED71A5" w:rsidRPr="00ED71A5">
        <w:rPr>
          <w:rFonts w:ascii="Calibri Light" w:hAnsi="Calibri Light" w:cs="Calibri Light"/>
        </w:rPr>
        <w:t>(Nelson, 2002)</w:t>
      </w:r>
      <w:r w:rsidR="00ED71A5">
        <w:rPr>
          <w:rFonts w:ascii="Calibri Light" w:hAnsi="Calibri Light" w:cs="Calibri Light"/>
        </w:rPr>
        <w:fldChar w:fldCharType="end"/>
      </w:r>
      <w:r w:rsidRPr="00501040">
        <w:rPr>
          <w:rFonts w:ascii="Calibri Light" w:hAnsi="Calibri Light" w:cs="Calibri Light"/>
        </w:rPr>
        <w:t>.</w:t>
      </w:r>
    </w:p>
    <w:p w14:paraId="57A42AE5" w14:textId="77777777" w:rsidR="00501040" w:rsidRDefault="00501040" w:rsidP="00951279">
      <w:pPr>
        <w:pStyle w:val="ListParagraph"/>
        <w:rPr>
          <w:rFonts w:ascii="Calibri Light" w:hAnsi="Calibri Light" w:cs="Calibri Light"/>
        </w:rPr>
      </w:pPr>
    </w:p>
    <w:p w14:paraId="0431CCAE" w14:textId="77777777" w:rsidR="00501040" w:rsidRPr="00501040" w:rsidRDefault="00C37C6F" w:rsidP="00951279">
      <w:pPr>
        <w:pStyle w:val="ListParagraph"/>
        <w:numPr>
          <w:ilvl w:val="0"/>
          <w:numId w:val="29"/>
        </w:numPr>
        <w:rPr>
          <w:rFonts w:ascii="Calibri Light" w:hAnsi="Calibri Light" w:cs="Calibri Light"/>
        </w:rPr>
      </w:pPr>
      <w:r w:rsidRPr="00501040">
        <w:rPr>
          <w:b/>
          <w:bCs/>
        </w:rPr>
        <w:t>R programmin</w:t>
      </w:r>
      <w:r w:rsidR="00E674A7" w:rsidRPr="00501040">
        <w:rPr>
          <w:b/>
          <w:bCs/>
        </w:rPr>
        <w:t>g:</w:t>
      </w:r>
    </w:p>
    <w:p w14:paraId="17AA54FA" w14:textId="2D2A33D8" w:rsidR="00501040" w:rsidRPr="00501040" w:rsidRDefault="00E674A7" w:rsidP="00951279">
      <w:pPr>
        <w:pStyle w:val="ListParagraph"/>
        <w:rPr>
          <w:rFonts w:ascii="Calibri Light" w:hAnsi="Calibri Light" w:cs="Calibri Light"/>
        </w:rPr>
      </w:pPr>
      <w:r w:rsidRPr="00501040">
        <w:rPr>
          <w:rFonts w:ascii="Calibri Light" w:hAnsi="Calibri Light" w:cs="Calibri Light"/>
        </w:rPr>
        <w:t>R pr</w:t>
      </w:r>
      <w:r w:rsidR="00C37C6F" w:rsidRPr="00501040">
        <w:rPr>
          <w:rFonts w:ascii="Calibri Light" w:hAnsi="Calibri Light" w:cs="Calibri Light"/>
        </w:rPr>
        <w:t xml:space="preserve">ogramming is </w:t>
      </w:r>
      <w:r w:rsidRPr="00501040">
        <w:rPr>
          <w:rFonts w:ascii="Calibri Light" w:hAnsi="Calibri Light" w:cs="Calibri Light"/>
        </w:rPr>
        <w:t>a statistical</w:t>
      </w:r>
      <w:r w:rsidR="00C37C6F" w:rsidRPr="00501040">
        <w:rPr>
          <w:rFonts w:ascii="Calibri Light" w:hAnsi="Calibri Light" w:cs="Calibri Light"/>
        </w:rPr>
        <w:t xml:space="preserve"> analysis </w:t>
      </w:r>
      <w:r w:rsidRPr="00501040">
        <w:rPr>
          <w:rFonts w:ascii="Calibri Light" w:hAnsi="Calibri Light" w:cs="Calibri Light"/>
        </w:rPr>
        <w:t xml:space="preserve">and data analysis </w:t>
      </w:r>
      <w:r w:rsidR="00C37C6F" w:rsidRPr="00501040">
        <w:rPr>
          <w:rFonts w:ascii="Calibri Light" w:hAnsi="Calibri Light" w:cs="Calibri Light"/>
        </w:rPr>
        <w:t xml:space="preserve">tool used in performing </w:t>
      </w:r>
      <w:r w:rsidRPr="00501040">
        <w:rPr>
          <w:rFonts w:ascii="Calibri Light" w:hAnsi="Calibri Light" w:cs="Calibri Light"/>
        </w:rPr>
        <w:t>experiments</w:t>
      </w:r>
      <w:r w:rsidR="00C37C6F" w:rsidRPr="00501040">
        <w:rPr>
          <w:rFonts w:ascii="Calibri Light" w:hAnsi="Calibri Light" w:cs="Calibri Light"/>
        </w:rPr>
        <w:t xml:space="preserve"> </w:t>
      </w:r>
      <w:r w:rsidRPr="00501040">
        <w:rPr>
          <w:rFonts w:ascii="Calibri Light" w:hAnsi="Calibri Light" w:cs="Calibri Light"/>
        </w:rPr>
        <w:t>during</w:t>
      </w:r>
      <w:r w:rsidR="00C37C6F" w:rsidRPr="00501040">
        <w:rPr>
          <w:rFonts w:ascii="Calibri Light" w:hAnsi="Calibri Light" w:cs="Calibri Light"/>
        </w:rPr>
        <w:t xml:space="preserve"> the project. During the data manipulation process,</w:t>
      </w:r>
      <w:r w:rsidRPr="00501040">
        <w:rPr>
          <w:rFonts w:ascii="Calibri Light" w:hAnsi="Calibri Light" w:cs="Calibri Light"/>
        </w:rPr>
        <w:t xml:space="preserve"> numerous</w:t>
      </w:r>
      <w:r w:rsidR="00C37C6F" w:rsidRPr="00501040">
        <w:rPr>
          <w:rFonts w:ascii="Calibri Light" w:hAnsi="Calibri Light" w:cs="Calibri Light"/>
        </w:rPr>
        <w:t xml:space="preserve"> libraries </w:t>
      </w:r>
      <w:r w:rsidRPr="00501040">
        <w:rPr>
          <w:rFonts w:ascii="Calibri Light" w:hAnsi="Calibri Light" w:cs="Calibri Light"/>
        </w:rPr>
        <w:t>such as lubridate, Hmisc, DescTools, dplyr, caTools</w:t>
      </w:r>
      <w:r w:rsidR="00C817AF" w:rsidRPr="00501040">
        <w:rPr>
          <w:rFonts w:ascii="Calibri Light" w:hAnsi="Calibri Light" w:cs="Calibri Light"/>
        </w:rPr>
        <w:t>,</w:t>
      </w:r>
      <w:r w:rsidRPr="00501040">
        <w:rPr>
          <w:rFonts w:ascii="Calibri Light" w:hAnsi="Calibri Light" w:cs="Calibri Light"/>
        </w:rPr>
        <w:t xml:space="preserve"> etc </w:t>
      </w:r>
      <w:r w:rsidR="00C37C6F" w:rsidRPr="00501040">
        <w:rPr>
          <w:rFonts w:ascii="Calibri Light" w:hAnsi="Calibri Light" w:cs="Calibri Light"/>
        </w:rPr>
        <w:t xml:space="preserve">were imported for their </w:t>
      </w:r>
      <w:r w:rsidRPr="00501040">
        <w:rPr>
          <w:rFonts w:ascii="Calibri Light" w:hAnsi="Calibri Light" w:cs="Calibri Light"/>
        </w:rPr>
        <w:t>statistical framework</w:t>
      </w:r>
      <w:r w:rsidR="00C37C6F" w:rsidRPr="00501040">
        <w:rPr>
          <w:rFonts w:ascii="Calibri Light" w:hAnsi="Calibri Light" w:cs="Calibri Light"/>
        </w:rPr>
        <w:t xml:space="preserve"> and computing capabilities</w:t>
      </w:r>
      <w:r w:rsidR="0035158B" w:rsidRPr="00501040">
        <w:rPr>
          <w:rFonts w:ascii="Calibri Light" w:hAnsi="Calibri Light" w:cs="Calibri Light"/>
        </w:rPr>
        <w:t xml:space="preserve"> </w:t>
      </w:r>
      <w:r w:rsidR="0035158B" w:rsidRPr="00501040">
        <w:rPr>
          <w:rFonts w:ascii="Calibri Light" w:hAnsi="Calibri Light" w:cs="Calibri Light"/>
        </w:rPr>
        <w:fldChar w:fldCharType="begin"/>
      </w:r>
      <w:r w:rsidR="0035158B" w:rsidRPr="00501040">
        <w:rPr>
          <w:rFonts w:ascii="Calibri Light" w:hAnsi="Calibri Light" w:cs="Calibri Light"/>
        </w:rPr>
        <w:instrText xml:space="preserve"> ADDIN ZOTERO_ITEM CSL_CITATION {"citationID":"HAIqgcYP","properties":{"formattedCitation":"(McNulty, 2021)","plainCitation":"(McNulty, 2021)","noteIndex":0},"citationItems":[{"id":475,"uris":["http://zotero.org/users/14299107/items/2J3BCUB9"],"itemData":{"id":475,"type":"book","abstract":"Despite the recent rapid growth in machine learning and predictive analytics, many of the statistical questions that are faced by researchers and practitioners still involve explaining why something is happening. Regression analysis is the best ‘swiss army knife’ we have for answering these kinds of questions.This book is a learning resource on inferential statistics and regression analysis. It teaches how to do a wide range of statistical analyses in both R and in Python, ranging from simple hypothesis testing to advanced multivariate modelling. Although it is primarily focused on examples related to the analysis of people and talent, the methods easily transfer to any discipline. The book hits a ‘sweet spot’ where there is just enough mathematical theory to support a strong understanding of the methods, but with a step-by-step guide and easily reproducible examples and code, so that the methods can be put into practice immediately. This makes the book accessible to a wide readership, from public and private sector analysts and practitioners to students and researchers.Key Features: 16 accompanying datasets across a wide range of contexts (e.g. academic, corporate, sports, marketing) Clear step-by-step instructions on executing the analyses Clear guidance on how to interpret results Primary instruction in R but added sections for Python coders Discussion exercises and data exercises for each of the main chapters Final chapter of practice material and datasets ideal for class homework or project work.","ISBN":"978-1-00-042789-9","language":"en","note":"Google-Books-ID: bSc0EAAAQBAJ","number-of-pages":"272","publisher":"CRC Press","source":"Google Books","title":"Handbook of Regression Modeling in People Analytics: With Examples in R and Python","title-short":"Handbook of Regression Modeling in People Analytics","URL":"https://www.google.co.uk/books/edition/Handbook_of_Regression_Modeling_in_Peopl/bSc0EAAAQBAJ?hl=en&amp;gbpv=0","author":[{"family":"McNulty","given":"Keith"}],"issued":{"date-parts":[["2021",7,29]]}}}],"schema":"https://github.com/citation-style-language/schema/raw/master/csl-citation.json"} </w:instrText>
      </w:r>
      <w:r w:rsidR="0035158B" w:rsidRPr="00501040">
        <w:rPr>
          <w:rFonts w:ascii="Calibri Light" w:hAnsi="Calibri Light" w:cs="Calibri Light"/>
        </w:rPr>
        <w:fldChar w:fldCharType="separate"/>
      </w:r>
      <w:r w:rsidR="00762035" w:rsidRPr="00762035">
        <w:rPr>
          <w:rFonts w:ascii="Calibri Light" w:hAnsi="Calibri Light" w:cs="Calibri Light"/>
        </w:rPr>
        <w:t>(McNulty, 2021)</w:t>
      </w:r>
      <w:r w:rsidR="0035158B" w:rsidRPr="00501040">
        <w:rPr>
          <w:rFonts w:ascii="Calibri Light" w:hAnsi="Calibri Light" w:cs="Calibri Light"/>
        </w:rPr>
        <w:fldChar w:fldCharType="end"/>
      </w:r>
      <w:r w:rsidR="00A87F5D" w:rsidRPr="00501040">
        <w:rPr>
          <w:rFonts w:ascii="Calibri Light" w:hAnsi="Calibri Light" w:cs="Calibri Light"/>
        </w:rPr>
        <w:t>.</w:t>
      </w:r>
    </w:p>
    <w:p w14:paraId="6E75D4FA" w14:textId="77777777" w:rsidR="00501040" w:rsidRDefault="00501040" w:rsidP="00951279">
      <w:pPr>
        <w:spacing w:after="160" w:line="360" w:lineRule="auto"/>
        <w:ind w:left="708"/>
        <w:rPr>
          <w:rFonts w:ascii="Calibri Light" w:hAnsi="Calibri Light" w:cs="Calibri Light"/>
          <w:szCs w:val="24"/>
        </w:rPr>
      </w:pPr>
    </w:p>
    <w:p w14:paraId="43C0548A" w14:textId="3E4C24B8" w:rsidR="00501040" w:rsidRPr="000F3C42" w:rsidRDefault="00C76E72" w:rsidP="00951279">
      <w:pPr>
        <w:pStyle w:val="ListParagraph"/>
        <w:numPr>
          <w:ilvl w:val="0"/>
          <w:numId w:val="29"/>
        </w:numPr>
        <w:rPr>
          <w:rFonts w:ascii="Calibri Light" w:hAnsi="Calibri Light" w:cs="Calibri Light"/>
        </w:rPr>
      </w:pPr>
      <w:r w:rsidRPr="000F3C42">
        <w:rPr>
          <w:b/>
          <w:bCs/>
        </w:rPr>
        <w:t xml:space="preserve">Tableau </w:t>
      </w:r>
      <w:r w:rsidR="00C37C6F" w:rsidRPr="000F3C42">
        <w:rPr>
          <w:b/>
          <w:bCs/>
        </w:rPr>
        <w:t>Visualization</w:t>
      </w:r>
      <w:r w:rsidRPr="000F3C42">
        <w:rPr>
          <w:b/>
          <w:bCs/>
        </w:rPr>
        <w:t xml:space="preserve"> </w:t>
      </w:r>
    </w:p>
    <w:p w14:paraId="3C19B88F" w14:textId="61420AB9" w:rsidR="00C37C6F" w:rsidRPr="00501040" w:rsidRDefault="00C37C6F" w:rsidP="00951279">
      <w:pPr>
        <w:pStyle w:val="ListParagraph"/>
        <w:rPr>
          <w:rFonts w:ascii="Calibri Light" w:hAnsi="Calibri Light" w:cs="Calibri Light"/>
        </w:rPr>
      </w:pPr>
      <w:r w:rsidRPr="00501040">
        <w:rPr>
          <w:rFonts w:ascii="Calibri Light" w:hAnsi="Calibri Light" w:cs="Calibri Light"/>
        </w:rPr>
        <w:t xml:space="preserve">Due to its ease of use and accessibility, Tableau </w:t>
      </w:r>
      <w:r w:rsidR="000F3C42">
        <w:rPr>
          <w:rFonts w:ascii="Calibri Light" w:hAnsi="Calibri Light" w:cs="Calibri Light"/>
        </w:rPr>
        <w:t>will be</w:t>
      </w:r>
      <w:r w:rsidRPr="00501040">
        <w:rPr>
          <w:rFonts w:ascii="Calibri Light" w:hAnsi="Calibri Light" w:cs="Calibri Light"/>
        </w:rPr>
        <w:t xml:space="preserve"> adopted</w:t>
      </w:r>
      <w:r w:rsidR="000F3C42">
        <w:rPr>
          <w:rFonts w:ascii="Calibri Light" w:hAnsi="Calibri Light" w:cs="Calibri Light"/>
        </w:rPr>
        <w:t xml:space="preserve"> by Metro Railway Station</w:t>
      </w:r>
      <w:r w:rsidRPr="00501040">
        <w:rPr>
          <w:rFonts w:ascii="Calibri Light" w:hAnsi="Calibri Light" w:cs="Calibri Light"/>
        </w:rPr>
        <w:t xml:space="preserve"> for its dashboard and report functionalities.</w:t>
      </w:r>
      <w:r w:rsidR="000F3C42">
        <w:rPr>
          <w:rFonts w:ascii="Calibri Light" w:hAnsi="Calibri Light" w:cs="Calibri Light"/>
        </w:rPr>
        <w:t xml:space="preserve"> It will show a dashboard contain various information regarding the metro rail components, detailing its lifespan, maintenance schedules, predicted downtime and failure rates amongst other things.</w:t>
      </w:r>
      <w:r w:rsidRPr="00501040">
        <w:rPr>
          <w:rFonts w:ascii="Calibri Light" w:hAnsi="Calibri Light" w:cs="Calibri Light"/>
        </w:rPr>
        <w:t xml:space="preserve"> This </w:t>
      </w:r>
      <w:r w:rsidR="0069202B">
        <w:rPr>
          <w:rFonts w:ascii="Calibri Light" w:hAnsi="Calibri Light" w:cs="Calibri Light"/>
        </w:rPr>
        <w:t xml:space="preserve">interactive reporting dashboard </w:t>
      </w:r>
      <w:r w:rsidR="000F3C42">
        <w:rPr>
          <w:rFonts w:ascii="Calibri Light" w:hAnsi="Calibri Light" w:cs="Calibri Light"/>
        </w:rPr>
        <w:t>will ultimately</w:t>
      </w:r>
      <w:r w:rsidRPr="00501040">
        <w:rPr>
          <w:rFonts w:ascii="Calibri Light" w:hAnsi="Calibri Light" w:cs="Calibri Light"/>
        </w:rPr>
        <w:t xml:space="preserve"> the decision-making process </w:t>
      </w:r>
      <w:r w:rsidRPr="00501040">
        <w:rPr>
          <w:rFonts w:ascii="Calibri Light" w:hAnsi="Calibri Light" w:cs="Calibri Light"/>
        </w:rPr>
        <w:fldChar w:fldCharType="begin"/>
      </w:r>
      <w:r w:rsidR="00FC3DE2">
        <w:rPr>
          <w:rFonts w:ascii="Calibri Light" w:hAnsi="Calibri Light" w:cs="Calibri Light"/>
        </w:rPr>
        <w:instrText xml:space="preserve"> ADDIN ZOTERO_ITEM CSL_CITATION {"citationID":"asd2a0g6av","properties":{"formattedCitation":"(Zhou, 2023)","plainCitation":"(Zhou, 2023)","noteIndex":0},"citationItems":[{"id":"vi6JlvaU/Saqu7QQk","uris":["http://zotero.org/users/local/VP0RxsYe/items/KBKW6BRE"],"itemData":{"id":567,"type":"article-journal","abstract":"In the era of information explosion, users are exposed to overwhelming visual stimuli daily. Unprocessed raw data are difficult to understand by the human brain. The business field has more data from more references than ever before. However, the information being presented to most employees, much of the time, is displayed in the form of complicated spreadsheets and hackneyed charts that are missing the crucial insights that lends itself to better business understanding. Thankfully, human beings are very sensitive to the perception of graphics and images; therefore, the imagery behind the numbers in the data graphics makes it easier for people to understand. Data visualization is becoming the best way to communicate with people. The present paper will explore the importance of data visualization and the current uses of data visualization. It will also examine the different tools and potential problems, and a brief on data visualization is included.","container-title":"Highlights in Science, Engineering and Technology","DOI":"10.54097/hset.v31i.4813","journalAbbreviation":"Highlights in Science, Engineering and Technology","page":"60-63","source":"ResearchGate","title":"An Introduction to Data Visualization","volume":"31","author":[{"family":"Zhou","given":"Lingrui"}],"issued":{"date-parts":[["2023",2,10]]}}}],"schema":"https://github.com/citation-style-language/schema/raw/master/csl-citation.json"} </w:instrText>
      </w:r>
      <w:r w:rsidRPr="00501040">
        <w:rPr>
          <w:rFonts w:ascii="Calibri Light" w:hAnsi="Calibri Light" w:cs="Calibri Light"/>
        </w:rPr>
        <w:fldChar w:fldCharType="separate"/>
      </w:r>
      <w:r w:rsidR="00762035" w:rsidRPr="00762035">
        <w:rPr>
          <w:rFonts w:ascii="Calibri Light" w:hAnsi="Calibri Light" w:cs="Calibri Light"/>
        </w:rPr>
        <w:t>(Zhou, 2023)</w:t>
      </w:r>
      <w:r w:rsidRPr="00501040">
        <w:rPr>
          <w:rFonts w:ascii="Calibri Light" w:hAnsi="Calibri Light" w:cs="Calibri Light"/>
        </w:rPr>
        <w:fldChar w:fldCharType="end"/>
      </w:r>
      <w:r w:rsidRPr="00501040">
        <w:rPr>
          <w:rFonts w:ascii="Calibri Light" w:hAnsi="Calibri Light" w:cs="Calibri Light"/>
        </w:rPr>
        <w:t xml:space="preserve">, </w:t>
      </w:r>
      <w:r w:rsidRPr="00501040">
        <w:rPr>
          <w:rFonts w:ascii="Calibri Light" w:hAnsi="Calibri Light" w:cs="Calibri Light"/>
        </w:rPr>
        <w:fldChar w:fldCharType="begin"/>
      </w:r>
      <w:r w:rsidR="00FC3DE2">
        <w:rPr>
          <w:rFonts w:ascii="Calibri Light" w:hAnsi="Calibri Light" w:cs="Calibri Light"/>
        </w:rPr>
        <w:instrText xml:space="preserve"> ADDIN ZOTERO_ITEM CSL_CITATION {"citationID":"a21fe3fetr4","properties":{"formattedCitation":"(Milligan and Guillevin, 2018)","plainCitation":"(Milligan and Guillevin, 2018)","noteIndex":0},"citationItems":[{"id":"vi6JlvaU/1DWXW5UT","uris":["http://zotero.org/users/local/VP0RxsYe/items/IFR94RTV"],"itemData":{"id":573,"type":"book","abstract":"Explore and understand data with the powerful data visualization techniques of Tableau, and then communicate insights in powerful waysKey FeaturesApply best practices in data visualization and chart types explorationExplore the latest version of Tableau Desktop with hands-on examplesUnderstand the fundamentals of Tableau storytellingBook DescriptionGraphical presentation of data enables us to easily understand complex data sets. Tableau 10 Complete Reference provides easy-to-follow recipes with several use cases and real-world business scenarios to get you up and running with Tableau 10.This Learning Path begins with the history of data visualization and its importance in today&amp;#39;s businesses. You&amp;#39;ll also be introduced to Tableau - how to connect, clean, and analyze data in this visual analytics software. Then, you&amp;#39;ll learn how to apply what you&amp;#39;ve learned by creating some simple calculations in Tableau and using Table Calculations to help drive greater analysis from your data. Next, you&amp;#39;ll explore different advanced chart types in Tableau. These chart types require you to have some understanding of the Tableau interface and understand basic calculations. You’ll study in detail all dashboard techniques and best practices. A number of recipes specifically for geospatial visualization, analytics, and data preparation are also covered. Last but not least, you&amp;#39;ll learn about the power of storytelling through the creation of interactive dashboards in Tableau. Through this Learning Path, you will gain confidence and competence to analyze and communicate data and insights more efficiently and effectively by creating compelling interactive charts, dashboards, and stories in Tableau.This Learning Path includes content from the following Packt products:Learning Tableau 10 - Second Edition by Joshua N. MilliganGetting Started with Tableau 2018.x by Tristan GuillevinWhat you will learnBuild effective visualizations, dashboards, and story pointsBuild basic to more advanced charts with step-by-step recipesBecome familiar row-level, aggregate, and table calculationsDig deep into data with clustering and distribution modelsPrepare and transform data for analysisLeverage Tableau’s mapping capabilities to visualize dataUse data storytelling techniques to aid decision making strategyWho this book is forTableau 10 Complete Reference is designed for anyone who wants to understand their data better and represent it in an effective manner. It is also used for BI professionals and data analysts who want to do better at their jobs.","ISBN":"978-1-78995-038-0","language":"en","note":"Google-Books-ID: FNCBDwAAQBAJ","number-of-pages":"487","publisher":"Packt Publishing Ltd","source":"Google Books","title":"Tableau 10 Complete Reference: Transform your business with rich data visualizations and interactive dashboards with Tableau 10","title-short":"Tableau 10 Complete Reference","author":[{"family":"Milligan","given":"Joshua N."},{"family":"Guillevin","given":"Tristan"}],"issued":{"date-parts":[["2018",12,24]]}}}],"schema":"https://github.com/citation-style-language/schema/raw/master/csl-citation.json"} </w:instrText>
      </w:r>
      <w:r w:rsidRPr="00501040">
        <w:rPr>
          <w:rFonts w:ascii="Calibri Light" w:hAnsi="Calibri Light" w:cs="Calibri Light"/>
        </w:rPr>
        <w:fldChar w:fldCharType="separate"/>
      </w:r>
      <w:r w:rsidR="00762035" w:rsidRPr="00762035">
        <w:rPr>
          <w:rFonts w:ascii="Calibri Light" w:hAnsi="Calibri Light" w:cs="Calibri Light"/>
        </w:rPr>
        <w:t>(Milligan and Guillevin, 2018)</w:t>
      </w:r>
      <w:r w:rsidRPr="00501040">
        <w:rPr>
          <w:rFonts w:ascii="Calibri Light" w:hAnsi="Calibri Light" w:cs="Calibri Light"/>
        </w:rPr>
        <w:fldChar w:fldCharType="end"/>
      </w:r>
      <w:r w:rsidRPr="00501040">
        <w:rPr>
          <w:rFonts w:ascii="Calibri Light" w:hAnsi="Calibri Light" w:cs="Calibri Light"/>
        </w:rPr>
        <w:t>.</w:t>
      </w:r>
    </w:p>
    <w:p w14:paraId="253BC624" w14:textId="79085536" w:rsidR="002374E1" w:rsidRDefault="002374E1" w:rsidP="00951279">
      <w:pPr>
        <w:spacing w:after="160" w:line="360" w:lineRule="auto"/>
        <w:rPr>
          <w:rFonts w:ascii="Calibri" w:eastAsiaTheme="majorEastAsia" w:hAnsi="Calibri" w:cstheme="majorBidi"/>
          <w:b/>
          <w:color w:val="000000" w:themeColor="text1"/>
          <w:sz w:val="40"/>
          <w:szCs w:val="24"/>
        </w:rPr>
      </w:pPr>
    </w:p>
    <w:p w14:paraId="2A6EFA5A" w14:textId="77777777" w:rsidR="00D33D25" w:rsidRDefault="00D33D25" w:rsidP="00951279">
      <w:pPr>
        <w:spacing w:after="160" w:line="360" w:lineRule="auto"/>
        <w:rPr>
          <w:rFonts w:ascii="Calibri" w:eastAsiaTheme="majorEastAsia" w:hAnsi="Calibri" w:cstheme="majorBidi"/>
          <w:b/>
          <w:color w:val="000000" w:themeColor="text1"/>
          <w:sz w:val="40"/>
          <w:szCs w:val="24"/>
        </w:rPr>
      </w:pPr>
      <w:r>
        <w:br w:type="page"/>
      </w:r>
    </w:p>
    <w:p w14:paraId="725A3692" w14:textId="7255E781" w:rsidR="0035158B" w:rsidRPr="00085483" w:rsidRDefault="00C37C6F" w:rsidP="00951279">
      <w:pPr>
        <w:pStyle w:val="Heading2"/>
      </w:pPr>
      <w:bookmarkStart w:id="96" w:name="_Toc176813653"/>
      <w:r w:rsidRPr="00C817AF">
        <w:lastRenderedPageBreak/>
        <w:t>4.2 Data Analysis Technique</w:t>
      </w:r>
      <w:bookmarkEnd w:id="96"/>
    </w:p>
    <w:p w14:paraId="6CEADF2F" w14:textId="75503BB2" w:rsidR="00C37C6F" w:rsidRPr="00C817AF" w:rsidRDefault="00C37C6F" w:rsidP="00951279">
      <w:pPr>
        <w:spacing w:after="160" w:line="360" w:lineRule="auto"/>
        <w:rPr>
          <w:rFonts w:ascii="Calibri Light" w:hAnsi="Calibri Light" w:cs="Calibri Light"/>
          <w:szCs w:val="24"/>
        </w:rPr>
      </w:pPr>
      <w:r w:rsidRPr="00C817AF">
        <w:rPr>
          <w:rFonts w:ascii="Calibri Light" w:hAnsi="Calibri Light" w:cs="Calibri Light"/>
          <w:szCs w:val="24"/>
        </w:rPr>
        <w:t>Data analysis techniques refer to the processes and techniques adopted in transforming the raw data collected from MetroPT-3, the steps taken in processing the dataset, and interpreting them into information.</w:t>
      </w:r>
    </w:p>
    <w:p w14:paraId="0B6DCD7D" w14:textId="77777777" w:rsidR="000E0DFA" w:rsidRDefault="00C37C6F" w:rsidP="00951279">
      <w:pPr>
        <w:spacing w:after="160" w:line="360" w:lineRule="auto"/>
        <w:rPr>
          <w:rFonts w:ascii="Calibri Light" w:hAnsi="Calibri Light" w:cs="Calibri Light"/>
          <w:szCs w:val="24"/>
        </w:rPr>
      </w:pPr>
      <w:r w:rsidRPr="00C817AF">
        <w:rPr>
          <w:rFonts w:ascii="Calibri Light" w:hAnsi="Calibri Light" w:cs="Calibri Light"/>
          <w:szCs w:val="24"/>
        </w:rPr>
        <w:t>Some of the data analysis techniques adopted include:</w:t>
      </w:r>
    </w:p>
    <w:p w14:paraId="4BA640F1" w14:textId="0F94578F" w:rsidR="000E0DFA" w:rsidRPr="00226489" w:rsidRDefault="00C37C6F" w:rsidP="00951279">
      <w:pPr>
        <w:pStyle w:val="ListParagraph"/>
        <w:numPr>
          <w:ilvl w:val="0"/>
          <w:numId w:val="45"/>
        </w:numPr>
        <w:rPr>
          <w:b/>
        </w:rPr>
      </w:pPr>
      <w:r w:rsidRPr="00226489">
        <w:rPr>
          <w:b/>
          <w:bCs/>
        </w:rPr>
        <w:t>Descriptive Analysis:</w:t>
      </w:r>
      <w:r w:rsidRPr="000E0DFA">
        <w:t xml:space="preserve"> This is done to better understand the </w:t>
      </w:r>
      <w:r w:rsidR="00C817AF" w:rsidRPr="000E0DFA">
        <w:t>trends and patterns observed in the dataset.</w:t>
      </w:r>
    </w:p>
    <w:p w14:paraId="542EC6D9" w14:textId="77777777" w:rsidR="000E0DFA" w:rsidRDefault="006704F5" w:rsidP="00951279">
      <w:pPr>
        <w:pStyle w:val="ListParagraph"/>
        <w:numPr>
          <w:ilvl w:val="0"/>
          <w:numId w:val="45"/>
        </w:numPr>
      </w:pPr>
      <w:r w:rsidRPr="009B22C3">
        <w:rPr>
          <w:b/>
          <w:bCs/>
        </w:rPr>
        <w:t xml:space="preserve">Data </w:t>
      </w:r>
      <w:r w:rsidR="00C817AF" w:rsidRPr="009B22C3">
        <w:rPr>
          <w:b/>
          <w:bCs/>
        </w:rPr>
        <w:t>P</w:t>
      </w:r>
      <w:r w:rsidRPr="009B22C3">
        <w:rPr>
          <w:b/>
          <w:bCs/>
        </w:rPr>
        <w:t>re-processing</w:t>
      </w:r>
      <w:r w:rsidRPr="000E0DFA">
        <w:t>: Data pre-processing are the steps taken to ensure data quality and data reliability.</w:t>
      </w:r>
      <w:r w:rsidR="00C817AF" w:rsidRPr="000E0DFA">
        <w:t xml:space="preserve"> Dataset is cleaned and checked for outliers.</w:t>
      </w:r>
    </w:p>
    <w:p w14:paraId="022A8E29" w14:textId="77777777" w:rsidR="000E0DFA" w:rsidRDefault="00C37C6F" w:rsidP="00951279">
      <w:pPr>
        <w:pStyle w:val="ListParagraph"/>
        <w:numPr>
          <w:ilvl w:val="0"/>
          <w:numId w:val="45"/>
        </w:numPr>
      </w:pPr>
      <w:r w:rsidRPr="009B22C3">
        <w:rPr>
          <w:b/>
          <w:bCs/>
        </w:rPr>
        <w:t>Exploratory Data Analysis (EDA):</w:t>
      </w:r>
      <w:r w:rsidRPr="000E0DFA">
        <w:t xml:space="preserve"> This involves exploring the dataset further to understand the patterns, trends, and relationships between the variables.</w:t>
      </w:r>
    </w:p>
    <w:p w14:paraId="10D5EE9D" w14:textId="77777777" w:rsidR="000E0DFA" w:rsidRDefault="00C817AF" w:rsidP="00951279">
      <w:pPr>
        <w:pStyle w:val="ListParagraph"/>
        <w:numPr>
          <w:ilvl w:val="0"/>
          <w:numId w:val="45"/>
        </w:numPr>
      </w:pPr>
      <w:r w:rsidRPr="009B22C3">
        <w:rPr>
          <w:b/>
          <w:bCs/>
        </w:rPr>
        <w:t>Feature Engineering:</w:t>
      </w:r>
      <w:r w:rsidRPr="000E0DFA">
        <w:t xml:space="preserve"> This involves the manipulation of the dataset by adding a new column to contain the failures registered on the APU. The relevant features are extracted.</w:t>
      </w:r>
    </w:p>
    <w:p w14:paraId="68E665C0" w14:textId="77777777" w:rsidR="000E0DFA" w:rsidRDefault="00C37C6F" w:rsidP="00951279">
      <w:pPr>
        <w:pStyle w:val="ListParagraph"/>
        <w:numPr>
          <w:ilvl w:val="0"/>
          <w:numId w:val="45"/>
        </w:numPr>
      </w:pPr>
      <w:r w:rsidRPr="009B22C3">
        <w:rPr>
          <w:b/>
          <w:bCs/>
        </w:rPr>
        <w:t>Data Sampling:</w:t>
      </w:r>
      <w:r w:rsidRPr="000E0DFA">
        <w:t xml:space="preserve"> A class imbalance was observed during the data count process and the hybrid sampling approach was adopted to ensure a more comprehensive and informative dataset sample.</w:t>
      </w:r>
    </w:p>
    <w:p w14:paraId="3262ED1B" w14:textId="77777777" w:rsidR="000E0DFA" w:rsidRDefault="00C37C6F" w:rsidP="00951279">
      <w:pPr>
        <w:pStyle w:val="ListParagraph"/>
        <w:numPr>
          <w:ilvl w:val="0"/>
          <w:numId w:val="45"/>
        </w:numPr>
      </w:pPr>
      <w:r w:rsidRPr="009B22C3">
        <w:rPr>
          <w:b/>
          <w:bCs/>
        </w:rPr>
        <w:t>Feature selection:</w:t>
      </w:r>
      <w:r w:rsidRPr="000E0DFA">
        <w:t xml:space="preserve"> </w:t>
      </w:r>
      <w:r w:rsidR="00C817AF" w:rsidRPr="000E0DFA">
        <w:t>A subset of the dataset is extracted based on the most prevalent features that will yield the highest levels of accuracy</w:t>
      </w:r>
      <w:r w:rsidRPr="000E0DFA">
        <w:t>.</w:t>
      </w:r>
    </w:p>
    <w:p w14:paraId="5CFE722F" w14:textId="238513CE" w:rsidR="000E0DFA" w:rsidRDefault="00C37C6F" w:rsidP="00951279">
      <w:pPr>
        <w:pStyle w:val="ListParagraph"/>
        <w:numPr>
          <w:ilvl w:val="0"/>
          <w:numId w:val="45"/>
        </w:numPr>
      </w:pPr>
      <w:r w:rsidRPr="009B22C3">
        <w:rPr>
          <w:b/>
          <w:bCs/>
        </w:rPr>
        <w:t>Model</w:t>
      </w:r>
      <w:r w:rsidR="00286C45" w:rsidRPr="009B22C3">
        <w:rPr>
          <w:b/>
          <w:bCs/>
        </w:rPr>
        <w:t xml:space="preserve"> Development</w:t>
      </w:r>
      <w:r w:rsidRPr="009B22C3">
        <w:rPr>
          <w:b/>
          <w:bCs/>
        </w:rPr>
        <w:t>:</w:t>
      </w:r>
      <w:r w:rsidR="00835564" w:rsidRPr="000E0DFA">
        <w:t xml:space="preserve"> </w:t>
      </w:r>
      <w:r w:rsidR="00A24223">
        <w:t>MetropT-3</w:t>
      </w:r>
      <w:r w:rsidR="00835564" w:rsidRPr="000E0DFA">
        <w:t xml:space="preserve"> dataset is split into </w:t>
      </w:r>
      <w:r w:rsidR="00C817AF" w:rsidRPr="000E0DFA">
        <w:t>using the train_test_split</w:t>
      </w:r>
      <w:r w:rsidR="00A24223">
        <w:t xml:space="preserve"> function</w:t>
      </w:r>
      <w:r w:rsidR="00C817AF" w:rsidRPr="000E0DFA">
        <w:t xml:space="preserve"> after </w:t>
      </w:r>
      <w:r w:rsidR="00835564" w:rsidRPr="000E0DFA">
        <w:t xml:space="preserve">feature selection is done, </w:t>
      </w:r>
      <w:r w:rsidR="007D44A4">
        <w:t>ML and DL</w:t>
      </w:r>
      <w:r w:rsidR="00835564" w:rsidRPr="000E0DFA">
        <w:t xml:space="preserve"> techniques are applied </w:t>
      </w:r>
      <w:r w:rsidR="00C817AF" w:rsidRPr="000E0DFA">
        <w:t>to train and make predictions. The techniques used are: Logistic Regression, Decision Tree, Random Forest, Gradient Boosting Machine, and Neural Networks.</w:t>
      </w:r>
    </w:p>
    <w:p w14:paraId="608A9C82" w14:textId="5D1BBE74" w:rsidR="000E0DFA" w:rsidRPr="000E0DFA" w:rsidRDefault="00C817AF" w:rsidP="00951279">
      <w:pPr>
        <w:pStyle w:val="ListParagraph"/>
        <w:numPr>
          <w:ilvl w:val="0"/>
          <w:numId w:val="45"/>
        </w:numPr>
        <w:rPr>
          <w:b/>
        </w:rPr>
      </w:pPr>
      <w:r w:rsidRPr="009B22C3">
        <w:rPr>
          <w:b/>
          <w:bCs/>
        </w:rPr>
        <w:t>Model Evaluation:</w:t>
      </w:r>
      <w:r w:rsidRPr="000E0DFA">
        <w:t xml:space="preserve"> </w:t>
      </w:r>
      <w:r w:rsidR="007D44A4">
        <w:t>ML and DL model evaluation is done</w:t>
      </w:r>
      <w:r w:rsidRPr="000E0DFA">
        <w:t xml:space="preserve"> using </w:t>
      </w:r>
      <w:r w:rsidR="007D44A4">
        <w:t>A</w:t>
      </w:r>
      <w:r w:rsidRPr="000E0DFA">
        <w:t xml:space="preserve">ccuracy, </w:t>
      </w:r>
      <w:r w:rsidR="007D44A4">
        <w:t>P</w:t>
      </w:r>
      <w:r w:rsidRPr="000E0DFA">
        <w:t xml:space="preserve">recision, </w:t>
      </w:r>
      <w:r w:rsidR="007D44A4">
        <w:t>R</w:t>
      </w:r>
      <w:r w:rsidRPr="000E0DFA">
        <w:t xml:space="preserve">ecall and </w:t>
      </w:r>
      <w:r w:rsidR="007D44A4">
        <w:t>F</w:t>
      </w:r>
      <w:r w:rsidRPr="000E0DFA">
        <w:t xml:space="preserve">1-score and results </w:t>
      </w:r>
      <w:r w:rsidR="00AD7391">
        <w:t xml:space="preserve">of the models for the varying datasets </w:t>
      </w:r>
      <w:r w:rsidRPr="000E0DFA">
        <w:t>are compared against one another.</w:t>
      </w:r>
    </w:p>
    <w:p w14:paraId="64CEC157" w14:textId="5F661B94" w:rsidR="000E0DFA" w:rsidRDefault="00C817AF" w:rsidP="00951279">
      <w:pPr>
        <w:pStyle w:val="ListParagraph"/>
        <w:numPr>
          <w:ilvl w:val="0"/>
          <w:numId w:val="45"/>
        </w:numPr>
      </w:pPr>
      <w:r w:rsidRPr="009B22C3">
        <w:rPr>
          <w:b/>
          <w:bCs/>
        </w:rPr>
        <w:t>Deployment:</w:t>
      </w:r>
      <w:r w:rsidRPr="000E0DFA">
        <w:t xml:space="preserve"> </w:t>
      </w:r>
      <w:r w:rsidR="0069412D">
        <w:t>Predictive maintenance system</w:t>
      </w:r>
      <w:r w:rsidRPr="000E0DFA">
        <w:t xml:space="preserve"> is deployed </w:t>
      </w:r>
      <w:r w:rsidR="0069412D">
        <w:t xml:space="preserve">and integrated </w:t>
      </w:r>
      <w:r w:rsidRPr="000E0DFA">
        <w:t xml:space="preserve">into the metro rail real time monitoring system to check the APU system </w:t>
      </w:r>
      <w:r w:rsidR="0069412D">
        <w:t>and other components and</w:t>
      </w:r>
      <w:r w:rsidRPr="000E0DFA">
        <w:t xml:space="preserve"> accurately predict potential failures.</w:t>
      </w:r>
    </w:p>
    <w:p w14:paraId="29BEE9AB" w14:textId="1DDB1836" w:rsidR="00436767" w:rsidRDefault="00C37C6F" w:rsidP="00951279">
      <w:pPr>
        <w:pStyle w:val="ListParagraph"/>
        <w:numPr>
          <w:ilvl w:val="0"/>
          <w:numId w:val="45"/>
        </w:numPr>
      </w:pPr>
      <w:r w:rsidRPr="009B22C3">
        <w:rPr>
          <w:b/>
          <w:bCs/>
        </w:rPr>
        <w:t>Conclusion and Reporting</w:t>
      </w:r>
      <w:r w:rsidRPr="000E0DFA">
        <w:t xml:space="preserve">: It confirms whether the proposed hypothesis is correct or incorrect and answers the research questions. Reporting involves communicating the results of the </w:t>
      </w:r>
      <w:r w:rsidRPr="000E0DFA">
        <w:lastRenderedPageBreak/>
        <w:t>experiments conducted in an official written format either in terms of publications or presentations.</w:t>
      </w:r>
    </w:p>
    <w:p w14:paraId="7F40C10C" w14:textId="44659CCE" w:rsidR="00880317" w:rsidRPr="000A1816" w:rsidRDefault="00880317" w:rsidP="00951279">
      <w:pPr>
        <w:spacing w:line="360" w:lineRule="auto"/>
      </w:pPr>
    </w:p>
    <w:p w14:paraId="6FA0D394" w14:textId="32600C26" w:rsidR="002374E1" w:rsidRPr="002374E1" w:rsidRDefault="00436767" w:rsidP="00951279">
      <w:pPr>
        <w:spacing w:after="160" w:line="360" w:lineRule="auto"/>
        <w:rPr>
          <w:rFonts w:ascii="Calibri Light" w:hAnsi="Calibri Light" w:cs="Calibri Light"/>
          <w:szCs w:val="24"/>
        </w:rPr>
      </w:pPr>
      <w:r>
        <w:rPr>
          <w:rFonts w:ascii="Calibri Light" w:hAnsi="Calibri Light" w:cs="Calibri Light"/>
          <w:szCs w:val="24"/>
        </w:rPr>
        <w:t>The application of predictive maintenance techniques would lead to significant improvements in both reliability and efficiency of the metro train operations as it ensures minimal downtimes and reduced maintenance costs while also increasing overall operations and safety.</w:t>
      </w:r>
    </w:p>
    <w:p w14:paraId="0DC6131C" w14:textId="77777777" w:rsidR="000A1816" w:rsidRDefault="000A1816" w:rsidP="00951279">
      <w:pPr>
        <w:spacing w:after="160" w:line="360" w:lineRule="auto"/>
        <w:rPr>
          <w:rFonts w:ascii="Calibri Light" w:hAnsi="Calibri Light" w:cs="Calibri Light"/>
          <w:szCs w:val="24"/>
        </w:rPr>
      </w:pPr>
    </w:p>
    <w:p w14:paraId="5ACEC000" w14:textId="77777777" w:rsidR="00397530" w:rsidRDefault="00397530" w:rsidP="00951279">
      <w:pPr>
        <w:spacing w:after="160" w:line="360" w:lineRule="auto"/>
        <w:jc w:val="left"/>
        <w:rPr>
          <w:rFonts w:ascii="Calibri" w:eastAsiaTheme="majorEastAsia" w:hAnsi="Calibri" w:cstheme="majorBidi"/>
          <w:b/>
          <w:color w:val="000000" w:themeColor="text1"/>
          <w:sz w:val="40"/>
          <w:szCs w:val="40"/>
        </w:rPr>
      </w:pPr>
      <w:r>
        <w:br w:type="page"/>
      </w:r>
    </w:p>
    <w:p w14:paraId="15AC8FD7" w14:textId="070EB8A8" w:rsidR="00F53786" w:rsidRPr="00C817AF" w:rsidRDefault="00F53786" w:rsidP="00951279">
      <w:pPr>
        <w:pStyle w:val="Heading2"/>
      </w:pPr>
      <w:bookmarkStart w:id="97" w:name="_Toc176813654"/>
      <w:r w:rsidRPr="00C817AF">
        <w:lastRenderedPageBreak/>
        <w:t>4.</w:t>
      </w:r>
      <w:r>
        <w:t>3</w:t>
      </w:r>
      <w:r w:rsidRPr="00C817AF">
        <w:t xml:space="preserve"> </w:t>
      </w:r>
      <w:r w:rsidR="00F47755">
        <w:t>Statistical Analysis</w:t>
      </w:r>
      <w:bookmarkEnd w:id="97"/>
    </w:p>
    <w:p w14:paraId="093FA3A2" w14:textId="2490A23D" w:rsidR="004B4630" w:rsidRDefault="004B4630" w:rsidP="00951279">
      <w:pPr>
        <w:spacing w:after="160" w:line="360" w:lineRule="auto"/>
        <w:rPr>
          <w:rFonts w:ascii="Calibri Light" w:hAnsi="Calibri Light" w:cs="Calibri Light"/>
          <w:szCs w:val="24"/>
        </w:rPr>
      </w:pPr>
      <w:r w:rsidRPr="004B4630">
        <w:rPr>
          <w:rFonts w:ascii="Calibri Light" w:hAnsi="Calibri Light" w:cs="Calibri Light"/>
          <w:szCs w:val="24"/>
        </w:rPr>
        <w:t xml:space="preserve">Statistical analysis involves performing experiments and tests to confirm the hypothesis and provide answers to the research questions </w:t>
      </w:r>
      <w:r w:rsidR="00132798">
        <w:rPr>
          <w:rFonts w:ascii="Calibri Light" w:hAnsi="Calibri Light" w:cs="Calibri Light"/>
          <w:szCs w:val="24"/>
        </w:rPr>
        <w:fldChar w:fldCharType="begin"/>
      </w:r>
      <w:r w:rsidR="00132798">
        <w:rPr>
          <w:rFonts w:ascii="Calibri Light" w:hAnsi="Calibri Light" w:cs="Calibri Light"/>
          <w:szCs w:val="24"/>
        </w:rPr>
        <w:instrText xml:space="preserve"> ADDIN ZOTERO_ITEM CSL_CITATION {"citationID":"N8CkjEXH","properties":{"formattedCitation":"(Wang et al., 2022)","plainCitation":"(Wang et al., 2022)","noteIndex":0},"citationItems":[{"id":549,"uris":["http://zotero.org/users/14299107/items/WSU326ST"],"itemData":{"id":549,"type":"paper-conference","abstract":"In the past, many studies were applied various statistical analysis methods to evaluate students’ learning achievement and satisfaction for improving the effectiveness of online teaching. However, most of these decided to rely on relatively fixed fundamental quantitative methodologies to determine essential results. Few studies have adequately classified statistical methods in engineering education to critically consider correlational trends or causal mechanisms in the field and make research results more explanatory and inclusive. Therefore, our main challenge is appropriately selecting quantitative or qualitative statistical methods used in online engineering education to make the research results more convincing. To fill this ‘gap,’ this article re-examines previous papers to summarize a statistical method in the online engineering discipline from diverse perspectives and construct a new mechanism of evaluating statistical methods for effective research in this field. Our goal is to provide an unexplored review of statistical methods of the online teaching and learning process considering the engineering educational perspective.","container-title":"2022 IEEE Global Engineering Education Conference (EDUCON)","DOI":"10.1109/EDUCON52537.2022.9766391","event-place":"Tunis, Tunisia","event-title":"2022 IEEE Global Engineering Education Conference (EDUCON)","ISBN":"978-1-66544-434-7","license":"https://doi.org/10.15223/policy-029","page":"438-444","publisher":"IEEE","publisher-place":"Tunis, Tunisia","source":"DOI.org (Crossref)","title":"Statistical Analysis Methods in Engineering Education Research: A state-of-the-art Review","title-short":"Statistical Analysis Methods in Engineering Education Research","URL":"https://ieeexplore.ieee.org/document/9766391/","author":[{"family":"Wang","given":"Yichao"},{"family":"Chai","given":"Hua"},{"family":"Ravishankar","given":"Jayashri"}],"accessed":{"date-parts":[["2024",9,8]]},"issued":{"date-parts":[["2022",3,28]]}}}],"schema":"https://github.com/citation-style-language/schema/raw/master/csl-citation.json"} </w:instrText>
      </w:r>
      <w:r w:rsidR="00132798">
        <w:rPr>
          <w:rFonts w:ascii="Calibri Light" w:hAnsi="Calibri Light" w:cs="Calibri Light"/>
          <w:szCs w:val="24"/>
        </w:rPr>
        <w:fldChar w:fldCharType="separate"/>
      </w:r>
      <w:r w:rsidR="00132798" w:rsidRPr="00132798">
        <w:rPr>
          <w:rFonts w:ascii="Calibri Light" w:hAnsi="Calibri Light" w:cs="Calibri Light"/>
        </w:rPr>
        <w:t>(Wang et al., 2022)</w:t>
      </w:r>
      <w:r w:rsidR="00132798">
        <w:rPr>
          <w:rFonts w:ascii="Calibri Light" w:hAnsi="Calibri Light" w:cs="Calibri Light"/>
          <w:szCs w:val="24"/>
        </w:rPr>
        <w:fldChar w:fldCharType="end"/>
      </w:r>
      <w:r w:rsidR="00132798">
        <w:rPr>
          <w:rFonts w:ascii="Calibri Light" w:hAnsi="Calibri Light" w:cs="Calibri Light"/>
          <w:szCs w:val="24"/>
        </w:rPr>
        <w:t>.</w:t>
      </w:r>
    </w:p>
    <w:p w14:paraId="3DC978B5" w14:textId="63BA9DAB" w:rsidR="00F53786" w:rsidRDefault="00F53786" w:rsidP="00951279">
      <w:pPr>
        <w:spacing w:after="160" w:line="360" w:lineRule="auto"/>
        <w:rPr>
          <w:rFonts w:ascii="Calibri Light" w:hAnsi="Calibri Light" w:cs="Calibri Light"/>
          <w:szCs w:val="24"/>
        </w:rPr>
      </w:pPr>
      <w:r w:rsidRPr="00F53786">
        <w:rPr>
          <w:rFonts w:ascii="Calibri Light" w:hAnsi="Calibri Light" w:cs="Calibri Light"/>
          <w:szCs w:val="24"/>
        </w:rPr>
        <w:t>In this section, the findings are interpreted from the analysis. It points out the patterns, trends and relationships between the variables therefore answering our research questions and insights into the hypothesis</w:t>
      </w:r>
      <w:r>
        <w:rPr>
          <w:rFonts w:ascii="Calibri Light" w:hAnsi="Calibri Light" w:cs="Calibri Light"/>
          <w:szCs w:val="24"/>
        </w:rPr>
        <w:t>.</w:t>
      </w:r>
      <w:r w:rsidR="00F47755">
        <w:rPr>
          <w:rFonts w:ascii="Calibri Light" w:hAnsi="Calibri Light" w:cs="Calibri Light"/>
          <w:szCs w:val="24"/>
        </w:rPr>
        <w:t xml:space="preserve"> The bivariate relationship between the variables is checked in Question1 to 3 while question 4 checks the multivariate relationship between the variables.</w:t>
      </w:r>
    </w:p>
    <w:p w14:paraId="77D92F98" w14:textId="77777777" w:rsidR="00F47755" w:rsidRDefault="00F47755" w:rsidP="00951279">
      <w:pPr>
        <w:spacing w:after="160" w:line="360" w:lineRule="auto"/>
        <w:rPr>
          <w:rFonts w:ascii="Calibri Light" w:hAnsi="Calibri Light" w:cs="Calibri Light"/>
          <w:szCs w:val="24"/>
        </w:rPr>
      </w:pPr>
    </w:p>
    <w:p w14:paraId="484F7972" w14:textId="0CEAD988" w:rsidR="00F47755" w:rsidRDefault="00F47755" w:rsidP="00951279">
      <w:pPr>
        <w:spacing w:after="160" w:line="360" w:lineRule="auto"/>
        <w:rPr>
          <w:rFonts w:ascii="Calibri Light" w:hAnsi="Calibri Light" w:cs="Calibri Light"/>
          <w:b/>
          <w:bCs/>
          <w:szCs w:val="24"/>
        </w:rPr>
      </w:pPr>
      <w:r w:rsidRPr="00F47755">
        <w:rPr>
          <w:rFonts w:ascii="Calibri Light" w:hAnsi="Calibri Light" w:cs="Calibri Light"/>
          <w:b/>
          <w:bCs/>
          <w:szCs w:val="24"/>
        </w:rPr>
        <w:t xml:space="preserve">Bivariate </w:t>
      </w:r>
      <w:r w:rsidR="004B4630">
        <w:rPr>
          <w:rFonts w:ascii="Calibri Light" w:hAnsi="Calibri Light" w:cs="Calibri Light"/>
          <w:b/>
          <w:bCs/>
          <w:szCs w:val="24"/>
        </w:rPr>
        <w:t>Analysis</w:t>
      </w:r>
    </w:p>
    <w:p w14:paraId="1AC5F391" w14:textId="07484DFA" w:rsidR="004B4630" w:rsidRDefault="004B4630" w:rsidP="00951279">
      <w:pPr>
        <w:spacing w:after="160" w:line="360" w:lineRule="auto"/>
        <w:rPr>
          <w:rFonts w:ascii="Calibri Light" w:hAnsi="Calibri Light" w:cs="Calibri Light"/>
          <w:szCs w:val="24"/>
        </w:rPr>
      </w:pPr>
      <w:r w:rsidRPr="004B4630">
        <w:rPr>
          <w:rFonts w:ascii="Calibri Light" w:hAnsi="Calibri Light" w:cs="Calibri Light"/>
          <w:szCs w:val="24"/>
        </w:rPr>
        <w:t xml:space="preserve">Bivariate analysis works with two variables. It analyses the relationships and dependencies between the pairs of variables. The methods of analysing bivariate relationships are dependent on the type of dataset and variables we are working on. In this dataset, the variables are numerical. </w:t>
      </w:r>
      <w:r>
        <w:rPr>
          <w:rFonts w:ascii="Calibri Light" w:hAnsi="Calibri Light" w:cs="Calibri Light"/>
          <w:szCs w:val="24"/>
        </w:rPr>
        <w:t>Histogram</w:t>
      </w:r>
      <w:r w:rsidRPr="004B4630">
        <w:rPr>
          <w:rFonts w:ascii="Calibri Light" w:hAnsi="Calibri Light" w:cs="Calibri Light"/>
          <w:szCs w:val="24"/>
        </w:rPr>
        <w:t xml:space="preserve"> is used to </w:t>
      </w:r>
      <w:r>
        <w:rPr>
          <w:rFonts w:ascii="Calibri Light" w:hAnsi="Calibri Light" w:cs="Calibri Light"/>
          <w:szCs w:val="24"/>
        </w:rPr>
        <w:t xml:space="preserve">check the normal distribution </w:t>
      </w:r>
      <w:r w:rsidRPr="004B4630">
        <w:rPr>
          <w:rFonts w:ascii="Calibri Light" w:hAnsi="Calibri Light" w:cs="Calibri Light"/>
          <w:szCs w:val="24"/>
        </w:rPr>
        <w:t xml:space="preserve">of the variables </w:t>
      </w:r>
      <w:r>
        <w:rPr>
          <w:rFonts w:ascii="Calibri Light" w:hAnsi="Calibri Light" w:cs="Calibri Light"/>
          <w:szCs w:val="24"/>
        </w:rPr>
        <w:t>to determine which method will be used</w:t>
      </w:r>
      <w:r w:rsidRPr="004B4630">
        <w:rPr>
          <w:rFonts w:ascii="Calibri Light" w:hAnsi="Calibri Light" w:cs="Calibri Light"/>
          <w:szCs w:val="24"/>
        </w:rPr>
        <w:t xml:space="preserve"> </w:t>
      </w:r>
      <w:r w:rsidR="001064E7">
        <w:rPr>
          <w:rFonts w:ascii="Calibri Light" w:hAnsi="Calibri Light" w:cs="Calibri Light"/>
          <w:szCs w:val="24"/>
        </w:rPr>
        <w:t xml:space="preserve">as done when doing the data normalization check </w:t>
      </w:r>
      <w:r w:rsidRPr="004B4630">
        <w:rPr>
          <w:rFonts w:ascii="Calibri Light" w:hAnsi="Calibri Light" w:cs="Calibri Light"/>
          <w:szCs w:val="24"/>
        </w:rPr>
        <w:t>while we use correlation to check the relationship between the said variables to find if there’s any significant relationship.</w:t>
      </w:r>
    </w:p>
    <w:p w14:paraId="13B546F3" w14:textId="77777777" w:rsidR="001064E7" w:rsidRPr="004B4630" w:rsidRDefault="001064E7" w:rsidP="00951279">
      <w:pPr>
        <w:spacing w:after="160" w:line="360" w:lineRule="auto"/>
        <w:rPr>
          <w:rFonts w:ascii="Calibri Light" w:hAnsi="Calibri Light" w:cs="Calibri Light"/>
          <w:szCs w:val="24"/>
        </w:rPr>
      </w:pPr>
    </w:p>
    <w:p w14:paraId="58709ADB" w14:textId="337D36FD" w:rsidR="00955B7C" w:rsidRDefault="00955B7C" w:rsidP="00951279">
      <w:pPr>
        <w:pStyle w:val="ListParagraph"/>
        <w:numPr>
          <w:ilvl w:val="0"/>
          <w:numId w:val="38"/>
        </w:numPr>
        <w:rPr>
          <w:b/>
        </w:rPr>
      </w:pPr>
      <w:r w:rsidRPr="00955B7C">
        <w:t>Is there a relationship between TP2 and DV_Pressure.</w:t>
      </w:r>
    </w:p>
    <w:p w14:paraId="2BB06A99" w14:textId="77777777" w:rsidR="00955B7C" w:rsidRDefault="00955B7C" w:rsidP="00951279">
      <w:pPr>
        <w:keepNext/>
        <w:spacing w:after="160" w:line="360" w:lineRule="auto"/>
      </w:pPr>
      <w:r w:rsidRPr="00955B7C">
        <w:rPr>
          <w:rFonts w:ascii="Calibri Light" w:hAnsi="Calibri Light" w:cs="Calibri Light"/>
          <w:bCs/>
          <w:noProof/>
          <w:szCs w:val="24"/>
        </w:rPr>
        <w:drawing>
          <wp:inline distT="0" distB="0" distL="0" distR="0" wp14:anchorId="02F47D8F" wp14:editId="6D14D51A">
            <wp:extent cx="6367780" cy="1266825"/>
            <wp:effectExtent l="0" t="0" r="0" b="9525"/>
            <wp:docPr id="95278187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81879" name="Picture 1" descr="A screen shot of a computer&#10;&#10;Description automatically generated"/>
                    <pic:cNvPicPr/>
                  </pic:nvPicPr>
                  <pic:blipFill>
                    <a:blip r:embed="rId71"/>
                    <a:stretch>
                      <a:fillRect/>
                    </a:stretch>
                  </pic:blipFill>
                  <pic:spPr>
                    <a:xfrm>
                      <a:off x="0" y="0"/>
                      <a:ext cx="6367780" cy="1266825"/>
                    </a:xfrm>
                    <a:prstGeom prst="rect">
                      <a:avLst/>
                    </a:prstGeom>
                  </pic:spPr>
                </pic:pic>
              </a:graphicData>
            </a:graphic>
          </wp:inline>
        </w:drawing>
      </w:r>
    </w:p>
    <w:p w14:paraId="02D2A8E5" w14:textId="150EA8F5" w:rsidR="00955B7C" w:rsidRDefault="00955B7C" w:rsidP="00951279">
      <w:pPr>
        <w:pStyle w:val="Caption"/>
        <w:spacing w:line="360" w:lineRule="auto"/>
      </w:pPr>
      <w:bookmarkStart w:id="98" w:name="_Toc176811639"/>
      <w:r>
        <w:t xml:space="preserve">Figure </w:t>
      </w:r>
      <w:r>
        <w:fldChar w:fldCharType="begin"/>
      </w:r>
      <w:r>
        <w:instrText xml:space="preserve"> SEQ Figure \* ARABIC </w:instrText>
      </w:r>
      <w:r>
        <w:fldChar w:fldCharType="separate"/>
      </w:r>
      <w:r w:rsidR="008F3F61">
        <w:rPr>
          <w:noProof/>
        </w:rPr>
        <w:t>53</w:t>
      </w:r>
      <w:r>
        <w:fldChar w:fldCharType="end"/>
      </w:r>
      <w:r>
        <w:t>: Correlation Coefficient 1</w:t>
      </w:r>
      <w:bookmarkEnd w:id="98"/>
    </w:p>
    <w:p w14:paraId="60E07EA3" w14:textId="77777777" w:rsidR="006C538A" w:rsidRPr="006C538A" w:rsidRDefault="006C538A" w:rsidP="006C538A"/>
    <w:p w14:paraId="7EDC6A85" w14:textId="48618D18" w:rsidR="00955B7C" w:rsidRPr="0045148B" w:rsidRDefault="00F64E38" w:rsidP="0045148B">
      <w:pPr>
        <w:spacing w:after="160" w:line="360" w:lineRule="auto"/>
        <w:rPr>
          <w:rFonts w:ascii="Calibri Light" w:hAnsi="Calibri Light" w:cs="Calibri Light"/>
          <w:szCs w:val="24"/>
        </w:rPr>
      </w:pPr>
      <w:r w:rsidRPr="00D75457">
        <w:rPr>
          <w:rFonts w:ascii="Calibri Light" w:hAnsi="Calibri Light" w:cs="Calibri Light"/>
          <w:szCs w:val="24"/>
        </w:rPr>
        <w:t>The figure above shows a result of 0.5 which signifies a</w:t>
      </w:r>
      <w:r w:rsidR="00F47755" w:rsidRPr="00D75457">
        <w:rPr>
          <w:rFonts w:ascii="Calibri Light" w:hAnsi="Calibri Light" w:cs="Calibri Light"/>
          <w:szCs w:val="24"/>
        </w:rPr>
        <w:t xml:space="preserve">n average </w:t>
      </w:r>
      <w:r w:rsidRPr="00D75457">
        <w:rPr>
          <w:rFonts w:ascii="Calibri Light" w:hAnsi="Calibri Light" w:cs="Calibri Light"/>
          <w:szCs w:val="24"/>
        </w:rPr>
        <w:t>relati</w:t>
      </w:r>
      <w:r w:rsidR="00F47755" w:rsidRPr="00D75457">
        <w:rPr>
          <w:rFonts w:ascii="Calibri Light" w:hAnsi="Calibri Light" w:cs="Calibri Light"/>
          <w:szCs w:val="24"/>
        </w:rPr>
        <w:t>onship between TP2 and DV pressure.</w:t>
      </w:r>
    </w:p>
    <w:p w14:paraId="5CCF863F" w14:textId="6DFF0810" w:rsidR="00955B7C" w:rsidRDefault="00955B7C" w:rsidP="00951279">
      <w:pPr>
        <w:pStyle w:val="ListParagraph"/>
        <w:numPr>
          <w:ilvl w:val="0"/>
          <w:numId w:val="38"/>
        </w:numPr>
        <w:rPr>
          <w:b/>
        </w:rPr>
      </w:pPr>
      <w:r w:rsidRPr="00955B7C">
        <w:lastRenderedPageBreak/>
        <w:t>Is there a relationship between MPG and Pressure Switch?</w:t>
      </w:r>
    </w:p>
    <w:p w14:paraId="1DDC3BFC" w14:textId="77777777" w:rsidR="00955B7C" w:rsidRDefault="00955B7C" w:rsidP="00951279">
      <w:pPr>
        <w:keepNext/>
        <w:spacing w:after="160" w:line="360" w:lineRule="auto"/>
      </w:pPr>
      <w:r w:rsidRPr="00955B7C">
        <w:rPr>
          <w:rFonts w:ascii="Calibri Light" w:hAnsi="Calibri Light" w:cs="Calibri Light"/>
          <w:bCs/>
          <w:noProof/>
          <w:szCs w:val="24"/>
        </w:rPr>
        <w:drawing>
          <wp:inline distT="0" distB="0" distL="0" distR="0" wp14:anchorId="13E5A097" wp14:editId="3CD4D095">
            <wp:extent cx="6367780" cy="1257300"/>
            <wp:effectExtent l="0" t="0" r="0" b="0"/>
            <wp:docPr id="14476787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78772" name="Picture 1" descr="A screenshot of a computer program&#10;&#10;Description automatically generated"/>
                    <pic:cNvPicPr/>
                  </pic:nvPicPr>
                  <pic:blipFill>
                    <a:blip r:embed="rId72"/>
                    <a:stretch>
                      <a:fillRect/>
                    </a:stretch>
                  </pic:blipFill>
                  <pic:spPr>
                    <a:xfrm>
                      <a:off x="0" y="0"/>
                      <a:ext cx="6367780" cy="1257300"/>
                    </a:xfrm>
                    <a:prstGeom prst="rect">
                      <a:avLst/>
                    </a:prstGeom>
                  </pic:spPr>
                </pic:pic>
              </a:graphicData>
            </a:graphic>
          </wp:inline>
        </w:drawing>
      </w:r>
    </w:p>
    <w:p w14:paraId="1D13F457" w14:textId="636141A5" w:rsidR="00955B7C" w:rsidRDefault="00955B7C" w:rsidP="00951279">
      <w:pPr>
        <w:pStyle w:val="Caption"/>
        <w:spacing w:line="360" w:lineRule="auto"/>
      </w:pPr>
      <w:bookmarkStart w:id="99" w:name="_Toc176811640"/>
      <w:r>
        <w:t xml:space="preserve">Figure </w:t>
      </w:r>
      <w:r>
        <w:fldChar w:fldCharType="begin"/>
      </w:r>
      <w:r>
        <w:instrText xml:space="preserve"> SEQ Figure \* ARABIC </w:instrText>
      </w:r>
      <w:r>
        <w:fldChar w:fldCharType="separate"/>
      </w:r>
      <w:r w:rsidR="008F3F61">
        <w:rPr>
          <w:noProof/>
        </w:rPr>
        <w:t>54</w:t>
      </w:r>
      <w:r>
        <w:fldChar w:fldCharType="end"/>
      </w:r>
      <w:r>
        <w:t>: Correlation Coefficient 2</w:t>
      </w:r>
      <w:bookmarkEnd w:id="99"/>
    </w:p>
    <w:p w14:paraId="7EC7E241" w14:textId="2F70938C" w:rsidR="00F47755" w:rsidRPr="00292C0E" w:rsidRDefault="00F47755" w:rsidP="00951279">
      <w:pPr>
        <w:spacing w:after="160" w:line="360" w:lineRule="auto"/>
        <w:rPr>
          <w:rFonts w:ascii="Calibri Light" w:hAnsi="Calibri Light" w:cs="Calibri Light"/>
          <w:szCs w:val="24"/>
        </w:rPr>
      </w:pPr>
      <w:r w:rsidRPr="00292C0E">
        <w:rPr>
          <w:rFonts w:ascii="Calibri Light" w:hAnsi="Calibri Light" w:cs="Calibri Light"/>
          <w:szCs w:val="24"/>
        </w:rPr>
        <w:t>The figure above shows a result of 0.18 which signifies a weak relationship between MPG and Pressure Switch.</w:t>
      </w:r>
    </w:p>
    <w:p w14:paraId="50056037" w14:textId="77777777" w:rsidR="00955B7C" w:rsidRPr="00955B7C" w:rsidRDefault="00955B7C" w:rsidP="00951279">
      <w:pPr>
        <w:spacing w:line="360" w:lineRule="auto"/>
      </w:pPr>
    </w:p>
    <w:p w14:paraId="613B25D5" w14:textId="4BF4338B" w:rsidR="00955B7C" w:rsidRDefault="00955B7C" w:rsidP="00951279">
      <w:pPr>
        <w:pStyle w:val="ListParagraph"/>
        <w:numPr>
          <w:ilvl w:val="0"/>
          <w:numId w:val="38"/>
        </w:numPr>
        <w:rPr>
          <w:b/>
        </w:rPr>
      </w:pPr>
      <w:r w:rsidRPr="00955B7C">
        <w:t>Is there a relationship between H1 and TP2</w:t>
      </w:r>
    </w:p>
    <w:p w14:paraId="56FDCD10" w14:textId="77777777" w:rsidR="00955B7C" w:rsidRDefault="00955B7C" w:rsidP="00951279">
      <w:pPr>
        <w:keepNext/>
        <w:spacing w:after="160" w:line="360" w:lineRule="auto"/>
      </w:pPr>
      <w:r w:rsidRPr="00955B7C">
        <w:rPr>
          <w:rFonts w:ascii="Calibri Light" w:hAnsi="Calibri Light" w:cs="Calibri Light"/>
          <w:bCs/>
          <w:noProof/>
          <w:szCs w:val="24"/>
        </w:rPr>
        <w:drawing>
          <wp:inline distT="0" distB="0" distL="0" distR="0" wp14:anchorId="2FC19961" wp14:editId="2AFB4FFD">
            <wp:extent cx="6367780" cy="1306195"/>
            <wp:effectExtent l="0" t="0" r="0" b="8255"/>
            <wp:docPr id="4070680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68023" name="Picture 1" descr="A screenshot of a computer&#10;&#10;Description automatically generated"/>
                    <pic:cNvPicPr/>
                  </pic:nvPicPr>
                  <pic:blipFill>
                    <a:blip r:embed="rId73"/>
                    <a:stretch>
                      <a:fillRect/>
                    </a:stretch>
                  </pic:blipFill>
                  <pic:spPr>
                    <a:xfrm>
                      <a:off x="0" y="0"/>
                      <a:ext cx="6367780" cy="1306195"/>
                    </a:xfrm>
                    <a:prstGeom prst="rect">
                      <a:avLst/>
                    </a:prstGeom>
                  </pic:spPr>
                </pic:pic>
              </a:graphicData>
            </a:graphic>
          </wp:inline>
        </w:drawing>
      </w:r>
    </w:p>
    <w:p w14:paraId="175EF1D2" w14:textId="27BA314F" w:rsidR="00955B7C" w:rsidRDefault="00955B7C" w:rsidP="00951279">
      <w:pPr>
        <w:pStyle w:val="Caption"/>
        <w:spacing w:line="360" w:lineRule="auto"/>
      </w:pPr>
      <w:bookmarkStart w:id="100" w:name="_Toc176811641"/>
      <w:r>
        <w:t xml:space="preserve">Figure </w:t>
      </w:r>
      <w:r>
        <w:fldChar w:fldCharType="begin"/>
      </w:r>
      <w:r>
        <w:instrText xml:space="preserve"> SEQ Figure \* ARABIC </w:instrText>
      </w:r>
      <w:r>
        <w:fldChar w:fldCharType="separate"/>
      </w:r>
      <w:r w:rsidR="008F3F61">
        <w:rPr>
          <w:noProof/>
        </w:rPr>
        <w:t>55</w:t>
      </w:r>
      <w:r>
        <w:fldChar w:fldCharType="end"/>
      </w:r>
      <w:r>
        <w:t>: Correlation Coefficient 3</w:t>
      </w:r>
      <w:bookmarkEnd w:id="100"/>
    </w:p>
    <w:p w14:paraId="018FB057" w14:textId="60DBD5F3" w:rsidR="00F47755" w:rsidRPr="00BB5C41" w:rsidRDefault="00F47755" w:rsidP="00951279">
      <w:pPr>
        <w:spacing w:after="160" w:line="360" w:lineRule="auto"/>
        <w:rPr>
          <w:rFonts w:ascii="Calibri Light" w:hAnsi="Calibri Light" w:cs="Calibri Light"/>
          <w:szCs w:val="24"/>
        </w:rPr>
      </w:pPr>
      <w:r w:rsidRPr="00BB5C41">
        <w:rPr>
          <w:rFonts w:ascii="Calibri Light" w:hAnsi="Calibri Light" w:cs="Calibri Light"/>
          <w:szCs w:val="24"/>
        </w:rPr>
        <w:t>The figure above shows a result of -0.39 which suggests a negative relationship between H1 and TP2.</w:t>
      </w:r>
    </w:p>
    <w:p w14:paraId="13DADEB9" w14:textId="77777777" w:rsidR="00DD4B09" w:rsidRPr="00BB5C41" w:rsidRDefault="00DD4B09" w:rsidP="00951279">
      <w:pPr>
        <w:spacing w:after="160" w:line="360" w:lineRule="auto"/>
        <w:rPr>
          <w:rFonts w:ascii="Calibri Light" w:hAnsi="Calibri Light" w:cs="Calibri Light"/>
          <w:szCs w:val="24"/>
        </w:rPr>
      </w:pPr>
    </w:p>
    <w:p w14:paraId="76AD5A27" w14:textId="5E418D69" w:rsidR="004B4630" w:rsidRPr="00BB5C41" w:rsidRDefault="004B4630" w:rsidP="00951279">
      <w:pPr>
        <w:spacing w:after="160" w:line="360" w:lineRule="auto"/>
        <w:rPr>
          <w:rFonts w:ascii="Calibri Light" w:hAnsi="Calibri Light" w:cs="Calibri Light"/>
          <w:b/>
          <w:bCs/>
          <w:szCs w:val="24"/>
        </w:rPr>
      </w:pPr>
      <w:r w:rsidRPr="00BB5C41">
        <w:rPr>
          <w:rFonts w:ascii="Calibri Light" w:hAnsi="Calibri Light" w:cs="Calibri Light"/>
          <w:b/>
          <w:bCs/>
          <w:szCs w:val="24"/>
        </w:rPr>
        <w:t>Multivariate Analysis:</w:t>
      </w:r>
    </w:p>
    <w:p w14:paraId="137F63A4" w14:textId="4E9F100F" w:rsidR="00955B7C" w:rsidRPr="00BB5C41" w:rsidRDefault="004B4630" w:rsidP="00951279">
      <w:pPr>
        <w:spacing w:after="160" w:line="360" w:lineRule="auto"/>
        <w:rPr>
          <w:rFonts w:ascii="Calibri Light" w:hAnsi="Calibri Light" w:cs="Calibri Light"/>
          <w:szCs w:val="24"/>
        </w:rPr>
      </w:pPr>
      <w:r w:rsidRPr="00BB5C41">
        <w:rPr>
          <w:rFonts w:ascii="Calibri Light" w:hAnsi="Calibri Light" w:cs="Calibri Light"/>
          <w:szCs w:val="24"/>
        </w:rPr>
        <w:t>Multivariate analysis involves analysis variables that are more than two simultaneously to understand the complexity, patterns, and interactions between the variables.</w:t>
      </w:r>
    </w:p>
    <w:p w14:paraId="55AFAF7B" w14:textId="641D3B84" w:rsidR="00955B7C" w:rsidRPr="00955B7C" w:rsidRDefault="00955B7C" w:rsidP="00951279">
      <w:pPr>
        <w:pStyle w:val="ListParagraph"/>
        <w:numPr>
          <w:ilvl w:val="0"/>
          <w:numId w:val="38"/>
        </w:numPr>
        <w:rPr>
          <w:b/>
        </w:rPr>
      </w:pPr>
      <w:r w:rsidRPr="00955B7C">
        <w:t>is there a relationship between TP2, DV_Pressure and Aircompfail?</w:t>
      </w:r>
    </w:p>
    <w:p w14:paraId="4B4D6B88" w14:textId="1872B3BA" w:rsidR="00955B7C" w:rsidRDefault="00763D14" w:rsidP="00951279">
      <w:pPr>
        <w:keepNext/>
        <w:spacing w:after="160" w:line="360" w:lineRule="auto"/>
      </w:pPr>
      <w:r w:rsidRPr="00763D14">
        <w:rPr>
          <w:noProof/>
        </w:rPr>
        <w:lastRenderedPageBreak/>
        <w:drawing>
          <wp:inline distT="0" distB="0" distL="0" distR="0" wp14:anchorId="0365A178" wp14:editId="3F2B22B6">
            <wp:extent cx="6367780" cy="3187700"/>
            <wp:effectExtent l="0" t="0" r="0" b="0"/>
            <wp:docPr id="132989143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891432" name="Picture 1" descr="A screenshot of a computer program&#10;&#10;Description automatically generated"/>
                    <pic:cNvPicPr/>
                  </pic:nvPicPr>
                  <pic:blipFill>
                    <a:blip r:embed="rId74"/>
                    <a:stretch>
                      <a:fillRect/>
                    </a:stretch>
                  </pic:blipFill>
                  <pic:spPr>
                    <a:xfrm>
                      <a:off x="0" y="0"/>
                      <a:ext cx="6367780" cy="3187700"/>
                    </a:xfrm>
                    <a:prstGeom prst="rect">
                      <a:avLst/>
                    </a:prstGeom>
                  </pic:spPr>
                </pic:pic>
              </a:graphicData>
            </a:graphic>
          </wp:inline>
        </w:drawing>
      </w:r>
    </w:p>
    <w:p w14:paraId="6EDA7950" w14:textId="2643F7C7" w:rsidR="00E77BDA" w:rsidRDefault="00955B7C" w:rsidP="00951279">
      <w:pPr>
        <w:pStyle w:val="Caption"/>
        <w:spacing w:line="360" w:lineRule="auto"/>
      </w:pPr>
      <w:bookmarkStart w:id="101" w:name="_Toc176811642"/>
      <w:r>
        <w:t xml:space="preserve">Figure </w:t>
      </w:r>
      <w:r>
        <w:fldChar w:fldCharType="begin"/>
      </w:r>
      <w:r>
        <w:instrText xml:space="preserve"> SEQ Figure \* ARABIC </w:instrText>
      </w:r>
      <w:r>
        <w:fldChar w:fldCharType="separate"/>
      </w:r>
      <w:r w:rsidR="008F3F61">
        <w:rPr>
          <w:noProof/>
        </w:rPr>
        <w:t>56</w:t>
      </w:r>
      <w:r>
        <w:fldChar w:fldCharType="end"/>
      </w:r>
      <w:r>
        <w:t xml:space="preserve">: Correlation </w:t>
      </w:r>
      <w:r w:rsidR="00F64E38">
        <w:t>Coefficient</w:t>
      </w:r>
      <w:r>
        <w:t xml:space="preserve"> 4</w:t>
      </w:r>
      <w:bookmarkEnd w:id="101"/>
    </w:p>
    <w:p w14:paraId="375360E1" w14:textId="77777777" w:rsidR="002F6213" w:rsidRPr="002F6213" w:rsidRDefault="002F6213" w:rsidP="002F6213"/>
    <w:p w14:paraId="3E0A4142" w14:textId="4C967B07" w:rsidR="00763D14" w:rsidRDefault="00763D14" w:rsidP="00951279">
      <w:pPr>
        <w:spacing w:after="160" w:line="360" w:lineRule="auto"/>
        <w:rPr>
          <w:rFonts w:ascii="Calibri Light" w:hAnsi="Calibri Light" w:cs="Calibri Light"/>
          <w:szCs w:val="24"/>
        </w:rPr>
      </w:pPr>
      <w:r>
        <w:rPr>
          <w:rFonts w:ascii="Calibri Light" w:hAnsi="Calibri Light" w:cs="Calibri Light"/>
          <w:szCs w:val="24"/>
        </w:rPr>
        <w:t>Mulcorrmatrix shows a breakdown of how each variable correlates with one another individually while Mulcorrelation shows the collective relationship between the variables.</w:t>
      </w:r>
    </w:p>
    <w:p w14:paraId="774882D1" w14:textId="43FA954F" w:rsidR="00955B7C" w:rsidRDefault="00DD4B09" w:rsidP="00951279">
      <w:pPr>
        <w:spacing w:after="160" w:line="360" w:lineRule="auto"/>
        <w:rPr>
          <w:rFonts w:ascii="Calibri Light" w:hAnsi="Calibri Light" w:cs="Calibri Light"/>
          <w:szCs w:val="24"/>
        </w:rPr>
      </w:pPr>
      <w:r>
        <w:rPr>
          <w:rFonts w:ascii="Calibri Light" w:hAnsi="Calibri Light" w:cs="Calibri Light"/>
          <w:szCs w:val="24"/>
        </w:rPr>
        <w:t>The figure above shows a result of 0.7 which suggests a positive and significant relationship between the variables.</w:t>
      </w:r>
    </w:p>
    <w:p w14:paraId="328EE37B" w14:textId="77777777" w:rsidR="00B0709A" w:rsidRDefault="00B0709A" w:rsidP="00951279">
      <w:pPr>
        <w:spacing w:after="160" w:line="360" w:lineRule="auto"/>
        <w:rPr>
          <w:rFonts w:ascii="Calibri Light" w:hAnsi="Calibri Light" w:cs="Calibri Light"/>
          <w:szCs w:val="24"/>
        </w:rPr>
      </w:pPr>
    </w:p>
    <w:p w14:paraId="25B4C6EE" w14:textId="77777777" w:rsidR="00763D14" w:rsidRDefault="00763D14" w:rsidP="00951279">
      <w:pPr>
        <w:spacing w:after="160" w:line="360" w:lineRule="auto"/>
        <w:rPr>
          <w:rFonts w:ascii="Calibri" w:eastAsiaTheme="majorEastAsia" w:hAnsi="Calibri" w:cstheme="majorBidi"/>
          <w:b/>
          <w:color w:val="000000" w:themeColor="text1"/>
          <w:sz w:val="40"/>
          <w:szCs w:val="24"/>
        </w:rPr>
      </w:pPr>
      <w:r>
        <w:br w:type="page"/>
      </w:r>
    </w:p>
    <w:p w14:paraId="5E94425E" w14:textId="7FC59F4F" w:rsidR="0059767D" w:rsidRPr="00C105E6" w:rsidRDefault="000A1816" w:rsidP="00951279">
      <w:pPr>
        <w:pStyle w:val="Heading2"/>
      </w:pPr>
      <w:bookmarkStart w:id="102" w:name="_Toc176813655"/>
      <w:r w:rsidRPr="00C817AF">
        <w:lastRenderedPageBreak/>
        <w:t>4.</w:t>
      </w:r>
      <w:r>
        <w:t>3</w:t>
      </w:r>
      <w:r w:rsidRPr="00C817AF">
        <w:t xml:space="preserve"> </w:t>
      </w:r>
      <w:r w:rsidR="0059767D">
        <w:t>Discussion</w:t>
      </w:r>
      <w:r w:rsidR="00555679">
        <w:t xml:space="preserve"> of Results and Analysis.</w:t>
      </w:r>
      <w:bookmarkEnd w:id="102"/>
    </w:p>
    <w:p w14:paraId="78C2ED35" w14:textId="0F1CE962" w:rsidR="0059767D" w:rsidRPr="0059767D" w:rsidRDefault="0059767D" w:rsidP="00951279">
      <w:pPr>
        <w:pStyle w:val="Heading3"/>
        <w:rPr>
          <w:rFonts w:cstheme="majorBidi"/>
          <w:sz w:val="40"/>
          <w:szCs w:val="24"/>
        </w:rPr>
      </w:pPr>
      <w:bookmarkStart w:id="103" w:name="_Toc176813656"/>
      <w:r w:rsidRPr="0059767D">
        <w:rPr>
          <w:rFonts w:cstheme="majorBidi"/>
          <w:sz w:val="40"/>
          <w:szCs w:val="24"/>
        </w:rPr>
        <w:t>4.3.1 Hypothesis Testing Discussion:</w:t>
      </w:r>
      <w:bookmarkEnd w:id="103"/>
    </w:p>
    <w:p w14:paraId="6912FB05" w14:textId="77777777" w:rsidR="0059767D" w:rsidRPr="00D44EEA" w:rsidRDefault="0059767D" w:rsidP="00951279">
      <w:pPr>
        <w:pStyle w:val="ListParagraph"/>
        <w:numPr>
          <w:ilvl w:val="0"/>
          <w:numId w:val="36"/>
        </w:numPr>
        <w:rPr>
          <w:b/>
        </w:rPr>
      </w:pPr>
      <w:r w:rsidRPr="00D44EEA">
        <w:t xml:space="preserve">Accept Null Hypothesis 1: There is a significant correlation between TP2 and DV_Pressure. </w:t>
      </w:r>
    </w:p>
    <w:p w14:paraId="1834D6E5" w14:textId="77777777" w:rsidR="0059767D" w:rsidRDefault="0059767D" w:rsidP="00951279">
      <w:pPr>
        <w:pStyle w:val="ListParagraph"/>
        <w:rPr>
          <w:b/>
        </w:rPr>
      </w:pPr>
      <w:r w:rsidRPr="00D44EEA">
        <w:t>The analysis accepts the null hypothesis, indicating a significant moderate correlation between TP2 and DV_Pressure. This suggests that changes in TP2 will affect DV_Pressure.</w:t>
      </w:r>
    </w:p>
    <w:p w14:paraId="79968526" w14:textId="77777777" w:rsidR="00000B87" w:rsidRPr="00D44EEA" w:rsidRDefault="00000B87" w:rsidP="00951279">
      <w:pPr>
        <w:pStyle w:val="ListParagraph"/>
      </w:pPr>
    </w:p>
    <w:p w14:paraId="3E24CE22" w14:textId="77777777" w:rsidR="0059767D" w:rsidRDefault="0059767D" w:rsidP="00951279">
      <w:pPr>
        <w:pStyle w:val="ListParagraph"/>
        <w:numPr>
          <w:ilvl w:val="0"/>
          <w:numId w:val="36"/>
        </w:numPr>
        <w:rPr>
          <w:b/>
        </w:rPr>
      </w:pPr>
      <w:r w:rsidRPr="00D44EEA">
        <w:t>Accept Null Hypothesis 1: There is a significant correlation between MPG and Pressure Switch. The analysis accepts the null hypothesis, indicating a significant moderate correlation between MPG and Pressure Switch.</w:t>
      </w:r>
    </w:p>
    <w:p w14:paraId="094179E0" w14:textId="77777777" w:rsidR="00000B87" w:rsidRPr="00D44EEA" w:rsidRDefault="00000B87" w:rsidP="00951279">
      <w:pPr>
        <w:pStyle w:val="ListParagraph"/>
      </w:pPr>
    </w:p>
    <w:p w14:paraId="2504B802" w14:textId="77777777" w:rsidR="0059767D" w:rsidRPr="00D44EEA" w:rsidRDefault="0059767D" w:rsidP="00951279">
      <w:pPr>
        <w:pStyle w:val="ListParagraph"/>
        <w:numPr>
          <w:ilvl w:val="0"/>
          <w:numId w:val="36"/>
        </w:numPr>
        <w:rPr>
          <w:b/>
        </w:rPr>
      </w:pPr>
      <w:r w:rsidRPr="00D44EEA">
        <w:t xml:space="preserve">Reject Null Hypothesis 1: There is no significant correlation between TP2 and H1. </w:t>
      </w:r>
    </w:p>
    <w:p w14:paraId="4113ED68" w14:textId="77777777" w:rsidR="0059767D" w:rsidRDefault="0059767D" w:rsidP="00951279">
      <w:pPr>
        <w:pStyle w:val="ListParagraph"/>
        <w:rPr>
          <w:b/>
        </w:rPr>
      </w:pPr>
      <w:r w:rsidRPr="00D44EEA">
        <w:t>The result -0.3906992 suggesting there is a negative correlation between TP2 and H1.</w:t>
      </w:r>
    </w:p>
    <w:p w14:paraId="39CB9DA3" w14:textId="77777777" w:rsidR="00000B87" w:rsidRPr="00D44EEA" w:rsidRDefault="00000B87" w:rsidP="00951279">
      <w:pPr>
        <w:pStyle w:val="ListParagraph"/>
      </w:pPr>
    </w:p>
    <w:p w14:paraId="34878FF7" w14:textId="77777777" w:rsidR="0059767D" w:rsidRPr="00D44EEA" w:rsidRDefault="0059767D" w:rsidP="00951279">
      <w:pPr>
        <w:pStyle w:val="ListParagraph"/>
        <w:numPr>
          <w:ilvl w:val="0"/>
          <w:numId w:val="36"/>
        </w:numPr>
        <w:rPr>
          <w:b/>
        </w:rPr>
      </w:pPr>
      <w:r w:rsidRPr="00D44EEA">
        <w:t xml:space="preserve">Accept Null Hypothesis 1: There is a significant correlation between TP2, DV_Pressure and Aircompfail. </w:t>
      </w:r>
    </w:p>
    <w:p w14:paraId="4FAAC0C2" w14:textId="77777777" w:rsidR="0059767D" w:rsidRPr="00B0709A" w:rsidRDefault="0059767D" w:rsidP="00951279">
      <w:pPr>
        <w:pStyle w:val="ListParagraph"/>
        <w:rPr>
          <w:b/>
        </w:rPr>
      </w:pPr>
      <w:r w:rsidRPr="00D44EEA">
        <w:t>The result 0.7046866 of the analysis suggests a significant and positive relationship between the variables and therefore accepts the null hypothesis, indicating a significant moderate correlation between TP2, DV_Pressure and Aircompfail.</w:t>
      </w:r>
    </w:p>
    <w:p w14:paraId="28E965CF" w14:textId="77777777" w:rsidR="0059767D" w:rsidRDefault="0059767D" w:rsidP="00951279">
      <w:pPr>
        <w:spacing w:after="160" w:line="360" w:lineRule="auto"/>
        <w:rPr>
          <w:rFonts w:ascii="Calibri Light" w:hAnsi="Calibri Light" w:cs="Calibri Light"/>
          <w:szCs w:val="24"/>
        </w:rPr>
      </w:pPr>
    </w:p>
    <w:p w14:paraId="425A95D0" w14:textId="76CFF362" w:rsidR="0059767D" w:rsidRPr="0059767D" w:rsidRDefault="0059767D" w:rsidP="00951279">
      <w:pPr>
        <w:pStyle w:val="Heading3"/>
        <w:rPr>
          <w:rFonts w:cstheme="majorBidi"/>
          <w:sz w:val="40"/>
          <w:szCs w:val="24"/>
        </w:rPr>
      </w:pPr>
      <w:bookmarkStart w:id="104" w:name="_Toc176813657"/>
      <w:r>
        <w:rPr>
          <w:rFonts w:cstheme="majorBidi"/>
          <w:sz w:val="40"/>
          <w:szCs w:val="24"/>
        </w:rPr>
        <w:t xml:space="preserve">4.3.2 </w:t>
      </w:r>
      <w:r w:rsidRPr="0059767D">
        <w:rPr>
          <w:rFonts w:cstheme="majorBidi"/>
          <w:sz w:val="40"/>
          <w:szCs w:val="24"/>
        </w:rPr>
        <w:t>Analysis Discussion</w:t>
      </w:r>
      <w:bookmarkEnd w:id="104"/>
    </w:p>
    <w:p w14:paraId="6245E70E" w14:textId="65D6387F" w:rsidR="000A1816" w:rsidRPr="0035158B" w:rsidRDefault="000A1816" w:rsidP="00951279">
      <w:pPr>
        <w:spacing w:after="160" w:line="360" w:lineRule="auto"/>
        <w:rPr>
          <w:rFonts w:ascii="Calibri Light" w:hAnsi="Calibri Light" w:cs="Calibri Light"/>
          <w:bCs/>
          <w:szCs w:val="24"/>
        </w:rPr>
      </w:pPr>
      <w:r w:rsidRPr="0035158B">
        <w:rPr>
          <w:rFonts w:ascii="Calibri Light" w:hAnsi="Calibri Light" w:cs="Calibri Light"/>
          <w:bCs/>
          <w:szCs w:val="24"/>
        </w:rPr>
        <w:t>The machine learning and deep learning techniques initiated are adopted and used in making predictions on the main MetroPT</w:t>
      </w:r>
      <w:r w:rsidR="00056361">
        <w:rPr>
          <w:rFonts w:ascii="Calibri Light" w:hAnsi="Calibri Light" w:cs="Calibri Light"/>
          <w:bCs/>
          <w:szCs w:val="24"/>
        </w:rPr>
        <w:t>-3</w:t>
      </w:r>
      <w:r w:rsidRPr="0035158B">
        <w:rPr>
          <w:rFonts w:ascii="Calibri Light" w:hAnsi="Calibri Light" w:cs="Calibri Light"/>
          <w:bCs/>
          <w:szCs w:val="24"/>
        </w:rPr>
        <w:t xml:space="preserve"> (Metro4) dataset, and the analogue (Analog) and digital (Digital) dataset which are both subsets of the main dataset.</w:t>
      </w:r>
    </w:p>
    <w:p w14:paraId="6DE5A28B" w14:textId="1E6CEB40" w:rsidR="00EA1C8A" w:rsidRPr="00056361" w:rsidRDefault="000A1816" w:rsidP="00951279">
      <w:pPr>
        <w:spacing w:after="160" w:line="360" w:lineRule="auto"/>
        <w:rPr>
          <w:rFonts w:ascii="Calibri Light" w:hAnsi="Calibri Light" w:cs="Calibri Light"/>
          <w:bCs/>
          <w:szCs w:val="24"/>
        </w:rPr>
      </w:pPr>
      <w:r w:rsidRPr="0035158B">
        <w:rPr>
          <w:rFonts w:ascii="Calibri Light" w:hAnsi="Calibri Light" w:cs="Calibri Light"/>
          <w:bCs/>
          <w:szCs w:val="24"/>
        </w:rPr>
        <w:t>The predictive maintenance techniques specific to classification related experiments used are Logistic Regression, Random Forest, Decision Tree, Gradient Boosting, and Neural Networks.</w:t>
      </w:r>
      <w:r w:rsidRPr="0035158B">
        <w:rPr>
          <w:rFonts w:ascii="Calibri Light" w:hAnsi="Calibri Light" w:cs="Calibri Light"/>
          <w:bCs/>
          <w:szCs w:val="24"/>
        </w:rPr>
        <w:br/>
        <w:t xml:space="preserve">For each of the datasets namely Metro4, Analog and Digital, feature selection was performed, splitting </w:t>
      </w:r>
      <w:r w:rsidRPr="0035158B">
        <w:rPr>
          <w:rFonts w:ascii="Calibri Light" w:hAnsi="Calibri Light" w:cs="Calibri Light"/>
          <w:bCs/>
          <w:szCs w:val="24"/>
        </w:rPr>
        <w:lastRenderedPageBreak/>
        <w:t>the model into training and testing dataset, followed by initiating and running both ML and DL techniques mentioned above.</w:t>
      </w:r>
      <w:r w:rsidR="00F53786" w:rsidRPr="0035158B">
        <w:rPr>
          <w:rFonts w:ascii="Calibri Light" w:hAnsi="Calibri Light" w:cs="Calibri Light"/>
          <w:bCs/>
          <w:szCs w:val="24"/>
        </w:rPr>
        <w:t xml:space="preserve"> Upon running the models, the models are therefore evaluated using Accuracy, Precision, Recall and F1- score which have been detailed in the table below.</w:t>
      </w:r>
    </w:p>
    <w:p w14:paraId="6E13A960" w14:textId="40E2980F" w:rsidR="00EA1C8A" w:rsidRPr="0035158B" w:rsidRDefault="00EA1C8A" w:rsidP="00951279">
      <w:pPr>
        <w:spacing w:after="160" w:line="360" w:lineRule="auto"/>
        <w:rPr>
          <w:rFonts w:ascii="Calibri Light" w:hAnsi="Calibri Light" w:cs="Calibri Light"/>
          <w:bCs/>
          <w:szCs w:val="24"/>
        </w:rPr>
      </w:pPr>
      <w:r w:rsidRPr="0035158B">
        <w:rPr>
          <w:rFonts w:ascii="Calibri Light" w:hAnsi="Calibri Light" w:cs="Calibri Light"/>
          <w:bCs/>
          <w:szCs w:val="24"/>
        </w:rPr>
        <w:t>The table below shows a breakdown of the models and their evaluation metrics on different datasets observed in the project.</w:t>
      </w:r>
    </w:p>
    <w:p w14:paraId="511AD92D" w14:textId="77777777" w:rsidR="00EA1C8A" w:rsidRDefault="00EA1C8A" w:rsidP="00951279">
      <w:pPr>
        <w:spacing w:after="160" w:line="360" w:lineRule="auto"/>
        <w:rPr>
          <w:rFonts w:ascii="Calibri Light" w:hAnsi="Calibri Light" w:cs="Calibri Light"/>
          <w:szCs w:val="24"/>
        </w:rPr>
      </w:pPr>
    </w:p>
    <w:p w14:paraId="32429F36" w14:textId="6E40EB3E" w:rsidR="00EA1C8A" w:rsidRPr="0010452E" w:rsidRDefault="001B6D56" w:rsidP="0010452E">
      <w:pPr>
        <w:pStyle w:val="Heading4"/>
      </w:pPr>
      <w:r w:rsidRPr="0010452E">
        <w:t xml:space="preserve">4.3.2.1 </w:t>
      </w:r>
      <w:r w:rsidR="00EA1C8A" w:rsidRPr="0010452E">
        <w:t>Metro</w:t>
      </w:r>
      <w:r w:rsidR="000A7EB5" w:rsidRPr="0010452E">
        <w:t>PT-3</w:t>
      </w:r>
      <w:r w:rsidR="00EA1C8A" w:rsidRPr="0010452E">
        <w:t xml:space="preserve"> Dataset.</w:t>
      </w:r>
    </w:p>
    <w:p w14:paraId="64D70A93" w14:textId="3EE97CFE" w:rsidR="00EA1C8A" w:rsidRPr="00056361" w:rsidRDefault="00EA1C8A" w:rsidP="00951279">
      <w:pPr>
        <w:spacing w:after="160" w:line="360" w:lineRule="auto"/>
        <w:rPr>
          <w:rFonts w:ascii="Calibri Light" w:hAnsi="Calibri Light" w:cs="Calibri Light"/>
          <w:bCs/>
          <w:szCs w:val="24"/>
        </w:rPr>
      </w:pPr>
      <w:r w:rsidRPr="0035158B">
        <w:rPr>
          <w:rFonts w:ascii="Calibri Light" w:hAnsi="Calibri Light" w:cs="Calibri Light"/>
          <w:bCs/>
          <w:szCs w:val="24"/>
        </w:rPr>
        <w:t>By comparing the values of the algorithms on the</w:t>
      </w:r>
      <w:r w:rsidR="000A7EB5">
        <w:rPr>
          <w:rFonts w:ascii="Calibri Light" w:hAnsi="Calibri Light" w:cs="Calibri Light"/>
          <w:bCs/>
          <w:szCs w:val="24"/>
        </w:rPr>
        <w:t>MetroPT-3</w:t>
      </w:r>
      <w:r w:rsidRPr="0035158B">
        <w:rPr>
          <w:rFonts w:ascii="Calibri Light" w:hAnsi="Calibri Light" w:cs="Calibri Light"/>
          <w:bCs/>
          <w:szCs w:val="24"/>
        </w:rPr>
        <w:t xml:space="preserve"> dataset, it is observed that Random Forest has the highest level of accuracy compared to the other models. Random Forest has an accuracy of 96% as shown in the figure below.</w:t>
      </w:r>
    </w:p>
    <w:p w14:paraId="3889BDCE" w14:textId="77777777" w:rsidR="00EA1C8A" w:rsidRDefault="00EA1C8A" w:rsidP="00951279">
      <w:pPr>
        <w:keepNext/>
        <w:spacing w:after="160" w:line="360" w:lineRule="auto"/>
      </w:pPr>
      <w:r w:rsidRPr="00EA1C8A">
        <w:rPr>
          <w:rFonts w:ascii="Calibri Light" w:hAnsi="Calibri Light" w:cs="Calibri Light"/>
          <w:noProof/>
          <w:szCs w:val="24"/>
        </w:rPr>
        <w:drawing>
          <wp:inline distT="0" distB="0" distL="0" distR="0" wp14:anchorId="5F0A8361" wp14:editId="678C1A5F">
            <wp:extent cx="6367780" cy="3888105"/>
            <wp:effectExtent l="0" t="0" r="0" b="0"/>
            <wp:docPr id="885024264"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24264" name="Picture 1" descr="A graph of different colored bars&#10;&#10;Description automatically generated with medium confidence"/>
                    <pic:cNvPicPr/>
                  </pic:nvPicPr>
                  <pic:blipFill>
                    <a:blip r:embed="rId75"/>
                    <a:stretch>
                      <a:fillRect/>
                    </a:stretch>
                  </pic:blipFill>
                  <pic:spPr>
                    <a:xfrm>
                      <a:off x="0" y="0"/>
                      <a:ext cx="6367780" cy="3888105"/>
                    </a:xfrm>
                    <a:prstGeom prst="rect">
                      <a:avLst/>
                    </a:prstGeom>
                  </pic:spPr>
                </pic:pic>
              </a:graphicData>
            </a:graphic>
          </wp:inline>
        </w:drawing>
      </w:r>
    </w:p>
    <w:p w14:paraId="464ACAB4" w14:textId="06E670A7" w:rsidR="00EA1C8A" w:rsidRDefault="00EA1C8A" w:rsidP="00951279">
      <w:pPr>
        <w:pStyle w:val="Caption"/>
        <w:spacing w:line="360" w:lineRule="auto"/>
      </w:pPr>
      <w:bookmarkStart w:id="105" w:name="_Toc176811643"/>
      <w:r>
        <w:t xml:space="preserve">Figure </w:t>
      </w:r>
      <w:r>
        <w:fldChar w:fldCharType="begin"/>
      </w:r>
      <w:r>
        <w:instrText xml:space="preserve"> SEQ Figure \* ARABIC </w:instrText>
      </w:r>
      <w:r>
        <w:fldChar w:fldCharType="separate"/>
      </w:r>
      <w:r w:rsidR="008F3F61">
        <w:rPr>
          <w:noProof/>
        </w:rPr>
        <w:t>57</w:t>
      </w:r>
      <w:r>
        <w:fldChar w:fldCharType="end"/>
      </w:r>
      <w:r>
        <w:t>: Metro4 Evaluation</w:t>
      </w:r>
      <w:bookmarkEnd w:id="105"/>
    </w:p>
    <w:p w14:paraId="6D9CF8B9" w14:textId="7B1FAFA7" w:rsidR="00EA1C8A" w:rsidRDefault="00EA1C8A" w:rsidP="00951279">
      <w:pPr>
        <w:spacing w:line="360" w:lineRule="auto"/>
      </w:pPr>
    </w:p>
    <w:p w14:paraId="3DF2F1F7" w14:textId="4AECBBE5" w:rsidR="00EA1C8A" w:rsidRDefault="00EA1C8A" w:rsidP="00951279">
      <w:pPr>
        <w:spacing w:after="160" w:line="360" w:lineRule="auto"/>
        <w:rPr>
          <w:rFonts w:ascii="Calibri Light" w:hAnsi="Calibri Light" w:cs="Calibri Light"/>
          <w:bCs/>
          <w:szCs w:val="24"/>
        </w:rPr>
      </w:pPr>
      <w:r w:rsidRPr="0035158B">
        <w:rPr>
          <w:rFonts w:ascii="Calibri Light" w:hAnsi="Calibri Light" w:cs="Calibri Light"/>
          <w:bCs/>
          <w:szCs w:val="24"/>
        </w:rPr>
        <w:lastRenderedPageBreak/>
        <w:t>The code below is written to print the value of the model with the highest accuracy given the figure above doesn’t give conclusive evidence on which model is best.</w:t>
      </w:r>
    </w:p>
    <w:p w14:paraId="177AAA80" w14:textId="77777777" w:rsidR="00D64D30" w:rsidRPr="0035158B" w:rsidRDefault="00D64D30" w:rsidP="00951279">
      <w:pPr>
        <w:spacing w:after="160" w:line="360" w:lineRule="auto"/>
        <w:rPr>
          <w:rFonts w:ascii="Calibri Light" w:hAnsi="Calibri Light" w:cs="Calibri Light"/>
          <w:bCs/>
          <w:szCs w:val="24"/>
        </w:rPr>
      </w:pPr>
    </w:p>
    <w:p w14:paraId="71805278" w14:textId="77777777" w:rsidR="00EA1C8A" w:rsidRDefault="00EA1C8A" w:rsidP="00951279">
      <w:pPr>
        <w:keepNext/>
        <w:spacing w:line="360" w:lineRule="auto"/>
      </w:pPr>
      <w:r w:rsidRPr="00EA1C8A">
        <w:rPr>
          <w:noProof/>
        </w:rPr>
        <w:drawing>
          <wp:inline distT="0" distB="0" distL="0" distR="0" wp14:anchorId="1C0E7696" wp14:editId="67F470DA">
            <wp:extent cx="6367780" cy="1113790"/>
            <wp:effectExtent l="0" t="0" r="0" b="0"/>
            <wp:docPr id="92469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9461" name="Picture 1" descr="A screenshot of a computer&#10;&#10;Description automatically generated"/>
                    <pic:cNvPicPr/>
                  </pic:nvPicPr>
                  <pic:blipFill>
                    <a:blip r:embed="rId76"/>
                    <a:stretch>
                      <a:fillRect/>
                    </a:stretch>
                  </pic:blipFill>
                  <pic:spPr>
                    <a:xfrm>
                      <a:off x="0" y="0"/>
                      <a:ext cx="6367780" cy="1113790"/>
                    </a:xfrm>
                    <a:prstGeom prst="rect">
                      <a:avLst/>
                    </a:prstGeom>
                  </pic:spPr>
                </pic:pic>
              </a:graphicData>
            </a:graphic>
          </wp:inline>
        </w:drawing>
      </w:r>
    </w:p>
    <w:p w14:paraId="2A9E5A3F" w14:textId="31AB0E54" w:rsidR="00EA1C8A" w:rsidRPr="00EA1C8A" w:rsidRDefault="00EA1C8A" w:rsidP="00951279">
      <w:pPr>
        <w:pStyle w:val="Caption"/>
        <w:spacing w:line="360" w:lineRule="auto"/>
      </w:pPr>
      <w:bookmarkStart w:id="106" w:name="_Toc176811644"/>
      <w:r>
        <w:t xml:space="preserve">Figure </w:t>
      </w:r>
      <w:r>
        <w:fldChar w:fldCharType="begin"/>
      </w:r>
      <w:r>
        <w:instrText xml:space="preserve"> SEQ Figure \* ARABIC </w:instrText>
      </w:r>
      <w:r>
        <w:fldChar w:fldCharType="separate"/>
      </w:r>
      <w:r w:rsidR="008F3F61">
        <w:rPr>
          <w:noProof/>
        </w:rPr>
        <w:t>58</w:t>
      </w:r>
      <w:r>
        <w:fldChar w:fldCharType="end"/>
      </w:r>
      <w:r>
        <w:t>: Metro4 RF Accuracy</w:t>
      </w:r>
      <w:bookmarkEnd w:id="106"/>
    </w:p>
    <w:p w14:paraId="71B2F7F1" w14:textId="77777777" w:rsidR="00D33D25" w:rsidRDefault="00D33D25" w:rsidP="00951279">
      <w:pPr>
        <w:spacing w:after="160" w:line="360" w:lineRule="auto"/>
        <w:rPr>
          <w:rFonts w:ascii="Calibri Light" w:hAnsi="Calibri Light" w:cs="Calibri Light"/>
          <w:szCs w:val="24"/>
        </w:rPr>
      </w:pPr>
    </w:p>
    <w:p w14:paraId="0AF32118" w14:textId="7253B088" w:rsidR="00EA1C8A" w:rsidRDefault="001B6D56" w:rsidP="001B6D56">
      <w:pPr>
        <w:pStyle w:val="Heading4"/>
      </w:pPr>
      <w:r>
        <w:t xml:space="preserve">4.3.2.2 </w:t>
      </w:r>
      <w:r w:rsidR="00EA1C8A" w:rsidRPr="00EA1C8A">
        <w:t>Analogue Dataset</w:t>
      </w:r>
    </w:p>
    <w:p w14:paraId="4C1F83AE" w14:textId="55EB3366" w:rsidR="00EA1C8A" w:rsidRDefault="00EA1C8A" w:rsidP="00951279">
      <w:pPr>
        <w:spacing w:after="160" w:line="360" w:lineRule="auto"/>
        <w:rPr>
          <w:rFonts w:ascii="Calibri Light" w:hAnsi="Calibri Light" w:cs="Calibri Light"/>
          <w:bCs/>
          <w:szCs w:val="24"/>
        </w:rPr>
      </w:pPr>
      <w:r w:rsidRPr="0035158B">
        <w:rPr>
          <w:rFonts w:ascii="Calibri Light" w:hAnsi="Calibri Light" w:cs="Calibri Light"/>
          <w:bCs/>
          <w:szCs w:val="24"/>
        </w:rPr>
        <w:t>The analogue dataset is a subset of the Metro4 dataset. It comprises of</w:t>
      </w:r>
      <w:r w:rsidR="00C51363">
        <w:rPr>
          <w:rFonts w:ascii="Calibri Light" w:hAnsi="Calibri Light" w:cs="Calibri Light"/>
          <w:bCs/>
          <w:szCs w:val="24"/>
        </w:rPr>
        <w:t xml:space="preserve"> continuous data found within the dataset. Features 1-7 of the MetroPt-3 dataset are continuous variables</w:t>
      </w:r>
      <w:r w:rsidR="00AA6236">
        <w:rPr>
          <w:rFonts w:ascii="Calibri Light" w:hAnsi="Calibri Light" w:cs="Calibri Light"/>
          <w:bCs/>
          <w:szCs w:val="24"/>
        </w:rPr>
        <w:t xml:space="preserve"> as shown in the figure below</w:t>
      </w:r>
      <w:r w:rsidR="00C51363">
        <w:rPr>
          <w:rFonts w:ascii="Calibri Light" w:hAnsi="Calibri Light" w:cs="Calibri Light"/>
          <w:bCs/>
          <w:szCs w:val="24"/>
        </w:rPr>
        <w:t>.</w:t>
      </w:r>
    </w:p>
    <w:p w14:paraId="4A9B89C4" w14:textId="77777777" w:rsidR="00560FD7" w:rsidRDefault="00560FD7" w:rsidP="00951279">
      <w:pPr>
        <w:spacing w:after="160" w:line="360" w:lineRule="auto"/>
        <w:rPr>
          <w:rFonts w:ascii="Calibri Light" w:hAnsi="Calibri Light" w:cs="Calibri Light"/>
          <w:bCs/>
          <w:szCs w:val="24"/>
        </w:rPr>
      </w:pPr>
    </w:p>
    <w:p w14:paraId="5B918709" w14:textId="77777777" w:rsidR="00B36011" w:rsidRDefault="00B36011" w:rsidP="00951279">
      <w:pPr>
        <w:keepNext/>
        <w:spacing w:after="160" w:line="360" w:lineRule="auto"/>
      </w:pPr>
      <w:r w:rsidRPr="00B36011">
        <w:rPr>
          <w:rFonts w:ascii="Calibri Light" w:hAnsi="Calibri Light" w:cs="Calibri Light"/>
          <w:bCs/>
          <w:noProof/>
          <w:szCs w:val="24"/>
        </w:rPr>
        <w:drawing>
          <wp:inline distT="0" distB="0" distL="0" distR="0" wp14:anchorId="7679F6F4" wp14:editId="60E19A62">
            <wp:extent cx="6367780" cy="1045845"/>
            <wp:effectExtent l="0" t="0" r="0" b="1905"/>
            <wp:docPr id="831346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346354" name=""/>
                    <pic:cNvPicPr/>
                  </pic:nvPicPr>
                  <pic:blipFill>
                    <a:blip r:embed="rId77"/>
                    <a:stretch>
                      <a:fillRect/>
                    </a:stretch>
                  </pic:blipFill>
                  <pic:spPr>
                    <a:xfrm>
                      <a:off x="0" y="0"/>
                      <a:ext cx="6367780" cy="1045845"/>
                    </a:xfrm>
                    <a:prstGeom prst="rect">
                      <a:avLst/>
                    </a:prstGeom>
                  </pic:spPr>
                </pic:pic>
              </a:graphicData>
            </a:graphic>
          </wp:inline>
        </w:drawing>
      </w:r>
    </w:p>
    <w:p w14:paraId="6EA27653" w14:textId="0B74E6A9" w:rsidR="00C359C0" w:rsidRDefault="00B36011" w:rsidP="00951279">
      <w:pPr>
        <w:pStyle w:val="Caption"/>
        <w:spacing w:line="360" w:lineRule="auto"/>
      </w:pPr>
      <w:bookmarkStart w:id="107" w:name="_Toc176811645"/>
      <w:r>
        <w:t xml:space="preserve">Figure </w:t>
      </w:r>
      <w:r>
        <w:fldChar w:fldCharType="begin"/>
      </w:r>
      <w:r>
        <w:instrText xml:space="preserve"> SEQ Figure \* ARABIC </w:instrText>
      </w:r>
      <w:r>
        <w:fldChar w:fldCharType="separate"/>
      </w:r>
      <w:r w:rsidR="008F3F61">
        <w:rPr>
          <w:noProof/>
        </w:rPr>
        <w:t>59</w:t>
      </w:r>
      <w:r>
        <w:fldChar w:fldCharType="end"/>
      </w:r>
      <w:r>
        <w:t>: Analogue Sensor Data</w:t>
      </w:r>
      <w:bookmarkEnd w:id="107"/>
    </w:p>
    <w:p w14:paraId="7ED02C70" w14:textId="77777777" w:rsidR="00560FD7" w:rsidRDefault="00560FD7" w:rsidP="00951279">
      <w:pPr>
        <w:spacing w:line="360" w:lineRule="auto"/>
      </w:pPr>
    </w:p>
    <w:p w14:paraId="7513C2AD" w14:textId="77777777" w:rsidR="00560FD7" w:rsidRDefault="00560FD7" w:rsidP="00951279">
      <w:pPr>
        <w:keepNext/>
        <w:spacing w:line="360" w:lineRule="auto"/>
      </w:pPr>
      <w:r w:rsidRPr="00A811BD">
        <w:rPr>
          <w:noProof/>
        </w:rPr>
        <w:drawing>
          <wp:inline distT="0" distB="0" distL="0" distR="0" wp14:anchorId="5813C8D3" wp14:editId="0A0C3420">
            <wp:extent cx="6367780" cy="1089025"/>
            <wp:effectExtent l="0" t="0" r="0" b="0"/>
            <wp:docPr id="12666930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693034" name="Picture 1" descr="A screenshot of a computer&#10;&#10;Description automatically generated"/>
                    <pic:cNvPicPr/>
                  </pic:nvPicPr>
                  <pic:blipFill>
                    <a:blip r:embed="rId78"/>
                    <a:stretch>
                      <a:fillRect/>
                    </a:stretch>
                  </pic:blipFill>
                  <pic:spPr>
                    <a:xfrm>
                      <a:off x="0" y="0"/>
                      <a:ext cx="6367780" cy="1089025"/>
                    </a:xfrm>
                    <a:prstGeom prst="rect">
                      <a:avLst/>
                    </a:prstGeom>
                  </pic:spPr>
                </pic:pic>
              </a:graphicData>
            </a:graphic>
          </wp:inline>
        </w:drawing>
      </w:r>
    </w:p>
    <w:p w14:paraId="10FEC774" w14:textId="235D98B2" w:rsidR="00560FD7" w:rsidRDefault="00560FD7" w:rsidP="00951279">
      <w:pPr>
        <w:pStyle w:val="Caption"/>
        <w:spacing w:line="360" w:lineRule="auto"/>
      </w:pPr>
      <w:bookmarkStart w:id="108" w:name="_Toc176811646"/>
      <w:r>
        <w:t xml:space="preserve">Figure </w:t>
      </w:r>
      <w:r>
        <w:fldChar w:fldCharType="begin"/>
      </w:r>
      <w:r>
        <w:instrText xml:space="preserve"> SEQ Figure \* ARABIC </w:instrText>
      </w:r>
      <w:r>
        <w:fldChar w:fldCharType="separate"/>
      </w:r>
      <w:r w:rsidR="008F3F61">
        <w:rPr>
          <w:noProof/>
        </w:rPr>
        <w:t>60</w:t>
      </w:r>
      <w:r>
        <w:fldChar w:fldCharType="end"/>
      </w:r>
      <w:r>
        <w:t>: Analogue Sensor Accuracy</w:t>
      </w:r>
      <w:bookmarkEnd w:id="108"/>
    </w:p>
    <w:p w14:paraId="7779A6BE" w14:textId="77777777" w:rsidR="00560FD7" w:rsidRPr="00560FD7" w:rsidRDefault="00560FD7" w:rsidP="00951279">
      <w:pPr>
        <w:spacing w:line="360" w:lineRule="auto"/>
      </w:pPr>
    </w:p>
    <w:p w14:paraId="5C55300D" w14:textId="77777777" w:rsidR="00A811BD" w:rsidRDefault="00A811BD" w:rsidP="00951279">
      <w:pPr>
        <w:spacing w:after="160" w:line="360" w:lineRule="auto"/>
        <w:rPr>
          <w:rFonts w:ascii="Calibri Light" w:hAnsi="Calibri Light" w:cs="Calibri Light"/>
          <w:szCs w:val="24"/>
        </w:rPr>
      </w:pPr>
    </w:p>
    <w:p w14:paraId="49AF4FB0" w14:textId="77777777" w:rsidR="00A811BD" w:rsidRDefault="00A811BD" w:rsidP="00951279">
      <w:pPr>
        <w:keepNext/>
        <w:spacing w:after="160" w:line="360" w:lineRule="auto"/>
      </w:pPr>
      <w:r w:rsidRPr="00A811BD">
        <w:rPr>
          <w:rFonts w:ascii="Calibri Light" w:hAnsi="Calibri Light" w:cs="Calibri Light"/>
          <w:noProof/>
          <w:szCs w:val="24"/>
        </w:rPr>
        <w:drawing>
          <wp:inline distT="0" distB="0" distL="0" distR="0" wp14:anchorId="4B0B44BC" wp14:editId="4A8BE2F9">
            <wp:extent cx="6367780" cy="3894455"/>
            <wp:effectExtent l="0" t="0" r="0" b="0"/>
            <wp:docPr id="1800429125" name="Picture 1" descr="A graph of different colored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29125" name="Picture 1" descr="A graph of different colored rectangular bars&#10;&#10;Description automatically generated with medium confidence"/>
                    <pic:cNvPicPr/>
                  </pic:nvPicPr>
                  <pic:blipFill>
                    <a:blip r:embed="rId79"/>
                    <a:stretch>
                      <a:fillRect/>
                    </a:stretch>
                  </pic:blipFill>
                  <pic:spPr>
                    <a:xfrm>
                      <a:off x="0" y="0"/>
                      <a:ext cx="6367780" cy="3894455"/>
                    </a:xfrm>
                    <a:prstGeom prst="rect">
                      <a:avLst/>
                    </a:prstGeom>
                  </pic:spPr>
                </pic:pic>
              </a:graphicData>
            </a:graphic>
          </wp:inline>
        </w:drawing>
      </w:r>
    </w:p>
    <w:p w14:paraId="560BC740" w14:textId="249B54DC" w:rsidR="00A811BD" w:rsidRDefault="00A811BD" w:rsidP="00951279">
      <w:pPr>
        <w:pStyle w:val="Caption"/>
        <w:spacing w:line="360" w:lineRule="auto"/>
      </w:pPr>
      <w:bookmarkStart w:id="109" w:name="_Toc176811647"/>
      <w:r>
        <w:t xml:space="preserve">Figure </w:t>
      </w:r>
      <w:r>
        <w:fldChar w:fldCharType="begin"/>
      </w:r>
      <w:r>
        <w:instrText xml:space="preserve"> SEQ Figure \* ARABIC </w:instrText>
      </w:r>
      <w:r>
        <w:fldChar w:fldCharType="separate"/>
      </w:r>
      <w:r w:rsidR="008F3F61">
        <w:rPr>
          <w:noProof/>
        </w:rPr>
        <w:t>61</w:t>
      </w:r>
      <w:r>
        <w:fldChar w:fldCharType="end"/>
      </w:r>
      <w:r>
        <w:t>: Analogue Model Accuracy</w:t>
      </w:r>
      <w:bookmarkEnd w:id="109"/>
    </w:p>
    <w:p w14:paraId="68AC0EDA" w14:textId="77777777" w:rsidR="00A811BD" w:rsidRDefault="00A811BD" w:rsidP="00951279">
      <w:pPr>
        <w:spacing w:line="360" w:lineRule="auto"/>
      </w:pPr>
    </w:p>
    <w:p w14:paraId="6837A699" w14:textId="0E98A0E4" w:rsidR="00A811BD" w:rsidRPr="00C51363" w:rsidRDefault="001B6D56" w:rsidP="001B6D56">
      <w:pPr>
        <w:pStyle w:val="Heading4"/>
      </w:pPr>
      <w:r>
        <w:t xml:space="preserve">4.3.2.3 </w:t>
      </w:r>
      <w:r w:rsidR="00A811BD" w:rsidRPr="00C51363">
        <w:t>Digital Dataset</w:t>
      </w:r>
    </w:p>
    <w:p w14:paraId="1D38AA09" w14:textId="29B899F4" w:rsidR="00C51363" w:rsidRDefault="00A811BD" w:rsidP="00951279">
      <w:pPr>
        <w:spacing w:line="360" w:lineRule="auto"/>
        <w:rPr>
          <w:rFonts w:ascii="Calibri Light" w:hAnsi="Calibri Light" w:cs="Calibri Light"/>
          <w:bCs/>
          <w:szCs w:val="24"/>
        </w:rPr>
      </w:pPr>
      <w:r w:rsidRPr="00C51363">
        <w:rPr>
          <w:rFonts w:ascii="Calibri Light" w:hAnsi="Calibri Light" w:cs="Calibri Light"/>
          <w:bCs/>
          <w:szCs w:val="24"/>
        </w:rPr>
        <w:t>The Digital dataset is a subset of the Metro</w:t>
      </w:r>
      <w:r w:rsidR="00C51363">
        <w:rPr>
          <w:rFonts w:ascii="Calibri Light" w:hAnsi="Calibri Light" w:cs="Calibri Light"/>
          <w:bCs/>
          <w:szCs w:val="24"/>
        </w:rPr>
        <w:t>PT</w:t>
      </w:r>
      <w:r w:rsidR="00C359C0">
        <w:rPr>
          <w:rFonts w:ascii="Calibri Light" w:hAnsi="Calibri Light" w:cs="Calibri Light"/>
          <w:bCs/>
          <w:szCs w:val="24"/>
        </w:rPr>
        <w:t>-3</w:t>
      </w:r>
      <w:r w:rsidRPr="00C51363">
        <w:rPr>
          <w:rFonts w:ascii="Calibri Light" w:hAnsi="Calibri Light" w:cs="Calibri Light"/>
          <w:bCs/>
          <w:szCs w:val="24"/>
        </w:rPr>
        <w:t xml:space="preserve"> Dataset. It contains</w:t>
      </w:r>
      <w:r w:rsidR="00C51363">
        <w:rPr>
          <w:rFonts w:ascii="Calibri Light" w:hAnsi="Calibri Light" w:cs="Calibri Light"/>
          <w:bCs/>
          <w:szCs w:val="24"/>
        </w:rPr>
        <w:t xml:space="preserve"> discrete datapoints that signal the state of components. Features 8-15 of the MetroPt-3 dataset are discrete variables</w:t>
      </w:r>
      <w:r w:rsidR="002624E6">
        <w:rPr>
          <w:rFonts w:ascii="Calibri Light" w:hAnsi="Calibri Light" w:cs="Calibri Light"/>
          <w:bCs/>
          <w:szCs w:val="24"/>
        </w:rPr>
        <w:t xml:space="preserve"> as shown in the figure below</w:t>
      </w:r>
      <w:r w:rsidR="00C51363">
        <w:rPr>
          <w:rFonts w:ascii="Calibri Light" w:hAnsi="Calibri Light" w:cs="Calibri Light"/>
          <w:bCs/>
          <w:szCs w:val="24"/>
        </w:rPr>
        <w:t>.</w:t>
      </w:r>
    </w:p>
    <w:p w14:paraId="534843F1" w14:textId="77777777" w:rsidR="00560FD7" w:rsidRDefault="00560FD7" w:rsidP="00951279">
      <w:pPr>
        <w:keepNext/>
        <w:spacing w:line="360" w:lineRule="auto"/>
      </w:pPr>
      <w:r w:rsidRPr="00560FD7">
        <w:rPr>
          <w:rFonts w:ascii="Calibri Light" w:hAnsi="Calibri Light" w:cs="Calibri Light"/>
          <w:bCs/>
          <w:noProof/>
          <w:szCs w:val="24"/>
        </w:rPr>
        <w:drawing>
          <wp:inline distT="0" distB="0" distL="0" distR="0" wp14:anchorId="07F34E49" wp14:editId="197FD404">
            <wp:extent cx="6367780" cy="1039495"/>
            <wp:effectExtent l="0" t="0" r="0" b="8255"/>
            <wp:docPr id="378201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201653" name=""/>
                    <pic:cNvPicPr/>
                  </pic:nvPicPr>
                  <pic:blipFill>
                    <a:blip r:embed="rId80"/>
                    <a:stretch>
                      <a:fillRect/>
                    </a:stretch>
                  </pic:blipFill>
                  <pic:spPr>
                    <a:xfrm>
                      <a:off x="0" y="0"/>
                      <a:ext cx="6367780" cy="1039495"/>
                    </a:xfrm>
                    <a:prstGeom prst="rect">
                      <a:avLst/>
                    </a:prstGeom>
                  </pic:spPr>
                </pic:pic>
              </a:graphicData>
            </a:graphic>
          </wp:inline>
        </w:drawing>
      </w:r>
    </w:p>
    <w:p w14:paraId="7EF9B9CC" w14:textId="6BA4FAD4" w:rsidR="002624E6" w:rsidRDefault="00560FD7" w:rsidP="00951279">
      <w:pPr>
        <w:pStyle w:val="Caption"/>
        <w:spacing w:line="360" w:lineRule="auto"/>
        <w:rPr>
          <w:rFonts w:cs="Calibri Light"/>
          <w:bCs/>
          <w:szCs w:val="24"/>
        </w:rPr>
      </w:pPr>
      <w:bookmarkStart w:id="110" w:name="_Toc176811648"/>
      <w:r>
        <w:t xml:space="preserve">Figure </w:t>
      </w:r>
      <w:r>
        <w:fldChar w:fldCharType="begin"/>
      </w:r>
      <w:r>
        <w:instrText xml:space="preserve"> SEQ Figure \* ARABIC </w:instrText>
      </w:r>
      <w:r>
        <w:fldChar w:fldCharType="separate"/>
      </w:r>
      <w:r w:rsidR="008F3F61">
        <w:rPr>
          <w:noProof/>
        </w:rPr>
        <w:t>62</w:t>
      </w:r>
      <w:r>
        <w:fldChar w:fldCharType="end"/>
      </w:r>
      <w:r>
        <w:t>: Digital Sensor Data</w:t>
      </w:r>
      <w:bookmarkEnd w:id="110"/>
    </w:p>
    <w:p w14:paraId="4E17A27A" w14:textId="77777777" w:rsidR="0042066D" w:rsidRDefault="0042066D" w:rsidP="00951279">
      <w:pPr>
        <w:spacing w:line="360" w:lineRule="auto"/>
      </w:pPr>
    </w:p>
    <w:p w14:paraId="3AA213FF" w14:textId="77777777" w:rsidR="00A811BD" w:rsidRDefault="00A811BD" w:rsidP="00951279">
      <w:pPr>
        <w:keepNext/>
        <w:spacing w:line="360" w:lineRule="auto"/>
      </w:pPr>
      <w:r w:rsidRPr="00A811BD">
        <w:rPr>
          <w:noProof/>
        </w:rPr>
        <w:lastRenderedPageBreak/>
        <w:drawing>
          <wp:inline distT="0" distB="0" distL="0" distR="0" wp14:anchorId="23BB6A2C" wp14:editId="1ECEC351">
            <wp:extent cx="6367780" cy="3912870"/>
            <wp:effectExtent l="0" t="0" r="0" b="0"/>
            <wp:docPr id="1550422215" name="Picture 1" descr="A graph of different colored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422215" name="Picture 1" descr="A graph of different colored rectangular bars&#10;&#10;Description automatically generated with medium confidence"/>
                    <pic:cNvPicPr/>
                  </pic:nvPicPr>
                  <pic:blipFill rotWithShape="1">
                    <a:blip r:embed="rId81"/>
                    <a:srcRect t="965"/>
                    <a:stretch/>
                  </pic:blipFill>
                  <pic:spPr bwMode="auto">
                    <a:xfrm>
                      <a:off x="0" y="0"/>
                      <a:ext cx="6367780" cy="3912870"/>
                    </a:xfrm>
                    <a:prstGeom prst="rect">
                      <a:avLst/>
                    </a:prstGeom>
                    <a:ln>
                      <a:noFill/>
                    </a:ln>
                    <a:extLst>
                      <a:ext uri="{53640926-AAD7-44D8-BBD7-CCE9431645EC}">
                        <a14:shadowObscured xmlns:a14="http://schemas.microsoft.com/office/drawing/2010/main"/>
                      </a:ext>
                    </a:extLst>
                  </pic:spPr>
                </pic:pic>
              </a:graphicData>
            </a:graphic>
          </wp:inline>
        </w:drawing>
      </w:r>
    </w:p>
    <w:p w14:paraId="039B92AB" w14:textId="535ECEAF" w:rsidR="00A811BD" w:rsidRDefault="00A811BD" w:rsidP="00951279">
      <w:pPr>
        <w:pStyle w:val="Caption"/>
        <w:spacing w:line="360" w:lineRule="auto"/>
      </w:pPr>
      <w:bookmarkStart w:id="111" w:name="_Toc176811649"/>
      <w:r>
        <w:t xml:space="preserve">Figure </w:t>
      </w:r>
      <w:r>
        <w:fldChar w:fldCharType="begin"/>
      </w:r>
      <w:r>
        <w:instrText xml:space="preserve"> SEQ Figure \* ARABIC </w:instrText>
      </w:r>
      <w:r>
        <w:fldChar w:fldCharType="separate"/>
      </w:r>
      <w:r w:rsidR="008F3F61">
        <w:rPr>
          <w:noProof/>
        </w:rPr>
        <w:t>63</w:t>
      </w:r>
      <w:r>
        <w:fldChar w:fldCharType="end"/>
      </w:r>
      <w:r>
        <w:t>: Digital Model Accuracy</w:t>
      </w:r>
      <w:bookmarkEnd w:id="111"/>
    </w:p>
    <w:p w14:paraId="39688BDB" w14:textId="77777777" w:rsidR="00A811BD" w:rsidRPr="00A811BD" w:rsidRDefault="00A811BD" w:rsidP="00951279">
      <w:pPr>
        <w:spacing w:line="360" w:lineRule="auto"/>
      </w:pPr>
    </w:p>
    <w:p w14:paraId="279EE776" w14:textId="77777777" w:rsidR="00A811BD" w:rsidRDefault="00A811BD" w:rsidP="00951279">
      <w:pPr>
        <w:keepNext/>
        <w:spacing w:line="360" w:lineRule="auto"/>
      </w:pPr>
      <w:r w:rsidRPr="00A811BD">
        <w:rPr>
          <w:noProof/>
        </w:rPr>
        <w:drawing>
          <wp:inline distT="0" distB="0" distL="0" distR="0" wp14:anchorId="6DA03CBE" wp14:editId="3A8B12E7">
            <wp:extent cx="6367780" cy="1114425"/>
            <wp:effectExtent l="0" t="0" r="0" b="9525"/>
            <wp:docPr id="2795408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0879" name="Picture 1" descr="A screenshot of a computer&#10;&#10;Description automatically generated"/>
                    <pic:cNvPicPr/>
                  </pic:nvPicPr>
                  <pic:blipFill>
                    <a:blip r:embed="rId82"/>
                    <a:stretch>
                      <a:fillRect/>
                    </a:stretch>
                  </pic:blipFill>
                  <pic:spPr>
                    <a:xfrm>
                      <a:off x="0" y="0"/>
                      <a:ext cx="6367780" cy="1114425"/>
                    </a:xfrm>
                    <a:prstGeom prst="rect">
                      <a:avLst/>
                    </a:prstGeom>
                  </pic:spPr>
                </pic:pic>
              </a:graphicData>
            </a:graphic>
          </wp:inline>
        </w:drawing>
      </w:r>
    </w:p>
    <w:p w14:paraId="523689F8" w14:textId="66406414" w:rsidR="00A811BD" w:rsidRDefault="00A811BD" w:rsidP="00951279">
      <w:pPr>
        <w:pStyle w:val="Caption"/>
        <w:spacing w:line="360" w:lineRule="auto"/>
      </w:pPr>
      <w:bookmarkStart w:id="112" w:name="_Toc176811650"/>
      <w:r>
        <w:t xml:space="preserve">Figure </w:t>
      </w:r>
      <w:r>
        <w:fldChar w:fldCharType="begin"/>
      </w:r>
      <w:r>
        <w:instrText xml:space="preserve"> SEQ Figure \* ARABIC </w:instrText>
      </w:r>
      <w:r>
        <w:fldChar w:fldCharType="separate"/>
      </w:r>
      <w:r w:rsidR="008F3F61">
        <w:rPr>
          <w:noProof/>
        </w:rPr>
        <w:t>64</w:t>
      </w:r>
      <w:r>
        <w:fldChar w:fldCharType="end"/>
      </w:r>
      <w:r>
        <w:t>: Digital LOG Accuracy</w:t>
      </w:r>
      <w:bookmarkEnd w:id="112"/>
    </w:p>
    <w:p w14:paraId="006C91E0" w14:textId="77777777" w:rsidR="00A811BD" w:rsidRPr="00A811BD" w:rsidRDefault="00A811BD" w:rsidP="00951279">
      <w:pPr>
        <w:spacing w:line="360" w:lineRule="auto"/>
      </w:pPr>
    </w:p>
    <w:p w14:paraId="5B7EA5D6" w14:textId="77777777" w:rsidR="00A811BD" w:rsidRDefault="00A811BD" w:rsidP="00951279">
      <w:pPr>
        <w:spacing w:line="360" w:lineRule="auto"/>
      </w:pPr>
    </w:p>
    <w:p w14:paraId="105B74D2" w14:textId="77777777" w:rsidR="004B5854" w:rsidRDefault="004B5854" w:rsidP="00951279">
      <w:pPr>
        <w:spacing w:line="360" w:lineRule="auto"/>
      </w:pPr>
    </w:p>
    <w:p w14:paraId="74797C4C" w14:textId="77777777" w:rsidR="004B5854" w:rsidRDefault="004B5854" w:rsidP="00951279">
      <w:pPr>
        <w:spacing w:line="360" w:lineRule="auto"/>
      </w:pPr>
    </w:p>
    <w:p w14:paraId="3A54C88D" w14:textId="77777777" w:rsidR="004B5854" w:rsidRDefault="004B5854" w:rsidP="00951279">
      <w:pPr>
        <w:spacing w:line="360" w:lineRule="auto"/>
      </w:pPr>
    </w:p>
    <w:p w14:paraId="3A41EBC9" w14:textId="19B89CF3" w:rsidR="00A811BD" w:rsidRPr="00C51363" w:rsidRDefault="004813AF" w:rsidP="004813AF">
      <w:pPr>
        <w:pStyle w:val="Heading4"/>
      </w:pPr>
      <w:r>
        <w:lastRenderedPageBreak/>
        <w:t xml:space="preserve">4.3.2.4 </w:t>
      </w:r>
      <w:r w:rsidR="00A811BD" w:rsidRPr="00C51363">
        <w:t>Model Comparison by Accuracy, Precision, Recall and F1-score.</w:t>
      </w:r>
    </w:p>
    <w:p w14:paraId="2579D60B" w14:textId="4CA72FA3" w:rsidR="00C82F04" w:rsidRPr="00C51363" w:rsidRDefault="0042066D" w:rsidP="00951279">
      <w:pPr>
        <w:spacing w:line="360" w:lineRule="auto"/>
        <w:rPr>
          <w:rFonts w:ascii="Calibri Light" w:hAnsi="Calibri Light" w:cs="Calibri Light"/>
          <w:bCs/>
          <w:szCs w:val="24"/>
        </w:rPr>
      </w:pPr>
      <w:r w:rsidRPr="00C51363">
        <w:rPr>
          <w:rFonts w:ascii="Calibri Light" w:hAnsi="Calibri Light" w:cs="Calibri Light"/>
          <w:bCs/>
          <w:szCs w:val="24"/>
        </w:rPr>
        <w:t xml:space="preserve">In this </w:t>
      </w:r>
      <w:r w:rsidR="00C82F04" w:rsidRPr="00C51363">
        <w:rPr>
          <w:rFonts w:ascii="Calibri Light" w:hAnsi="Calibri Light" w:cs="Calibri Light"/>
          <w:bCs/>
          <w:szCs w:val="24"/>
        </w:rPr>
        <w:t xml:space="preserve">section of the documentation, there is a comparison of the evaluation values gotten, </w:t>
      </w:r>
      <w:r w:rsidR="00A86B04" w:rsidRPr="00C51363">
        <w:rPr>
          <w:rFonts w:ascii="Calibri Light" w:hAnsi="Calibri Light" w:cs="Calibri Light"/>
          <w:bCs/>
          <w:szCs w:val="24"/>
        </w:rPr>
        <w:t>this</w:t>
      </w:r>
      <w:r w:rsidR="00C82F04" w:rsidRPr="00C51363">
        <w:rPr>
          <w:rFonts w:ascii="Calibri Light" w:hAnsi="Calibri Light" w:cs="Calibri Light"/>
          <w:bCs/>
          <w:szCs w:val="24"/>
        </w:rPr>
        <w:t xml:space="preserve"> would help us identify which model is best for predictive maintenance purposes </w:t>
      </w:r>
      <w:r w:rsidR="0035158B" w:rsidRPr="00C51363">
        <w:rPr>
          <w:rFonts w:ascii="Calibri Light" w:hAnsi="Calibri Light" w:cs="Calibri Light"/>
          <w:bCs/>
          <w:szCs w:val="24"/>
        </w:rPr>
        <w:t>and</w:t>
      </w:r>
      <w:r w:rsidR="00C82F04" w:rsidRPr="00C51363">
        <w:rPr>
          <w:rFonts w:ascii="Calibri Light" w:hAnsi="Calibri Light" w:cs="Calibri Light"/>
          <w:bCs/>
          <w:szCs w:val="24"/>
        </w:rPr>
        <w:t xml:space="preserve"> which dataset is best in predicting potential failures.</w:t>
      </w:r>
    </w:p>
    <w:p w14:paraId="10A67512" w14:textId="42D5F737" w:rsidR="0042066D" w:rsidRPr="00C51363" w:rsidRDefault="0042066D" w:rsidP="00951279">
      <w:pPr>
        <w:spacing w:line="360" w:lineRule="auto"/>
        <w:rPr>
          <w:rFonts w:ascii="Calibri Light" w:hAnsi="Calibri Light" w:cs="Calibri Light"/>
          <w:bCs/>
          <w:szCs w:val="24"/>
        </w:rPr>
      </w:pPr>
      <w:r w:rsidRPr="00C51363">
        <w:rPr>
          <w:rFonts w:ascii="Calibri Light" w:hAnsi="Calibri Light" w:cs="Calibri Light"/>
          <w:bCs/>
          <w:szCs w:val="24"/>
        </w:rPr>
        <w:t>Metro 4 and Analogue Dataset show that the Random Forest Model has the highest level of accuracy while the Digital Dataset shows Logistic Regression has the highest level of accuracy.</w:t>
      </w:r>
    </w:p>
    <w:p w14:paraId="4828CF1D" w14:textId="77777777" w:rsidR="00A86B04" w:rsidRDefault="00A86B04" w:rsidP="00951279">
      <w:pPr>
        <w:spacing w:line="360" w:lineRule="auto"/>
      </w:pPr>
    </w:p>
    <w:p w14:paraId="1EB326FE" w14:textId="77777777" w:rsidR="00A86B04" w:rsidRDefault="00A86B04" w:rsidP="00951279">
      <w:pPr>
        <w:keepNext/>
        <w:spacing w:line="360" w:lineRule="auto"/>
      </w:pPr>
      <w:r w:rsidRPr="00A86B04">
        <w:rPr>
          <w:noProof/>
        </w:rPr>
        <w:drawing>
          <wp:inline distT="0" distB="0" distL="0" distR="0" wp14:anchorId="7B8696FB" wp14:editId="085BBEE9">
            <wp:extent cx="6367780" cy="2616835"/>
            <wp:effectExtent l="0" t="0" r="0" b="0"/>
            <wp:docPr id="4475921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592199" name="Picture 1" descr="A screenshot of a computer&#10;&#10;Description automatically generated"/>
                    <pic:cNvPicPr/>
                  </pic:nvPicPr>
                  <pic:blipFill>
                    <a:blip r:embed="rId83"/>
                    <a:stretch>
                      <a:fillRect/>
                    </a:stretch>
                  </pic:blipFill>
                  <pic:spPr>
                    <a:xfrm>
                      <a:off x="0" y="0"/>
                      <a:ext cx="6367780" cy="2616835"/>
                    </a:xfrm>
                    <a:prstGeom prst="rect">
                      <a:avLst/>
                    </a:prstGeom>
                  </pic:spPr>
                </pic:pic>
              </a:graphicData>
            </a:graphic>
          </wp:inline>
        </w:drawing>
      </w:r>
    </w:p>
    <w:p w14:paraId="35A39A57" w14:textId="0196A5FD" w:rsidR="00A86B04" w:rsidRDefault="00A86B04" w:rsidP="00951279">
      <w:pPr>
        <w:pStyle w:val="Caption"/>
        <w:spacing w:line="360" w:lineRule="auto"/>
      </w:pPr>
      <w:bookmarkStart w:id="113" w:name="_Toc176811651"/>
      <w:r>
        <w:t xml:space="preserve">Figure </w:t>
      </w:r>
      <w:r>
        <w:fldChar w:fldCharType="begin"/>
      </w:r>
      <w:r>
        <w:instrText xml:space="preserve"> SEQ Figure \* ARABIC </w:instrText>
      </w:r>
      <w:r>
        <w:fldChar w:fldCharType="separate"/>
      </w:r>
      <w:r w:rsidR="008F3F61">
        <w:rPr>
          <w:noProof/>
        </w:rPr>
        <w:t>65</w:t>
      </w:r>
      <w:r>
        <w:fldChar w:fldCharType="end"/>
      </w:r>
      <w:r>
        <w:t>: Evaluation Data frame</w:t>
      </w:r>
      <w:bookmarkEnd w:id="113"/>
    </w:p>
    <w:p w14:paraId="1C500098" w14:textId="77777777" w:rsidR="004B5854" w:rsidRPr="004B5854" w:rsidRDefault="004B5854" w:rsidP="00951279">
      <w:pPr>
        <w:spacing w:line="360" w:lineRule="auto"/>
      </w:pPr>
    </w:p>
    <w:p w14:paraId="139317D2" w14:textId="657A8725" w:rsidR="00A86B04" w:rsidRPr="00C51363" w:rsidRDefault="00A86B04" w:rsidP="00951279">
      <w:pPr>
        <w:spacing w:line="360" w:lineRule="auto"/>
        <w:rPr>
          <w:rFonts w:ascii="Calibri Light" w:hAnsi="Calibri Light" w:cs="Calibri Light"/>
          <w:bCs/>
          <w:szCs w:val="24"/>
        </w:rPr>
      </w:pPr>
      <w:r w:rsidRPr="00C51363">
        <w:rPr>
          <w:rFonts w:ascii="Calibri Light" w:hAnsi="Calibri Light" w:cs="Calibri Light"/>
          <w:bCs/>
          <w:szCs w:val="24"/>
        </w:rPr>
        <w:t xml:space="preserve">The code </w:t>
      </w:r>
      <w:r w:rsidR="00C51363">
        <w:rPr>
          <w:rFonts w:ascii="Calibri Light" w:hAnsi="Calibri Light" w:cs="Calibri Light"/>
          <w:bCs/>
          <w:szCs w:val="24"/>
        </w:rPr>
        <w:t>above</w:t>
      </w:r>
      <w:r w:rsidRPr="00C51363">
        <w:rPr>
          <w:rFonts w:ascii="Calibri Light" w:hAnsi="Calibri Light" w:cs="Calibri Light"/>
          <w:bCs/>
          <w:szCs w:val="24"/>
        </w:rPr>
        <w:t xml:space="preserve"> shows a data frame created to accept the values of each evaluation metric used and is therefore used to plot a graph which compares the results against one another</w:t>
      </w:r>
      <w:r w:rsidR="0019170C" w:rsidRPr="00C51363">
        <w:rPr>
          <w:rFonts w:ascii="Calibri Light" w:hAnsi="Calibri Light" w:cs="Calibri Light"/>
          <w:bCs/>
          <w:szCs w:val="24"/>
        </w:rPr>
        <w:t xml:space="preserve"> as shown in figure </w:t>
      </w:r>
      <w:r w:rsidR="007B6260">
        <w:rPr>
          <w:rFonts w:ascii="Calibri Light" w:hAnsi="Calibri Light" w:cs="Calibri Light"/>
          <w:bCs/>
          <w:szCs w:val="24"/>
        </w:rPr>
        <w:t xml:space="preserve">62 </w:t>
      </w:r>
      <w:r w:rsidR="0019170C" w:rsidRPr="00C51363">
        <w:rPr>
          <w:rFonts w:ascii="Calibri Light" w:hAnsi="Calibri Light" w:cs="Calibri Light"/>
          <w:bCs/>
          <w:szCs w:val="24"/>
        </w:rPr>
        <w:t>below.</w:t>
      </w:r>
    </w:p>
    <w:p w14:paraId="5209491F" w14:textId="643AC692" w:rsidR="0019170C" w:rsidRDefault="0019170C" w:rsidP="00951279">
      <w:pPr>
        <w:spacing w:line="360" w:lineRule="auto"/>
      </w:pPr>
    </w:p>
    <w:p w14:paraId="061F0E87" w14:textId="77777777" w:rsidR="004B5854" w:rsidRPr="0019170C" w:rsidRDefault="004B5854" w:rsidP="00951279">
      <w:pPr>
        <w:spacing w:line="360" w:lineRule="auto"/>
      </w:pPr>
    </w:p>
    <w:p w14:paraId="79DED0F5" w14:textId="365A92AB" w:rsidR="00D33D25" w:rsidRDefault="00D33D25" w:rsidP="00951279">
      <w:pPr>
        <w:pStyle w:val="Caption"/>
        <w:keepNext/>
        <w:spacing w:line="360" w:lineRule="auto"/>
      </w:pPr>
      <w:bookmarkStart w:id="114" w:name="_Toc176811665"/>
      <w:r>
        <w:lastRenderedPageBreak/>
        <w:t xml:space="preserve">Table </w:t>
      </w:r>
      <w:r>
        <w:fldChar w:fldCharType="begin"/>
      </w:r>
      <w:r>
        <w:instrText xml:space="preserve"> SEQ Table \* ARABIC </w:instrText>
      </w:r>
      <w:r>
        <w:fldChar w:fldCharType="separate"/>
      </w:r>
      <w:r w:rsidR="008F3F61">
        <w:rPr>
          <w:noProof/>
        </w:rPr>
        <w:t>2</w:t>
      </w:r>
      <w:r>
        <w:fldChar w:fldCharType="end"/>
      </w:r>
      <w:r>
        <w:t>: Model Comparison</w:t>
      </w:r>
      <w:bookmarkEnd w:id="114"/>
    </w:p>
    <w:tbl>
      <w:tblPr>
        <w:tblStyle w:val="TableGrid"/>
        <w:tblW w:w="0" w:type="auto"/>
        <w:tblLook w:val="04A0" w:firstRow="1" w:lastRow="0" w:firstColumn="1" w:lastColumn="0" w:noHBand="0" w:noVBand="1"/>
      </w:tblPr>
      <w:tblGrid>
        <w:gridCol w:w="566"/>
        <w:gridCol w:w="1862"/>
        <w:gridCol w:w="1815"/>
        <w:gridCol w:w="1532"/>
        <w:gridCol w:w="1352"/>
        <w:gridCol w:w="1442"/>
        <w:gridCol w:w="1266"/>
      </w:tblGrid>
      <w:tr w:rsidR="00D33D25" w:rsidRPr="00965A3E" w14:paraId="7CFA42CF" w14:textId="77777777" w:rsidTr="00CF0FF6">
        <w:trPr>
          <w:trHeight w:val="737"/>
        </w:trPr>
        <w:tc>
          <w:tcPr>
            <w:tcW w:w="566" w:type="dxa"/>
            <w:vAlign w:val="bottom"/>
          </w:tcPr>
          <w:p w14:paraId="7403434F" w14:textId="111FDD53" w:rsidR="00D33D25" w:rsidRPr="00965A3E" w:rsidRDefault="002D6F69" w:rsidP="00951279">
            <w:pPr>
              <w:spacing w:after="160" w:line="360" w:lineRule="auto"/>
              <w:rPr>
                <w:rFonts w:ascii="Calibri Light" w:hAnsi="Calibri Light" w:cs="Calibri Light"/>
                <w:b/>
                <w:bCs/>
                <w:szCs w:val="24"/>
              </w:rPr>
            </w:pPr>
            <w:r>
              <w:rPr>
                <w:rFonts w:ascii="Calibri Light" w:hAnsi="Calibri Light" w:cs="Calibri Light"/>
                <w:b/>
                <w:bCs/>
                <w:szCs w:val="24"/>
              </w:rPr>
              <w:t>S</w:t>
            </w:r>
            <w:r w:rsidRPr="00965A3E">
              <w:rPr>
                <w:rFonts w:ascii="Calibri Light" w:hAnsi="Calibri Light" w:cs="Calibri Light"/>
                <w:b/>
                <w:bCs/>
                <w:szCs w:val="24"/>
              </w:rPr>
              <w:t>/</w:t>
            </w:r>
            <w:r>
              <w:rPr>
                <w:rFonts w:ascii="Calibri Light" w:hAnsi="Calibri Light" w:cs="Calibri Light"/>
                <w:b/>
                <w:bCs/>
                <w:szCs w:val="24"/>
              </w:rPr>
              <w:t>N</w:t>
            </w:r>
          </w:p>
        </w:tc>
        <w:tc>
          <w:tcPr>
            <w:tcW w:w="1862" w:type="dxa"/>
            <w:vAlign w:val="bottom"/>
          </w:tcPr>
          <w:p w14:paraId="3C3A14BA" w14:textId="0C9D0C06" w:rsidR="00D33D25" w:rsidRPr="00965A3E" w:rsidRDefault="002D6F69" w:rsidP="00951279">
            <w:pPr>
              <w:spacing w:after="160" w:line="360" w:lineRule="auto"/>
              <w:rPr>
                <w:rFonts w:ascii="Calibri Light" w:hAnsi="Calibri Light" w:cs="Calibri Light"/>
                <w:b/>
                <w:bCs/>
                <w:szCs w:val="24"/>
              </w:rPr>
            </w:pPr>
            <w:r>
              <w:rPr>
                <w:rFonts w:ascii="Calibri Light" w:hAnsi="Calibri Light" w:cs="Calibri Light"/>
                <w:b/>
                <w:bCs/>
                <w:szCs w:val="24"/>
              </w:rPr>
              <w:t>DATASET</w:t>
            </w:r>
          </w:p>
        </w:tc>
        <w:tc>
          <w:tcPr>
            <w:tcW w:w="1815" w:type="dxa"/>
            <w:vAlign w:val="bottom"/>
          </w:tcPr>
          <w:p w14:paraId="1B39F41F" w14:textId="0C5BC15C" w:rsidR="00D33D25" w:rsidRPr="00965A3E" w:rsidRDefault="002D6F69" w:rsidP="00951279">
            <w:pPr>
              <w:spacing w:after="160" w:line="360" w:lineRule="auto"/>
              <w:rPr>
                <w:rFonts w:ascii="Calibri Light" w:hAnsi="Calibri Light" w:cs="Calibri Light"/>
                <w:b/>
                <w:bCs/>
                <w:szCs w:val="24"/>
              </w:rPr>
            </w:pPr>
            <w:r w:rsidRPr="00965A3E">
              <w:rPr>
                <w:rFonts w:ascii="Calibri Light" w:hAnsi="Calibri Light" w:cs="Calibri Light"/>
                <w:b/>
                <w:bCs/>
                <w:szCs w:val="24"/>
              </w:rPr>
              <w:t>MODEL</w:t>
            </w:r>
          </w:p>
        </w:tc>
        <w:tc>
          <w:tcPr>
            <w:tcW w:w="1532" w:type="dxa"/>
            <w:vAlign w:val="bottom"/>
          </w:tcPr>
          <w:p w14:paraId="195706DB" w14:textId="532B1950" w:rsidR="00D33D25" w:rsidRPr="00965A3E" w:rsidRDefault="002D6F69" w:rsidP="00951279">
            <w:pPr>
              <w:spacing w:after="160" w:line="360" w:lineRule="auto"/>
              <w:rPr>
                <w:rFonts w:ascii="Calibri Light" w:hAnsi="Calibri Light" w:cs="Calibri Light"/>
                <w:b/>
                <w:bCs/>
                <w:szCs w:val="24"/>
              </w:rPr>
            </w:pPr>
            <w:r w:rsidRPr="00965A3E">
              <w:rPr>
                <w:rFonts w:ascii="Calibri Light" w:hAnsi="Calibri Light" w:cs="Calibri Light"/>
                <w:b/>
                <w:bCs/>
                <w:szCs w:val="24"/>
              </w:rPr>
              <w:t>ACCURACY</w:t>
            </w:r>
          </w:p>
        </w:tc>
        <w:tc>
          <w:tcPr>
            <w:tcW w:w="1352" w:type="dxa"/>
            <w:vAlign w:val="bottom"/>
          </w:tcPr>
          <w:p w14:paraId="3AAEBEE0" w14:textId="67BAD4CC" w:rsidR="00D33D25" w:rsidRPr="00965A3E" w:rsidRDefault="002D6F69" w:rsidP="00951279">
            <w:pPr>
              <w:spacing w:after="160" w:line="360" w:lineRule="auto"/>
              <w:rPr>
                <w:rFonts w:ascii="Calibri Light" w:hAnsi="Calibri Light" w:cs="Calibri Light"/>
                <w:b/>
                <w:bCs/>
                <w:szCs w:val="24"/>
              </w:rPr>
            </w:pPr>
            <w:r w:rsidRPr="00965A3E">
              <w:rPr>
                <w:rFonts w:ascii="Calibri Light" w:hAnsi="Calibri Light" w:cs="Calibri Light"/>
                <w:b/>
                <w:bCs/>
                <w:szCs w:val="24"/>
              </w:rPr>
              <w:t>PRECISION</w:t>
            </w:r>
          </w:p>
        </w:tc>
        <w:tc>
          <w:tcPr>
            <w:tcW w:w="1442" w:type="dxa"/>
            <w:vAlign w:val="bottom"/>
          </w:tcPr>
          <w:p w14:paraId="5CDD5D82" w14:textId="78E24560" w:rsidR="00D33D25" w:rsidRPr="00965A3E" w:rsidRDefault="002D6F69" w:rsidP="00951279">
            <w:pPr>
              <w:spacing w:after="160" w:line="360" w:lineRule="auto"/>
              <w:rPr>
                <w:rFonts w:ascii="Calibri Light" w:hAnsi="Calibri Light" w:cs="Calibri Light"/>
                <w:b/>
                <w:bCs/>
                <w:szCs w:val="24"/>
              </w:rPr>
            </w:pPr>
            <w:r w:rsidRPr="00965A3E">
              <w:rPr>
                <w:rFonts w:ascii="Calibri Light" w:hAnsi="Calibri Light" w:cs="Calibri Light"/>
                <w:b/>
                <w:bCs/>
                <w:szCs w:val="24"/>
              </w:rPr>
              <w:t>RECALL</w:t>
            </w:r>
          </w:p>
        </w:tc>
        <w:tc>
          <w:tcPr>
            <w:tcW w:w="1261" w:type="dxa"/>
            <w:vAlign w:val="bottom"/>
          </w:tcPr>
          <w:p w14:paraId="33591EAB" w14:textId="7687726C" w:rsidR="00D33D25" w:rsidRPr="00965A3E" w:rsidRDefault="002D6F69" w:rsidP="00951279">
            <w:pPr>
              <w:spacing w:after="160" w:line="360" w:lineRule="auto"/>
              <w:rPr>
                <w:rFonts w:ascii="Calibri Light" w:hAnsi="Calibri Light" w:cs="Calibri Light"/>
                <w:b/>
                <w:bCs/>
                <w:szCs w:val="24"/>
              </w:rPr>
            </w:pPr>
            <w:r w:rsidRPr="00965A3E">
              <w:rPr>
                <w:rFonts w:ascii="Calibri Light" w:hAnsi="Calibri Light" w:cs="Calibri Light"/>
                <w:b/>
                <w:bCs/>
                <w:szCs w:val="24"/>
              </w:rPr>
              <w:t>F1-SCORE</w:t>
            </w:r>
          </w:p>
        </w:tc>
      </w:tr>
      <w:tr w:rsidR="00560FD7" w:rsidRPr="00965A3E" w14:paraId="7EF1742E" w14:textId="77777777" w:rsidTr="00CF0FF6">
        <w:trPr>
          <w:trHeight w:val="899"/>
        </w:trPr>
        <w:tc>
          <w:tcPr>
            <w:tcW w:w="9835" w:type="dxa"/>
            <w:gridSpan w:val="7"/>
            <w:vAlign w:val="center"/>
          </w:tcPr>
          <w:p w14:paraId="6B678F4D" w14:textId="71AA1918" w:rsidR="00560FD7" w:rsidRPr="00965A3E" w:rsidRDefault="00560FD7" w:rsidP="00951279">
            <w:pPr>
              <w:spacing w:after="160" w:line="360" w:lineRule="auto"/>
              <w:jc w:val="center"/>
            </w:pPr>
            <w:r>
              <w:t>MetroPT-3 (Metro4) Dataset</w:t>
            </w:r>
          </w:p>
        </w:tc>
      </w:tr>
      <w:tr w:rsidR="00D33D25" w:rsidRPr="00965A3E" w14:paraId="68368F23" w14:textId="77777777" w:rsidTr="00CF0FF6">
        <w:trPr>
          <w:trHeight w:val="899"/>
        </w:trPr>
        <w:tc>
          <w:tcPr>
            <w:tcW w:w="566" w:type="dxa"/>
          </w:tcPr>
          <w:p w14:paraId="27E20459"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1</w:t>
            </w:r>
          </w:p>
        </w:tc>
        <w:tc>
          <w:tcPr>
            <w:tcW w:w="1862" w:type="dxa"/>
          </w:tcPr>
          <w:p w14:paraId="24CD9BA2" w14:textId="011E942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Metro</w:t>
            </w:r>
            <w:r w:rsidR="00F53786">
              <w:rPr>
                <w:rFonts w:ascii="Calibri Light" w:hAnsi="Calibri Light" w:cs="Calibri Light"/>
                <w:szCs w:val="24"/>
              </w:rPr>
              <w:t>4</w:t>
            </w:r>
            <w:r w:rsidRPr="00965A3E">
              <w:rPr>
                <w:rFonts w:ascii="Calibri Light" w:hAnsi="Calibri Light" w:cs="Calibri Light"/>
                <w:szCs w:val="24"/>
              </w:rPr>
              <w:t xml:space="preserve"> dataset</w:t>
            </w:r>
          </w:p>
        </w:tc>
        <w:tc>
          <w:tcPr>
            <w:tcW w:w="1815" w:type="dxa"/>
          </w:tcPr>
          <w:p w14:paraId="7ED84C65"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Logistic Regression</w:t>
            </w:r>
          </w:p>
        </w:tc>
        <w:tc>
          <w:tcPr>
            <w:tcW w:w="1532" w:type="dxa"/>
          </w:tcPr>
          <w:p w14:paraId="4AF7C7E3" w14:textId="77777777" w:rsidR="00D33D25" w:rsidRPr="00965A3E" w:rsidRDefault="00D33D25" w:rsidP="00951279">
            <w:pPr>
              <w:spacing w:after="160" w:line="360" w:lineRule="auto"/>
              <w:rPr>
                <w:rFonts w:ascii="Calibri Light" w:hAnsi="Calibri Light" w:cs="Calibri Light"/>
                <w:szCs w:val="24"/>
              </w:rPr>
            </w:pPr>
            <w:r w:rsidRPr="00965A3E">
              <w:t>0.9321386</w:t>
            </w:r>
          </w:p>
        </w:tc>
        <w:tc>
          <w:tcPr>
            <w:tcW w:w="1352" w:type="dxa"/>
          </w:tcPr>
          <w:p w14:paraId="1EBC196C" w14:textId="77777777" w:rsidR="00D33D25" w:rsidRPr="00965A3E" w:rsidRDefault="00D33D25" w:rsidP="00951279">
            <w:pPr>
              <w:spacing w:after="160" w:line="360" w:lineRule="auto"/>
              <w:rPr>
                <w:rFonts w:ascii="Calibri Light" w:hAnsi="Calibri Light" w:cs="Calibri Light"/>
                <w:szCs w:val="24"/>
              </w:rPr>
            </w:pPr>
            <w:r w:rsidRPr="00965A3E">
              <w:t>0.8985375</w:t>
            </w:r>
          </w:p>
        </w:tc>
        <w:tc>
          <w:tcPr>
            <w:tcW w:w="1442" w:type="dxa"/>
          </w:tcPr>
          <w:p w14:paraId="3128026D" w14:textId="77777777" w:rsidR="00D33D25" w:rsidRPr="00965A3E" w:rsidRDefault="00D33D25" w:rsidP="00951279">
            <w:pPr>
              <w:spacing w:after="160" w:line="360" w:lineRule="auto"/>
              <w:rPr>
                <w:rFonts w:ascii="Calibri Light" w:hAnsi="Calibri Light" w:cs="Calibri Light"/>
                <w:szCs w:val="24"/>
              </w:rPr>
            </w:pPr>
            <w:r w:rsidRPr="00965A3E">
              <w:t>0.9743491</w:t>
            </w:r>
          </w:p>
        </w:tc>
        <w:tc>
          <w:tcPr>
            <w:tcW w:w="1261" w:type="dxa"/>
          </w:tcPr>
          <w:p w14:paraId="66F1E04B" w14:textId="77777777" w:rsidR="00D33D25" w:rsidRPr="00965A3E" w:rsidRDefault="00D33D25" w:rsidP="00951279">
            <w:pPr>
              <w:spacing w:after="160" w:line="360" w:lineRule="auto"/>
              <w:rPr>
                <w:rFonts w:ascii="Calibri Light" w:hAnsi="Calibri Light" w:cs="Calibri Light"/>
                <w:szCs w:val="24"/>
              </w:rPr>
            </w:pPr>
            <w:r w:rsidRPr="00965A3E">
              <w:t>0.9349089</w:t>
            </w:r>
          </w:p>
        </w:tc>
      </w:tr>
      <w:tr w:rsidR="00D33D25" w:rsidRPr="00965A3E" w14:paraId="108935BC" w14:textId="77777777" w:rsidTr="00CF0FF6">
        <w:trPr>
          <w:trHeight w:val="899"/>
        </w:trPr>
        <w:tc>
          <w:tcPr>
            <w:tcW w:w="566" w:type="dxa"/>
          </w:tcPr>
          <w:p w14:paraId="101E0F27"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2</w:t>
            </w:r>
          </w:p>
        </w:tc>
        <w:tc>
          <w:tcPr>
            <w:tcW w:w="1862" w:type="dxa"/>
          </w:tcPr>
          <w:p w14:paraId="6C38120C" w14:textId="268486DE"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Metro</w:t>
            </w:r>
            <w:r w:rsidR="00F53786">
              <w:rPr>
                <w:rFonts w:ascii="Calibri Light" w:hAnsi="Calibri Light" w:cs="Calibri Light"/>
                <w:szCs w:val="24"/>
              </w:rPr>
              <w:t>4</w:t>
            </w:r>
            <w:r w:rsidRPr="00965A3E">
              <w:rPr>
                <w:rFonts w:ascii="Calibri Light" w:hAnsi="Calibri Light" w:cs="Calibri Light"/>
                <w:szCs w:val="24"/>
              </w:rPr>
              <w:t xml:space="preserve"> dataset</w:t>
            </w:r>
          </w:p>
        </w:tc>
        <w:tc>
          <w:tcPr>
            <w:tcW w:w="1815" w:type="dxa"/>
          </w:tcPr>
          <w:p w14:paraId="3E19501E"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Decision Tree</w:t>
            </w:r>
          </w:p>
        </w:tc>
        <w:tc>
          <w:tcPr>
            <w:tcW w:w="1532" w:type="dxa"/>
          </w:tcPr>
          <w:p w14:paraId="6C236F2E" w14:textId="77777777" w:rsidR="00D33D25" w:rsidRPr="00965A3E" w:rsidRDefault="00D33D25" w:rsidP="00951279">
            <w:pPr>
              <w:spacing w:after="160" w:line="360" w:lineRule="auto"/>
              <w:rPr>
                <w:rFonts w:ascii="Calibri Light" w:hAnsi="Calibri Light" w:cs="Calibri Light"/>
                <w:szCs w:val="24"/>
              </w:rPr>
            </w:pPr>
            <w:r w:rsidRPr="00965A3E">
              <w:t>0.9283949</w:t>
            </w:r>
          </w:p>
        </w:tc>
        <w:tc>
          <w:tcPr>
            <w:tcW w:w="1352" w:type="dxa"/>
          </w:tcPr>
          <w:p w14:paraId="266D2136" w14:textId="77777777" w:rsidR="00D33D25" w:rsidRPr="00965A3E" w:rsidRDefault="00D33D25" w:rsidP="00951279">
            <w:pPr>
              <w:spacing w:after="160" w:line="360" w:lineRule="auto"/>
              <w:rPr>
                <w:rFonts w:ascii="Calibri Light" w:hAnsi="Calibri Light" w:cs="Calibri Light"/>
                <w:szCs w:val="24"/>
              </w:rPr>
            </w:pPr>
            <w:r w:rsidRPr="00965A3E">
              <w:t>0.9003325</w:t>
            </w:r>
          </w:p>
        </w:tc>
        <w:tc>
          <w:tcPr>
            <w:tcW w:w="1442" w:type="dxa"/>
          </w:tcPr>
          <w:p w14:paraId="439FE4DE" w14:textId="77777777" w:rsidR="00D33D25" w:rsidRPr="00965A3E" w:rsidRDefault="00D33D25" w:rsidP="00951279">
            <w:pPr>
              <w:spacing w:after="160" w:line="360" w:lineRule="auto"/>
              <w:rPr>
                <w:rFonts w:ascii="Calibri Light" w:hAnsi="Calibri Light" w:cs="Calibri Light"/>
                <w:szCs w:val="24"/>
              </w:rPr>
            </w:pPr>
            <w:r w:rsidRPr="00965A3E">
              <w:t>0.9635016</w:t>
            </w:r>
          </w:p>
        </w:tc>
        <w:tc>
          <w:tcPr>
            <w:tcW w:w="1261" w:type="dxa"/>
          </w:tcPr>
          <w:p w14:paraId="681BE0BA" w14:textId="77777777" w:rsidR="00D33D25" w:rsidRPr="00965A3E" w:rsidRDefault="00D33D25" w:rsidP="00951279">
            <w:pPr>
              <w:spacing w:after="160" w:line="360" w:lineRule="auto"/>
              <w:rPr>
                <w:rFonts w:ascii="Calibri Light" w:hAnsi="Calibri Light" w:cs="Calibri Light"/>
                <w:szCs w:val="24"/>
              </w:rPr>
            </w:pPr>
            <w:r w:rsidRPr="00965A3E">
              <w:t>0.9308466</w:t>
            </w:r>
          </w:p>
        </w:tc>
      </w:tr>
      <w:tr w:rsidR="00D33D25" w:rsidRPr="00965A3E" w14:paraId="37DC3338" w14:textId="77777777" w:rsidTr="00CF0FF6">
        <w:trPr>
          <w:trHeight w:val="899"/>
        </w:trPr>
        <w:tc>
          <w:tcPr>
            <w:tcW w:w="566" w:type="dxa"/>
          </w:tcPr>
          <w:p w14:paraId="7ADF31EE"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3</w:t>
            </w:r>
          </w:p>
        </w:tc>
        <w:tc>
          <w:tcPr>
            <w:tcW w:w="1862" w:type="dxa"/>
          </w:tcPr>
          <w:p w14:paraId="5F8B5FFC" w14:textId="58E8454D"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Metro</w:t>
            </w:r>
            <w:r w:rsidR="00F53786">
              <w:rPr>
                <w:rFonts w:ascii="Calibri Light" w:hAnsi="Calibri Light" w:cs="Calibri Light"/>
                <w:szCs w:val="24"/>
              </w:rPr>
              <w:t>4</w:t>
            </w:r>
            <w:r w:rsidRPr="00965A3E">
              <w:rPr>
                <w:rFonts w:ascii="Calibri Light" w:hAnsi="Calibri Light" w:cs="Calibri Light"/>
                <w:szCs w:val="24"/>
              </w:rPr>
              <w:t xml:space="preserve"> dataset</w:t>
            </w:r>
          </w:p>
        </w:tc>
        <w:tc>
          <w:tcPr>
            <w:tcW w:w="1815" w:type="dxa"/>
          </w:tcPr>
          <w:p w14:paraId="00EE2F60"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Random Forest</w:t>
            </w:r>
          </w:p>
        </w:tc>
        <w:tc>
          <w:tcPr>
            <w:tcW w:w="1532" w:type="dxa"/>
          </w:tcPr>
          <w:p w14:paraId="4C9C2DC5" w14:textId="77777777" w:rsidR="00D33D25" w:rsidRPr="00965A3E" w:rsidRDefault="00D33D25" w:rsidP="00951279">
            <w:pPr>
              <w:spacing w:after="160" w:line="360" w:lineRule="auto"/>
              <w:rPr>
                <w:rFonts w:ascii="Calibri Light" w:hAnsi="Calibri Light" w:cs="Calibri Light"/>
                <w:szCs w:val="24"/>
              </w:rPr>
            </w:pPr>
            <w:r w:rsidRPr="00965A3E">
              <w:t>0.9435982</w:t>
            </w:r>
          </w:p>
        </w:tc>
        <w:tc>
          <w:tcPr>
            <w:tcW w:w="1352" w:type="dxa"/>
          </w:tcPr>
          <w:p w14:paraId="1E94CBBE" w14:textId="77777777" w:rsidR="00D33D25" w:rsidRPr="00965A3E" w:rsidRDefault="00D33D25" w:rsidP="00951279">
            <w:pPr>
              <w:spacing w:after="160" w:line="360" w:lineRule="auto"/>
              <w:rPr>
                <w:rFonts w:ascii="Calibri Light" w:hAnsi="Calibri Light" w:cs="Calibri Light"/>
                <w:szCs w:val="24"/>
              </w:rPr>
            </w:pPr>
            <w:r w:rsidRPr="00965A3E">
              <w:t>0.9035375</w:t>
            </w:r>
          </w:p>
        </w:tc>
        <w:tc>
          <w:tcPr>
            <w:tcW w:w="1442" w:type="dxa"/>
          </w:tcPr>
          <w:p w14:paraId="4D58E98D" w14:textId="77777777" w:rsidR="00D33D25" w:rsidRPr="00965A3E" w:rsidRDefault="00D33D25" w:rsidP="00951279">
            <w:pPr>
              <w:spacing w:after="160" w:line="360" w:lineRule="auto"/>
              <w:rPr>
                <w:rFonts w:ascii="Calibri Light" w:hAnsi="Calibri Light" w:cs="Calibri Light"/>
                <w:szCs w:val="24"/>
              </w:rPr>
            </w:pPr>
            <w:r w:rsidRPr="00965A3E">
              <w:t>0.9932804</w:t>
            </w:r>
          </w:p>
        </w:tc>
        <w:tc>
          <w:tcPr>
            <w:tcW w:w="1261" w:type="dxa"/>
          </w:tcPr>
          <w:p w14:paraId="6704A288" w14:textId="77777777" w:rsidR="00D33D25" w:rsidRPr="00965A3E" w:rsidRDefault="00D33D25" w:rsidP="00951279">
            <w:pPr>
              <w:spacing w:after="160" w:line="360" w:lineRule="auto"/>
              <w:rPr>
                <w:rFonts w:ascii="Calibri Light" w:hAnsi="Calibri Light" w:cs="Calibri Light"/>
                <w:szCs w:val="24"/>
              </w:rPr>
            </w:pPr>
            <w:r w:rsidRPr="00965A3E">
              <w:t>0.9462860</w:t>
            </w:r>
          </w:p>
        </w:tc>
      </w:tr>
      <w:tr w:rsidR="00D33D25" w:rsidRPr="00965A3E" w14:paraId="59BBA874" w14:textId="77777777" w:rsidTr="00CF0FF6">
        <w:trPr>
          <w:trHeight w:val="899"/>
        </w:trPr>
        <w:tc>
          <w:tcPr>
            <w:tcW w:w="566" w:type="dxa"/>
          </w:tcPr>
          <w:p w14:paraId="15A5AFD5"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4</w:t>
            </w:r>
          </w:p>
        </w:tc>
        <w:tc>
          <w:tcPr>
            <w:tcW w:w="1862" w:type="dxa"/>
          </w:tcPr>
          <w:p w14:paraId="1057329B" w14:textId="6A73955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Metro</w:t>
            </w:r>
            <w:r w:rsidR="00F53786">
              <w:rPr>
                <w:rFonts w:ascii="Calibri Light" w:hAnsi="Calibri Light" w:cs="Calibri Light"/>
                <w:szCs w:val="24"/>
              </w:rPr>
              <w:t>4</w:t>
            </w:r>
            <w:r w:rsidRPr="00965A3E">
              <w:rPr>
                <w:rFonts w:ascii="Calibri Light" w:hAnsi="Calibri Light" w:cs="Calibri Light"/>
                <w:szCs w:val="24"/>
              </w:rPr>
              <w:t xml:space="preserve"> dataset</w:t>
            </w:r>
          </w:p>
        </w:tc>
        <w:tc>
          <w:tcPr>
            <w:tcW w:w="1815" w:type="dxa"/>
          </w:tcPr>
          <w:p w14:paraId="7C3D2EEF" w14:textId="605873B7" w:rsidR="00D33D25" w:rsidRPr="00965A3E" w:rsidRDefault="00CF0FF6" w:rsidP="00951279">
            <w:pPr>
              <w:spacing w:after="160" w:line="360" w:lineRule="auto"/>
              <w:rPr>
                <w:rFonts w:ascii="Calibri Light" w:hAnsi="Calibri Light" w:cs="Calibri Light"/>
                <w:szCs w:val="24"/>
              </w:rPr>
            </w:pPr>
            <w:r>
              <w:rPr>
                <w:rFonts w:ascii="Calibri Light" w:hAnsi="Calibri Light" w:cs="Calibri Light"/>
                <w:szCs w:val="24"/>
              </w:rPr>
              <w:t>GBM</w:t>
            </w:r>
          </w:p>
        </w:tc>
        <w:tc>
          <w:tcPr>
            <w:tcW w:w="1532" w:type="dxa"/>
          </w:tcPr>
          <w:p w14:paraId="523E83BB" w14:textId="77777777" w:rsidR="00D33D25" w:rsidRPr="00965A3E" w:rsidRDefault="00D33D25" w:rsidP="00951279">
            <w:pPr>
              <w:spacing w:after="160" w:line="360" w:lineRule="auto"/>
              <w:rPr>
                <w:rFonts w:ascii="Calibri Light" w:hAnsi="Calibri Light" w:cs="Calibri Light"/>
                <w:szCs w:val="24"/>
              </w:rPr>
            </w:pPr>
            <w:r w:rsidRPr="00965A3E">
              <w:t>0.9338117</w:t>
            </w:r>
          </w:p>
        </w:tc>
        <w:tc>
          <w:tcPr>
            <w:tcW w:w="1352" w:type="dxa"/>
          </w:tcPr>
          <w:p w14:paraId="43506EFB" w14:textId="77777777" w:rsidR="00D33D25" w:rsidRPr="00965A3E" w:rsidRDefault="00D33D25" w:rsidP="00951279">
            <w:pPr>
              <w:spacing w:after="160" w:line="360" w:lineRule="auto"/>
              <w:rPr>
                <w:rFonts w:ascii="Calibri Light" w:hAnsi="Calibri Light" w:cs="Calibri Light"/>
                <w:szCs w:val="24"/>
              </w:rPr>
            </w:pPr>
            <w:r w:rsidRPr="00965A3E">
              <w:t>0.8989365</w:t>
            </w:r>
          </w:p>
        </w:tc>
        <w:tc>
          <w:tcPr>
            <w:tcW w:w="1442" w:type="dxa"/>
          </w:tcPr>
          <w:p w14:paraId="7FBE690C" w14:textId="77777777" w:rsidR="00D33D25" w:rsidRPr="00965A3E" w:rsidRDefault="00D33D25" w:rsidP="00951279">
            <w:pPr>
              <w:spacing w:after="160" w:line="360" w:lineRule="auto"/>
              <w:rPr>
                <w:rFonts w:ascii="Calibri Light" w:hAnsi="Calibri Light" w:cs="Calibri Light"/>
                <w:szCs w:val="24"/>
              </w:rPr>
            </w:pPr>
            <w:r w:rsidRPr="00965A3E">
              <w:t>0.9775755</w:t>
            </w:r>
          </w:p>
        </w:tc>
        <w:tc>
          <w:tcPr>
            <w:tcW w:w="1261" w:type="dxa"/>
          </w:tcPr>
          <w:p w14:paraId="46D0F7B5" w14:textId="77777777" w:rsidR="00D33D25" w:rsidRPr="00965A3E" w:rsidRDefault="00D33D25" w:rsidP="00951279">
            <w:pPr>
              <w:spacing w:after="160" w:line="360" w:lineRule="auto"/>
              <w:rPr>
                <w:rFonts w:ascii="Calibri Light" w:hAnsi="Calibri Light" w:cs="Calibri Light"/>
                <w:szCs w:val="24"/>
              </w:rPr>
            </w:pPr>
            <w:r w:rsidRPr="00965A3E">
              <w:t>0.9366082</w:t>
            </w:r>
          </w:p>
        </w:tc>
      </w:tr>
      <w:tr w:rsidR="00D33D25" w:rsidRPr="00965A3E" w14:paraId="03862CC7" w14:textId="77777777" w:rsidTr="00CF0FF6">
        <w:trPr>
          <w:trHeight w:val="899"/>
        </w:trPr>
        <w:tc>
          <w:tcPr>
            <w:tcW w:w="566" w:type="dxa"/>
          </w:tcPr>
          <w:p w14:paraId="0F3A51D8"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5</w:t>
            </w:r>
          </w:p>
        </w:tc>
        <w:tc>
          <w:tcPr>
            <w:tcW w:w="1862" w:type="dxa"/>
          </w:tcPr>
          <w:p w14:paraId="4B628DEE" w14:textId="1DBEA536"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Metro</w:t>
            </w:r>
            <w:r w:rsidR="00F53786">
              <w:rPr>
                <w:rFonts w:ascii="Calibri Light" w:hAnsi="Calibri Light" w:cs="Calibri Light"/>
                <w:szCs w:val="24"/>
              </w:rPr>
              <w:t>4</w:t>
            </w:r>
            <w:r w:rsidRPr="00965A3E">
              <w:rPr>
                <w:rFonts w:ascii="Calibri Light" w:hAnsi="Calibri Light" w:cs="Calibri Light"/>
                <w:szCs w:val="24"/>
              </w:rPr>
              <w:t xml:space="preserve"> dataset</w:t>
            </w:r>
          </w:p>
        </w:tc>
        <w:tc>
          <w:tcPr>
            <w:tcW w:w="1815" w:type="dxa"/>
          </w:tcPr>
          <w:p w14:paraId="1EEBC1B9"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Neural Network</w:t>
            </w:r>
          </w:p>
        </w:tc>
        <w:tc>
          <w:tcPr>
            <w:tcW w:w="1532" w:type="dxa"/>
          </w:tcPr>
          <w:p w14:paraId="55739D03" w14:textId="77777777" w:rsidR="00D33D25" w:rsidRPr="00965A3E" w:rsidRDefault="00D33D25" w:rsidP="00951279">
            <w:pPr>
              <w:spacing w:after="160" w:line="360" w:lineRule="auto"/>
              <w:rPr>
                <w:rFonts w:ascii="Calibri Light" w:hAnsi="Calibri Light" w:cs="Calibri Light"/>
                <w:szCs w:val="24"/>
              </w:rPr>
            </w:pPr>
            <w:r w:rsidRPr="00965A3E">
              <w:t>0.9380123</w:t>
            </w:r>
          </w:p>
        </w:tc>
        <w:tc>
          <w:tcPr>
            <w:tcW w:w="1352" w:type="dxa"/>
          </w:tcPr>
          <w:p w14:paraId="4F5B6EE1" w14:textId="77777777" w:rsidR="00D33D25" w:rsidRPr="00965A3E" w:rsidRDefault="00D33D25" w:rsidP="00951279">
            <w:pPr>
              <w:spacing w:after="160" w:line="360" w:lineRule="auto"/>
              <w:rPr>
                <w:rFonts w:ascii="Calibri Light" w:hAnsi="Calibri Light" w:cs="Calibri Light"/>
                <w:szCs w:val="24"/>
              </w:rPr>
            </w:pPr>
            <w:r w:rsidRPr="00965A3E">
              <w:t>0.8989984</w:t>
            </w:r>
          </w:p>
        </w:tc>
        <w:tc>
          <w:tcPr>
            <w:tcW w:w="1442" w:type="dxa"/>
          </w:tcPr>
          <w:p w14:paraId="01B99212" w14:textId="77777777" w:rsidR="00D33D25" w:rsidRPr="00965A3E" w:rsidRDefault="00D33D25" w:rsidP="00951279">
            <w:pPr>
              <w:spacing w:after="160" w:line="360" w:lineRule="auto"/>
              <w:rPr>
                <w:rFonts w:ascii="Calibri Light" w:hAnsi="Calibri Light" w:cs="Calibri Light"/>
                <w:szCs w:val="24"/>
              </w:rPr>
            </w:pPr>
            <w:r w:rsidRPr="00965A3E">
              <w:t>0.9869521</w:t>
            </w:r>
          </w:p>
        </w:tc>
        <w:tc>
          <w:tcPr>
            <w:tcW w:w="1261" w:type="dxa"/>
          </w:tcPr>
          <w:p w14:paraId="47257855" w14:textId="77777777" w:rsidR="00D33D25" w:rsidRPr="00965A3E" w:rsidRDefault="00D33D25" w:rsidP="00951279">
            <w:pPr>
              <w:spacing w:after="160" w:line="360" w:lineRule="auto"/>
              <w:rPr>
                <w:rFonts w:ascii="Calibri Light" w:hAnsi="Calibri Light" w:cs="Calibri Light"/>
                <w:szCs w:val="24"/>
              </w:rPr>
            </w:pPr>
            <w:r w:rsidRPr="00965A3E">
              <w:t>0.9409244</w:t>
            </w:r>
          </w:p>
        </w:tc>
      </w:tr>
      <w:tr w:rsidR="00560FD7" w:rsidRPr="00965A3E" w14:paraId="7262AC06" w14:textId="77777777" w:rsidTr="00CF0FF6">
        <w:trPr>
          <w:trHeight w:val="899"/>
        </w:trPr>
        <w:tc>
          <w:tcPr>
            <w:tcW w:w="9835" w:type="dxa"/>
            <w:gridSpan w:val="7"/>
            <w:vAlign w:val="center"/>
          </w:tcPr>
          <w:p w14:paraId="41158A2D" w14:textId="6899C762" w:rsidR="00560FD7" w:rsidRPr="00965A3E" w:rsidRDefault="00560FD7" w:rsidP="00951279">
            <w:pPr>
              <w:spacing w:after="160" w:line="360" w:lineRule="auto"/>
              <w:jc w:val="center"/>
            </w:pPr>
            <w:r>
              <w:t>Analogue Sensor Dataset</w:t>
            </w:r>
          </w:p>
        </w:tc>
      </w:tr>
      <w:tr w:rsidR="00D33D25" w:rsidRPr="00965A3E" w14:paraId="73CF4629" w14:textId="77777777" w:rsidTr="00CF0FF6">
        <w:trPr>
          <w:trHeight w:val="899"/>
        </w:trPr>
        <w:tc>
          <w:tcPr>
            <w:tcW w:w="566" w:type="dxa"/>
          </w:tcPr>
          <w:p w14:paraId="4D7074E1"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6</w:t>
            </w:r>
          </w:p>
        </w:tc>
        <w:tc>
          <w:tcPr>
            <w:tcW w:w="1862" w:type="dxa"/>
          </w:tcPr>
          <w:p w14:paraId="6E40CA7B"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Analog Dataset</w:t>
            </w:r>
          </w:p>
        </w:tc>
        <w:tc>
          <w:tcPr>
            <w:tcW w:w="1815" w:type="dxa"/>
          </w:tcPr>
          <w:p w14:paraId="46A4BC5B"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Logistic Regression</w:t>
            </w:r>
          </w:p>
        </w:tc>
        <w:tc>
          <w:tcPr>
            <w:tcW w:w="1532" w:type="dxa"/>
          </w:tcPr>
          <w:p w14:paraId="38DAC9A6" w14:textId="77777777" w:rsidR="00D33D25" w:rsidRPr="00965A3E" w:rsidRDefault="00D33D25" w:rsidP="00951279">
            <w:pPr>
              <w:spacing w:after="160" w:line="360" w:lineRule="auto"/>
              <w:rPr>
                <w:rFonts w:ascii="Calibri Light" w:hAnsi="Calibri Light" w:cs="Calibri Light"/>
                <w:szCs w:val="24"/>
              </w:rPr>
            </w:pPr>
            <w:r w:rsidRPr="00965A3E">
              <w:t>0.9170735</w:t>
            </w:r>
          </w:p>
        </w:tc>
        <w:tc>
          <w:tcPr>
            <w:tcW w:w="1352" w:type="dxa"/>
          </w:tcPr>
          <w:p w14:paraId="3C76AFEF" w14:textId="77777777" w:rsidR="00D33D25" w:rsidRPr="00965A3E" w:rsidRDefault="00D33D25" w:rsidP="00951279">
            <w:pPr>
              <w:spacing w:after="160" w:line="360" w:lineRule="auto"/>
              <w:rPr>
                <w:rFonts w:ascii="Calibri Light" w:hAnsi="Calibri Light" w:cs="Calibri Light"/>
                <w:szCs w:val="24"/>
              </w:rPr>
            </w:pPr>
            <w:r w:rsidRPr="00965A3E">
              <w:t>0.8969832</w:t>
            </w:r>
          </w:p>
        </w:tc>
        <w:tc>
          <w:tcPr>
            <w:tcW w:w="1442" w:type="dxa"/>
          </w:tcPr>
          <w:p w14:paraId="30483A5E" w14:textId="77777777" w:rsidR="00D33D25" w:rsidRPr="00965A3E" w:rsidRDefault="00D33D25" w:rsidP="00951279">
            <w:pPr>
              <w:spacing w:after="160" w:line="360" w:lineRule="auto"/>
              <w:rPr>
                <w:rFonts w:ascii="Calibri Light" w:hAnsi="Calibri Light" w:cs="Calibri Light"/>
                <w:szCs w:val="24"/>
              </w:rPr>
            </w:pPr>
            <w:r w:rsidRPr="00965A3E">
              <w:t>0.9424444</w:t>
            </w:r>
          </w:p>
        </w:tc>
        <w:tc>
          <w:tcPr>
            <w:tcW w:w="1261" w:type="dxa"/>
          </w:tcPr>
          <w:p w14:paraId="5DF3FA1E" w14:textId="77777777" w:rsidR="00D33D25" w:rsidRPr="00965A3E" w:rsidRDefault="00D33D25" w:rsidP="00951279">
            <w:pPr>
              <w:spacing w:after="160" w:line="360" w:lineRule="auto"/>
              <w:rPr>
                <w:rFonts w:ascii="Calibri Light" w:hAnsi="Calibri Light" w:cs="Calibri Light"/>
                <w:szCs w:val="24"/>
              </w:rPr>
            </w:pPr>
            <w:r w:rsidRPr="00965A3E">
              <w:t>0.9191520</w:t>
            </w:r>
          </w:p>
        </w:tc>
      </w:tr>
      <w:tr w:rsidR="00D33D25" w:rsidRPr="00965A3E" w14:paraId="4E7D9559" w14:textId="77777777" w:rsidTr="00CF0FF6">
        <w:trPr>
          <w:trHeight w:val="899"/>
        </w:trPr>
        <w:tc>
          <w:tcPr>
            <w:tcW w:w="566" w:type="dxa"/>
          </w:tcPr>
          <w:p w14:paraId="71C376FF"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7</w:t>
            </w:r>
          </w:p>
        </w:tc>
        <w:tc>
          <w:tcPr>
            <w:tcW w:w="1862" w:type="dxa"/>
          </w:tcPr>
          <w:p w14:paraId="72B90840"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Analog Dataset</w:t>
            </w:r>
          </w:p>
        </w:tc>
        <w:tc>
          <w:tcPr>
            <w:tcW w:w="1815" w:type="dxa"/>
          </w:tcPr>
          <w:p w14:paraId="3F7E6394"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Decision Tree</w:t>
            </w:r>
          </w:p>
        </w:tc>
        <w:tc>
          <w:tcPr>
            <w:tcW w:w="1532" w:type="dxa"/>
          </w:tcPr>
          <w:p w14:paraId="6EBF06FE" w14:textId="77777777" w:rsidR="00D33D25" w:rsidRPr="00965A3E" w:rsidRDefault="00D33D25" w:rsidP="00951279">
            <w:pPr>
              <w:spacing w:after="160" w:line="360" w:lineRule="auto"/>
              <w:rPr>
                <w:rFonts w:ascii="Calibri Light" w:hAnsi="Calibri Light" w:cs="Calibri Light"/>
                <w:szCs w:val="24"/>
              </w:rPr>
            </w:pPr>
            <w:r w:rsidRPr="00965A3E">
              <w:t>0.9304853</w:t>
            </w:r>
          </w:p>
        </w:tc>
        <w:tc>
          <w:tcPr>
            <w:tcW w:w="1352" w:type="dxa"/>
          </w:tcPr>
          <w:p w14:paraId="317C437F" w14:textId="77777777" w:rsidR="00D33D25" w:rsidRPr="00965A3E" w:rsidRDefault="00D33D25" w:rsidP="00951279">
            <w:pPr>
              <w:spacing w:after="160" w:line="360" w:lineRule="auto"/>
              <w:rPr>
                <w:rFonts w:ascii="Calibri Light" w:hAnsi="Calibri Light" w:cs="Calibri Light"/>
                <w:szCs w:val="24"/>
              </w:rPr>
            </w:pPr>
            <w:r w:rsidRPr="00965A3E">
              <w:t>0.8874385</w:t>
            </w:r>
          </w:p>
        </w:tc>
        <w:tc>
          <w:tcPr>
            <w:tcW w:w="1442" w:type="dxa"/>
          </w:tcPr>
          <w:p w14:paraId="0736377B" w14:textId="77777777" w:rsidR="00D33D25" w:rsidRPr="00965A3E" w:rsidRDefault="00D33D25" w:rsidP="00951279">
            <w:pPr>
              <w:spacing w:after="160" w:line="360" w:lineRule="auto"/>
              <w:rPr>
                <w:rFonts w:ascii="Calibri Light" w:hAnsi="Calibri Light" w:cs="Calibri Light"/>
                <w:szCs w:val="24"/>
              </w:rPr>
            </w:pPr>
            <w:r w:rsidRPr="00965A3E">
              <w:t>0.9860955</w:t>
            </w:r>
          </w:p>
        </w:tc>
        <w:tc>
          <w:tcPr>
            <w:tcW w:w="1261" w:type="dxa"/>
          </w:tcPr>
          <w:p w14:paraId="45FB2314" w14:textId="77777777" w:rsidR="00D33D25" w:rsidRPr="00965A3E" w:rsidRDefault="00D33D25" w:rsidP="00951279">
            <w:pPr>
              <w:spacing w:after="160" w:line="360" w:lineRule="auto"/>
              <w:rPr>
                <w:rFonts w:ascii="Calibri Light" w:hAnsi="Calibri Light" w:cs="Calibri Light"/>
                <w:szCs w:val="24"/>
              </w:rPr>
            </w:pPr>
            <w:r w:rsidRPr="00965A3E">
              <w:t>0.9341695</w:t>
            </w:r>
          </w:p>
        </w:tc>
      </w:tr>
      <w:tr w:rsidR="00D33D25" w:rsidRPr="00965A3E" w14:paraId="44630341" w14:textId="77777777" w:rsidTr="00577BE1">
        <w:trPr>
          <w:trHeight w:val="899"/>
        </w:trPr>
        <w:tc>
          <w:tcPr>
            <w:tcW w:w="566" w:type="dxa"/>
            <w:shd w:val="clear" w:color="auto" w:fill="70AD47" w:themeFill="accent6"/>
          </w:tcPr>
          <w:p w14:paraId="42D7646E" w14:textId="77777777" w:rsidR="00D33D25" w:rsidRPr="00577BE1" w:rsidRDefault="00D33D25" w:rsidP="00951279">
            <w:pPr>
              <w:spacing w:after="160" w:line="360" w:lineRule="auto"/>
              <w:rPr>
                <w:rFonts w:ascii="Calibri Light" w:hAnsi="Calibri Light" w:cs="Calibri Light"/>
                <w:b/>
                <w:bCs/>
                <w:szCs w:val="24"/>
              </w:rPr>
            </w:pPr>
            <w:r w:rsidRPr="00577BE1">
              <w:rPr>
                <w:rFonts w:ascii="Calibri Light" w:hAnsi="Calibri Light" w:cs="Calibri Light"/>
                <w:b/>
                <w:bCs/>
                <w:szCs w:val="24"/>
              </w:rPr>
              <w:t>8</w:t>
            </w:r>
          </w:p>
        </w:tc>
        <w:tc>
          <w:tcPr>
            <w:tcW w:w="1862" w:type="dxa"/>
            <w:shd w:val="clear" w:color="auto" w:fill="70AD47" w:themeFill="accent6"/>
          </w:tcPr>
          <w:p w14:paraId="5C34956B" w14:textId="77777777" w:rsidR="00D33D25" w:rsidRPr="00577BE1" w:rsidRDefault="00D33D25" w:rsidP="00951279">
            <w:pPr>
              <w:spacing w:after="160" w:line="360" w:lineRule="auto"/>
              <w:rPr>
                <w:rFonts w:ascii="Calibri Light" w:hAnsi="Calibri Light" w:cs="Calibri Light"/>
                <w:b/>
                <w:bCs/>
                <w:szCs w:val="24"/>
              </w:rPr>
            </w:pPr>
            <w:r w:rsidRPr="00577BE1">
              <w:rPr>
                <w:rFonts w:ascii="Calibri Light" w:hAnsi="Calibri Light" w:cs="Calibri Light"/>
                <w:b/>
                <w:bCs/>
                <w:szCs w:val="24"/>
              </w:rPr>
              <w:t>Analog dataset</w:t>
            </w:r>
          </w:p>
        </w:tc>
        <w:tc>
          <w:tcPr>
            <w:tcW w:w="1815" w:type="dxa"/>
            <w:shd w:val="clear" w:color="auto" w:fill="70AD47" w:themeFill="accent6"/>
          </w:tcPr>
          <w:p w14:paraId="68551252" w14:textId="77777777" w:rsidR="00D33D25" w:rsidRPr="00577BE1" w:rsidRDefault="00D33D25" w:rsidP="00951279">
            <w:pPr>
              <w:spacing w:after="160" w:line="360" w:lineRule="auto"/>
              <w:rPr>
                <w:rFonts w:ascii="Calibri Light" w:hAnsi="Calibri Light" w:cs="Calibri Light"/>
                <w:b/>
                <w:bCs/>
                <w:szCs w:val="24"/>
              </w:rPr>
            </w:pPr>
            <w:r w:rsidRPr="00577BE1">
              <w:rPr>
                <w:rFonts w:ascii="Calibri Light" w:hAnsi="Calibri Light" w:cs="Calibri Light"/>
                <w:b/>
                <w:bCs/>
                <w:szCs w:val="24"/>
              </w:rPr>
              <w:t>Random Forest</w:t>
            </w:r>
          </w:p>
        </w:tc>
        <w:tc>
          <w:tcPr>
            <w:tcW w:w="1532" w:type="dxa"/>
            <w:shd w:val="clear" w:color="auto" w:fill="70AD47" w:themeFill="accent6"/>
          </w:tcPr>
          <w:p w14:paraId="22ACB593" w14:textId="77777777" w:rsidR="00D33D25" w:rsidRPr="00577BE1" w:rsidRDefault="00D33D25" w:rsidP="00951279">
            <w:pPr>
              <w:spacing w:after="160" w:line="360" w:lineRule="auto"/>
              <w:rPr>
                <w:rFonts w:ascii="Calibri Light" w:hAnsi="Calibri Light" w:cs="Calibri Light"/>
                <w:b/>
                <w:bCs/>
                <w:szCs w:val="24"/>
              </w:rPr>
            </w:pPr>
            <w:r w:rsidRPr="00577BE1">
              <w:rPr>
                <w:b/>
                <w:bCs/>
              </w:rPr>
              <w:t>0.9887900</w:t>
            </w:r>
          </w:p>
        </w:tc>
        <w:tc>
          <w:tcPr>
            <w:tcW w:w="1352" w:type="dxa"/>
            <w:shd w:val="clear" w:color="auto" w:fill="70AD47" w:themeFill="accent6"/>
          </w:tcPr>
          <w:p w14:paraId="56BE7D73" w14:textId="77777777" w:rsidR="00D33D25" w:rsidRPr="00577BE1" w:rsidRDefault="00D33D25" w:rsidP="00951279">
            <w:pPr>
              <w:spacing w:after="160" w:line="360" w:lineRule="auto"/>
              <w:rPr>
                <w:rFonts w:ascii="Calibri Light" w:hAnsi="Calibri Light" w:cs="Calibri Light"/>
                <w:b/>
                <w:bCs/>
                <w:szCs w:val="24"/>
              </w:rPr>
            </w:pPr>
            <w:r w:rsidRPr="00577BE1">
              <w:rPr>
                <w:b/>
                <w:bCs/>
              </w:rPr>
              <w:t>0.9825141</w:t>
            </w:r>
          </w:p>
        </w:tc>
        <w:tc>
          <w:tcPr>
            <w:tcW w:w="1442" w:type="dxa"/>
            <w:shd w:val="clear" w:color="auto" w:fill="70AD47" w:themeFill="accent6"/>
          </w:tcPr>
          <w:p w14:paraId="64DF95B1" w14:textId="77777777" w:rsidR="00D33D25" w:rsidRPr="00577BE1" w:rsidRDefault="00D33D25" w:rsidP="00951279">
            <w:pPr>
              <w:spacing w:after="160" w:line="360" w:lineRule="auto"/>
              <w:rPr>
                <w:rFonts w:ascii="Calibri Light" w:hAnsi="Calibri Light" w:cs="Calibri Light"/>
                <w:b/>
                <w:bCs/>
                <w:szCs w:val="24"/>
              </w:rPr>
            </w:pPr>
            <w:r w:rsidRPr="00577BE1">
              <w:rPr>
                <w:b/>
                <w:bCs/>
              </w:rPr>
              <w:t>0.9953015</w:t>
            </w:r>
          </w:p>
        </w:tc>
        <w:tc>
          <w:tcPr>
            <w:tcW w:w="1261" w:type="dxa"/>
            <w:shd w:val="clear" w:color="auto" w:fill="70AD47" w:themeFill="accent6"/>
          </w:tcPr>
          <w:p w14:paraId="707E9D3C" w14:textId="77777777" w:rsidR="00D33D25" w:rsidRPr="00577BE1" w:rsidRDefault="00D33D25" w:rsidP="00951279">
            <w:pPr>
              <w:spacing w:after="160" w:line="360" w:lineRule="auto"/>
              <w:rPr>
                <w:rFonts w:ascii="Calibri Light" w:hAnsi="Calibri Light" w:cs="Calibri Light"/>
                <w:b/>
                <w:bCs/>
                <w:szCs w:val="24"/>
              </w:rPr>
            </w:pPr>
            <w:r w:rsidRPr="00577BE1">
              <w:rPr>
                <w:b/>
                <w:bCs/>
              </w:rPr>
              <w:t>0.9888664</w:t>
            </w:r>
          </w:p>
        </w:tc>
      </w:tr>
      <w:tr w:rsidR="00D33D25" w:rsidRPr="00965A3E" w14:paraId="7624F674" w14:textId="77777777" w:rsidTr="00CF0FF6">
        <w:trPr>
          <w:trHeight w:val="899"/>
        </w:trPr>
        <w:tc>
          <w:tcPr>
            <w:tcW w:w="566" w:type="dxa"/>
          </w:tcPr>
          <w:p w14:paraId="2580A337"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9</w:t>
            </w:r>
          </w:p>
        </w:tc>
        <w:tc>
          <w:tcPr>
            <w:tcW w:w="1862" w:type="dxa"/>
          </w:tcPr>
          <w:p w14:paraId="53023D36"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Analog Dataset</w:t>
            </w:r>
          </w:p>
        </w:tc>
        <w:tc>
          <w:tcPr>
            <w:tcW w:w="1815" w:type="dxa"/>
          </w:tcPr>
          <w:p w14:paraId="17F31E5B" w14:textId="4C171CE6" w:rsidR="00D33D25" w:rsidRPr="00965A3E" w:rsidRDefault="00CF0FF6" w:rsidP="00951279">
            <w:pPr>
              <w:spacing w:after="160" w:line="360" w:lineRule="auto"/>
              <w:rPr>
                <w:rFonts w:ascii="Calibri Light" w:hAnsi="Calibri Light" w:cs="Calibri Light"/>
                <w:szCs w:val="24"/>
              </w:rPr>
            </w:pPr>
            <w:r>
              <w:rPr>
                <w:rFonts w:ascii="Calibri Light" w:hAnsi="Calibri Light" w:cs="Calibri Light"/>
                <w:szCs w:val="24"/>
              </w:rPr>
              <w:t>GBM</w:t>
            </w:r>
          </w:p>
        </w:tc>
        <w:tc>
          <w:tcPr>
            <w:tcW w:w="1532" w:type="dxa"/>
          </w:tcPr>
          <w:p w14:paraId="64E04573" w14:textId="77777777" w:rsidR="00D33D25" w:rsidRPr="00965A3E" w:rsidRDefault="00D33D25" w:rsidP="00951279">
            <w:pPr>
              <w:spacing w:after="160" w:line="360" w:lineRule="auto"/>
              <w:rPr>
                <w:rFonts w:ascii="Calibri Light" w:hAnsi="Calibri Light" w:cs="Calibri Light"/>
                <w:szCs w:val="24"/>
              </w:rPr>
            </w:pPr>
            <w:r w:rsidRPr="00965A3E">
              <w:t>0.9343483</w:t>
            </w:r>
          </w:p>
        </w:tc>
        <w:tc>
          <w:tcPr>
            <w:tcW w:w="1352" w:type="dxa"/>
          </w:tcPr>
          <w:p w14:paraId="0AD5360E" w14:textId="77777777" w:rsidR="00D33D25" w:rsidRPr="00965A3E" w:rsidRDefault="00D33D25" w:rsidP="00951279">
            <w:pPr>
              <w:spacing w:after="160" w:line="360" w:lineRule="auto"/>
              <w:rPr>
                <w:rFonts w:ascii="Calibri Light" w:hAnsi="Calibri Light" w:cs="Calibri Light"/>
                <w:szCs w:val="24"/>
              </w:rPr>
            </w:pPr>
            <w:r w:rsidRPr="00965A3E">
              <w:t>0.8937816</w:t>
            </w:r>
          </w:p>
        </w:tc>
        <w:tc>
          <w:tcPr>
            <w:tcW w:w="1442" w:type="dxa"/>
          </w:tcPr>
          <w:p w14:paraId="3087726E" w14:textId="77777777" w:rsidR="00D33D25" w:rsidRPr="00965A3E" w:rsidRDefault="00D33D25" w:rsidP="00951279">
            <w:pPr>
              <w:spacing w:after="160" w:line="360" w:lineRule="auto"/>
              <w:rPr>
                <w:rFonts w:ascii="Calibri Light" w:hAnsi="Calibri Light" w:cs="Calibri Light"/>
                <w:szCs w:val="24"/>
              </w:rPr>
            </w:pPr>
            <w:r w:rsidRPr="00965A3E">
              <w:t>0.9859109</w:t>
            </w:r>
          </w:p>
        </w:tc>
        <w:tc>
          <w:tcPr>
            <w:tcW w:w="1261" w:type="dxa"/>
          </w:tcPr>
          <w:p w14:paraId="573DBA67" w14:textId="77777777" w:rsidR="00D33D25" w:rsidRPr="00965A3E" w:rsidRDefault="00D33D25" w:rsidP="00951279">
            <w:pPr>
              <w:spacing w:after="160" w:line="360" w:lineRule="auto"/>
              <w:rPr>
                <w:rFonts w:ascii="Calibri Light" w:hAnsi="Calibri Light" w:cs="Calibri Light"/>
                <w:szCs w:val="24"/>
              </w:rPr>
            </w:pPr>
            <w:r w:rsidRPr="00965A3E">
              <w:t>0.9375885</w:t>
            </w:r>
          </w:p>
        </w:tc>
      </w:tr>
      <w:tr w:rsidR="00D33D25" w:rsidRPr="00965A3E" w14:paraId="28A98948" w14:textId="77777777" w:rsidTr="00CF0FF6">
        <w:trPr>
          <w:trHeight w:val="899"/>
        </w:trPr>
        <w:tc>
          <w:tcPr>
            <w:tcW w:w="566" w:type="dxa"/>
          </w:tcPr>
          <w:p w14:paraId="030FB5B5"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10</w:t>
            </w:r>
          </w:p>
        </w:tc>
        <w:tc>
          <w:tcPr>
            <w:tcW w:w="1862" w:type="dxa"/>
          </w:tcPr>
          <w:p w14:paraId="0CBA9415"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Analog Dataset</w:t>
            </w:r>
          </w:p>
        </w:tc>
        <w:tc>
          <w:tcPr>
            <w:tcW w:w="1815" w:type="dxa"/>
          </w:tcPr>
          <w:p w14:paraId="6CCFAD5D"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Neural Network</w:t>
            </w:r>
          </w:p>
        </w:tc>
        <w:tc>
          <w:tcPr>
            <w:tcW w:w="1532" w:type="dxa"/>
          </w:tcPr>
          <w:p w14:paraId="763AC168" w14:textId="77777777" w:rsidR="00D33D25" w:rsidRPr="00965A3E" w:rsidRDefault="00D33D25" w:rsidP="00951279">
            <w:pPr>
              <w:spacing w:after="160" w:line="360" w:lineRule="auto"/>
              <w:rPr>
                <w:rFonts w:ascii="Calibri Light" w:hAnsi="Calibri Light" w:cs="Calibri Light"/>
                <w:szCs w:val="24"/>
              </w:rPr>
            </w:pPr>
            <w:r w:rsidRPr="00965A3E">
              <w:t>0.9372720</w:t>
            </w:r>
          </w:p>
        </w:tc>
        <w:tc>
          <w:tcPr>
            <w:tcW w:w="1352" w:type="dxa"/>
          </w:tcPr>
          <w:p w14:paraId="471AB4C8" w14:textId="77777777" w:rsidR="00D33D25" w:rsidRPr="00965A3E" w:rsidRDefault="00D33D25" w:rsidP="00951279">
            <w:pPr>
              <w:spacing w:after="160" w:line="360" w:lineRule="auto"/>
              <w:rPr>
                <w:rFonts w:ascii="Calibri Light" w:hAnsi="Calibri Light" w:cs="Calibri Light"/>
                <w:szCs w:val="24"/>
              </w:rPr>
            </w:pPr>
            <w:r w:rsidRPr="00965A3E">
              <w:t>0.8988208</w:t>
            </w:r>
          </w:p>
        </w:tc>
        <w:tc>
          <w:tcPr>
            <w:tcW w:w="1442" w:type="dxa"/>
          </w:tcPr>
          <w:p w14:paraId="66963C30" w14:textId="77777777" w:rsidR="00D33D25" w:rsidRPr="00965A3E" w:rsidRDefault="00D33D25" w:rsidP="00951279">
            <w:pPr>
              <w:spacing w:after="160" w:line="360" w:lineRule="auto"/>
              <w:rPr>
                <w:rFonts w:ascii="Calibri Light" w:hAnsi="Calibri Light" w:cs="Calibri Light"/>
                <w:szCs w:val="24"/>
              </w:rPr>
            </w:pPr>
            <w:r w:rsidRPr="00965A3E">
              <w:t>0.9855287</w:t>
            </w:r>
          </w:p>
        </w:tc>
        <w:tc>
          <w:tcPr>
            <w:tcW w:w="1261" w:type="dxa"/>
          </w:tcPr>
          <w:p w14:paraId="2C8FEDFB" w14:textId="77777777" w:rsidR="00D33D25" w:rsidRPr="00965A3E" w:rsidRDefault="00D33D25" w:rsidP="00951279">
            <w:pPr>
              <w:spacing w:after="160" w:line="360" w:lineRule="auto"/>
              <w:rPr>
                <w:rFonts w:ascii="Calibri Light" w:hAnsi="Calibri Light" w:cs="Calibri Light"/>
                <w:szCs w:val="24"/>
              </w:rPr>
            </w:pPr>
            <w:r w:rsidRPr="00965A3E">
              <w:t>0.9401799</w:t>
            </w:r>
          </w:p>
        </w:tc>
      </w:tr>
      <w:tr w:rsidR="00577BE1" w:rsidRPr="00965A3E" w14:paraId="164CD6C8" w14:textId="77777777" w:rsidTr="00CF0FF6">
        <w:trPr>
          <w:trHeight w:val="899"/>
        </w:trPr>
        <w:tc>
          <w:tcPr>
            <w:tcW w:w="566" w:type="dxa"/>
          </w:tcPr>
          <w:p w14:paraId="73E71FAB" w14:textId="360D64C8" w:rsidR="00577BE1" w:rsidRPr="00965A3E" w:rsidRDefault="00577BE1" w:rsidP="00951279">
            <w:pPr>
              <w:spacing w:after="160" w:line="360" w:lineRule="auto"/>
              <w:rPr>
                <w:rFonts w:ascii="Calibri Light" w:hAnsi="Calibri Light" w:cs="Calibri Light"/>
                <w:szCs w:val="24"/>
              </w:rPr>
            </w:pPr>
            <w:r>
              <w:rPr>
                <w:rFonts w:ascii="Calibri Light" w:hAnsi="Calibri Light" w:cs="Calibri Light"/>
                <w:szCs w:val="24"/>
              </w:rPr>
              <w:lastRenderedPageBreak/>
              <w:t>11</w:t>
            </w:r>
          </w:p>
        </w:tc>
        <w:tc>
          <w:tcPr>
            <w:tcW w:w="1862" w:type="dxa"/>
          </w:tcPr>
          <w:p w14:paraId="04B6C9A0" w14:textId="5D844F0B" w:rsidR="00577BE1" w:rsidRPr="00965A3E" w:rsidRDefault="00577BE1" w:rsidP="00951279">
            <w:pPr>
              <w:spacing w:after="160" w:line="360" w:lineRule="auto"/>
              <w:rPr>
                <w:rFonts w:ascii="Calibri Light" w:hAnsi="Calibri Light" w:cs="Calibri Light"/>
                <w:szCs w:val="24"/>
              </w:rPr>
            </w:pPr>
            <w:r>
              <w:rPr>
                <w:rFonts w:ascii="Calibri Light" w:hAnsi="Calibri Light" w:cs="Calibri Light"/>
                <w:szCs w:val="24"/>
              </w:rPr>
              <w:t>Analogue Dataset</w:t>
            </w:r>
          </w:p>
        </w:tc>
        <w:tc>
          <w:tcPr>
            <w:tcW w:w="1815" w:type="dxa"/>
          </w:tcPr>
          <w:p w14:paraId="7361C52E" w14:textId="788C8289" w:rsidR="00577BE1" w:rsidRPr="00965A3E" w:rsidRDefault="00577BE1" w:rsidP="00951279">
            <w:pPr>
              <w:spacing w:after="160" w:line="360" w:lineRule="auto"/>
              <w:rPr>
                <w:rFonts w:ascii="Calibri Light" w:hAnsi="Calibri Light" w:cs="Calibri Light"/>
                <w:szCs w:val="24"/>
              </w:rPr>
            </w:pPr>
            <w:r>
              <w:rPr>
                <w:rFonts w:ascii="Calibri Light" w:hAnsi="Calibri Light" w:cs="Calibri Light"/>
                <w:szCs w:val="24"/>
              </w:rPr>
              <w:t>Hybrid Model</w:t>
            </w:r>
          </w:p>
        </w:tc>
        <w:tc>
          <w:tcPr>
            <w:tcW w:w="1532" w:type="dxa"/>
          </w:tcPr>
          <w:p w14:paraId="08D66F8C" w14:textId="5F6850E8" w:rsidR="00577BE1" w:rsidRPr="00965A3E" w:rsidRDefault="00577BE1" w:rsidP="00951279">
            <w:pPr>
              <w:spacing w:after="160" w:line="360" w:lineRule="auto"/>
            </w:pPr>
            <w:r w:rsidRPr="00577BE1">
              <w:t>0.9393089</w:t>
            </w:r>
          </w:p>
        </w:tc>
        <w:tc>
          <w:tcPr>
            <w:tcW w:w="1352" w:type="dxa"/>
          </w:tcPr>
          <w:p w14:paraId="25820ED3" w14:textId="6C7413B9" w:rsidR="00577BE1" w:rsidRPr="00965A3E" w:rsidRDefault="00577BE1" w:rsidP="00951279">
            <w:pPr>
              <w:spacing w:after="160" w:line="360" w:lineRule="auto"/>
            </w:pPr>
            <w:r w:rsidRPr="00577BE1">
              <w:t>0.9896012</w:t>
            </w:r>
          </w:p>
        </w:tc>
        <w:tc>
          <w:tcPr>
            <w:tcW w:w="1442" w:type="dxa"/>
          </w:tcPr>
          <w:p w14:paraId="097F7AA4" w14:textId="6AA703E8" w:rsidR="00577BE1" w:rsidRPr="00965A3E" w:rsidRDefault="00577BE1" w:rsidP="00951279">
            <w:pPr>
              <w:spacing w:after="160" w:line="360" w:lineRule="auto"/>
            </w:pPr>
            <w:r w:rsidRPr="00577BE1">
              <w:t>0.8991952</w:t>
            </w:r>
          </w:p>
        </w:tc>
        <w:tc>
          <w:tcPr>
            <w:tcW w:w="1261" w:type="dxa"/>
          </w:tcPr>
          <w:p w14:paraId="7A908BB7" w14:textId="360C89AB" w:rsidR="00577BE1" w:rsidRPr="00965A3E" w:rsidRDefault="00577BE1" w:rsidP="00951279">
            <w:pPr>
              <w:spacing w:after="160" w:line="360" w:lineRule="auto"/>
            </w:pPr>
            <w:r w:rsidRPr="00577BE1">
              <w:t>0.9422346</w:t>
            </w:r>
          </w:p>
        </w:tc>
      </w:tr>
      <w:tr w:rsidR="00DC5C1A" w:rsidRPr="00965A3E" w14:paraId="2974D075" w14:textId="77777777" w:rsidTr="00CF0FF6">
        <w:trPr>
          <w:trHeight w:val="899"/>
        </w:trPr>
        <w:tc>
          <w:tcPr>
            <w:tcW w:w="9835" w:type="dxa"/>
            <w:gridSpan w:val="7"/>
            <w:vAlign w:val="center"/>
          </w:tcPr>
          <w:p w14:paraId="7C216D8E" w14:textId="352219C4" w:rsidR="00DC5C1A" w:rsidRPr="00965A3E" w:rsidRDefault="00DC5C1A" w:rsidP="00951279">
            <w:pPr>
              <w:spacing w:after="160" w:line="360" w:lineRule="auto"/>
              <w:jc w:val="center"/>
            </w:pPr>
            <w:r>
              <w:t>Digital Sensor Dataset</w:t>
            </w:r>
          </w:p>
        </w:tc>
      </w:tr>
      <w:tr w:rsidR="00D33D25" w:rsidRPr="00965A3E" w14:paraId="50ECEE98" w14:textId="77777777" w:rsidTr="00CF0FF6">
        <w:trPr>
          <w:trHeight w:val="899"/>
        </w:trPr>
        <w:tc>
          <w:tcPr>
            <w:tcW w:w="566" w:type="dxa"/>
          </w:tcPr>
          <w:p w14:paraId="0B04537F" w14:textId="1D65AB49"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1</w:t>
            </w:r>
            <w:r w:rsidR="00A90659">
              <w:rPr>
                <w:rFonts w:ascii="Calibri Light" w:hAnsi="Calibri Light" w:cs="Calibri Light"/>
                <w:szCs w:val="24"/>
              </w:rPr>
              <w:t>2</w:t>
            </w:r>
          </w:p>
        </w:tc>
        <w:tc>
          <w:tcPr>
            <w:tcW w:w="1862" w:type="dxa"/>
          </w:tcPr>
          <w:p w14:paraId="4003D56D"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Digital Dataset</w:t>
            </w:r>
          </w:p>
        </w:tc>
        <w:tc>
          <w:tcPr>
            <w:tcW w:w="1815" w:type="dxa"/>
          </w:tcPr>
          <w:p w14:paraId="6E1F8977"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Logistic Regression</w:t>
            </w:r>
          </w:p>
        </w:tc>
        <w:tc>
          <w:tcPr>
            <w:tcW w:w="1532" w:type="dxa"/>
          </w:tcPr>
          <w:p w14:paraId="4AE99663" w14:textId="77777777" w:rsidR="00D33D25" w:rsidRPr="00965A3E" w:rsidRDefault="00D33D25" w:rsidP="00951279">
            <w:pPr>
              <w:spacing w:after="160" w:line="360" w:lineRule="auto"/>
              <w:rPr>
                <w:rFonts w:ascii="Calibri Light" w:hAnsi="Calibri Light" w:cs="Calibri Light"/>
                <w:szCs w:val="24"/>
              </w:rPr>
            </w:pPr>
            <w:r w:rsidRPr="00965A3E">
              <w:t>0.7028913</w:t>
            </w:r>
          </w:p>
        </w:tc>
        <w:tc>
          <w:tcPr>
            <w:tcW w:w="1352" w:type="dxa"/>
          </w:tcPr>
          <w:p w14:paraId="7E3B2D0D" w14:textId="77777777" w:rsidR="00D33D25" w:rsidRPr="00965A3E" w:rsidRDefault="00D33D25" w:rsidP="00951279">
            <w:pPr>
              <w:spacing w:after="160" w:line="360" w:lineRule="auto"/>
              <w:rPr>
                <w:rFonts w:ascii="Calibri Light" w:hAnsi="Calibri Light" w:cs="Calibri Light"/>
                <w:szCs w:val="24"/>
              </w:rPr>
            </w:pPr>
            <w:r w:rsidRPr="00965A3E">
              <w:t>0.6372372</w:t>
            </w:r>
          </w:p>
        </w:tc>
        <w:tc>
          <w:tcPr>
            <w:tcW w:w="1442" w:type="dxa"/>
          </w:tcPr>
          <w:p w14:paraId="3F3C4ACD" w14:textId="77777777" w:rsidR="00D33D25" w:rsidRPr="00965A3E" w:rsidRDefault="00D33D25" w:rsidP="00951279">
            <w:pPr>
              <w:spacing w:after="160" w:line="360" w:lineRule="auto"/>
              <w:rPr>
                <w:rFonts w:ascii="Calibri Light" w:hAnsi="Calibri Light" w:cs="Calibri Light"/>
                <w:szCs w:val="24"/>
              </w:rPr>
            </w:pPr>
            <w:r w:rsidRPr="00965A3E">
              <w:t>0.9425815</w:t>
            </w:r>
          </w:p>
        </w:tc>
        <w:tc>
          <w:tcPr>
            <w:tcW w:w="1261" w:type="dxa"/>
          </w:tcPr>
          <w:p w14:paraId="070E76B7" w14:textId="77777777" w:rsidR="00D33D25" w:rsidRPr="00965A3E" w:rsidRDefault="00D33D25" w:rsidP="00951279">
            <w:pPr>
              <w:spacing w:after="160" w:line="360" w:lineRule="auto"/>
              <w:rPr>
                <w:rFonts w:ascii="Calibri Light" w:hAnsi="Calibri Light" w:cs="Calibri Light"/>
                <w:szCs w:val="24"/>
              </w:rPr>
            </w:pPr>
            <w:r w:rsidRPr="00965A3E">
              <w:t>0.7604012</w:t>
            </w:r>
          </w:p>
        </w:tc>
      </w:tr>
      <w:tr w:rsidR="00D33D25" w:rsidRPr="00965A3E" w14:paraId="2A6C98D8" w14:textId="77777777" w:rsidTr="00CF0FF6">
        <w:trPr>
          <w:trHeight w:val="899"/>
        </w:trPr>
        <w:tc>
          <w:tcPr>
            <w:tcW w:w="566" w:type="dxa"/>
          </w:tcPr>
          <w:p w14:paraId="2C8A2C30" w14:textId="2DA606F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1</w:t>
            </w:r>
            <w:r w:rsidR="00A90659">
              <w:rPr>
                <w:rFonts w:ascii="Calibri Light" w:hAnsi="Calibri Light" w:cs="Calibri Light"/>
                <w:szCs w:val="24"/>
              </w:rPr>
              <w:t>3</w:t>
            </w:r>
          </w:p>
        </w:tc>
        <w:tc>
          <w:tcPr>
            <w:tcW w:w="1862" w:type="dxa"/>
          </w:tcPr>
          <w:p w14:paraId="4BCE07A7"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Digital Dataset</w:t>
            </w:r>
          </w:p>
        </w:tc>
        <w:tc>
          <w:tcPr>
            <w:tcW w:w="1815" w:type="dxa"/>
          </w:tcPr>
          <w:p w14:paraId="3A085FD2"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Decision Tree</w:t>
            </w:r>
          </w:p>
        </w:tc>
        <w:tc>
          <w:tcPr>
            <w:tcW w:w="1532" w:type="dxa"/>
          </w:tcPr>
          <w:p w14:paraId="6E50C012" w14:textId="77777777" w:rsidR="00D33D25" w:rsidRPr="00965A3E" w:rsidRDefault="00D33D25" w:rsidP="00951279">
            <w:pPr>
              <w:spacing w:after="160" w:line="360" w:lineRule="auto"/>
              <w:rPr>
                <w:rFonts w:ascii="Calibri Light" w:hAnsi="Calibri Light" w:cs="Calibri Light"/>
                <w:szCs w:val="24"/>
              </w:rPr>
            </w:pPr>
            <w:r w:rsidRPr="00965A3E">
              <w:t>0.6955602</w:t>
            </w:r>
          </w:p>
        </w:tc>
        <w:tc>
          <w:tcPr>
            <w:tcW w:w="1352" w:type="dxa"/>
          </w:tcPr>
          <w:p w14:paraId="2AE56901" w14:textId="77777777" w:rsidR="00D33D25" w:rsidRPr="00965A3E" w:rsidRDefault="00D33D25" w:rsidP="00951279">
            <w:pPr>
              <w:spacing w:after="160" w:line="360" w:lineRule="auto"/>
              <w:rPr>
                <w:rFonts w:ascii="Calibri Light" w:hAnsi="Calibri Light" w:cs="Calibri Light"/>
                <w:szCs w:val="24"/>
              </w:rPr>
            </w:pPr>
            <w:r w:rsidRPr="00965A3E">
              <w:t>0.6313136</w:t>
            </w:r>
          </w:p>
        </w:tc>
        <w:tc>
          <w:tcPr>
            <w:tcW w:w="1442" w:type="dxa"/>
          </w:tcPr>
          <w:p w14:paraId="3DFA0595" w14:textId="77777777" w:rsidR="00D33D25" w:rsidRPr="00965A3E" w:rsidRDefault="00D33D25" w:rsidP="00951279">
            <w:pPr>
              <w:spacing w:after="160" w:line="360" w:lineRule="auto"/>
              <w:rPr>
                <w:rFonts w:ascii="Calibri Light" w:hAnsi="Calibri Light" w:cs="Calibri Light"/>
                <w:szCs w:val="24"/>
              </w:rPr>
            </w:pPr>
            <w:r w:rsidRPr="00965A3E">
              <w:t>0.9407113</w:t>
            </w:r>
          </w:p>
        </w:tc>
        <w:tc>
          <w:tcPr>
            <w:tcW w:w="1261" w:type="dxa"/>
          </w:tcPr>
          <w:p w14:paraId="3BB50423" w14:textId="77777777" w:rsidR="00D33D25" w:rsidRPr="00965A3E" w:rsidRDefault="00D33D25" w:rsidP="00951279">
            <w:pPr>
              <w:spacing w:after="160" w:line="360" w:lineRule="auto"/>
              <w:rPr>
                <w:rFonts w:ascii="Calibri Light" w:hAnsi="Calibri Light" w:cs="Calibri Light"/>
                <w:szCs w:val="24"/>
              </w:rPr>
            </w:pPr>
            <w:r w:rsidRPr="00965A3E">
              <w:t>0.7555654</w:t>
            </w:r>
          </w:p>
        </w:tc>
      </w:tr>
      <w:tr w:rsidR="00D33D25" w:rsidRPr="00965A3E" w14:paraId="5DC83092" w14:textId="77777777" w:rsidTr="00CF0FF6">
        <w:trPr>
          <w:trHeight w:val="899"/>
        </w:trPr>
        <w:tc>
          <w:tcPr>
            <w:tcW w:w="566" w:type="dxa"/>
          </w:tcPr>
          <w:p w14:paraId="2330600D" w14:textId="4601FB48"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1</w:t>
            </w:r>
            <w:r w:rsidR="00A90659">
              <w:rPr>
                <w:rFonts w:ascii="Calibri Light" w:hAnsi="Calibri Light" w:cs="Calibri Light"/>
                <w:szCs w:val="24"/>
              </w:rPr>
              <w:t>4</w:t>
            </w:r>
          </w:p>
        </w:tc>
        <w:tc>
          <w:tcPr>
            <w:tcW w:w="1862" w:type="dxa"/>
          </w:tcPr>
          <w:p w14:paraId="11E19470"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Digital Dataset</w:t>
            </w:r>
          </w:p>
        </w:tc>
        <w:tc>
          <w:tcPr>
            <w:tcW w:w="1815" w:type="dxa"/>
          </w:tcPr>
          <w:p w14:paraId="16084BA1"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Random Forest</w:t>
            </w:r>
          </w:p>
        </w:tc>
        <w:tc>
          <w:tcPr>
            <w:tcW w:w="1532" w:type="dxa"/>
          </w:tcPr>
          <w:p w14:paraId="574A2924" w14:textId="77777777" w:rsidR="00D33D25" w:rsidRPr="00965A3E" w:rsidRDefault="00D33D25" w:rsidP="00951279">
            <w:pPr>
              <w:spacing w:after="160" w:line="360" w:lineRule="auto"/>
              <w:rPr>
                <w:rFonts w:ascii="Calibri Light" w:hAnsi="Calibri Light" w:cs="Calibri Light"/>
                <w:szCs w:val="24"/>
              </w:rPr>
            </w:pPr>
            <w:r w:rsidRPr="00965A3E">
              <w:t>0.7028913</w:t>
            </w:r>
          </w:p>
        </w:tc>
        <w:tc>
          <w:tcPr>
            <w:tcW w:w="1352" w:type="dxa"/>
          </w:tcPr>
          <w:p w14:paraId="5319391F" w14:textId="77777777" w:rsidR="00D33D25" w:rsidRPr="00965A3E" w:rsidRDefault="00D33D25" w:rsidP="00951279">
            <w:pPr>
              <w:spacing w:after="160" w:line="360" w:lineRule="auto"/>
              <w:rPr>
                <w:rFonts w:ascii="Calibri Light" w:hAnsi="Calibri Light" w:cs="Calibri Light"/>
                <w:szCs w:val="24"/>
              </w:rPr>
            </w:pPr>
            <w:r w:rsidRPr="00965A3E">
              <w:t>0.6372372</w:t>
            </w:r>
          </w:p>
        </w:tc>
        <w:tc>
          <w:tcPr>
            <w:tcW w:w="1442" w:type="dxa"/>
          </w:tcPr>
          <w:p w14:paraId="09B13B73" w14:textId="77777777" w:rsidR="00D33D25" w:rsidRPr="00965A3E" w:rsidRDefault="00D33D25" w:rsidP="00951279">
            <w:pPr>
              <w:spacing w:after="160" w:line="360" w:lineRule="auto"/>
              <w:rPr>
                <w:rFonts w:ascii="Calibri Light" w:hAnsi="Calibri Light" w:cs="Calibri Light"/>
                <w:szCs w:val="24"/>
              </w:rPr>
            </w:pPr>
            <w:r w:rsidRPr="00965A3E">
              <w:t>0.9425815</w:t>
            </w:r>
          </w:p>
        </w:tc>
        <w:tc>
          <w:tcPr>
            <w:tcW w:w="1261" w:type="dxa"/>
          </w:tcPr>
          <w:p w14:paraId="6F424E71" w14:textId="77777777" w:rsidR="00D33D25" w:rsidRPr="00965A3E" w:rsidRDefault="00D33D25" w:rsidP="00951279">
            <w:pPr>
              <w:spacing w:after="160" w:line="360" w:lineRule="auto"/>
              <w:rPr>
                <w:rFonts w:ascii="Calibri Light" w:hAnsi="Calibri Light" w:cs="Calibri Light"/>
                <w:szCs w:val="24"/>
              </w:rPr>
            </w:pPr>
            <w:r w:rsidRPr="00965A3E">
              <w:t>0.7604012</w:t>
            </w:r>
          </w:p>
        </w:tc>
      </w:tr>
      <w:tr w:rsidR="00D33D25" w:rsidRPr="00965A3E" w14:paraId="60608F52" w14:textId="77777777" w:rsidTr="00CF0FF6">
        <w:trPr>
          <w:trHeight w:val="899"/>
        </w:trPr>
        <w:tc>
          <w:tcPr>
            <w:tcW w:w="566" w:type="dxa"/>
          </w:tcPr>
          <w:p w14:paraId="63FC440D" w14:textId="277C5673"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1</w:t>
            </w:r>
            <w:r w:rsidR="00A90659">
              <w:rPr>
                <w:rFonts w:ascii="Calibri Light" w:hAnsi="Calibri Light" w:cs="Calibri Light"/>
                <w:szCs w:val="24"/>
              </w:rPr>
              <w:t>5</w:t>
            </w:r>
          </w:p>
        </w:tc>
        <w:tc>
          <w:tcPr>
            <w:tcW w:w="1862" w:type="dxa"/>
          </w:tcPr>
          <w:p w14:paraId="5FCB9FF4"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Digital Dataset</w:t>
            </w:r>
          </w:p>
        </w:tc>
        <w:tc>
          <w:tcPr>
            <w:tcW w:w="1815" w:type="dxa"/>
          </w:tcPr>
          <w:p w14:paraId="21C44FCD" w14:textId="7C25426A" w:rsidR="00D33D25" w:rsidRPr="00965A3E" w:rsidRDefault="00CF0FF6" w:rsidP="00951279">
            <w:pPr>
              <w:spacing w:after="160" w:line="360" w:lineRule="auto"/>
              <w:rPr>
                <w:rFonts w:ascii="Calibri Light" w:hAnsi="Calibri Light" w:cs="Calibri Light"/>
                <w:szCs w:val="24"/>
              </w:rPr>
            </w:pPr>
            <w:r>
              <w:rPr>
                <w:rFonts w:ascii="Calibri Light" w:hAnsi="Calibri Light" w:cs="Calibri Light"/>
                <w:szCs w:val="24"/>
              </w:rPr>
              <w:t>GBM</w:t>
            </w:r>
          </w:p>
        </w:tc>
        <w:tc>
          <w:tcPr>
            <w:tcW w:w="1532" w:type="dxa"/>
          </w:tcPr>
          <w:p w14:paraId="03361E21" w14:textId="77777777" w:rsidR="00D33D25" w:rsidRPr="00965A3E" w:rsidRDefault="00D33D25" w:rsidP="00951279">
            <w:pPr>
              <w:spacing w:after="160" w:line="360" w:lineRule="auto"/>
              <w:rPr>
                <w:rFonts w:ascii="Calibri Light" w:hAnsi="Calibri Light" w:cs="Calibri Light"/>
                <w:szCs w:val="24"/>
              </w:rPr>
            </w:pPr>
            <w:r w:rsidRPr="00965A3E">
              <w:t>0.6955602</w:t>
            </w:r>
          </w:p>
        </w:tc>
        <w:tc>
          <w:tcPr>
            <w:tcW w:w="1352" w:type="dxa"/>
          </w:tcPr>
          <w:p w14:paraId="4E2E835F" w14:textId="77777777" w:rsidR="00D33D25" w:rsidRPr="00965A3E" w:rsidRDefault="00D33D25" w:rsidP="00951279">
            <w:pPr>
              <w:spacing w:after="160" w:line="360" w:lineRule="auto"/>
              <w:rPr>
                <w:rFonts w:ascii="Calibri Light" w:hAnsi="Calibri Light" w:cs="Calibri Light"/>
                <w:szCs w:val="24"/>
              </w:rPr>
            </w:pPr>
            <w:r w:rsidRPr="00965A3E">
              <w:t>0.6313136</w:t>
            </w:r>
          </w:p>
        </w:tc>
        <w:tc>
          <w:tcPr>
            <w:tcW w:w="1442" w:type="dxa"/>
          </w:tcPr>
          <w:p w14:paraId="6972B3DF" w14:textId="77777777" w:rsidR="00D33D25" w:rsidRPr="00965A3E" w:rsidRDefault="00D33D25" w:rsidP="00951279">
            <w:pPr>
              <w:spacing w:after="160" w:line="360" w:lineRule="auto"/>
              <w:rPr>
                <w:rFonts w:ascii="Calibri Light" w:hAnsi="Calibri Light" w:cs="Calibri Light"/>
                <w:szCs w:val="24"/>
              </w:rPr>
            </w:pPr>
            <w:r w:rsidRPr="00965A3E">
              <w:t>0.9407113</w:t>
            </w:r>
          </w:p>
        </w:tc>
        <w:tc>
          <w:tcPr>
            <w:tcW w:w="1261" w:type="dxa"/>
          </w:tcPr>
          <w:p w14:paraId="706B531E" w14:textId="77777777" w:rsidR="00D33D25" w:rsidRPr="00965A3E" w:rsidRDefault="00D33D25" w:rsidP="00951279">
            <w:pPr>
              <w:spacing w:after="160" w:line="360" w:lineRule="auto"/>
              <w:rPr>
                <w:rFonts w:ascii="Calibri Light" w:hAnsi="Calibri Light" w:cs="Calibri Light"/>
                <w:szCs w:val="24"/>
              </w:rPr>
            </w:pPr>
            <w:r w:rsidRPr="00965A3E">
              <w:t>0.7555654</w:t>
            </w:r>
          </w:p>
        </w:tc>
      </w:tr>
      <w:tr w:rsidR="00D33D25" w14:paraId="698E7AF8" w14:textId="77777777" w:rsidTr="00CF0FF6">
        <w:trPr>
          <w:trHeight w:val="899"/>
        </w:trPr>
        <w:tc>
          <w:tcPr>
            <w:tcW w:w="566" w:type="dxa"/>
          </w:tcPr>
          <w:p w14:paraId="73672C81" w14:textId="5F008C1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1</w:t>
            </w:r>
            <w:r w:rsidR="00A90659">
              <w:rPr>
                <w:rFonts w:ascii="Calibri Light" w:hAnsi="Calibri Light" w:cs="Calibri Light"/>
                <w:szCs w:val="24"/>
              </w:rPr>
              <w:t>6</w:t>
            </w:r>
          </w:p>
        </w:tc>
        <w:tc>
          <w:tcPr>
            <w:tcW w:w="1862" w:type="dxa"/>
          </w:tcPr>
          <w:p w14:paraId="58234A65"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Digital Dataset</w:t>
            </w:r>
          </w:p>
        </w:tc>
        <w:tc>
          <w:tcPr>
            <w:tcW w:w="1815" w:type="dxa"/>
          </w:tcPr>
          <w:p w14:paraId="5CE9F682" w14:textId="77777777" w:rsidR="00D33D25" w:rsidRPr="00965A3E" w:rsidRDefault="00D33D25" w:rsidP="00951279">
            <w:pPr>
              <w:spacing w:after="160" w:line="360" w:lineRule="auto"/>
              <w:rPr>
                <w:rFonts w:ascii="Calibri Light" w:hAnsi="Calibri Light" w:cs="Calibri Light"/>
                <w:szCs w:val="24"/>
              </w:rPr>
            </w:pPr>
            <w:r w:rsidRPr="00965A3E">
              <w:rPr>
                <w:rFonts w:ascii="Calibri Light" w:hAnsi="Calibri Light" w:cs="Calibri Light"/>
                <w:szCs w:val="24"/>
              </w:rPr>
              <w:t>Neural Network</w:t>
            </w:r>
          </w:p>
        </w:tc>
        <w:tc>
          <w:tcPr>
            <w:tcW w:w="1532" w:type="dxa"/>
          </w:tcPr>
          <w:p w14:paraId="16A2AFB2" w14:textId="77777777" w:rsidR="00D33D25" w:rsidRPr="00965A3E" w:rsidRDefault="00D33D25" w:rsidP="00951279">
            <w:pPr>
              <w:spacing w:after="160" w:line="360" w:lineRule="auto"/>
              <w:rPr>
                <w:rFonts w:ascii="Calibri Light" w:hAnsi="Calibri Light" w:cs="Calibri Light"/>
                <w:szCs w:val="24"/>
              </w:rPr>
            </w:pPr>
            <w:r w:rsidRPr="00965A3E">
              <w:t>0.7028913</w:t>
            </w:r>
          </w:p>
        </w:tc>
        <w:tc>
          <w:tcPr>
            <w:tcW w:w="1352" w:type="dxa"/>
          </w:tcPr>
          <w:p w14:paraId="7A3B0AAA" w14:textId="77777777" w:rsidR="00D33D25" w:rsidRPr="00965A3E" w:rsidRDefault="00D33D25" w:rsidP="00951279">
            <w:pPr>
              <w:spacing w:after="160" w:line="360" w:lineRule="auto"/>
              <w:rPr>
                <w:rFonts w:ascii="Calibri Light" w:hAnsi="Calibri Light" w:cs="Calibri Light"/>
                <w:szCs w:val="24"/>
              </w:rPr>
            </w:pPr>
            <w:r w:rsidRPr="00965A3E">
              <w:t>0.6372372</w:t>
            </w:r>
          </w:p>
        </w:tc>
        <w:tc>
          <w:tcPr>
            <w:tcW w:w="1442" w:type="dxa"/>
          </w:tcPr>
          <w:p w14:paraId="46151524" w14:textId="77777777" w:rsidR="00D33D25" w:rsidRPr="00965A3E" w:rsidRDefault="00D33D25" w:rsidP="00951279">
            <w:pPr>
              <w:spacing w:after="160" w:line="360" w:lineRule="auto"/>
              <w:rPr>
                <w:rFonts w:ascii="Calibri Light" w:hAnsi="Calibri Light" w:cs="Calibri Light"/>
                <w:szCs w:val="24"/>
              </w:rPr>
            </w:pPr>
            <w:r w:rsidRPr="00965A3E">
              <w:t>0.9425815</w:t>
            </w:r>
          </w:p>
        </w:tc>
        <w:tc>
          <w:tcPr>
            <w:tcW w:w="1261" w:type="dxa"/>
          </w:tcPr>
          <w:p w14:paraId="31D8E9CF" w14:textId="77777777" w:rsidR="00D33D25" w:rsidRPr="00965A3E" w:rsidRDefault="00D33D25" w:rsidP="00951279">
            <w:pPr>
              <w:spacing w:after="160" w:line="360" w:lineRule="auto"/>
              <w:rPr>
                <w:rFonts w:ascii="Calibri Light" w:hAnsi="Calibri Light" w:cs="Calibri Light"/>
                <w:szCs w:val="24"/>
              </w:rPr>
            </w:pPr>
            <w:r w:rsidRPr="00965A3E">
              <w:t>0.7604012</w:t>
            </w:r>
          </w:p>
        </w:tc>
      </w:tr>
    </w:tbl>
    <w:p w14:paraId="1A1074F5" w14:textId="77777777" w:rsidR="00D33D25" w:rsidRPr="005A3119" w:rsidRDefault="00D33D25" w:rsidP="00951279">
      <w:pPr>
        <w:spacing w:after="160" w:line="360" w:lineRule="auto"/>
        <w:rPr>
          <w:rFonts w:ascii="Calibri Light" w:hAnsi="Calibri Light" w:cs="Calibri Light"/>
          <w:szCs w:val="24"/>
        </w:rPr>
      </w:pPr>
    </w:p>
    <w:p w14:paraId="38BFEA3B" w14:textId="76453690" w:rsidR="00EA1C8A" w:rsidRDefault="00C51363" w:rsidP="00951279">
      <w:pPr>
        <w:spacing w:after="160" w:line="360" w:lineRule="auto"/>
        <w:rPr>
          <w:rFonts w:ascii="Calibri Light" w:hAnsi="Calibri Light" w:cs="Calibri Light"/>
          <w:szCs w:val="24"/>
        </w:rPr>
      </w:pPr>
      <w:r>
        <w:rPr>
          <w:rFonts w:ascii="Calibri Light" w:hAnsi="Calibri Light" w:cs="Calibri Light"/>
          <w:szCs w:val="24"/>
        </w:rPr>
        <w:t>From the analysis and the comparison of values in the dataset, it is deduced that Random Forest has the highest and most consistent evaluation metric amongst the other models.</w:t>
      </w:r>
      <w:r w:rsidR="00193498">
        <w:rPr>
          <w:rFonts w:ascii="Calibri Light" w:hAnsi="Calibri Light" w:cs="Calibri Light"/>
          <w:szCs w:val="24"/>
        </w:rPr>
        <w:t xml:space="preserve"> It also shows that in this </w:t>
      </w:r>
      <w:r w:rsidR="007B6260">
        <w:rPr>
          <w:rFonts w:ascii="Calibri Light" w:hAnsi="Calibri Light" w:cs="Calibri Light"/>
          <w:szCs w:val="24"/>
        </w:rPr>
        <w:t>study</w:t>
      </w:r>
      <w:r w:rsidR="00193498">
        <w:rPr>
          <w:rFonts w:ascii="Calibri Light" w:hAnsi="Calibri Light" w:cs="Calibri Light"/>
          <w:szCs w:val="24"/>
        </w:rPr>
        <w:t>, the analogue dataset being used gives the best results compared to the digital and entire MetroP</w:t>
      </w:r>
      <w:r w:rsidR="003C26D7">
        <w:rPr>
          <w:rFonts w:ascii="Calibri Light" w:hAnsi="Calibri Light" w:cs="Calibri Light"/>
          <w:szCs w:val="24"/>
        </w:rPr>
        <w:t>T</w:t>
      </w:r>
      <w:r w:rsidR="00193498">
        <w:rPr>
          <w:rFonts w:ascii="Calibri Light" w:hAnsi="Calibri Light" w:cs="Calibri Light"/>
          <w:szCs w:val="24"/>
        </w:rPr>
        <w:t>-3 dataset.</w:t>
      </w:r>
    </w:p>
    <w:p w14:paraId="5936B42E" w14:textId="145AB0FD" w:rsidR="00577BE1" w:rsidRDefault="00577BE1" w:rsidP="00951279">
      <w:pPr>
        <w:spacing w:after="160" w:line="360" w:lineRule="auto"/>
        <w:rPr>
          <w:rFonts w:ascii="Calibri Light" w:hAnsi="Calibri Light" w:cs="Calibri Light"/>
          <w:szCs w:val="24"/>
        </w:rPr>
      </w:pPr>
      <w:r>
        <w:rPr>
          <w:rFonts w:ascii="Calibri Light" w:hAnsi="Calibri Light" w:cs="Calibri Light"/>
          <w:szCs w:val="24"/>
        </w:rPr>
        <w:t xml:space="preserve">After concluding that Analogue dataset is the best dataset for predicting failures in this study, a hybrid model approach is then initiated using the two best models which are Random Forest and Neural Network as shown in the figure below. The hybrid model sums the values of the random forest and neural network and finds an average. The average is then used to calculate its probability index, and the confusion matrix is extracted giving an Accuracy result of </w:t>
      </w:r>
      <w:r w:rsidRPr="00577BE1">
        <w:rPr>
          <w:rFonts w:ascii="Calibri Light" w:hAnsi="Calibri Light" w:cs="Calibri Light"/>
          <w:szCs w:val="24"/>
        </w:rPr>
        <w:t xml:space="preserve">0.9393089 which now makes it the </w:t>
      </w:r>
      <w:r w:rsidR="00427AFB" w:rsidRPr="00577BE1">
        <w:rPr>
          <w:rFonts w:ascii="Calibri Light" w:hAnsi="Calibri Light" w:cs="Calibri Light"/>
          <w:szCs w:val="24"/>
        </w:rPr>
        <w:t>second-best</w:t>
      </w:r>
      <w:r w:rsidRPr="00577BE1">
        <w:rPr>
          <w:rFonts w:ascii="Calibri Light" w:hAnsi="Calibri Light" w:cs="Calibri Light"/>
          <w:szCs w:val="24"/>
        </w:rPr>
        <w:t xml:space="preserve"> model</w:t>
      </w:r>
      <w:r w:rsidR="00717293">
        <w:rPr>
          <w:rFonts w:ascii="Calibri Light" w:hAnsi="Calibri Light" w:cs="Calibri Light"/>
          <w:szCs w:val="24"/>
        </w:rPr>
        <w:t xml:space="preserve"> after Random Forest</w:t>
      </w:r>
      <w:r w:rsidRPr="00577BE1">
        <w:rPr>
          <w:rFonts w:ascii="Calibri Light" w:hAnsi="Calibri Light" w:cs="Calibri Light"/>
          <w:szCs w:val="24"/>
        </w:rPr>
        <w:t>.</w:t>
      </w:r>
    </w:p>
    <w:p w14:paraId="0BA479BD" w14:textId="77777777" w:rsidR="00577BE1" w:rsidRDefault="00577BE1" w:rsidP="00577BE1">
      <w:pPr>
        <w:keepNext/>
        <w:spacing w:after="160" w:line="360" w:lineRule="auto"/>
      </w:pPr>
      <w:r w:rsidRPr="00577BE1">
        <w:rPr>
          <w:rFonts w:ascii="Calibri Light" w:hAnsi="Calibri Light" w:cs="Calibri Light"/>
          <w:noProof/>
          <w:szCs w:val="24"/>
        </w:rPr>
        <w:lastRenderedPageBreak/>
        <w:drawing>
          <wp:inline distT="0" distB="0" distL="0" distR="0" wp14:anchorId="6D7CBD01" wp14:editId="6C7810F5">
            <wp:extent cx="6367780" cy="2339975"/>
            <wp:effectExtent l="0" t="0" r="0" b="3175"/>
            <wp:docPr id="173775878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58785" name="Picture 1" descr="A screen shot of a computer&#10;&#10;Description automatically generated"/>
                    <pic:cNvPicPr/>
                  </pic:nvPicPr>
                  <pic:blipFill>
                    <a:blip r:embed="rId84"/>
                    <a:stretch>
                      <a:fillRect/>
                    </a:stretch>
                  </pic:blipFill>
                  <pic:spPr>
                    <a:xfrm>
                      <a:off x="0" y="0"/>
                      <a:ext cx="6367780" cy="2339975"/>
                    </a:xfrm>
                    <a:prstGeom prst="rect">
                      <a:avLst/>
                    </a:prstGeom>
                  </pic:spPr>
                </pic:pic>
              </a:graphicData>
            </a:graphic>
          </wp:inline>
        </w:drawing>
      </w:r>
    </w:p>
    <w:p w14:paraId="735C7DD9" w14:textId="1ADD9CC0" w:rsidR="00577BE1" w:rsidRDefault="00577BE1" w:rsidP="00577BE1">
      <w:pPr>
        <w:pStyle w:val="Caption"/>
        <w:rPr>
          <w:rFonts w:cs="Calibri Light"/>
          <w:szCs w:val="24"/>
        </w:rPr>
      </w:pPr>
      <w:bookmarkStart w:id="115" w:name="_Toc176811652"/>
      <w:r>
        <w:t xml:space="preserve">Figure </w:t>
      </w:r>
      <w:r>
        <w:fldChar w:fldCharType="begin"/>
      </w:r>
      <w:r>
        <w:instrText xml:space="preserve"> SEQ Figure \* ARABIC </w:instrText>
      </w:r>
      <w:r>
        <w:fldChar w:fldCharType="separate"/>
      </w:r>
      <w:r w:rsidR="008F3F61">
        <w:rPr>
          <w:noProof/>
        </w:rPr>
        <w:t>66</w:t>
      </w:r>
      <w:r>
        <w:fldChar w:fldCharType="end"/>
      </w:r>
      <w:r>
        <w:t>: Analogue Hybrid Model</w:t>
      </w:r>
      <w:bookmarkEnd w:id="115"/>
    </w:p>
    <w:p w14:paraId="7DB65A2C" w14:textId="77777777" w:rsidR="007B6260" w:rsidRDefault="007B6260" w:rsidP="00951279">
      <w:pPr>
        <w:spacing w:after="160" w:line="360" w:lineRule="auto"/>
        <w:rPr>
          <w:rFonts w:ascii="Calibri Light" w:hAnsi="Calibri Light" w:cs="Calibri Light"/>
          <w:szCs w:val="24"/>
        </w:rPr>
      </w:pPr>
    </w:p>
    <w:p w14:paraId="739E0A02" w14:textId="77777777" w:rsidR="00427AFB" w:rsidRDefault="00427AFB" w:rsidP="00427AFB">
      <w:pPr>
        <w:keepNext/>
        <w:spacing w:after="160" w:line="360" w:lineRule="auto"/>
      </w:pPr>
      <w:r w:rsidRPr="00427AFB">
        <w:rPr>
          <w:rFonts w:ascii="Calibri Light" w:hAnsi="Calibri Light" w:cs="Calibri Light"/>
          <w:noProof/>
          <w:szCs w:val="24"/>
        </w:rPr>
        <w:drawing>
          <wp:inline distT="0" distB="0" distL="0" distR="0" wp14:anchorId="7FF4220D" wp14:editId="6B4B2292">
            <wp:extent cx="6367780" cy="2474742"/>
            <wp:effectExtent l="0" t="0" r="0" b="1905"/>
            <wp:docPr id="1263211192"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211192" name="Picture 1" descr="A screen shot of a computer screen&#10;&#10;Description automatically generated"/>
                    <pic:cNvPicPr/>
                  </pic:nvPicPr>
                  <pic:blipFill rotWithShape="1">
                    <a:blip r:embed="rId85"/>
                    <a:srcRect t="28465"/>
                    <a:stretch/>
                  </pic:blipFill>
                  <pic:spPr bwMode="auto">
                    <a:xfrm>
                      <a:off x="0" y="0"/>
                      <a:ext cx="6367780" cy="2474742"/>
                    </a:xfrm>
                    <a:prstGeom prst="rect">
                      <a:avLst/>
                    </a:prstGeom>
                    <a:ln>
                      <a:noFill/>
                    </a:ln>
                    <a:extLst>
                      <a:ext uri="{53640926-AAD7-44D8-BBD7-CCE9431645EC}">
                        <a14:shadowObscured xmlns:a14="http://schemas.microsoft.com/office/drawing/2010/main"/>
                      </a:ext>
                    </a:extLst>
                  </pic:spPr>
                </pic:pic>
              </a:graphicData>
            </a:graphic>
          </wp:inline>
        </w:drawing>
      </w:r>
    </w:p>
    <w:p w14:paraId="687F98EF" w14:textId="75BE6887" w:rsidR="00427AFB" w:rsidRPr="00775E19" w:rsidRDefault="00427AFB" w:rsidP="00427AFB">
      <w:pPr>
        <w:pStyle w:val="Caption"/>
        <w:rPr>
          <w:rFonts w:cs="Calibri Light"/>
          <w:szCs w:val="24"/>
        </w:rPr>
      </w:pPr>
      <w:bookmarkStart w:id="116" w:name="_Toc176811653"/>
      <w:r>
        <w:t xml:space="preserve">Figure </w:t>
      </w:r>
      <w:r>
        <w:fldChar w:fldCharType="begin"/>
      </w:r>
      <w:r>
        <w:instrText xml:space="preserve"> SEQ Figure \* ARABIC </w:instrText>
      </w:r>
      <w:r>
        <w:fldChar w:fldCharType="separate"/>
      </w:r>
      <w:r w:rsidR="008F3F61">
        <w:rPr>
          <w:noProof/>
        </w:rPr>
        <w:t>67</w:t>
      </w:r>
      <w:r>
        <w:fldChar w:fldCharType="end"/>
      </w:r>
      <w:r>
        <w:t>: Hybrid Model Performance</w:t>
      </w:r>
      <w:bookmarkEnd w:id="116"/>
    </w:p>
    <w:p w14:paraId="495BDA4F" w14:textId="77777777" w:rsidR="007B6260" w:rsidRDefault="007B6260" w:rsidP="00951279">
      <w:pPr>
        <w:keepNext/>
        <w:spacing w:line="360" w:lineRule="auto"/>
      </w:pPr>
      <w:r w:rsidRPr="00B1724B">
        <w:rPr>
          <w:noProof/>
        </w:rPr>
        <w:lastRenderedPageBreak/>
        <w:drawing>
          <wp:inline distT="0" distB="0" distL="0" distR="0" wp14:anchorId="2DCDA859" wp14:editId="45C02477">
            <wp:extent cx="6367780" cy="2834005"/>
            <wp:effectExtent l="0" t="0" r="0" b="4445"/>
            <wp:docPr id="52333451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42797" name="Picture 1" descr="A graph of different colored lines&#10;&#10;Description automatically generated"/>
                    <pic:cNvPicPr/>
                  </pic:nvPicPr>
                  <pic:blipFill>
                    <a:blip r:embed="rId70"/>
                    <a:stretch>
                      <a:fillRect/>
                    </a:stretch>
                  </pic:blipFill>
                  <pic:spPr>
                    <a:xfrm>
                      <a:off x="0" y="0"/>
                      <a:ext cx="6367780" cy="2834005"/>
                    </a:xfrm>
                    <a:prstGeom prst="rect">
                      <a:avLst/>
                    </a:prstGeom>
                  </pic:spPr>
                </pic:pic>
              </a:graphicData>
            </a:graphic>
          </wp:inline>
        </w:drawing>
      </w:r>
    </w:p>
    <w:p w14:paraId="3022C9FD" w14:textId="5F5AD780" w:rsidR="00EA1C8A" w:rsidRPr="001D44C9" w:rsidRDefault="007B6260" w:rsidP="00951279">
      <w:pPr>
        <w:pStyle w:val="Caption"/>
        <w:spacing w:line="360" w:lineRule="auto"/>
      </w:pPr>
      <w:bookmarkStart w:id="117" w:name="_Toc176811654"/>
      <w:r>
        <w:t xml:space="preserve">Figure </w:t>
      </w:r>
      <w:r>
        <w:fldChar w:fldCharType="begin"/>
      </w:r>
      <w:r>
        <w:instrText xml:space="preserve"> SEQ Figure \* ARABIC </w:instrText>
      </w:r>
      <w:r>
        <w:fldChar w:fldCharType="separate"/>
      </w:r>
      <w:r w:rsidR="008F3F61">
        <w:rPr>
          <w:noProof/>
        </w:rPr>
        <w:t>68</w:t>
      </w:r>
      <w:r>
        <w:fldChar w:fldCharType="end"/>
      </w:r>
      <w:r>
        <w:t>: Model Comparison</w:t>
      </w:r>
      <w:bookmarkEnd w:id="117"/>
    </w:p>
    <w:p w14:paraId="78A1FF4C" w14:textId="77777777" w:rsidR="00585FB0" w:rsidRDefault="00585FB0" w:rsidP="00951279">
      <w:pPr>
        <w:spacing w:after="160" w:line="360" w:lineRule="auto"/>
        <w:jc w:val="left"/>
        <w:rPr>
          <w:rFonts w:ascii="Calibri" w:eastAsiaTheme="majorEastAsia" w:hAnsi="Calibri" w:cstheme="majorBidi"/>
          <w:b/>
          <w:color w:val="000000" w:themeColor="text1"/>
          <w:sz w:val="40"/>
          <w:szCs w:val="40"/>
        </w:rPr>
      </w:pPr>
      <w:r>
        <w:br w:type="page"/>
      </w:r>
    </w:p>
    <w:p w14:paraId="7029A5AB" w14:textId="4E6E4D8D" w:rsidR="00AB3C97" w:rsidRDefault="00AB3C97" w:rsidP="00951279">
      <w:pPr>
        <w:pStyle w:val="Heading2"/>
      </w:pPr>
      <w:bookmarkStart w:id="118" w:name="_Toc176813658"/>
      <w:r>
        <w:lastRenderedPageBreak/>
        <w:t>4.4 Potential Challenges and Mitigation Strategies</w:t>
      </w:r>
      <w:bookmarkEnd w:id="118"/>
    </w:p>
    <w:p w14:paraId="08C573CE" w14:textId="77777777" w:rsidR="00AB3C97" w:rsidRDefault="00AB3C97" w:rsidP="00951279">
      <w:pPr>
        <w:spacing w:after="160" w:line="360" w:lineRule="auto"/>
        <w:rPr>
          <w:rFonts w:ascii="Calibri Light" w:hAnsi="Calibri Light" w:cs="Calibri Light"/>
          <w:szCs w:val="24"/>
        </w:rPr>
      </w:pPr>
      <w:r w:rsidRPr="003D19A9">
        <w:rPr>
          <w:rFonts w:ascii="Calibri Light" w:hAnsi="Calibri Light" w:cs="Calibri Light"/>
          <w:szCs w:val="24"/>
        </w:rPr>
        <w:t>This report shows several significant factors to consider such as improved operational efficiency, optimized equipment lifecycle management, advanced machine learning models, etc.</w:t>
      </w:r>
    </w:p>
    <w:p w14:paraId="19F861DB" w14:textId="77777777" w:rsidR="00AB3C97" w:rsidRDefault="00AB3C97" w:rsidP="00951279">
      <w:pPr>
        <w:spacing w:after="160" w:line="360" w:lineRule="auto"/>
        <w:rPr>
          <w:rFonts w:ascii="Calibri Light" w:hAnsi="Calibri Light" w:cs="Calibri Light"/>
          <w:szCs w:val="24"/>
        </w:rPr>
      </w:pPr>
    </w:p>
    <w:p w14:paraId="68CED4FD" w14:textId="658791B3" w:rsidR="00AB3C97" w:rsidRPr="004C64A5" w:rsidRDefault="00AB3C97" w:rsidP="00951279">
      <w:pPr>
        <w:spacing w:after="160" w:line="360" w:lineRule="auto"/>
        <w:rPr>
          <w:rFonts w:ascii="Calibri Light" w:hAnsi="Calibri Light" w:cs="Calibri Light"/>
          <w:szCs w:val="24"/>
        </w:rPr>
      </w:pPr>
      <w:bookmarkStart w:id="119" w:name="_Toc176811666"/>
      <w:r w:rsidRPr="004C64A5">
        <w:rPr>
          <w:rFonts w:ascii="Calibri Light" w:hAnsi="Calibri Light" w:cs="Calibri Light"/>
          <w:szCs w:val="24"/>
        </w:rPr>
        <w:t xml:space="preserve">Table </w:t>
      </w:r>
      <w:r w:rsidRPr="004C64A5">
        <w:rPr>
          <w:rFonts w:ascii="Calibri Light" w:hAnsi="Calibri Light" w:cs="Calibri Light"/>
          <w:szCs w:val="24"/>
        </w:rPr>
        <w:fldChar w:fldCharType="begin"/>
      </w:r>
      <w:r w:rsidRPr="004C64A5">
        <w:rPr>
          <w:rFonts w:ascii="Calibri Light" w:hAnsi="Calibri Light" w:cs="Calibri Light"/>
          <w:szCs w:val="24"/>
        </w:rPr>
        <w:instrText xml:space="preserve"> SEQ Table \* ARABIC </w:instrText>
      </w:r>
      <w:r w:rsidRPr="004C64A5">
        <w:rPr>
          <w:rFonts w:ascii="Calibri Light" w:hAnsi="Calibri Light" w:cs="Calibri Light"/>
          <w:szCs w:val="24"/>
        </w:rPr>
        <w:fldChar w:fldCharType="separate"/>
      </w:r>
      <w:r w:rsidR="008F3F61">
        <w:rPr>
          <w:rFonts w:ascii="Calibri Light" w:hAnsi="Calibri Light" w:cs="Calibri Light"/>
          <w:noProof/>
          <w:szCs w:val="24"/>
        </w:rPr>
        <w:t>3</w:t>
      </w:r>
      <w:r w:rsidRPr="004C64A5">
        <w:rPr>
          <w:rFonts w:ascii="Calibri Light" w:hAnsi="Calibri Light" w:cs="Calibri Light"/>
          <w:szCs w:val="24"/>
        </w:rPr>
        <w:fldChar w:fldCharType="end"/>
      </w:r>
      <w:r w:rsidRPr="004C64A5">
        <w:rPr>
          <w:rFonts w:ascii="Calibri Light" w:hAnsi="Calibri Light" w:cs="Calibri Light"/>
          <w:szCs w:val="24"/>
        </w:rPr>
        <w:t>: Challenges and Mitigation</w:t>
      </w:r>
      <w:bookmarkEnd w:id="119"/>
    </w:p>
    <w:tbl>
      <w:tblPr>
        <w:tblStyle w:val="TableGrid"/>
        <w:tblW w:w="0" w:type="auto"/>
        <w:tblLook w:val="04A0" w:firstRow="1" w:lastRow="0" w:firstColumn="1" w:lastColumn="0" w:noHBand="0" w:noVBand="1"/>
      </w:tblPr>
      <w:tblGrid>
        <w:gridCol w:w="537"/>
        <w:gridCol w:w="2248"/>
        <w:gridCol w:w="7233"/>
      </w:tblGrid>
      <w:tr w:rsidR="00990D9D" w14:paraId="7AF27EA1" w14:textId="77777777" w:rsidTr="00CF0FF6">
        <w:trPr>
          <w:trHeight w:val="570"/>
        </w:trPr>
        <w:tc>
          <w:tcPr>
            <w:tcW w:w="537" w:type="dxa"/>
          </w:tcPr>
          <w:p w14:paraId="6DE3AAD2" w14:textId="03AD54A0" w:rsidR="00990D9D" w:rsidRPr="00260012" w:rsidRDefault="00990D9D" w:rsidP="00951279">
            <w:pPr>
              <w:spacing w:after="160" w:line="360" w:lineRule="auto"/>
              <w:rPr>
                <w:rFonts w:ascii="Calibri Light" w:hAnsi="Calibri Light" w:cs="Calibri Light"/>
                <w:b/>
                <w:bCs/>
                <w:szCs w:val="24"/>
              </w:rPr>
            </w:pPr>
            <w:r w:rsidRPr="00260012">
              <w:rPr>
                <w:rFonts w:ascii="Calibri Light" w:hAnsi="Calibri Light" w:cs="Calibri Light"/>
                <w:b/>
                <w:bCs/>
                <w:szCs w:val="24"/>
              </w:rPr>
              <w:t>S/n</w:t>
            </w:r>
          </w:p>
        </w:tc>
        <w:tc>
          <w:tcPr>
            <w:tcW w:w="2248" w:type="dxa"/>
          </w:tcPr>
          <w:p w14:paraId="521D3CAA" w14:textId="3D079F83" w:rsidR="00990D9D" w:rsidRPr="00260012" w:rsidRDefault="00990D9D" w:rsidP="00951279">
            <w:pPr>
              <w:spacing w:after="160" w:line="360" w:lineRule="auto"/>
              <w:rPr>
                <w:rFonts w:ascii="Calibri Light" w:hAnsi="Calibri Light" w:cs="Calibri Light"/>
                <w:b/>
                <w:bCs/>
                <w:szCs w:val="24"/>
              </w:rPr>
            </w:pPr>
            <w:r w:rsidRPr="00260012">
              <w:rPr>
                <w:rFonts w:ascii="Calibri Light" w:hAnsi="Calibri Light" w:cs="Calibri Light"/>
                <w:b/>
                <w:bCs/>
                <w:szCs w:val="24"/>
              </w:rPr>
              <w:t>Challenge</w:t>
            </w:r>
          </w:p>
        </w:tc>
        <w:tc>
          <w:tcPr>
            <w:tcW w:w="7233" w:type="dxa"/>
          </w:tcPr>
          <w:p w14:paraId="46AD21B2" w14:textId="294332F2" w:rsidR="00990D9D" w:rsidRPr="00260012" w:rsidRDefault="00FF4794" w:rsidP="00951279">
            <w:pPr>
              <w:spacing w:after="160" w:line="360" w:lineRule="auto"/>
              <w:rPr>
                <w:rFonts w:ascii="Calibri Light" w:hAnsi="Calibri Light" w:cs="Calibri Light"/>
                <w:b/>
                <w:bCs/>
                <w:szCs w:val="24"/>
              </w:rPr>
            </w:pPr>
            <w:r w:rsidRPr="00260012">
              <w:rPr>
                <w:rFonts w:ascii="Calibri Light" w:hAnsi="Calibri Light" w:cs="Calibri Light"/>
                <w:b/>
                <w:bCs/>
                <w:szCs w:val="24"/>
              </w:rPr>
              <w:t>Mitigation</w:t>
            </w:r>
          </w:p>
        </w:tc>
      </w:tr>
      <w:tr w:rsidR="00990D9D" w14:paraId="1B4A4CEC" w14:textId="77777777" w:rsidTr="00CF0FF6">
        <w:trPr>
          <w:trHeight w:val="992"/>
        </w:trPr>
        <w:tc>
          <w:tcPr>
            <w:tcW w:w="537" w:type="dxa"/>
          </w:tcPr>
          <w:p w14:paraId="43F0E5F1" w14:textId="0C1571F9" w:rsidR="00990D9D" w:rsidRDefault="00990D9D" w:rsidP="00951279">
            <w:pPr>
              <w:spacing w:after="160" w:line="360" w:lineRule="auto"/>
              <w:rPr>
                <w:rFonts w:ascii="Calibri Light" w:hAnsi="Calibri Light" w:cs="Calibri Light"/>
                <w:szCs w:val="24"/>
              </w:rPr>
            </w:pPr>
            <w:r>
              <w:rPr>
                <w:rFonts w:ascii="Calibri Light" w:hAnsi="Calibri Light" w:cs="Calibri Light"/>
                <w:szCs w:val="24"/>
              </w:rPr>
              <w:t>1</w:t>
            </w:r>
          </w:p>
        </w:tc>
        <w:tc>
          <w:tcPr>
            <w:tcW w:w="2248" w:type="dxa"/>
          </w:tcPr>
          <w:p w14:paraId="0BB22758" w14:textId="54075E3A" w:rsidR="00990D9D" w:rsidRDefault="00990D9D" w:rsidP="00951279">
            <w:pPr>
              <w:spacing w:after="160" w:line="360" w:lineRule="auto"/>
              <w:rPr>
                <w:rFonts w:ascii="Calibri Light" w:hAnsi="Calibri Light" w:cs="Calibri Light"/>
                <w:szCs w:val="24"/>
              </w:rPr>
            </w:pPr>
            <w:r>
              <w:rPr>
                <w:rFonts w:ascii="Calibri Light" w:hAnsi="Calibri Light" w:cs="Calibri Light"/>
                <w:szCs w:val="24"/>
              </w:rPr>
              <w:t>Data</w:t>
            </w:r>
            <w:r w:rsidR="00FF4794">
              <w:rPr>
                <w:rFonts w:ascii="Calibri Light" w:hAnsi="Calibri Light" w:cs="Calibri Light"/>
                <w:szCs w:val="24"/>
              </w:rPr>
              <w:t xml:space="preserve"> quality and accessibility</w:t>
            </w:r>
          </w:p>
        </w:tc>
        <w:tc>
          <w:tcPr>
            <w:tcW w:w="7233" w:type="dxa"/>
          </w:tcPr>
          <w:p w14:paraId="4C9C17CF" w14:textId="10CC25A8" w:rsidR="00990D9D" w:rsidRDefault="00FF4794" w:rsidP="00951279">
            <w:pPr>
              <w:spacing w:after="160" w:line="360" w:lineRule="auto"/>
              <w:rPr>
                <w:rFonts w:ascii="Calibri Light" w:hAnsi="Calibri Light" w:cs="Calibri Light"/>
                <w:szCs w:val="24"/>
              </w:rPr>
            </w:pPr>
            <w:r>
              <w:rPr>
                <w:rFonts w:ascii="Calibri Light" w:hAnsi="Calibri Light" w:cs="Calibri Light"/>
                <w:szCs w:val="24"/>
              </w:rPr>
              <w:t>Handle Null values, check for true outliers and handle them.</w:t>
            </w:r>
          </w:p>
        </w:tc>
      </w:tr>
      <w:tr w:rsidR="00FF4794" w14:paraId="2BB7C620" w14:textId="77777777" w:rsidTr="00CF0FF6">
        <w:trPr>
          <w:trHeight w:val="982"/>
        </w:trPr>
        <w:tc>
          <w:tcPr>
            <w:tcW w:w="537" w:type="dxa"/>
          </w:tcPr>
          <w:p w14:paraId="671B48E9" w14:textId="4438933D"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2</w:t>
            </w:r>
          </w:p>
        </w:tc>
        <w:tc>
          <w:tcPr>
            <w:tcW w:w="2248" w:type="dxa"/>
          </w:tcPr>
          <w:p w14:paraId="1CC90D74" w14:textId="5FE4BC28"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 xml:space="preserve">Fairness and Bias </w:t>
            </w:r>
          </w:p>
        </w:tc>
        <w:tc>
          <w:tcPr>
            <w:tcW w:w="7233" w:type="dxa"/>
          </w:tcPr>
          <w:p w14:paraId="6815E9D0" w14:textId="38A179C8"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Data collection is fair as it is real time data from a working machinery. Models use is also crosschecked and validated.</w:t>
            </w:r>
          </w:p>
        </w:tc>
      </w:tr>
      <w:tr w:rsidR="00FF4794" w14:paraId="1A6B0DE1" w14:textId="77777777" w:rsidTr="00CF0FF6">
        <w:trPr>
          <w:trHeight w:val="570"/>
        </w:trPr>
        <w:tc>
          <w:tcPr>
            <w:tcW w:w="537" w:type="dxa"/>
          </w:tcPr>
          <w:p w14:paraId="38B39F45" w14:textId="460326D2"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3</w:t>
            </w:r>
          </w:p>
        </w:tc>
        <w:tc>
          <w:tcPr>
            <w:tcW w:w="2248" w:type="dxa"/>
          </w:tcPr>
          <w:p w14:paraId="5DF1F6C0" w14:textId="1F1F054A"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Dataset Imbalance</w:t>
            </w:r>
          </w:p>
        </w:tc>
        <w:tc>
          <w:tcPr>
            <w:tcW w:w="7233" w:type="dxa"/>
          </w:tcPr>
          <w:p w14:paraId="2694180A" w14:textId="0442E875"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Perform hybrid sampling to address class imbalance</w:t>
            </w:r>
          </w:p>
        </w:tc>
      </w:tr>
      <w:tr w:rsidR="00990D9D" w14:paraId="01DBB7DA" w14:textId="77777777" w:rsidTr="00CF0FF6">
        <w:trPr>
          <w:trHeight w:val="1415"/>
        </w:trPr>
        <w:tc>
          <w:tcPr>
            <w:tcW w:w="537" w:type="dxa"/>
          </w:tcPr>
          <w:p w14:paraId="0C75C2B8" w14:textId="01F52959" w:rsidR="00990D9D" w:rsidRDefault="00FF4794" w:rsidP="00951279">
            <w:pPr>
              <w:spacing w:after="160" w:line="360" w:lineRule="auto"/>
              <w:rPr>
                <w:rFonts w:ascii="Calibri Light" w:hAnsi="Calibri Light" w:cs="Calibri Light"/>
                <w:szCs w:val="24"/>
              </w:rPr>
            </w:pPr>
            <w:r>
              <w:rPr>
                <w:rFonts w:ascii="Calibri Light" w:hAnsi="Calibri Light" w:cs="Calibri Light"/>
                <w:szCs w:val="24"/>
              </w:rPr>
              <w:t>4</w:t>
            </w:r>
          </w:p>
        </w:tc>
        <w:tc>
          <w:tcPr>
            <w:tcW w:w="2248" w:type="dxa"/>
          </w:tcPr>
          <w:p w14:paraId="1CBBBD2D" w14:textId="15DD08A0" w:rsidR="00990D9D" w:rsidRDefault="00FF4794" w:rsidP="00951279">
            <w:pPr>
              <w:spacing w:after="160" w:line="360" w:lineRule="auto"/>
              <w:rPr>
                <w:rFonts w:ascii="Calibri Light" w:hAnsi="Calibri Light" w:cs="Calibri Light"/>
                <w:szCs w:val="24"/>
              </w:rPr>
            </w:pPr>
            <w:r>
              <w:rPr>
                <w:rFonts w:ascii="Calibri Light" w:hAnsi="Calibri Light" w:cs="Calibri Light"/>
                <w:szCs w:val="24"/>
              </w:rPr>
              <w:t>Model Development and Validation</w:t>
            </w:r>
          </w:p>
        </w:tc>
        <w:tc>
          <w:tcPr>
            <w:tcW w:w="7233" w:type="dxa"/>
          </w:tcPr>
          <w:p w14:paraId="695520E4" w14:textId="35E6C7CC" w:rsidR="00990D9D" w:rsidRDefault="00BB28F1" w:rsidP="00951279">
            <w:pPr>
              <w:spacing w:after="160" w:line="360" w:lineRule="auto"/>
              <w:rPr>
                <w:rFonts w:ascii="Calibri Light" w:hAnsi="Calibri Light" w:cs="Calibri Light"/>
                <w:szCs w:val="24"/>
              </w:rPr>
            </w:pPr>
            <w:r>
              <w:rPr>
                <w:rFonts w:ascii="Calibri Light" w:hAnsi="Calibri Light" w:cs="Calibri Light"/>
                <w:szCs w:val="24"/>
              </w:rPr>
              <w:t>Initiate ML and DL algorithms to perform predictive analysis</w:t>
            </w:r>
            <w:r w:rsidR="00FF4794">
              <w:rPr>
                <w:rFonts w:ascii="Calibri Light" w:hAnsi="Calibri Light" w:cs="Calibri Light"/>
                <w:szCs w:val="24"/>
              </w:rPr>
              <w:t xml:space="preserve"> </w:t>
            </w:r>
            <w:r>
              <w:rPr>
                <w:rFonts w:ascii="Calibri Light" w:hAnsi="Calibri Light" w:cs="Calibri Light"/>
                <w:szCs w:val="24"/>
              </w:rPr>
              <w:t xml:space="preserve">and make use </w:t>
            </w:r>
            <w:r w:rsidR="00785FA3">
              <w:rPr>
                <w:rFonts w:ascii="Calibri Light" w:hAnsi="Calibri Light" w:cs="Calibri Light"/>
                <w:szCs w:val="24"/>
              </w:rPr>
              <w:t>of Accuracy</w:t>
            </w:r>
            <w:r>
              <w:rPr>
                <w:rFonts w:ascii="Calibri Light" w:hAnsi="Calibri Light" w:cs="Calibri Light"/>
                <w:szCs w:val="24"/>
              </w:rPr>
              <w:t>, Recall, Precision and F1-score</w:t>
            </w:r>
            <w:r w:rsidR="00FF4794">
              <w:rPr>
                <w:rFonts w:ascii="Calibri Light" w:hAnsi="Calibri Light" w:cs="Calibri Light"/>
                <w:szCs w:val="24"/>
              </w:rPr>
              <w:t xml:space="preserve"> </w:t>
            </w:r>
            <w:r>
              <w:rPr>
                <w:rFonts w:ascii="Calibri Light" w:hAnsi="Calibri Light" w:cs="Calibri Light"/>
                <w:szCs w:val="24"/>
              </w:rPr>
              <w:t xml:space="preserve">to </w:t>
            </w:r>
            <w:r w:rsidR="00FF4794">
              <w:rPr>
                <w:rFonts w:ascii="Calibri Light" w:hAnsi="Calibri Light" w:cs="Calibri Light"/>
                <w:szCs w:val="24"/>
              </w:rPr>
              <w:t xml:space="preserve">validating the </w:t>
            </w:r>
            <w:r>
              <w:rPr>
                <w:rFonts w:ascii="Calibri Light" w:hAnsi="Calibri Light" w:cs="Calibri Light"/>
                <w:szCs w:val="24"/>
              </w:rPr>
              <w:t xml:space="preserve">performance </w:t>
            </w:r>
            <w:r w:rsidR="00FF4794">
              <w:rPr>
                <w:rFonts w:ascii="Calibri Light" w:hAnsi="Calibri Light" w:cs="Calibri Light"/>
                <w:szCs w:val="24"/>
              </w:rPr>
              <w:t xml:space="preserve">results </w:t>
            </w:r>
            <w:r>
              <w:rPr>
                <w:rFonts w:ascii="Calibri Light" w:hAnsi="Calibri Light" w:cs="Calibri Light"/>
                <w:szCs w:val="24"/>
              </w:rPr>
              <w:t>of the models</w:t>
            </w:r>
            <w:r w:rsidR="00FF4794">
              <w:rPr>
                <w:rFonts w:ascii="Calibri Light" w:hAnsi="Calibri Light" w:cs="Calibri Light"/>
                <w:szCs w:val="24"/>
              </w:rPr>
              <w:t>.</w:t>
            </w:r>
          </w:p>
        </w:tc>
      </w:tr>
      <w:tr w:rsidR="00990D9D" w14:paraId="1B106224" w14:textId="77777777" w:rsidTr="00CF0FF6">
        <w:trPr>
          <w:trHeight w:val="982"/>
        </w:trPr>
        <w:tc>
          <w:tcPr>
            <w:tcW w:w="537" w:type="dxa"/>
          </w:tcPr>
          <w:p w14:paraId="6528E4AF" w14:textId="71770456" w:rsidR="00990D9D" w:rsidRDefault="00FF4794" w:rsidP="00951279">
            <w:pPr>
              <w:spacing w:after="160" w:line="360" w:lineRule="auto"/>
              <w:rPr>
                <w:rFonts w:ascii="Calibri Light" w:hAnsi="Calibri Light" w:cs="Calibri Light"/>
                <w:szCs w:val="24"/>
              </w:rPr>
            </w:pPr>
            <w:r>
              <w:rPr>
                <w:rFonts w:ascii="Calibri Light" w:hAnsi="Calibri Light" w:cs="Calibri Light"/>
                <w:szCs w:val="24"/>
              </w:rPr>
              <w:t>5</w:t>
            </w:r>
          </w:p>
        </w:tc>
        <w:tc>
          <w:tcPr>
            <w:tcW w:w="2248" w:type="dxa"/>
          </w:tcPr>
          <w:p w14:paraId="6CD9FA25" w14:textId="48B8261F" w:rsidR="00990D9D" w:rsidRDefault="00FF4794" w:rsidP="00951279">
            <w:pPr>
              <w:spacing w:after="160" w:line="360" w:lineRule="auto"/>
              <w:rPr>
                <w:rFonts w:ascii="Calibri Light" w:hAnsi="Calibri Light" w:cs="Calibri Light"/>
                <w:szCs w:val="24"/>
              </w:rPr>
            </w:pPr>
            <w:r w:rsidRPr="00FF4794">
              <w:rPr>
                <w:rFonts w:ascii="Calibri Light" w:hAnsi="Calibri Light" w:cs="Calibri Light"/>
                <w:szCs w:val="24"/>
              </w:rPr>
              <w:t>Integration with Existing Systems</w:t>
            </w:r>
          </w:p>
        </w:tc>
        <w:tc>
          <w:tcPr>
            <w:tcW w:w="7233" w:type="dxa"/>
          </w:tcPr>
          <w:p w14:paraId="015E55DB" w14:textId="562C2822" w:rsidR="00990D9D" w:rsidRDefault="00FF4794" w:rsidP="00951279">
            <w:pPr>
              <w:spacing w:after="160" w:line="360" w:lineRule="auto"/>
              <w:rPr>
                <w:rFonts w:ascii="Calibri Light" w:hAnsi="Calibri Light" w:cs="Calibri Light"/>
                <w:szCs w:val="24"/>
              </w:rPr>
            </w:pPr>
            <w:r>
              <w:rPr>
                <w:rFonts w:ascii="Calibri Light" w:hAnsi="Calibri Light" w:cs="Calibri Light"/>
                <w:szCs w:val="24"/>
              </w:rPr>
              <w:t>Engage Metro Railway Stations staffs, Stakeholders and IT Department on ease of integration into the existing systems.</w:t>
            </w:r>
          </w:p>
        </w:tc>
      </w:tr>
      <w:tr w:rsidR="00FF4794" w14:paraId="7DD9099E" w14:textId="77777777" w:rsidTr="00CF0FF6">
        <w:trPr>
          <w:trHeight w:val="1150"/>
        </w:trPr>
        <w:tc>
          <w:tcPr>
            <w:tcW w:w="537" w:type="dxa"/>
          </w:tcPr>
          <w:p w14:paraId="2A808D08" w14:textId="38BAC379"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6</w:t>
            </w:r>
          </w:p>
        </w:tc>
        <w:tc>
          <w:tcPr>
            <w:tcW w:w="2248" w:type="dxa"/>
          </w:tcPr>
          <w:p w14:paraId="20AF29CD" w14:textId="63DA82A5" w:rsidR="00FF4794" w:rsidRPr="00FF4794" w:rsidRDefault="00FF4794" w:rsidP="00951279">
            <w:pPr>
              <w:spacing w:after="160" w:line="360" w:lineRule="auto"/>
              <w:rPr>
                <w:rFonts w:ascii="Calibri Light" w:hAnsi="Calibri Light" w:cs="Calibri Light"/>
                <w:szCs w:val="24"/>
              </w:rPr>
            </w:pPr>
            <w:r w:rsidRPr="00FF4794">
              <w:rPr>
                <w:rFonts w:ascii="Calibri Light" w:hAnsi="Calibri Light" w:cs="Calibri Light"/>
                <w:szCs w:val="24"/>
              </w:rPr>
              <w:t>Data Privacy and Security</w:t>
            </w:r>
          </w:p>
        </w:tc>
        <w:tc>
          <w:tcPr>
            <w:tcW w:w="7233" w:type="dxa"/>
          </w:tcPr>
          <w:p w14:paraId="5AF8D176" w14:textId="77777777"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Implement data security protocols and controls.</w:t>
            </w:r>
          </w:p>
          <w:p w14:paraId="7AE3524B" w14:textId="45D2D4AE"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Perform regular system audits and checks.</w:t>
            </w:r>
          </w:p>
        </w:tc>
      </w:tr>
      <w:tr w:rsidR="00FF4794" w14:paraId="53D09B75" w14:textId="77777777" w:rsidTr="00CF0FF6">
        <w:trPr>
          <w:trHeight w:val="982"/>
        </w:trPr>
        <w:tc>
          <w:tcPr>
            <w:tcW w:w="537" w:type="dxa"/>
          </w:tcPr>
          <w:p w14:paraId="100717C7" w14:textId="660B3EC5" w:rsid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7</w:t>
            </w:r>
          </w:p>
        </w:tc>
        <w:tc>
          <w:tcPr>
            <w:tcW w:w="2248" w:type="dxa"/>
          </w:tcPr>
          <w:p w14:paraId="7B27E184" w14:textId="50F55282" w:rsidR="00FF4794" w:rsidRPr="00FF4794" w:rsidRDefault="00FF4794" w:rsidP="00951279">
            <w:pPr>
              <w:spacing w:after="160" w:line="360" w:lineRule="auto"/>
              <w:rPr>
                <w:rFonts w:ascii="Calibri Light" w:hAnsi="Calibri Light" w:cs="Calibri Light"/>
                <w:szCs w:val="24"/>
              </w:rPr>
            </w:pPr>
            <w:r>
              <w:rPr>
                <w:rFonts w:ascii="Calibri Light" w:hAnsi="Calibri Light" w:cs="Calibri Light"/>
                <w:szCs w:val="24"/>
              </w:rPr>
              <w:t>Transparency and Accountability</w:t>
            </w:r>
          </w:p>
        </w:tc>
        <w:tc>
          <w:tcPr>
            <w:tcW w:w="7233" w:type="dxa"/>
          </w:tcPr>
          <w:p w14:paraId="440375F2" w14:textId="467D9ACB" w:rsidR="00FF4794" w:rsidRDefault="00FF4794" w:rsidP="00951279">
            <w:pPr>
              <w:spacing w:after="160" w:line="360" w:lineRule="auto"/>
              <w:rPr>
                <w:rFonts w:ascii="Calibri Light" w:hAnsi="Calibri Light" w:cs="Calibri Light"/>
                <w:szCs w:val="24"/>
              </w:rPr>
            </w:pPr>
            <w:r w:rsidRPr="00FF4794">
              <w:rPr>
                <w:rFonts w:ascii="Calibri Light" w:hAnsi="Calibri Light" w:cs="Calibri Light"/>
                <w:szCs w:val="24"/>
              </w:rPr>
              <w:t>Ensure full transparency of model and decision process.</w:t>
            </w:r>
            <w:r>
              <w:rPr>
                <w:rFonts w:ascii="Calibri Light" w:hAnsi="Calibri Light" w:cs="Calibri Light"/>
                <w:szCs w:val="24"/>
              </w:rPr>
              <w:t xml:space="preserve"> </w:t>
            </w:r>
            <w:r w:rsidRPr="00FF4794">
              <w:rPr>
                <w:rFonts w:ascii="Calibri Light" w:hAnsi="Calibri Light" w:cs="Calibri Light"/>
                <w:szCs w:val="24"/>
              </w:rPr>
              <w:t>Assign stakeholder to be accountable to verify the decision-making process</w:t>
            </w:r>
          </w:p>
        </w:tc>
      </w:tr>
    </w:tbl>
    <w:p w14:paraId="5660BB50" w14:textId="77777777" w:rsidR="00AB3C97" w:rsidRPr="00FF5118" w:rsidRDefault="00AB3C97" w:rsidP="00951279">
      <w:pPr>
        <w:spacing w:after="160" w:line="360" w:lineRule="auto"/>
        <w:rPr>
          <w:rFonts w:ascii="Calibri" w:eastAsiaTheme="majorEastAsia" w:hAnsi="Calibri" w:cstheme="majorBidi"/>
          <w:b/>
          <w:color w:val="000000" w:themeColor="text1"/>
          <w:sz w:val="40"/>
          <w:szCs w:val="24"/>
        </w:rPr>
      </w:pPr>
    </w:p>
    <w:p w14:paraId="57FEE1B3" w14:textId="77777777" w:rsidR="00AB3C97" w:rsidRPr="003D19A9" w:rsidRDefault="00AB3C97" w:rsidP="00951279">
      <w:pPr>
        <w:spacing w:after="160" w:line="360" w:lineRule="auto"/>
        <w:rPr>
          <w:rFonts w:ascii="Calibri Light" w:hAnsi="Calibri Light" w:cs="Calibri Light"/>
          <w:szCs w:val="24"/>
        </w:rPr>
      </w:pPr>
      <w:r w:rsidRPr="003D19A9">
        <w:rPr>
          <w:rFonts w:ascii="Calibri Light" w:hAnsi="Calibri Light" w:cs="Calibri Light"/>
          <w:szCs w:val="24"/>
        </w:rPr>
        <w:t>Some of the challenges and mitigation being considered during the project are:</w:t>
      </w:r>
    </w:p>
    <w:p w14:paraId="6825709C" w14:textId="34B5A9BB" w:rsidR="00AB3C97" w:rsidRPr="007E68CA" w:rsidRDefault="00AB3C97" w:rsidP="00951279">
      <w:pPr>
        <w:spacing w:after="160" w:line="360" w:lineRule="auto"/>
        <w:rPr>
          <w:rFonts w:ascii="Calibri Light" w:hAnsi="Calibri Light" w:cs="Calibri Light"/>
          <w:b/>
          <w:bCs/>
          <w:szCs w:val="24"/>
        </w:rPr>
      </w:pPr>
      <w:r w:rsidRPr="007E68CA">
        <w:rPr>
          <w:rFonts w:ascii="Calibri Light" w:hAnsi="Calibri Light" w:cs="Calibri Light"/>
          <w:b/>
          <w:bCs/>
          <w:szCs w:val="24"/>
        </w:rPr>
        <w:lastRenderedPageBreak/>
        <w:t>Challenge 1. Data Quality and Accessibility:</w:t>
      </w:r>
      <w:r>
        <w:rPr>
          <w:rFonts w:ascii="Calibri Light" w:hAnsi="Calibri Light" w:cs="Calibri Light"/>
          <w:b/>
          <w:bCs/>
          <w:szCs w:val="24"/>
        </w:rPr>
        <w:t xml:space="preserve"> </w:t>
      </w:r>
      <w:r w:rsidRPr="007E68CA">
        <w:rPr>
          <w:rFonts w:ascii="Calibri Light" w:hAnsi="Calibri Light" w:cs="Calibri Light"/>
          <w:szCs w:val="24"/>
        </w:rPr>
        <w:t xml:space="preserve">Predictive maintenance in </w:t>
      </w:r>
      <w:r>
        <w:rPr>
          <w:rFonts w:ascii="Calibri Light" w:hAnsi="Calibri Light" w:cs="Calibri Light"/>
          <w:szCs w:val="24"/>
        </w:rPr>
        <w:t>assets</w:t>
      </w:r>
      <w:r w:rsidRPr="007E68CA">
        <w:rPr>
          <w:rFonts w:ascii="Calibri Light" w:hAnsi="Calibri Light" w:cs="Calibri Light"/>
          <w:szCs w:val="24"/>
        </w:rPr>
        <w:t xml:space="preserve"> has a reliance on high-quality and reliable data. Different sectors must adhere to strict processes to ensure proper data collection is done and limit access to those who have access to manipulate the data </w:t>
      </w:r>
      <w:r w:rsidRPr="007E68CA">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448jLbP1","properties":{"formattedCitation":"(Lee et al., 2020)","plainCitation":"(Lee et al., 2020)","noteIndex":0},"citationItems":[{"id":"vi6JlvaU/uqbSv99v","uris":["http://zotero.org/users/local/VP0RxsYe/items/CFS4UTU5"],"itemData":{"id":518,"type":"article-journal","abstract":"Abstract\n            With continued global market growth and an increasingly competitive environment, manufacturing industry is facing challenges and desires to seek continuous improvement. This effect is forcing manufacturers to squeeze every asset for maximum value and thereby calls for high-equipment effectiveness, and at the same time flexible and resilient manufacturing systems. Maintenance operations are essential to modern manufacturing systems in terms of minimizing unplanned down time, assuring product quality, reducing customer dissatisfaction, and maintaining advantages and competitiveness edge in the market. It has a long history that manufacturers struggle to find balanced maintenance strategies without significantly compromising system reliability or productivity. Intelligent maintenance systems (IMS) are designed to provide decision support tools to optimize maintenance operations. Intelligent prognostic and health management tools are imperative to identify effective, reliable, and cost-saving maintenance strategies to ensure consistent production with minimized unplanned downtime. This article aims to present a comprehensive review of the recent efforts and advances in prominent methods for maintenance in manufacturing industries over the last decades, identifying the existing research challenges, and outlining directions for future research.","container-title":"Journal of Manufacturing Science and Engineering","DOI":"10.1115/1.4047856","ISSN":"1087-1357, 1528-8935","issue":"11","language":"en","page":"110805","source":"DOI.org (Crossref)","title":"Intelligent Maintenance Systems and Predictive Manufacturing","volume":"142","author":[{"family":"Lee","given":"Jay"},{"family":"Ni","given":"Jun"},{"family":"Singh","given":"Jaskaran"},{"family":"Jiang","given":"Baoyang"},{"family":"Azamfar","given":"Moslem"},{"family":"Feng","given":"Jianshe"}],"issued":{"date-parts":[["2020",11,1]]}}}],"schema":"https://github.com/citation-style-language/schema/raw/master/csl-citation.json"} </w:instrText>
      </w:r>
      <w:r w:rsidRPr="007E68CA">
        <w:rPr>
          <w:rFonts w:ascii="Calibri Light" w:hAnsi="Calibri Light" w:cs="Calibri Light"/>
          <w:szCs w:val="24"/>
        </w:rPr>
        <w:fldChar w:fldCharType="separate"/>
      </w:r>
      <w:r w:rsidR="00762035" w:rsidRPr="00762035">
        <w:rPr>
          <w:rFonts w:ascii="Calibri Light" w:hAnsi="Calibri Light" w:cs="Calibri Light"/>
        </w:rPr>
        <w:t>(Lee et al., 2020)</w:t>
      </w:r>
      <w:r w:rsidRPr="007E68CA">
        <w:rPr>
          <w:rFonts w:ascii="Calibri Light" w:hAnsi="Calibri Light" w:cs="Calibri Light"/>
          <w:szCs w:val="24"/>
        </w:rPr>
        <w:fldChar w:fldCharType="end"/>
      </w:r>
      <w:r w:rsidRPr="007E68CA">
        <w:rPr>
          <w:rFonts w:ascii="Calibri Light" w:hAnsi="Calibri Light" w:cs="Calibri Light"/>
          <w:szCs w:val="24"/>
        </w:rPr>
        <w:t>.</w:t>
      </w:r>
    </w:p>
    <w:p w14:paraId="7F5DEFAD" w14:textId="77777777" w:rsidR="00AB3C97" w:rsidRPr="007E68CA" w:rsidRDefault="00AB3C97" w:rsidP="00951279">
      <w:pPr>
        <w:spacing w:after="160" w:line="360" w:lineRule="auto"/>
        <w:rPr>
          <w:rFonts w:ascii="Calibri Light" w:hAnsi="Calibri Light" w:cs="Calibri Light"/>
          <w:szCs w:val="24"/>
        </w:rPr>
      </w:pPr>
      <w:r w:rsidRPr="007E68CA">
        <w:rPr>
          <w:rFonts w:ascii="Calibri Light" w:hAnsi="Calibri Light" w:cs="Calibri Light"/>
          <w:b/>
          <w:bCs/>
          <w:szCs w:val="24"/>
        </w:rPr>
        <w:t>Mitigation:</w:t>
      </w:r>
      <w:r w:rsidRPr="007E68CA">
        <w:rPr>
          <w:rFonts w:ascii="Calibri Light" w:hAnsi="Calibri Light" w:cs="Calibri Light"/>
          <w:szCs w:val="24"/>
        </w:rPr>
        <w:t xml:space="preserve"> Perform pre-processing techniques to address the null values, outliers.</w:t>
      </w:r>
    </w:p>
    <w:p w14:paraId="51C0CC56" w14:textId="77777777" w:rsidR="00AB3C97" w:rsidRPr="007E68CA" w:rsidRDefault="00AB3C97" w:rsidP="00951279">
      <w:pPr>
        <w:spacing w:after="160" w:line="360" w:lineRule="auto"/>
        <w:rPr>
          <w:rFonts w:ascii="Calibri Light" w:hAnsi="Calibri Light" w:cs="Calibri Light"/>
          <w:szCs w:val="24"/>
        </w:rPr>
      </w:pPr>
    </w:p>
    <w:p w14:paraId="6C6BEF42" w14:textId="010ABD01" w:rsidR="00AB3C97" w:rsidRPr="007E68CA" w:rsidRDefault="00AB3C97" w:rsidP="00951279">
      <w:pPr>
        <w:spacing w:after="160" w:line="360" w:lineRule="auto"/>
        <w:rPr>
          <w:rFonts w:ascii="Calibri Light" w:hAnsi="Calibri Light" w:cs="Calibri Light"/>
          <w:b/>
          <w:bCs/>
          <w:szCs w:val="24"/>
        </w:rPr>
      </w:pPr>
      <w:r w:rsidRPr="007E68CA">
        <w:rPr>
          <w:rFonts w:ascii="Calibri Light" w:hAnsi="Calibri Light" w:cs="Calibri Light"/>
          <w:b/>
          <w:bCs/>
          <w:szCs w:val="24"/>
        </w:rPr>
        <w:t xml:space="preserve">Challenge 2. Model Development and Validation: </w:t>
      </w:r>
      <w:r w:rsidRPr="007E68CA">
        <w:rPr>
          <w:rFonts w:ascii="Calibri Light" w:hAnsi="Calibri Light" w:cs="Calibri Light"/>
          <w:szCs w:val="24"/>
        </w:rPr>
        <w:t xml:space="preserve">There is a level of expertise required in predictive maintenance. Organizations should ensure they invest in quality and well-versed personnel to develop and ensure quality </w:t>
      </w:r>
      <w:r w:rsidRPr="007E68CA">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haraC5JY","properties":{"formattedCitation":"(Ers\\uc0\\u246{}z et al., 2022)","plainCitation":"(Ersöz et al., 2022)","noteIndex":0},"citationItems":[{"id":"vi6JlvaU/fapPGpkc","uris":["http://zotero.org/users/local/VP0RxsYe/items/8BGF2N7B"],"itemData":{"id":528,"type":"article-journal","abstract":"With the rapid progress of network technologies and sensors, monitoring the sensor data such as pressure, temperature, current, vibration and other electrical, mechanical and chemical variables has become much more significant. With the arrival of Big Data and artificial intelligence (AI), sophisticated solutions can be developed to prevent failures and predict the equipment’s remaining useful life (RUL). These techniques allow for taking maintenance actions with haste and precision. Accordingly, this study provides a systematic literature review (SLR) of the predictive maintenance (PdM) techniques in transportation systems. The main focus of this study is the literature covering PdM in the motor vehicles’ industry in the last 5 years. A total of 52 studies were included in the SLR and examined in detail within the scope of our research questions. We provided a summary on statistical, stochastic and AI approaches for PdM applications and their goals, methods, findings, challenges and opportunities. In addition, this study encourages future research by indicating the areas that have not yet been studied in the PdM literature.","container-title":"Sustainability","DOI":"10.3390/su142114536","ISSN":"2071-1050","issue":"21","journalAbbreviation":"Sustainability","language":"en","page":"14536","source":"DOI.org (Crossref)","title":"A Systematic Literature Review of the Predictive Maintenance from Transportation Systems Aspect","volume":"14","author":[{"family":"Ersöz","given":"Olcay Özge"},{"family":"İnal","given":"Ali Fırat"},{"family":"Aktepe","given":"Adnan"},{"family":"Türker","given":"Ahmet Kürşad"},{"family":"Ersöz","given":"Süleyman"}],"issued":{"date-parts":[["2022",11,4]]}}}],"schema":"https://github.com/citation-style-language/schema/raw/master/csl-citation.json"} </w:instrText>
      </w:r>
      <w:r w:rsidRPr="007E68CA">
        <w:rPr>
          <w:rFonts w:ascii="Calibri Light" w:hAnsi="Calibri Light" w:cs="Calibri Light"/>
          <w:szCs w:val="24"/>
        </w:rPr>
        <w:fldChar w:fldCharType="separate"/>
      </w:r>
      <w:r w:rsidR="00762035" w:rsidRPr="00762035">
        <w:rPr>
          <w:rFonts w:ascii="Calibri Light" w:hAnsi="Calibri Light" w:cs="Calibri Light"/>
        </w:rPr>
        <w:t>(Ersöz et al., 2022)</w:t>
      </w:r>
      <w:r w:rsidRPr="007E68CA">
        <w:rPr>
          <w:rFonts w:ascii="Calibri Light" w:hAnsi="Calibri Light" w:cs="Calibri Light"/>
          <w:szCs w:val="24"/>
        </w:rPr>
        <w:fldChar w:fldCharType="end"/>
      </w:r>
      <w:r w:rsidRPr="007E68CA">
        <w:rPr>
          <w:rFonts w:ascii="Calibri Light" w:hAnsi="Calibri Light" w:cs="Calibri Light"/>
          <w:szCs w:val="24"/>
        </w:rPr>
        <w:t>.</w:t>
      </w:r>
    </w:p>
    <w:p w14:paraId="03C6A606" w14:textId="77777777" w:rsidR="00AB3C97" w:rsidRPr="007E68CA" w:rsidRDefault="00AB3C97" w:rsidP="00951279">
      <w:pPr>
        <w:spacing w:after="160" w:line="360" w:lineRule="auto"/>
        <w:rPr>
          <w:rFonts w:ascii="Calibri Light" w:hAnsi="Calibri Light" w:cs="Calibri Light"/>
          <w:szCs w:val="24"/>
        </w:rPr>
      </w:pPr>
      <w:r w:rsidRPr="007E68CA">
        <w:rPr>
          <w:rFonts w:ascii="Calibri Light" w:hAnsi="Calibri Light" w:cs="Calibri Light"/>
          <w:b/>
          <w:bCs/>
          <w:szCs w:val="24"/>
        </w:rPr>
        <w:t>Mitigation:</w:t>
      </w:r>
      <w:r w:rsidRPr="007E68CA">
        <w:rPr>
          <w:rFonts w:ascii="Calibri Light" w:hAnsi="Calibri Light" w:cs="Calibri Light"/>
          <w:szCs w:val="24"/>
        </w:rPr>
        <w:t xml:space="preserve"> Perform regression analysis to pick the best regression models for hybrid modelling and perform accuracy checks.</w:t>
      </w:r>
    </w:p>
    <w:p w14:paraId="76DBEF25" w14:textId="77777777" w:rsidR="00AB3C97" w:rsidRPr="007E68CA" w:rsidRDefault="00AB3C97" w:rsidP="00951279">
      <w:pPr>
        <w:spacing w:after="160" w:line="360" w:lineRule="auto"/>
        <w:rPr>
          <w:rFonts w:ascii="Calibri Light" w:hAnsi="Calibri Light" w:cs="Calibri Light"/>
          <w:szCs w:val="24"/>
        </w:rPr>
      </w:pPr>
    </w:p>
    <w:p w14:paraId="6E725CC5" w14:textId="77777777" w:rsidR="00AB3C97" w:rsidRPr="007E68CA" w:rsidRDefault="00AB3C97" w:rsidP="00951279">
      <w:pPr>
        <w:spacing w:after="160" w:line="360" w:lineRule="auto"/>
        <w:rPr>
          <w:rFonts w:ascii="Calibri Light" w:hAnsi="Calibri Light" w:cs="Calibri Light"/>
          <w:szCs w:val="24"/>
        </w:rPr>
      </w:pPr>
      <w:r w:rsidRPr="007E68CA">
        <w:rPr>
          <w:rFonts w:ascii="Calibri Light" w:hAnsi="Calibri Light" w:cs="Calibri Light"/>
          <w:b/>
          <w:bCs/>
          <w:szCs w:val="24"/>
        </w:rPr>
        <w:t>Challenge 3. Integration with Existing Systems:</w:t>
      </w:r>
      <w:r w:rsidRPr="007E68CA">
        <w:rPr>
          <w:rFonts w:ascii="Calibri Light" w:hAnsi="Calibri Light" w:cs="Calibri Light"/>
          <w:szCs w:val="24"/>
        </w:rPr>
        <w:t xml:space="preserve"> The integration of the ML model into existing infrastructure poses a challenge to the interoperability and compatibility of solutions.</w:t>
      </w:r>
    </w:p>
    <w:p w14:paraId="345DD4FF" w14:textId="36210F38" w:rsidR="00AB3C97" w:rsidRPr="007E68CA" w:rsidRDefault="00AB3C97" w:rsidP="00951279">
      <w:pPr>
        <w:spacing w:after="160" w:line="360" w:lineRule="auto"/>
        <w:rPr>
          <w:rFonts w:ascii="Calibri Light" w:hAnsi="Calibri Light" w:cs="Calibri Light"/>
          <w:szCs w:val="24"/>
        </w:rPr>
      </w:pPr>
      <w:r w:rsidRPr="007E68CA">
        <w:rPr>
          <w:rFonts w:ascii="Calibri Light" w:hAnsi="Calibri Light" w:cs="Calibri Light"/>
          <w:b/>
          <w:bCs/>
          <w:szCs w:val="24"/>
        </w:rPr>
        <w:t>Mitigation:</w:t>
      </w:r>
      <w:r w:rsidRPr="007E68CA">
        <w:rPr>
          <w:rFonts w:ascii="Calibri Light" w:hAnsi="Calibri Light" w:cs="Calibri Light"/>
          <w:szCs w:val="24"/>
        </w:rPr>
        <w:t xml:space="preserve"> Perform data harmonization</w:t>
      </w:r>
      <w:r w:rsidR="00785FA3">
        <w:rPr>
          <w:rFonts w:ascii="Calibri Light" w:hAnsi="Calibri Light" w:cs="Calibri Light"/>
          <w:szCs w:val="24"/>
        </w:rPr>
        <w:t xml:space="preserve"> checks</w:t>
      </w:r>
      <w:r w:rsidRPr="007E68CA">
        <w:rPr>
          <w:rFonts w:ascii="Calibri Light" w:hAnsi="Calibri Light" w:cs="Calibri Light"/>
          <w:szCs w:val="24"/>
        </w:rPr>
        <w:t xml:space="preserve"> and compatibility assessments while engaging stakeholders involved in the project and the project IT department to ensure proper requirement gathering and system integration. Also, provide proper detailed documentation for knowledge transfer.</w:t>
      </w:r>
    </w:p>
    <w:p w14:paraId="0EC115FA" w14:textId="77777777" w:rsidR="00AB3C97" w:rsidRPr="007E68CA" w:rsidRDefault="00AB3C97" w:rsidP="00951279">
      <w:pPr>
        <w:spacing w:after="160" w:line="360" w:lineRule="auto"/>
        <w:rPr>
          <w:rFonts w:ascii="Calibri Light" w:hAnsi="Calibri Light" w:cs="Calibri Light"/>
          <w:szCs w:val="24"/>
        </w:rPr>
      </w:pPr>
    </w:p>
    <w:p w14:paraId="2074DB68" w14:textId="68188DA0" w:rsidR="00AB3C97" w:rsidRPr="007E68CA" w:rsidRDefault="00AB3C97" w:rsidP="00951279">
      <w:pPr>
        <w:spacing w:after="160" w:line="360" w:lineRule="auto"/>
        <w:rPr>
          <w:rFonts w:ascii="Calibri Light" w:hAnsi="Calibri Light" w:cs="Calibri Light"/>
          <w:szCs w:val="24"/>
        </w:rPr>
      </w:pPr>
      <w:r w:rsidRPr="007E68CA">
        <w:rPr>
          <w:rFonts w:ascii="Calibri Light" w:hAnsi="Calibri Light" w:cs="Calibri Light"/>
          <w:b/>
          <w:bCs/>
          <w:szCs w:val="24"/>
        </w:rPr>
        <w:t>Challenge 4. Data Privacy and Security:</w:t>
      </w:r>
      <w:r w:rsidRPr="007E68CA">
        <w:rPr>
          <w:rFonts w:ascii="Calibri Light" w:hAnsi="Calibri Light" w:cs="Calibri Light"/>
          <w:szCs w:val="24"/>
        </w:rPr>
        <w:t xml:space="preserve"> Predictive maintenance relies on access to sensitive data, including equipment performance metrics and maintenance logs. Organizations must ensure the privacy of customers and ensure proper security while maintaining regulatory requirements, such as GDPR or CCPA</w:t>
      </w:r>
      <w:r w:rsidR="00483667">
        <w:rPr>
          <w:rFonts w:ascii="Calibri Light" w:hAnsi="Calibri Light" w:cs="Calibri Light"/>
          <w:szCs w:val="24"/>
        </w:rPr>
        <w:t xml:space="preserve"> </w:t>
      </w:r>
      <w:r w:rsidR="00483667">
        <w:rPr>
          <w:rFonts w:ascii="Calibri Light" w:hAnsi="Calibri Light" w:cs="Calibri Light"/>
          <w:szCs w:val="24"/>
        </w:rPr>
        <w:fldChar w:fldCharType="begin"/>
      </w:r>
      <w:r w:rsidR="00483667">
        <w:rPr>
          <w:rFonts w:ascii="Calibri Light" w:hAnsi="Calibri Light" w:cs="Calibri Light"/>
          <w:szCs w:val="24"/>
        </w:rPr>
        <w:instrText xml:space="preserve"> ADDIN ZOTERO_ITEM CSL_CITATION {"citationID":"QP2cJIAf","properties":{"formattedCitation":"(Baig et al., 2020)","plainCitation":"(Baig et al., 2020)","noteIndex":0},"citationItems":[{"id":350,"uris":["http://zotero.org/users/14299107/items/5YY7TN5E"],"itemData":{"id":350,"type":"paper-conference","abstract":"In today's technology centric world, data volume is increasing exponentially from embedded devices (mobile phones, automobiles, and sensor data). Individual engagement with the Internet has caused tremendous data growth through e-commerce portals, e-governance, and various social media networks. This data growth brings potential benefits that are significant and useful, and some initial success is achieved from a technological perspective to handle such voluminous amount of data. Along with benefits, it brings many challenges with respect to the data including storage, data exchange, curation, transportation, analysis, visualization, information in the form of analytics and privacy. When it is readily accepted that privacy of data itself is very important, the privacy of data analytics based information should also be very crucial. Hence this research would like to explore the important topic of preserving the privacy of information which has been generated through big data analytics. This paper commences with the investigations on various forms of data privacy threats, including disclosure, monitoring, identification, and discrimination; etc. and analyze the availability of various privacy-preserving techniques that are available for big data platforms. Further we would like to identify their limitations, and discuss the future course of action towards achieving privacy in big data analytics.","event-place":"Amity University Dubai, United Arab Emirates","event-title":"International Conference on Business Management, Innovation, and Sustainability (ICBMIS-2020)","ISBN":"https://ssrn.com/abstract=3713826","language":"English","page":"6","publisher":"Elsevier","publisher-place":"Amity University Dubai, United Arab Emirates","source":"ResearchGate","title":"Privacy-Preserving in Big Data Analytics: State of the Art","title-short":"Privacy-Preserving in Big Data Analytics","URL":"https://www.researchgate.net/publication/344754010_Privacy-Preserving_in_Big_Data_Analytics_State_of_the_Art","author":[{"family":"Baig","given":"Hidayath"},{"family":"Yogesh","given":"Kumar Sharmab","suffix":""},{"family":"Syed","given":"Zakir Alic"}],"issued":{"date-parts":[["2020",10,19]]}}}],"schema":"https://github.com/citation-style-language/schema/raw/master/csl-citation.json"} </w:instrText>
      </w:r>
      <w:r w:rsidR="00483667">
        <w:rPr>
          <w:rFonts w:ascii="Calibri Light" w:hAnsi="Calibri Light" w:cs="Calibri Light"/>
          <w:szCs w:val="24"/>
        </w:rPr>
        <w:fldChar w:fldCharType="separate"/>
      </w:r>
      <w:r w:rsidR="00762035" w:rsidRPr="00762035">
        <w:rPr>
          <w:rFonts w:ascii="Calibri Light" w:hAnsi="Calibri Light" w:cs="Calibri Light"/>
        </w:rPr>
        <w:t>(Baig et al., 2020)</w:t>
      </w:r>
      <w:r w:rsidR="00483667">
        <w:rPr>
          <w:rFonts w:ascii="Calibri Light" w:hAnsi="Calibri Light" w:cs="Calibri Light"/>
          <w:szCs w:val="24"/>
        </w:rPr>
        <w:fldChar w:fldCharType="end"/>
      </w:r>
      <w:r w:rsidR="00483667">
        <w:rPr>
          <w:rFonts w:ascii="Calibri Light" w:hAnsi="Calibri Light" w:cs="Calibri Light"/>
          <w:szCs w:val="24"/>
        </w:rPr>
        <w:t xml:space="preserve"> </w:t>
      </w:r>
      <w:r w:rsidRPr="007E68CA">
        <w:rPr>
          <w:rFonts w:ascii="Calibri Light" w:hAnsi="Calibri Light" w:cs="Calibri Light"/>
          <w:szCs w:val="24"/>
        </w:rPr>
        <w:t xml:space="preserve">, </w:t>
      </w:r>
      <w:r w:rsidRPr="007E68CA">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IzuHGrRb","properties":{"formattedCitation":"(FLICHE and YANG, 2018)","plainCitation":"(FLICHE and YANG, 2018)","noteIndex":0},"citationItems":[{"id":"vi6JlvaU/jUJZVAhJ","uris":["http://zotero.org/users/local/VP0RxsYe/items/I5F385R8"],"itemData":{"id":197,"type":"document","title":"Artificial intelligence: challenges for the financial sector","URL":"https://acpr.banque-france.fr/sites/default/files/medias/documents/2018_12_20_intelligence_artificielle_en.pdf","author":[{"family":"FLICHE","given":"Olivier"},{"family":"YANG","given":"Su"}],"issued":{"date-parts":[["2018",12]]}}}],"schema":"https://github.com/citation-style-language/schema/raw/master/csl-citation.json"} </w:instrText>
      </w:r>
      <w:r w:rsidRPr="007E68CA">
        <w:rPr>
          <w:rFonts w:ascii="Calibri Light" w:hAnsi="Calibri Light" w:cs="Calibri Light"/>
          <w:szCs w:val="24"/>
        </w:rPr>
        <w:fldChar w:fldCharType="separate"/>
      </w:r>
      <w:r w:rsidR="00762035" w:rsidRPr="00762035">
        <w:rPr>
          <w:rFonts w:ascii="Calibri Light" w:hAnsi="Calibri Light" w:cs="Calibri Light"/>
        </w:rPr>
        <w:t>(FLICHE and YANG, 2018)</w:t>
      </w:r>
      <w:r w:rsidRPr="007E68CA">
        <w:rPr>
          <w:rFonts w:ascii="Calibri Light" w:hAnsi="Calibri Light" w:cs="Calibri Light"/>
          <w:szCs w:val="24"/>
        </w:rPr>
        <w:fldChar w:fldCharType="end"/>
      </w:r>
      <w:r w:rsidRPr="007E68CA">
        <w:rPr>
          <w:rFonts w:ascii="Calibri Light" w:hAnsi="Calibri Light" w:cs="Calibri Light"/>
          <w:szCs w:val="24"/>
        </w:rPr>
        <w:t>.</w:t>
      </w:r>
    </w:p>
    <w:p w14:paraId="3E11F87A" w14:textId="77777777" w:rsidR="00AB3C97" w:rsidRPr="007E68CA" w:rsidRDefault="00AB3C97" w:rsidP="00951279">
      <w:pPr>
        <w:spacing w:after="160" w:line="360" w:lineRule="auto"/>
        <w:rPr>
          <w:rFonts w:ascii="Calibri Light" w:hAnsi="Calibri Light" w:cs="Calibri Light"/>
          <w:szCs w:val="24"/>
        </w:rPr>
      </w:pPr>
      <w:r w:rsidRPr="00775E19">
        <w:rPr>
          <w:rFonts w:ascii="Calibri Light" w:hAnsi="Calibri Light" w:cs="Calibri Light"/>
          <w:b/>
          <w:bCs/>
          <w:szCs w:val="24"/>
        </w:rPr>
        <w:t>Mitigation</w:t>
      </w:r>
      <w:r w:rsidRPr="007E68CA">
        <w:rPr>
          <w:rFonts w:ascii="Calibri Light" w:hAnsi="Calibri Light" w:cs="Calibri Light"/>
          <w:szCs w:val="24"/>
        </w:rPr>
        <w:t>: Implement security protocols that align with the GDPR, HIPAA, etc. regulations and perform regular system audits while monitoring system access and usage.</w:t>
      </w:r>
    </w:p>
    <w:p w14:paraId="5276360A" w14:textId="77777777" w:rsidR="00AB3C97" w:rsidRPr="007E68CA" w:rsidRDefault="00AB3C97" w:rsidP="00951279">
      <w:pPr>
        <w:spacing w:after="160" w:line="360" w:lineRule="auto"/>
        <w:rPr>
          <w:rFonts w:ascii="Calibri Light" w:hAnsi="Calibri Light" w:cs="Calibri Light"/>
          <w:szCs w:val="24"/>
        </w:rPr>
      </w:pPr>
    </w:p>
    <w:p w14:paraId="1C03EFAF" w14:textId="77777777" w:rsidR="00AB3C97" w:rsidRPr="00775E19" w:rsidRDefault="00AB3C97" w:rsidP="00951279">
      <w:pPr>
        <w:spacing w:after="160" w:line="360" w:lineRule="auto"/>
        <w:rPr>
          <w:rFonts w:ascii="Calibri Light" w:hAnsi="Calibri Light" w:cs="Calibri Light"/>
          <w:szCs w:val="24"/>
        </w:rPr>
      </w:pPr>
      <w:r w:rsidRPr="00775E19">
        <w:rPr>
          <w:rFonts w:ascii="Calibri Light" w:hAnsi="Calibri Light" w:cs="Calibri Light"/>
          <w:b/>
          <w:bCs/>
          <w:szCs w:val="24"/>
        </w:rPr>
        <w:lastRenderedPageBreak/>
        <w:t>Challenge 5. Imbalanced Dataset</w:t>
      </w:r>
      <w:r w:rsidRPr="00775E19">
        <w:rPr>
          <w:rFonts w:ascii="Calibri Light" w:hAnsi="Calibri Light" w:cs="Calibri Light"/>
          <w:szCs w:val="24"/>
        </w:rPr>
        <w:t>: Due to the class imbalance in the dependent variables i.e. failure, it poses a significant challenge as this can result in biased models and therefore affect the decision-making process.</w:t>
      </w:r>
    </w:p>
    <w:p w14:paraId="5E0EBC14" w14:textId="136EBC0C" w:rsidR="00AB3C97" w:rsidRPr="00775E19" w:rsidRDefault="00AB3C97" w:rsidP="00951279">
      <w:pPr>
        <w:spacing w:after="160" w:line="360" w:lineRule="auto"/>
        <w:rPr>
          <w:rFonts w:ascii="Calibri Light" w:hAnsi="Calibri Light" w:cs="Calibri Light"/>
          <w:szCs w:val="24"/>
        </w:rPr>
      </w:pPr>
      <w:r w:rsidRPr="00775E19">
        <w:rPr>
          <w:rFonts w:ascii="Calibri Light" w:hAnsi="Calibri Light" w:cs="Calibri Light"/>
          <w:b/>
          <w:bCs/>
          <w:szCs w:val="24"/>
        </w:rPr>
        <w:t>Mitigation</w:t>
      </w:r>
      <w:r w:rsidRPr="00775E19">
        <w:rPr>
          <w:rFonts w:ascii="Calibri Light" w:hAnsi="Calibri Light" w:cs="Calibri Light"/>
          <w:szCs w:val="24"/>
        </w:rPr>
        <w:t xml:space="preserve">: </w:t>
      </w:r>
      <w:r w:rsidR="00785FA3">
        <w:rPr>
          <w:rFonts w:ascii="Calibri Light" w:hAnsi="Calibri Light" w:cs="Calibri Light"/>
          <w:szCs w:val="24"/>
        </w:rPr>
        <w:t>A</w:t>
      </w:r>
      <w:r w:rsidRPr="00775E19">
        <w:rPr>
          <w:rFonts w:ascii="Calibri Light" w:hAnsi="Calibri Light" w:cs="Calibri Light"/>
          <w:szCs w:val="24"/>
        </w:rPr>
        <w:t xml:space="preserve"> </w:t>
      </w:r>
      <w:r w:rsidR="004813AF" w:rsidRPr="00775E19">
        <w:rPr>
          <w:rFonts w:ascii="Calibri Light" w:hAnsi="Calibri Light" w:cs="Calibri Light"/>
          <w:szCs w:val="24"/>
        </w:rPr>
        <w:t>hybrid sampling technique</w:t>
      </w:r>
      <w:r w:rsidR="00785FA3">
        <w:rPr>
          <w:rFonts w:ascii="Calibri Light" w:hAnsi="Calibri Light" w:cs="Calibri Light"/>
          <w:szCs w:val="24"/>
        </w:rPr>
        <w:t xml:space="preserve"> that involves overfitting the minority class and underfitting the majority class to create a balanced data is used</w:t>
      </w:r>
      <w:r w:rsidRPr="00775E19">
        <w:rPr>
          <w:rFonts w:ascii="Calibri Light" w:hAnsi="Calibri Light" w:cs="Calibri Light"/>
          <w:szCs w:val="24"/>
        </w:rPr>
        <w:t xml:space="preserve"> to address the </w:t>
      </w:r>
      <w:r w:rsidR="00785FA3">
        <w:rPr>
          <w:rFonts w:ascii="Calibri Light" w:hAnsi="Calibri Light" w:cs="Calibri Light"/>
          <w:szCs w:val="24"/>
        </w:rPr>
        <w:t xml:space="preserve">observed </w:t>
      </w:r>
      <w:r w:rsidRPr="00775E19">
        <w:rPr>
          <w:rFonts w:ascii="Calibri Light" w:hAnsi="Calibri Light" w:cs="Calibri Light"/>
          <w:szCs w:val="24"/>
        </w:rPr>
        <w:t>class imbalance</w:t>
      </w:r>
      <w:r w:rsidR="00785FA3">
        <w:rPr>
          <w:rFonts w:ascii="Calibri Light" w:hAnsi="Calibri Light" w:cs="Calibri Light"/>
          <w:szCs w:val="24"/>
        </w:rPr>
        <w:t xml:space="preserve"> in the dataset</w:t>
      </w:r>
      <w:r w:rsidRPr="00775E19">
        <w:rPr>
          <w:rFonts w:ascii="Calibri Light" w:hAnsi="Calibri Light" w:cs="Calibri Light"/>
          <w:szCs w:val="24"/>
        </w:rPr>
        <w:t xml:space="preserve"> </w:t>
      </w:r>
      <w:r w:rsidR="00785FA3">
        <w:rPr>
          <w:rFonts w:ascii="Calibri Light" w:hAnsi="Calibri Light" w:cs="Calibri Light"/>
          <w:szCs w:val="24"/>
        </w:rPr>
        <w:t>leading to improved performance levels</w:t>
      </w:r>
      <w:r w:rsidRPr="00775E19">
        <w:rPr>
          <w:rFonts w:ascii="Calibri Light" w:hAnsi="Calibri Light" w:cs="Calibri Light"/>
          <w:szCs w:val="24"/>
        </w:rPr>
        <w:t>.</w:t>
      </w:r>
    </w:p>
    <w:p w14:paraId="76522B3F" w14:textId="77777777" w:rsidR="00AB3C97" w:rsidRDefault="00AB3C97" w:rsidP="00951279">
      <w:pPr>
        <w:spacing w:after="160" w:line="360" w:lineRule="auto"/>
        <w:rPr>
          <w:rFonts w:asciiTheme="majorHAnsi" w:hAnsiTheme="majorHAnsi" w:cstheme="majorHAnsi"/>
          <w:szCs w:val="24"/>
        </w:rPr>
      </w:pPr>
    </w:p>
    <w:p w14:paraId="495203E0" w14:textId="586D78DF" w:rsidR="00AB3C97" w:rsidRPr="00775E19" w:rsidRDefault="00AB3C97" w:rsidP="00951279">
      <w:pPr>
        <w:spacing w:after="160" w:line="360" w:lineRule="auto"/>
        <w:rPr>
          <w:rFonts w:ascii="Calibri Light" w:hAnsi="Calibri Light" w:cs="Calibri Light"/>
          <w:szCs w:val="24"/>
        </w:rPr>
      </w:pPr>
      <w:r w:rsidRPr="00775E19">
        <w:rPr>
          <w:rFonts w:ascii="Calibri Light" w:hAnsi="Calibri Light" w:cs="Calibri Light"/>
          <w:b/>
          <w:bCs/>
          <w:szCs w:val="24"/>
        </w:rPr>
        <w:t>Challenge 6. Fairness and Bias Mitigation:</w:t>
      </w:r>
      <w:r w:rsidRPr="00775E19">
        <w:rPr>
          <w:rFonts w:ascii="Calibri Light" w:hAnsi="Calibri Light" w:cs="Calibri Light"/>
          <w:szCs w:val="24"/>
        </w:rPr>
        <w:t xml:space="preserve">  Machine learning algorithms to be used must be bias-free. It should ensure there is adequate data collection from different sectors and different fields. </w:t>
      </w:r>
      <w:r w:rsidRPr="00775E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iWcpkfN3","properties":{"formattedCitation":"(Dwork et al., 2012)","plainCitation":"(Dwork et al., 2012)","noteIndex":0},"citationItems":[{"id":"vi6JlvaU/St5gQSfY","uris":["http://zotero.org/users/local/VP0RxsYe/items/UZHWKHYZ"],"itemData":{"id":520,"type":"paper-conference","container-title":"Proceedings of the 3rd Innovations in Theoretical Computer Science Conference","DOI":"10.1145/2090236.2090255","event-place":"Cambridge Massachusetts","event-title":"ITCS '12: Innovations in Theoretical Computer Science","ISBN":"978-1-4503-1115-1","language":"en","page":"214-226","publisher":"ACM","publisher-place":"Cambridge Massachusetts","source":"DOI.org (Crossref)","title":"Fairness through awareness","URL":"https://dl.acm.org/doi/10.1145/2090236.2090255","author":[{"family":"Dwork","given":"Cynthia"},{"family":"Hardt","given":"Moritz"},{"family":"Pitassi","given":"Toniann"},{"family":"Reingold","given":"Omer"},{"family":"Zemel","given":"Richard"}],"accessed":{"date-parts":[["2024",3,14]]},"issued":{"date-parts":[["2012",1,8]]}}}],"schema":"https://github.com/citation-style-language/schema/raw/master/csl-citation.json"} </w:instrText>
      </w:r>
      <w:r w:rsidRPr="00775E19">
        <w:rPr>
          <w:rFonts w:ascii="Calibri Light" w:hAnsi="Calibri Light" w:cs="Calibri Light"/>
          <w:szCs w:val="24"/>
        </w:rPr>
        <w:fldChar w:fldCharType="separate"/>
      </w:r>
      <w:r w:rsidR="00762035" w:rsidRPr="00762035">
        <w:rPr>
          <w:rFonts w:ascii="Calibri Light" w:hAnsi="Calibri Light" w:cs="Calibri Light"/>
        </w:rPr>
        <w:t>(Dwork et al., 2012)</w:t>
      </w:r>
      <w:r w:rsidRPr="00775E19">
        <w:rPr>
          <w:rFonts w:ascii="Calibri Light" w:hAnsi="Calibri Light" w:cs="Calibri Light"/>
          <w:szCs w:val="24"/>
        </w:rPr>
        <w:fldChar w:fldCharType="end"/>
      </w:r>
      <w:r w:rsidRPr="00775E19">
        <w:rPr>
          <w:rFonts w:ascii="Calibri Light" w:hAnsi="Calibri Light" w:cs="Calibri Light"/>
          <w:szCs w:val="24"/>
        </w:rPr>
        <w:t xml:space="preserve">, </w:t>
      </w:r>
      <w:r w:rsidRPr="00775E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IElxQi4f","properties":{"formattedCitation":"(Selbst et al., 2019)","plainCitation":"(Selbst et al., 2019)","noteIndex":0},"citationItems":[{"id":"vi6JlvaU/MYFJGw5H","uris":["http://zotero.org/users/local/VP0RxsYe/items/GU7PT34J"],"itemData":{"id":192,"type":"paper-conference","container-title":"Proceedings of the Conference on Fairness, Accountability, and Transparency","DOI":"10.1145/3287560.3287598","event-place":"Atlanta GA USA","event-title":"FAT* '19: Conference on Fairness, Accountability, and Transparency","ISBN":"978-1-4503-6125-5","language":"en","page":"59-68","publisher":"ACM","publisher-place":"Atlanta GA USA","source":"DOI.org (Crossref)","title":"Fairness and Abstraction in Sociotechnical Systems","URL":"https://dl.acm.org/doi/10.1145/3287560.3287598","author":[{"family":"Selbst","given":"Andrew D."},{"family":"Boyd","given":"Danah"},{"family":"Friedler","given":"Sorelle A."},{"family":"Venkatasubramanian","given":"Suresh"},{"family":"Vertesi","given":"Janet"}],"accessed":{"date-parts":[["2023",12,9]]},"issued":{"date-parts":[["2019",1,29]]}}}],"schema":"https://github.com/citation-style-language/schema/raw/master/csl-citation.json"} </w:instrText>
      </w:r>
      <w:r w:rsidRPr="00775E19">
        <w:rPr>
          <w:rFonts w:ascii="Calibri Light" w:hAnsi="Calibri Light" w:cs="Calibri Light"/>
          <w:szCs w:val="24"/>
        </w:rPr>
        <w:fldChar w:fldCharType="separate"/>
      </w:r>
      <w:r w:rsidR="00762035" w:rsidRPr="00762035">
        <w:rPr>
          <w:rFonts w:ascii="Calibri Light" w:hAnsi="Calibri Light" w:cs="Calibri Light"/>
        </w:rPr>
        <w:t>(Selbst et al., 2019)</w:t>
      </w:r>
      <w:r w:rsidRPr="00775E19">
        <w:rPr>
          <w:rFonts w:ascii="Calibri Light" w:hAnsi="Calibri Light" w:cs="Calibri Light"/>
          <w:szCs w:val="24"/>
        </w:rPr>
        <w:fldChar w:fldCharType="end"/>
      </w:r>
      <w:r w:rsidRPr="00775E19">
        <w:rPr>
          <w:rFonts w:ascii="Calibri Light" w:hAnsi="Calibri Light" w:cs="Calibri Light"/>
          <w:szCs w:val="24"/>
        </w:rPr>
        <w:t>.</w:t>
      </w:r>
    </w:p>
    <w:p w14:paraId="6A6B891B" w14:textId="77777777" w:rsidR="00AB3C97" w:rsidRPr="00775E19" w:rsidRDefault="00AB3C97" w:rsidP="00951279">
      <w:pPr>
        <w:spacing w:after="160" w:line="360" w:lineRule="auto"/>
        <w:rPr>
          <w:rFonts w:ascii="Calibri Light" w:hAnsi="Calibri Light" w:cs="Calibri Light"/>
          <w:szCs w:val="24"/>
        </w:rPr>
      </w:pPr>
      <w:r w:rsidRPr="00775E19">
        <w:rPr>
          <w:rFonts w:ascii="Calibri Light" w:hAnsi="Calibri Light" w:cs="Calibri Light"/>
          <w:b/>
          <w:bCs/>
          <w:szCs w:val="24"/>
        </w:rPr>
        <w:t>Mitigation:</w:t>
      </w:r>
      <w:r w:rsidRPr="00775E19">
        <w:rPr>
          <w:rFonts w:ascii="Calibri Light" w:hAnsi="Calibri Light" w:cs="Calibri Light"/>
          <w:szCs w:val="24"/>
        </w:rPr>
        <w:t xml:space="preserve"> Ensure the data collected is not tampered with and collected directly from the data source and there is no class imbalance.</w:t>
      </w:r>
    </w:p>
    <w:p w14:paraId="3A77BDC1" w14:textId="77777777" w:rsidR="00AB3C97" w:rsidRPr="00775E19" w:rsidRDefault="00AB3C97" w:rsidP="00951279">
      <w:pPr>
        <w:spacing w:after="160" w:line="360" w:lineRule="auto"/>
        <w:rPr>
          <w:rFonts w:ascii="Calibri Light" w:hAnsi="Calibri Light" w:cs="Calibri Light"/>
          <w:szCs w:val="24"/>
        </w:rPr>
      </w:pPr>
    </w:p>
    <w:p w14:paraId="1EB77300" w14:textId="17D04B16" w:rsidR="00AB3C97" w:rsidRPr="00775E19" w:rsidRDefault="00AB3C97" w:rsidP="00951279">
      <w:pPr>
        <w:spacing w:after="160" w:line="360" w:lineRule="auto"/>
        <w:rPr>
          <w:rFonts w:ascii="Calibri Light" w:hAnsi="Calibri Light" w:cs="Calibri Light"/>
          <w:szCs w:val="24"/>
        </w:rPr>
      </w:pPr>
      <w:r w:rsidRPr="00775E19">
        <w:rPr>
          <w:rFonts w:ascii="Calibri Light" w:hAnsi="Calibri Light" w:cs="Calibri Light"/>
          <w:b/>
          <w:bCs/>
          <w:szCs w:val="24"/>
        </w:rPr>
        <w:t>Challenge 7. Transparency and Accountability</w:t>
      </w:r>
      <w:r w:rsidRPr="00775E19">
        <w:rPr>
          <w:rFonts w:ascii="Calibri Light" w:hAnsi="Calibri Light" w:cs="Calibri Light"/>
          <w:szCs w:val="24"/>
        </w:rPr>
        <w:t xml:space="preserve">: Predictive maintenance decisions can have significant implications for equipment maintenance, resource allocation, and operational efficiency. </w:t>
      </w:r>
      <w:r w:rsidRPr="00775E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8UcwErHO","properties":{"formattedCitation":"(Lepri et al., 2016)","plainCitation":"(Lepri et al., 2016)","noteIndex":0},"citationItems":[{"id":"vi6JlvaU/vcjYY3hy","uris":["http://zotero.org/users/local/VP0RxsYe/items/LK3TPCR4"],"itemData":{"id":530,"type":"article-journal","abstract":"The unprecedented availability of large-scale human behavioral data is profoundly changing the world we live in. Researchers, companies, governments, financial institutions, non-governmental organizations and also citizen groups are actively experimenting, innovating and adapting algorithmic decision-making tools to understand global patterns of human behavior and provide decision support to tackle problems of societal importance. In this chapter, we focus our attention on social good decision-making algorithms, that is algorithms strongly influencing decision-making and resource optimization of public goods, such as public health, safety, access to finance and fair employment. Through an analysis of specific use cases and approaches, we highlight both the positive opportunities that are created through data-driven algorithmic decision-making, and the potential negative consequences that practitioners should be aware of and address in order to truly realize the potential of this emergent field. We elaborate on the need for these algorithms to provide transparency and accountability, preserve privacy and be tested and evaluated in context, by means of living lab approaches involving citizens. Finally, we turn to the requirements which would make it possible to leverage the predictive power of data-driven human behavior analysis while ensuring transparency, accountability, and civic participation.","source":"ResearchGate","title":"The Tyranny of Data? The Bright and Dark Sides of Data-Driven Decision-Making for Social Good","title-short":"The Tyranny of Data?","author":[{"family":"Lepri","given":"Bruno"},{"family":"Staiano","given":"Jacopo"},{"family":"Sangokoya","given":"David"},{"family":"Letouzé","given":"Emmanuel"},{"family":"Oliver","given":"Nuria"}],"issued":{"date-parts":[["2016",12,1]]}}}],"schema":"https://github.com/citation-style-language/schema/raw/master/csl-citation.json"} </w:instrText>
      </w:r>
      <w:r w:rsidRPr="00775E19">
        <w:rPr>
          <w:rFonts w:ascii="Calibri Light" w:hAnsi="Calibri Light" w:cs="Calibri Light"/>
          <w:szCs w:val="24"/>
        </w:rPr>
        <w:fldChar w:fldCharType="separate"/>
      </w:r>
      <w:r w:rsidR="00762035" w:rsidRPr="00762035">
        <w:rPr>
          <w:rFonts w:ascii="Calibri Light" w:hAnsi="Calibri Light" w:cs="Calibri Light"/>
        </w:rPr>
        <w:t>(Lepri et al., 2016)</w:t>
      </w:r>
      <w:r w:rsidRPr="00775E19">
        <w:rPr>
          <w:rFonts w:ascii="Calibri Light" w:hAnsi="Calibri Light" w:cs="Calibri Light"/>
          <w:szCs w:val="24"/>
        </w:rPr>
        <w:fldChar w:fldCharType="end"/>
      </w:r>
      <w:r w:rsidRPr="00775E19">
        <w:rPr>
          <w:rFonts w:ascii="Calibri Light" w:hAnsi="Calibri Light" w:cs="Calibri Light"/>
          <w:szCs w:val="24"/>
        </w:rPr>
        <w:t xml:space="preserve">, </w:t>
      </w:r>
      <w:r w:rsidRPr="00775E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nUcfQu1q","properties":{"formattedCitation":"(IOSCO, 2020)","plainCitation":"(IOSCO, 2020)","noteIndex":0},"citationItems":[{"id":"vi6JlvaU/sql3CorG","uris":["http://zotero.org/users/local/VP0RxsYe/items/J2ZRWBQH"],"itemData":{"id":206,"type":"webpage","abstract":"Consultation Report","container-title":"https://www.iosco.org/","title":"The use of artificial intelligence and machine learning by market intermediaries and asset managers","URL":"https://www.iosco.org/","author":[{"family":"IOSCO","given":""}],"accessed":{"date-parts":[["2023",12,10]]},"issued":{"date-parts":[["2020",6]]}}}],"schema":"https://github.com/citation-style-language/schema/raw/master/csl-citation.json"} </w:instrText>
      </w:r>
      <w:r w:rsidRPr="00775E19">
        <w:rPr>
          <w:rFonts w:ascii="Calibri Light" w:hAnsi="Calibri Light" w:cs="Calibri Light"/>
          <w:szCs w:val="24"/>
        </w:rPr>
        <w:fldChar w:fldCharType="separate"/>
      </w:r>
      <w:r w:rsidR="00762035" w:rsidRPr="00762035">
        <w:rPr>
          <w:rFonts w:ascii="Calibri Light" w:hAnsi="Calibri Light" w:cs="Calibri Light"/>
        </w:rPr>
        <w:t>(IOSCO, 2020)</w:t>
      </w:r>
      <w:r w:rsidRPr="00775E19">
        <w:rPr>
          <w:rFonts w:ascii="Calibri Light" w:hAnsi="Calibri Light" w:cs="Calibri Light"/>
          <w:szCs w:val="24"/>
        </w:rPr>
        <w:fldChar w:fldCharType="end"/>
      </w:r>
      <w:r w:rsidRPr="00775E19">
        <w:rPr>
          <w:rFonts w:ascii="Calibri Light" w:hAnsi="Calibri Light" w:cs="Calibri Light"/>
          <w:szCs w:val="24"/>
        </w:rPr>
        <w:t>.</w:t>
      </w:r>
    </w:p>
    <w:p w14:paraId="7EC39153" w14:textId="77777777" w:rsidR="00AB3C97" w:rsidRDefault="00AB3C97" w:rsidP="00951279">
      <w:pPr>
        <w:spacing w:after="160" w:line="360" w:lineRule="auto"/>
        <w:rPr>
          <w:rFonts w:ascii="Calibri Light" w:hAnsi="Calibri Light" w:cs="Calibri Light"/>
          <w:szCs w:val="24"/>
        </w:rPr>
      </w:pPr>
      <w:r w:rsidRPr="00775E19">
        <w:rPr>
          <w:rFonts w:ascii="Calibri Light" w:hAnsi="Calibri Light" w:cs="Calibri Light"/>
          <w:b/>
          <w:bCs/>
          <w:szCs w:val="24"/>
        </w:rPr>
        <w:t>Mitigation</w:t>
      </w:r>
      <w:r w:rsidRPr="00775E19">
        <w:rPr>
          <w:rFonts w:ascii="Calibri Light" w:hAnsi="Calibri Light" w:cs="Calibri Light"/>
          <w:szCs w:val="24"/>
        </w:rPr>
        <w:t>: Ensure there is full transparency in the decision-making process and proper accountability of roles.</w:t>
      </w:r>
    </w:p>
    <w:p w14:paraId="2FAB248D" w14:textId="77777777" w:rsidR="00AB3C97" w:rsidRDefault="00AB3C97" w:rsidP="00951279">
      <w:pPr>
        <w:spacing w:after="160" w:line="360" w:lineRule="auto"/>
        <w:rPr>
          <w:rFonts w:ascii="Calibri Light" w:hAnsi="Calibri Light" w:cs="Calibri Light"/>
          <w:szCs w:val="24"/>
        </w:rPr>
      </w:pPr>
    </w:p>
    <w:p w14:paraId="753E2315" w14:textId="77777777" w:rsidR="00767B4F" w:rsidRDefault="00767B4F" w:rsidP="00951279">
      <w:pPr>
        <w:spacing w:after="160" w:line="360" w:lineRule="auto"/>
        <w:rPr>
          <w:rFonts w:ascii="Calibri" w:eastAsia="Times New Roman" w:hAnsi="Calibri" w:cstheme="majorBidi"/>
          <w:b/>
          <w:color w:val="000000" w:themeColor="text1"/>
          <w:sz w:val="40"/>
          <w:szCs w:val="24"/>
          <w:lang w:val="en-US" w:eastAsia="en-US"/>
        </w:rPr>
      </w:pPr>
      <w:r>
        <w:rPr>
          <w:rFonts w:eastAsia="Times New Roman"/>
          <w:lang w:val="en-US" w:eastAsia="en-US"/>
        </w:rPr>
        <w:br w:type="page"/>
      </w:r>
    </w:p>
    <w:p w14:paraId="018C4FC8" w14:textId="3F915904" w:rsidR="00767B4F" w:rsidRPr="00B04592" w:rsidRDefault="00AB3C97" w:rsidP="00951279">
      <w:pPr>
        <w:pStyle w:val="Heading2"/>
        <w:rPr>
          <w:rFonts w:eastAsia="Times New Roman"/>
          <w:lang w:val="en-US" w:eastAsia="en-US"/>
        </w:rPr>
      </w:pPr>
      <w:bookmarkStart w:id="120" w:name="_Toc176813659"/>
      <w:r>
        <w:rPr>
          <w:rFonts w:eastAsia="Times New Roman"/>
          <w:lang w:val="en-US" w:eastAsia="en-US"/>
        </w:rPr>
        <w:lastRenderedPageBreak/>
        <w:t>4</w:t>
      </w:r>
      <w:r w:rsidR="002D6F69">
        <w:rPr>
          <w:rFonts w:eastAsia="Times New Roman"/>
          <w:lang w:val="en-US" w:eastAsia="en-US"/>
        </w:rPr>
        <w:t>.</w:t>
      </w:r>
      <w:r>
        <w:rPr>
          <w:rFonts w:eastAsia="Times New Roman"/>
          <w:lang w:val="en-US" w:eastAsia="en-US"/>
        </w:rPr>
        <w:t>5</w:t>
      </w:r>
      <w:r w:rsidR="002D6F69">
        <w:rPr>
          <w:rFonts w:eastAsia="Times New Roman"/>
          <w:lang w:val="en-US" w:eastAsia="en-US"/>
        </w:rPr>
        <w:t xml:space="preserve"> Research Considerations</w:t>
      </w:r>
      <w:bookmarkEnd w:id="120"/>
    </w:p>
    <w:p w14:paraId="169C82F2" w14:textId="06B5B2DF" w:rsidR="001B1EEC" w:rsidRPr="00775E19" w:rsidRDefault="009E4236" w:rsidP="00951279">
      <w:pPr>
        <w:pStyle w:val="Heading3"/>
      </w:pPr>
      <w:bookmarkStart w:id="121" w:name="_Toc176813660"/>
      <w:r>
        <w:t>4</w:t>
      </w:r>
      <w:r w:rsidR="00FE18F4" w:rsidRPr="001B1EEC">
        <w:t>.</w:t>
      </w:r>
      <w:r>
        <w:t>5</w:t>
      </w:r>
      <w:r w:rsidR="007E0069">
        <w:t>.</w:t>
      </w:r>
      <w:r w:rsidR="00FE18F4" w:rsidRPr="001B1EEC">
        <w:t>1 Practical Implications</w:t>
      </w:r>
      <w:bookmarkEnd w:id="121"/>
    </w:p>
    <w:p w14:paraId="7F15B11B" w14:textId="7150D987" w:rsidR="00FE18F4" w:rsidRPr="00775E19" w:rsidRDefault="00FE18F4" w:rsidP="00951279">
      <w:pPr>
        <w:spacing w:after="160" w:line="360" w:lineRule="auto"/>
        <w:rPr>
          <w:rFonts w:ascii="Calibri Light" w:hAnsi="Calibri Light" w:cs="Calibri Light"/>
          <w:szCs w:val="24"/>
        </w:rPr>
      </w:pPr>
      <w:r w:rsidRPr="00775E19">
        <w:rPr>
          <w:rFonts w:ascii="Calibri Light" w:hAnsi="Calibri Light" w:cs="Calibri Light"/>
          <w:szCs w:val="24"/>
        </w:rPr>
        <w:t xml:space="preserve">A practical implication of this approach includes the integration of the hybrid model techniques used in other systems and sectors. It is possible to scale the use of this research into other systems as the model learns from the input variables provided irrespective of the different systems and societies. The practical usage of this approach would aid in machine or equipment failure predicting and suggest solutions and alternatives </w:t>
      </w:r>
      <w:r w:rsidR="009E4236" w:rsidRPr="00775E19">
        <w:rPr>
          <w:rFonts w:ascii="Calibri Light" w:hAnsi="Calibri Light" w:cs="Calibri Light"/>
          <w:szCs w:val="24"/>
        </w:rPr>
        <w:t>and</w:t>
      </w:r>
      <w:r w:rsidRPr="00775E19">
        <w:rPr>
          <w:rFonts w:ascii="Calibri Light" w:hAnsi="Calibri Light" w:cs="Calibri Light"/>
          <w:szCs w:val="24"/>
        </w:rPr>
        <w:t xml:space="preserve"> actively provide into industrial applications or equipment in need of maintenance.</w:t>
      </w:r>
    </w:p>
    <w:p w14:paraId="69D16457" w14:textId="77777777" w:rsidR="00FE18F4" w:rsidRPr="001B1EEC" w:rsidRDefault="00FE18F4" w:rsidP="00951279">
      <w:pPr>
        <w:spacing w:after="160" w:line="360" w:lineRule="auto"/>
        <w:rPr>
          <w:szCs w:val="24"/>
        </w:rPr>
      </w:pPr>
    </w:p>
    <w:p w14:paraId="0CF2896A" w14:textId="1F5EF425" w:rsidR="001B1EEC" w:rsidRPr="00775E19" w:rsidRDefault="009E4236" w:rsidP="00951279">
      <w:pPr>
        <w:pStyle w:val="Heading3"/>
      </w:pPr>
      <w:bookmarkStart w:id="122" w:name="_Toc176813661"/>
      <w:r>
        <w:t>4.</w:t>
      </w:r>
      <w:r w:rsidR="00286C45">
        <w:t>5</w:t>
      </w:r>
      <w:r w:rsidR="00FE18F4" w:rsidRPr="001B1EEC">
        <w:t>.2 Ethical Implications</w:t>
      </w:r>
      <w:bookmarkEnd w:id="122"/>
    </w:p>
    <w:p w14:paraId="4A18B9E3" w14:textId="0309897F" w:rsidR="00417C4B" w:rsidRPr="00775E19" w:rsidRDefault="00FE18F4" w:rsidP="00951279">
      <w:pPr>
        <w:spacing w:after="160" w:line="360" w:lineRule="auto"/>
        <w:rPr>
          <w:rFonts w:ascii="Calibri Light" w:hAnsi="Calibri Light" w:cs="Calibri Light"/>
          <w:szCs w:val="24"/>
        </w:rPr>
      </w:pPr>
      <w:r w:rsidRPr="00775E19">
        <w:rPr>
          <w:rFonts w:ascii="Calibri Light" w:hAnsi="Calibri Light" w:cs="Calibri Light"/>
          <w:szCs w:val="24"/>
        </w:rPr>
        <w:t>Some ethical implication</w:t>
      </w:r>
      <w:r w:rsidR="001B1EEC" w:rsidRPr="00775E19">
        <w:rPr>
          <w:rFonts w:ascii="Calibri Light" w:hAnsi="Calibri Light" w:cs="Calibri Light"/>
          <w:szCs w:val="24"/>
        </w:rPr>
        <w:t>s</w:t>
      </w:r>
      <w:r w:rsidRPr="00775E19">
        <w:rPr>
          <w:rFonts w:ascii="Calibri Light" w:hAnsi="Calibri Light" w:cs="Calibri Light"/>
          <w:szCs w:val="24"/>
        </w:rPr>
        <w:t xml:space="preserve"> of this approach to be considered have been listed in the solution considerations. Although the model is designed to aid in predictive maintenance and decision support, it is also important to consider some ethical considerations such as data privacy, possible algorithmic bias etc. </w:t>
      </w:r>
      <w:r w:rsidR="001B1EEC" w:rsidRPr="00775E19">
        <w:rPr>
          <w:rFonts w:ascii="Calibri Light" w:hAnsi="Calibri Light" w:cs="Calibri Light"/>
          <w:szCs w:val="24"/>
        </w:rPr>
        <w:t>A</w:t>
      </w:r>
      <w:r w:rsidRPr="00775E19">
        <w:rPr>
          <w:rFonts w:ascii="Calibri Light" w:hAnsi="Calibri Light" w:cs="Calibri Light"/>
          <w:szCs w:val="24"/>
        </w:rPr>
        <w:t>nother implication of this research model is the possibility of jobs being displaced as a technological solution has been designed and automated to perform the jobs of some specified people.</w:t>
      </w:r>
      <w:r w:rsidR="001B1EEC" w:rsidRPr="00775E19">
        <w:rPr>
          <w:rFonts w:ascii="Calibri Light" w:hAnsi="Calibri Light" w:cs="Calibri Light"/>
          <w:szCs w:val="24"/>
        </w:rPr>
        <w:t xml:space="preserve"> The subject of fairness, security, transparency, and levels of accountability remains an ongoing conversation according to the GDPR and OECD frameworks. </w:t>
      </w:r>
      <w:r w:rsidR="001B1EEC" w:rsidRPr="00775E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cytVunRD","properties":{"formattedCitation":"(Shemtob, 2021)","plainCitation":"(Shemtob, 2021)","noteIndex":0},"citationItems":[{"id":"vi6JlvaU/G9POJD4S","uris":["http://zotero.org/users/local/VP0RxsYe/items/H7VCPWC2"],"itemData":{"id":144,"type":"article-journal","container-title":"British Journal of General Practice","DOI":"10.3399/bjgp21X717005","ISSN":"0960-1643, 1478-5242","issue":"710","journalAbbreviation":"Br J Gen Pract","language":"en","page":"419-419","source":"DOI.org (Crossref)","title":"GPDPR versus GDPR","volume":"71","author":[{"family":"Shemtob","given":"Lara"}],"issued":{"date-parts":[["2021",9]]}}}],"schema":"https://github.com/citation-style-language/schema/raw/master/csl-citation.json"} </w:instrText>
      </w:r>
      <w:r w:rsidR="001B1EEC" w:rsidRPr="00775E19">
        <w:rPr>
          <w:rFonts w:ascii="Calibri Light" w:hAnsi="Calibri Light" w:cs="Calibri Light"/>
          <w:szCs w:val="24"/>
        </w:rPr>
        <w:fldChar w:fldCharType="separate"/>
      </w:r>
      <w:r w:rsidR="00762035" w:rsidRPr="00762035">
        <w:rPr>
          <w:rFonts w:ascii="Calibri Light" w:hAnsi="Calibri Light" w:cs="Calibri Light"/>
        </w:rPr>
        <w:t>(Shemtob, 2021)</w:t>
      </w:r>
      <w:r w:rsidR="001B1EEC" w:rsidRPr="00775E19">
        <w:rPr>
          <w:rFonts w:ascii="Calibri Light" w:hAnsi="Calibri Light" w:cs="Calibri Light"/>
          <w:szCs w:val="24"/>
        </w:rPr>
        <w:fldChar w:fldCharType="end"/>
      </w:r>
      <w:r w:rsidR="001B1EEC" w:rsidRPr="00775E19">
        <w:rPr>
          <w:rFonts w:ascii="Calibri Light" w:hAnsi="Calibri Light" w:cs="Calibri Light"/>
          <w:szCs w:val="24"/>
        </w:rPr>
        <w:t xml:space="preserve">, </w:t>
      </w:r>
      <w:r w:rsidR="001B1EEC" w:rsidRPr="00775E19">
        <w:rPr>
          <w:rFonts w:ascii="Calibri Light" w:hAnsi="Calibri Light" w:cs="Calibri Light"/>
          <w:szCs w:val="24"/>
        </w:rPr>
        <w:fldChar w:fldCharType="begin"/>
      </w:r>
      <w:r w:rsidR="00DC0DF6">
        <w:rPr>
          <w:rFonts w:ascii="Calibri Light" w:hAnsi="Calibri Light" w:cs="Calibri Light"/>
          <w:szCs w:val="24"/>
        </w:rPr>
        <w:instrText xml:space="preserve"> ADDIN ZOTERO_ITEM CSL_CITATION {"citationID":"HxvJGVvu","properties":{"formattedCitation":"(OECD, 2021)","plainCitation":"(OECD, 2021)","noteIndex":0},"citationItems":[{"id":"vi6JlvaU/N1T5cvOi","uris":["http://zotero.org/users/local/VP0RxsYe/items/6ZYPQTFP"],"itemData":{"id":216,"type":"book","title":"Artificial Intelligence, Machine Learning and Big Data in Finance","URL":"https://moodle.bolton.ac.uk/pluginfile.php/2836446/mod_resource/content/1/OECD%20%282021%29%20Artificial%20Intelligence%2C%20Machine%20Learning%20and%20Big%20Data%20in%20Finance%20Opportunities%20and%20Challenges.pdf","author":[{"family":"OECD","given":""}],"issued":{"date-parts":[["2021"]]}}}],"schema":"https://github.com/citation-style-language/schema/raw/master/csl-citation.json"} </w:instrText>
      </w:r>
      <w:r w:rsidR="001B1EEC" w:rsidRPr="00775E19">
        <w:rPr>
          <w:rFonts w:ascii="Calibri Light" w:hAnsi="Calibri Light" w:cs="Calibri Light"/>
          <w:szCs w:val="24"/>
        </w:rPr>
        <w:fldChar w:fldCharType="separate"/>
      </w:r>
      <w:r w:rsidR="00DC0DF6" w:rsidRPr="00DC0DF6">
        <w:rPr>
          <w:rFonts w:ascii="Calibri Light" w:hAnsi="Calibri Light" w:cs="Calibri Light"/>
          <w:szCs w:val="24"/>
        </w:rPr>
        <w:t>(OECD, 2021)</w:t>
      </w:r>
      <w:r w:rsidR="001B1EEC" w:rsidRPr="00775E19">
        <w:rPr>
          <w:rFonts w:ascii="Calibri Light" w:hAnsi="Calibri Light" w:cs="Calibri Light"/>
          <w:szCs w:val="24"/>
        </w:rPr>
        <w:fldChar w:fldCharType="end"/>
      </w:r>
      <w:r w:rsidR="00DC0DF6" w:rsidRPr="00775E19">
        <w:rPr>
          <w:rFonts w:ascii="Calibri Light" w:hAnsi="Calibri Light" w:cs="Calibri Light"/>
          <w:szCs w:val="24"/>
        </w:rPr>
        <w:t xml:space="preserve"> </w:t>
      </w:r>
      <w:r w:rsidR="001B1EEC" w:rsidRPr="00775E19">
        <w:rPr>
          <w:rFonts w:ascii="Calibri Light" w:hAnsi="Calibri Light" w:cs="Calibri Light"/>
          <w:szCs w:val="24"/>
        </w:rPr>
        <w:t xml:space="preserve">, </w:t>
      </w:r>
      <w:r w:rsidR="001B1EEC" w:rsidRPr="00775E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eIMzSdCQ","properties":{"formattedCitation":"(OECD.AI, n.d.)","plainCitation":"(OECD.AI, n.d.)","noteIndex":0},"citationItems":[{"id":"vi6JlvaU/2dEaFIJQ","uris":["http://zotero.org/users/local/VP0RxsYe/items/R6R7GDQS"],"itemData":{"id":248,"type":"webpage","abstract":"OECD.AI helps countries and shape trustworthy AI with the OECD AI Principles. It gives access to 900+ national AI policies and initiatives, live data about AI and a blog about AI policy.","container-title":"OECD.AI Policy Observatory","language":"en","title":"AI-Principles Overview - OECD.AI","title-short":"https://www.researchgate.net/publication/375244977_Reading_Big_Data_by_Machine_Learning_The_Used_of_Computer_Science_for_Human_Life","URL":"https://oecd.ai/en/principles","author":[{"family":"OECD.AI","given":""}],"accessed":{"date-parts":[["2023",12,12]]}}}],"schema":"https://github.com/citation-style-language/schema/raw/master/csl-citation.json"} </w:instrText>
      </w:r>
      <w:r w:rsidR="001B1EEC" w:rsidRPr="00775E19">
        <w:rPr>
          <w:rFonts w:ascii="Calibri Light" w:hAnsi="Calibri Light" w:cs="Calibri Light"/>
          <w:szCs w:val="24"/>
        </w:rPr>
        <w:fldChar w:fldCharType="separate"/>
      </w:r>
      <w:r w:rsidR="00762035" w:rsidRPr="00762035">
        <w:rPr>
          <w:rFonts w:ascii="Calibri Light" w:hAnsi="Calibri Light" w:cs="Calibri Light"/>
        </w:rPr>
        <w:t>(OECD.AI, n.d.)</w:t>
      </w:r>
      <w:r w:rsidR="001B1EEC" w:rsidRPr="00775E19">
        <w:rPr>
          <w:rFonts w:ascii="Calibri Light" w:hAnsi="Calibri Light" w:cs="Calibri Light"/>
          <w:szCs w:val="24"/>
        </w:rPr>
        <w:fldChar w:fldCharType="end"/>
      </w:r>
      <w:r w:rsidR="001B1EEC" w:rsidRPr="00775E19">
        <w:rPr>
          <w:rFonts w:ascii="Calibri Light" w:hAnsi="Calibri Light" w:cs="Calibri Light"/>
          <w:szCs w:val="24"/>
        </w:rPr>
        <w:t>,</w:t>
      </w:r>
      <w:r w:rsidR="00252831" w:rsidRPr="00775E19">
        <w:rPr>
          <w:rFonts w:ascii="Calibri Light" w:hAnsi="Calibri Light" w:cs="Calibri Light"/>
          <w:szCs w:val="24"/>
        </w:rPr>
        <w:t xml:space="preserve"> </w:t>
      </w:r>
      <w:r w:rsidR="00252831" w:rsidRPr="00775E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cH7wk0H4","properties":{"formattedCitation":"(Myers and Nejkov, 2020)","plainCitation":"(Myers and Nejkov, 2020)","noteIndex":0},"citationItems":[{"id":"vi6JlvaU/NkXgcqBR","uris":["http://zotero.org/users/local/VP0RxsYe/items/7RMLI5YA"],"itemData":{"id":164,"type":"book","language":"en","note":"DOI: 10.1596/33613","publisher":"International Finance Corporation,  Washington, DC","source":"DOI.org (Crossref)","title":"Developing Artificial Intelligence Sustainably: Toward a Practical Code of Conduct for Disruptive Technologies","title-short":"Developing Artificial Intelligence Sustainably","URL":"https://openknowledge.worldbank.org/handle/10986/33613","author":[{"family":"Myers","given":"Gordon"},{"family":"Nejkov","given":"Kiril"}],"accessed":{"date-parts":[["2023",12,3]]},"issued":{"date-parts":[["2020",3]]}}}],"schema":"https://github.com/citation-style-language/schema/raw/master/csl-citation.json"} </w:instrText>
      </w:r>
      <w:r w:rsidR="00252831" w:rsidRPr="00775E19">
        <w:rPr>
          <w:rFonts w:ascii="Calibri Light" w:hAnsi="Calibri Light" w:cs="Calibri Light"/>
          <w:szCs w:val="24"/>
        </w:rPr>
        <w:fldChar w:fldCharType="separate"/>
      </w:r>
      <w:r w:rsidR="00762035" w:rsidRPr="00762035">
        <w:rPr>
          <w:rFonts w:ascii="Calibri Light" w:hAnsi="Calibri Light" w:cs="Calibri Light"/>
        </w:rPr>
        <w:t>(Myers and Nejkov, 2020)</w:t>
      </w:r>
      <w:r w:rsidR="00252831" w:rsidRPr="00775E19">
        <w:rPr>
          <w:rFonts w:ascii="Calibri Light" w:hAnsi="Calibri Light" w:cs="Calibri Light"/>
          <w:szCs w:val="24"/>
        </w:rPr>
        <w:fldChar w:fldCharType="end"/>
      </w:r>
      <w:r w:rsidR="00252831" w:rsidRPr="00775E19">
        <w:rPr>
          <w:rFonts w:ascii="Calibri Light" w:hAnsi="Calibri Light" w:cs="Calibri Light"/>
          <w:szCs w:val="24"/>
        </w:rPr>
        <w:t xml:space="preserve">, </w:t>
      </w:r>
      <w:r w:rsidR="001B1EEC" w:rsidRPr="00775E19">
        <w:rPr>
          <w:rFonts w:ascii="Calibri Light" w:hAnsi="Calibri Light" w:cs="Calibri Light"/>
          <w:szCs w:val="24"/>
        </w:rPr>
        <w:t xml:space="preserve"> </w:t>
      </w:r>
      <w:r w:rsidR="001B1EEC" w:rsidRPr="00775E19">
        <w:rPr>
          <w:rFonts w:ascii="Calibri Light" w:hAnsi="Calibri Light" w:cs="Calibri Light"/>
          <w:szCs w:val="24"/>
        </w:rPr>
        <w:fldChar w:fldCharType="begin"/>
      </w:r>
      <w:r w:rsidR="00FC3DE2">
        <w:rPr>
          <w:rFonts w:ascii="Calibri Light" w:hAnsi="Calibri Light" w:cs="Calibri Light"/>
          <w:szCs w:val="24"/>
        </w:rPr>
        <w:instrText xml:space="preserve"> ADDIN ZOTERO_ITEM CSL_CITATION {"citationID":"rf15c0GE","properties":{"formattedCitation":"(Hamidovic et al., 2019)","plainCitation":"(Hamidovic et al., 2019)","noteIndex":0},"citationItems":[{"id":"vi6JlvaU/feHM8L1v","uris":["http://zotero.org/users/local/VP0RxsYe/items/GWV6YZLN"],"itemData":{"id":169,"type":"paper-conference","abstract":"By signing the Stabilization and Association Agreement, Bosnia and Herzegovina has taken obligation to align its legislation, which concerns the protection of personal data with the law of the Community and other European and international privacy laws. On May 25, 2018, EU General Data Protection Regulation (GDPR) entered into force in all the countries of the European Union. The protection of the rights and freedoms of individuals with regard to processing of personal data requires that appropriate technical and organizational measures be taken to ensure compliance with the requirements of this GDPR. As health care institutions deal with processing of data related to patient health, we are talking about the processing of special categories of personal data, on which GDPR attaches great importance. In this paper, general anonymization and pseudonymization procedures will be presented, which are recognized as useful protective mechanisms in the General Data Protection Regulation and as such should be used for the protection of data relating to patient health.","source":"ResearchGate","title":"EU General data protection regulation (GDPR) - Anonymisation and pseudonymisation in function of data protection","author":[{"family":"Hamidovic","given":"Haris"},{"family":"Kabil","given":"Jasmina"},{"family":"Šehić","given":"Edina"}],"issued":{"date-parts":[["2019",4,26]]}}}],"schema":"https://github.com/citation-style-language/schema/raw/master/csl-citation.json"} </w:instrText>
      </w:r>
      <w:r w:rsidR="001B1EEC" w:rsidRPr="00775E19">
        <w:rPr>
          <w:rFonts w:ascii="Calibri Light" w:hAnsi="Calibri Light" w:cs="Calibri Light"/>
          <w:szCs w:val="24"/>
        </w:rPr>
        <w:fldChar w:fldCharType="separate"/>
      </w:r>
      <w:r w:rsidR="00762035" w:rsidRPr="00762035">
        <w:rPr>
          <w:rFonts w:ascii="Calibri Light" w:hAnsi="Calibri Light" w:cs="Calibri Light"/>
        </w:rPr>
        <w:t>(Hamidovic et al., 2019)</w:t>
      </w:r>
      <w:r w:rsidR="001B1EEC" w:rsidRPr="00775E19">
        <w:rPr>
          <w:rFonts w:ascii="Calibri Light" w:hAnsi="Calibri Light" w:cs="Calibri Light"/>
          <w:szCs w:val="24"/>
        </w:rPr>
        <w:fldChar w:fldCharType="end"/>
      </w:r>
      <w:r w:rsidR="001B1EEC" w:rsidRPr="00775E19">
        <w:rPr>
          <w:rFonts w:ascii="Calibri Light" w:hAnsi="Calibri Light" w:cs="Calibri Light"/>
          <w:szCs w:val="24"/>
        </w:rPr>
        <w:t>.</w:t>
      </w:r>
    </w:p>
    <w:p w14:paraId="67532F03" w14:textId="77777777" w:rsidR="00417C4B" w:rsidRDefault="00417C4B" w:rsidP="00951279">
      <w:pPr>
        <w:spacing w:after="160" w:line="360" w:lineRule="auto"/>
        <w:rPr>
          <w:szCs w:val="24"/>
        </w:rPr>
      </w:pPr>
    </w:p>
    <w:p w14:paraId="589FD967" w14:textId="77777777" w:rsidR="00E913AC" w:rsidRDefault="00E913AC" w:rsidP="00951279">
      <w:pPr>
        <w:spacing w:after="160" w:line="360" w:lineRule="auto"/>
        <w:rPr>
          <w:szCs w:val="24"/>
        </w:rPr>
      </w:pPr>
    </w:p>
    <w:p w14:paraId="25D87DC6" w14:textId="77777777" w:rsidR="00417C4B" w:rsidRDefault="00417C4B" w:rsidP="00951279">
      <w:pPr>
        <w:keepNext/>
        <w:spacing w:after="160" w:line="360" w:lineRule="auto"/>
      </w:pPr>
      <w:r>
        <w:rPr>
          <w:noProof/>
        </w:rPr>
        <w:lastRenderedPageBreak/>
        <w:drawing>
          <wp:inline distT="0" distB="0" distL="0" distR="0" wp14:anchorId="03AFFD37" wp14:editId="2C1C328E">
            <wp:extent cx="4394200" cy="3505200"/>
            <wp:effectExtent l="0" t="0" r="0" b="0"/>
            <wp:docPr id="362642678" name="Picture 1"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42678" name="Picture 1" descr="A document with text on it&#10;&#10;Description automatically generated"/>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11568" t="42954" r="19425" b="15737"/>
                    <a:stretch/>
                  </pic:blipFill>
                  <pic:spPr bwMode="auto">
                    <a:xfrm>
                      <a:off x="0" y="0"/>
                      <a:ext cx="4394200"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7D5DCCE6" w14:textId="2B336B99" w:rsidR="00417C4B" w:rsidRDefault="00417C4B" w:rsidP="00951279">
      <w:pPr>
        <w:pStyle w:val="Caption"/>
        <w:spacing w:line="360" w:lineRule="auto"/>
      </w:pPr>
      <w:bookmarkStart w:id="123" w:name="_Toc176811655"/>
      <w:r>
        <w:t xml:space="preserve">Figure </w:t>
      </w:r>
      <w:r>
        <w:fldChar w:fldCharType="begin"/>
      </w:r>
      <w:r>
        <w:instrText xml:space="preserve"> SEQ Figure \* ARABIC </w:instrText>
      </w:r>
      <w:r>
        <w:fldChar w:fldCharType="separate"/>
      </w:r>
      <w:r w:rsidR="008F3F61">
        <w:rPr>
          <w:noProof/>
        </w:rPr>
        <w:t>69</w:t>
      </w:r>
      <w:r>
        <w:fldChar w:fldCharType="end"/>
      </w:r>
      <w:r>
        <w:t>: OECD Principles</w:t>
      </w:r>
      <w:bookmarkEnd w:id="123"/>
    </w:p>
    <w:p w14:paraId="12F34D2F" w14:textId="1702C104" w:rsidR="00417C4B" w:rsidRDefault="00417C4B" w:rsidP="00951279">
      <w:pPr>
        <w:spacing w:line="360" w:lineRule="auto"/>
        <w:rPr>
          <w:szCs w:val="24"/>
        </w:rPr>
      </w:pPr>
      <w:r>
        <w:t xml:space="preserve">Source: </w:t>
      </w:r>
      <w:r w:rsidRPr="001B1EEC">
        <w:rPr>
          <w:szCs w:val="24"/>
        </w:rPr>
        <w:fldChar w:fldCharType="begin"/>
      </w:r>
      <w:r w:rsidR="00FC3DE2">
        <w:rPr>
          <w:szCs w:val="24"/>
        </w:rPr>
        <w:instrText xml:space="preserve"> ADDIN ZOTERO_ITEM CSL_CITATION {"citationID":"6S9EnKcH","properties":{"formattedCitation":"(OECD, 2021)","plainCitation":"(OECD, 2021)","noteIndex":0},"citationItems":[{"id":"vi6JlvaU/N1T5cvOi","uris":["http://zotero.org/users/local/VP0RxsYe/items/6ZYPQTFP"],"itemData":{"id":216,"type":"book","title":"Artificial Intelligence, Machine Learning and Big Data in Finance","URL":"https://moodle.bolton.ac.uk/pluginfile.php/2836446/mod_resource/content/1/OECD%20%282021%29%20Artificial%20Intelligence%2C%20Machine%20Learning%20and%20Big%20Data%20in%20Finance%20Opportunities%20and%20Challenges.pdf","author":[{"family":"OECD","given":""}],"issued":{"date-parts":[["2021"]]}}}],"schema":"https://github.com/citation-style-language/schema/raw/master/csl-citation.json"} </w:instrText>
      </w:r>
      <w:r w:rsidRPr="001B1EEC">
        <w:rPr>
          <w:szCs w:val="24"/>
        </w:rPr>
        <w:fldChar w:fldCharType="separate"/>
      </w:r>
      <w:r w:rsidR="00762035" w:rsidRPr="00762035">
        <w:rPr>
          <w:rFonts w:ascii="Calibri" w:hAnsi="Calibri" w:cs="Calibri"/>
        </w:rPr>
        <w:t>(OECD, 2021)</w:t>
      </w:r>
      <w:r w:rsidRPr="001B1EEC">
        <w:rPr>
          <w:szCs w:val="24"/>
        </w:rPr>
        <w:fldChar w:fldCharType="end"/>
      </w:r>
    </w:p>
    <w:p w14:paraId="1FE0EADE" w14:textId="77777777" w:rsidR="00417C4B" w:rsidRDefault="00417C4B" w:rsidP="00951279">
      <w:pPr>
        <w:keepNext/>
        <w:spacing w:line="360" w:lineRule="auto"/>
      </w:pPr>
      <w:r>
        <w:rPr>
          <w:noProof/>
        </w:rPr>
        <w:drawing>
          <wp:inline distT="0" distB="0" distL="0" distR="0" wp14:anchorId="5403E144" wp14:editId="7BF61F50">
            <wp:extent cx="4673456" cy="3176237"/>
            <wp:effectExtent l="0" t="0" r="0" b="5715"/>
            <wp:docPr id="4537354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9972" t="39071" r="16633" b="23497"/>
                    <a:stretch/>
                  </pic:blipFill>
                  <pic:spPr bwMode="auto">
                    <a:xfrm>
                      <a:off x="0" y="0"/>
                      <a:ext cx="4673600" cy="3176335"/>
                    </a:xfrm>
                    <a:prstGeom prst="rect">
                      <a:avLst/>
                    </a:prstGeom>
                    <a:noFill/>
                    <a:ln>
                      <a:noFill/>
                    </a:ln>
                    <a:extLst>
                      <a:ext uri="{53640926-AAD7-44D8-BBD7-CCE9431645EC}">
                        <a14:shadowObscured xmlns:a14="http://schemas.microsoft.com/office/drawing/2010/main"/>
                      </a:ext>
                    </a:extLst>
                  </pic:spPr>
                </pic:pic>
              </a:graphicData>
            </a:graphic>
          </wp:inline>
        </w:drawing>
      </w:r>
    </w:p>
    <w:p w14:paraId="5373AD1E" w14:textId="4C21482A" w:rsidR="00417C4B" w:rsidRDefault="00417C4B" w:rsidP="00951279">
      <w:pPr>
        <w:pStyle w:val="Caption"/>
        <w:spacing w:line="360" w:lineRule="auto"/>
      </w:pPr>
      <w:bookmarkStart w:id="124" w:name="_Toc176811656"/>
      <w:r>
        <w:t xml:space="preserve">Figure </w:t>
      </w:r>
      <w:r>
        <w:fldChar w:fldCharType="begin"/>
      </w:r>
      <w:r>
        <w:instrText xml:space="preserve"> SEQ Figure \* ARABIC </w:instrText>
      </w:r>
      <w:r>
        <w:fldChar w:fldCharType="separate"/>
      </w:r>
      <w:r w:rsidR="008F3F61">
        <w:rPr>
          <w:noProof/>
        </w:rPr>
        <w:t>70</w:t>
      </w:r>
      <w:r>
        <w:fldChar w:fldCharType="end"/>
      </w:r>
      <w:r>
        <w:t>: GDPR Framework</w:t>
      </w:r>
      <w:bookmarkEnd w:id="124"/>
    </w:p>
    <w:p w14:paraId="505BBB2C" w14:textId="6770DE1C" w:rsidR="006E1B55" w:rsidRPr="00613D75" w:rsidRDefault="00417C4B" w:rsidP="00951279">
      <w:pPr>
        <w:spacing w:line="360" w:lineRule="auto"/>
        <w:rPr>
          <w:sz w:val="22"/>
        </w:rPr>
      </w:pPr>
      <w:r>
        <w:t xml:space="preserve">Source: </w:t>
      </w:r>
      <w:r>
        <w:fldChar w:fldCharType="begin"/>
      </w:r>
      <w:r w:rsidR="00FC3DE2">
        <w:instrText xml:space="preserve"> ADDIN ZOTERO_ITEM CSL_CITATION {"citationID":"18oAqg13","properties":{"formattedCitation":"(Alweis, 2018)","plainCitation":"(Alweis, 2018)","noteIndex":0},"citationItems":[{"id":"vi6JlvaU/ynFjN56w","uris":["http://zotero.org/users/local/VP0RxsYe/items/SYF43JT8"],"itemData":{"id":250,"type":"webpage","abstract":"The EU’s General Data Protection Regulation (GDPR) has been called the largest change to data protections in a generation. It is causing major disruption to how companies manage customer data in — and outside of — the EU. Not only is the new legislation incredibly far reaching, it is also lengthy and complex. We’ve curated the top 10 GDPR frameworks to organize your efforts to comply with GDPR requirements.","container-title":"Medium","title":"Top 10 GDPR Frameworks. The EU’s General Data Protection… | by Lauren Alweis | Alpin.io | Medium","URL":"https://medium.com/alpin-io/top-10-gdpr-frameworks-ec5ad4bfdeab","author":[{"family":"Alweis","given":"Lauren"}],"accessed":{"date-parts":[["2023",12,12]]},"issued":{"date-parts":[["2018",1,16]]}}}],"schema":"https://github.com/citation-style-language/schema/raw/master/csl-citation.json"} </w:instrText>
      </w:r>
      <w:r>
        <w:fldChar w:fldCharType="separate"/>
      </w:r>
      <w:r w:rsidR="00762035" w:rsidRPr="00762035">
        <w:rPr>
          <w:rFonts w:ascii="Calibri" w:hAnsi="Calibri" w:cs="Calibri"/>
          <w:sz w:val="22"/>
        </w:rPr>
        <w:t>(Alweis, 2018)</w:t>
      </w:r>
      <w:r>
        <w:fldChar w:fldCharType="end"/>
      </w:r>
    </w:p>
    <w:p w14:paraId="2367AF1C" w14:textId="7529F7AC" w:rsidR="001B1EEC" w:rsidRPr="00E024F8" w:rsidRDefault="00B8641E" w:rsidP="00951279">
      <w:pPr>
        <w:pStyle w:val="Heading1"/>
      </w:pPr>
      <w:bookmarkStart w:id="125" w:name="_Toc176813662"/>
      <w:r>
        <w:lastRenderedPageBreak/>
        <w:t>5</w:t>
      </w:r>
      <w:r w:rsidR="002B3B16">
        <w:t xml:space="preserve">.0 </w:t>
      </w:r>
      <w:r w:rsidR="00B424FC" w:rsidRPr="001B1EEC">
        <w:t>CONCLUSION</w:t>
      </w:r>
      <w:bookmarkEnd w:id="125"/>
    </w:p>
    <w:p w14:paraId="5735C8C2" w14:textId="112DA482" w:rsidR="00DB0A62" w:rsidRPr="007005DD" w:rsidRDefault="009E2651" w:rsidP="00951279">
      <w:pPr>
        <w:spacing w:after="160" w:line="360" w:lineRule="auto"/>
        <w:rPr>
          <w:rFonts w:ascii="Calibri Light" w:hAnsi="Calibri Light" w:cs="Calibri Light"/>
          <w:szCs w:val="24"/>
        </w:rPr>
      </w:pPr>
      <w:r w:rsidRPr="007005DD">
        <w:rPr>
          <w:rFonts w:ascii="Calibri Light" w:hAnsi="Calibri Light" w:cs="Calibri Light"/>
          <w:szCs w:val="24"/>
        </w:rPr>
        <w:t>In conclusion,</w:t>
      </w:r>
      <w:r w:rsidR="00DB0A62" w:rsidRPr="007005DD">
        <w:rPr>
          <w:rFonts w:ascii="Calibri Light" w:hAnsi="Calibri Light" w:cs="Calibri Light"/>
          <w:szCs w:val="24"/>
        </w:rPr>
        <w:t xml:space="preserve"> this research document shows a prevalent increase in the deployment and integration of big data solutions in in the enhancement and optimization of Asset and Equipment Lifecycle Management </w:t>
      </w:r>
      <w:r w:rsidR="004D5117" w:rsidRPr="007005DD">
        <w:rPr>
          <w:rFonts w:ascii="Calibri Light" w:hAnsi="Calibri Light" w:cs="Calibri Light"/>
          <w:szCs w:val="24"/>
        </w:rPr>
        <w:t>with a keen interest in industrial application uses such as the metro railway stations system.</w:t>
      </w:r>
    </w:p>
    <w:p w14:paraId="64E04FF6" w14:textId="50A80F34" w:rsidR="004D1680" w:rsidRPr="007005DD" w:rsidRDefault="00DB0A62" w:rsidP="00951279">
      <w:pPr>
        <w:spacing w:after="160" w:line="360" w:lineRule="auto"/>
        <w:rPr>
          <w:rFonts w:ascii="Calibri Light" w:hAnsi="Calibri Light" w:cs="Calibri Light"/>
          <w:szCs w:val="24"/>
        </w:rPr>
      </w:pPr>
      <w:r w:rsidRPr="007005DD">
        <w:rPr>
          <w:rFonts w:ascii="Calibri Light" w:hAnsi="Calibri Light" w:cs="Calibri Light"/>
          <w:szCs w:val="24"/>
        </w:rPr>
        <w:t>I</w:t>
      </w:r>
      <w:r w:rsidR="00050556" w:rsidRPr="007005DD">
        <w:rPr>
          <w:rFonts w:ascii="Calibri Light" w:hAnsi="Calibri Light" w:cs="Calibri Light"/>
          <w:szCs w:val="24"/>
        </w:rPr>
        <w:t xml:space="preserve">ndustrialization has </w:t>
      </w:r>
      <w:r w:rsidR="008153E6" w:rsidRPr="007005DD">
        <w:rPr>
          <w:rFonts w:ascii="Calibri Light" w:hAnsi="Calibri Light" w:cs="Calibri Light"/>
          <w:szCs w:val="24"/>
        </w:rPr>
        <w:t>brought about</w:t>
      </w:r>
      <w:r w:rsidR="00050556" w:rsidRPr="007005DD">
        <w:rPr>
          <w:rFonts w:ascii="Calibri Light" w:hAnsi="Calibri Light" w:cs="Calibri Light"/>
          <w:szCs w:val="24"/>
        </w:rPr>
        <w:t xml:space="preserve"> an increase in the integration of big data and machine learning technologies in applications and </w:t>
      </w:r>
      <w:r w:rsidR="00D704A4" w:rsidRPr="007005DD">
        <w:rPr>
          <w:rFonts w:ascii="Calibri Light" w:hAnsi="Calibri Light" w:cs="Calibri Light"/>
          <w:szCs w:val="24"/>
        </w:rPr>
        <w:t>equipment</w:t>
      </w:r>
      <w:r w:rsidR="008153E6" w:rsidRPr="007005DD">
        <w:rPr>
          <w:rFonts w:ascii="Calibri Light" w:hAnsi="Calibri Light" w:cs="Calibri Light"/>
          <w:szCs w:val="24"/>
        </w:rPr>
        <w:t xml:space="preserve"> management </w:t>
      </w:r>
      <w:r w:rsidR="00050556" w:rsidRPr="007005DD">
        <w:rPr>
          <w:rFonts w:ascii="Calibri Light" w:hAnsi="Calibri Light" w:cs="Calibri Light"/>
          <w:szCs w:val="24"/>
        </w:rPr>
        <w:t>through the continuous advancements being made in optimizing equipment Lifecy</w:t>
      </w:r>
      <w:r w:rsidR="00D704A4" w:rsidRPr="007005DD">
        <w:rPr>
          <w:rFonts w:ascii="Calibri Light" w:hAnsi="Calibri Light" w:cs="Calibri Light"/>
          <w:szCs w:val="24"/>
        </w:rPr>
        <w:t>c</w:t>
      </w:r>
      <w:r w:rsidR="00050556" w:rsidRPr="007005DD">
        <w:rPr>
          <w:rFonts w:ascii="Calibri Light" w:hAnsi="Calibri Light" w:cs="Calibri Light"/>
          <w:szCs w:val="24"/>
        </w:rPr>
        <w:t>le management to aid decision suppor</w:t>
      </w:r>
      <w:r w:rsidR="008153E6" w:rsidRPr="007005DD">
        <w:rPr>
          <w:rFonts w:ascii="Calibri Light" w:hAnsi="Calibri Light" w:cs="Calibri Light"/>
          <w:szCs w:val="24"/>
        </w:rPr>
        <w:t>t therefore making</w:t>
      </w:r>
      <w:r w:rsidR="00050556" w:rsidRPr="007005DD">
        <w:rPr>
          <w:rFonts w:ascii="Calibri Light" w:hAnsi="Calibri Light" w:cs="Calibri Light"/>
          <w:szCs w:val="24"/>
        </w:rPr>
        <w:t xml:space="preserve"> it possible to improve operational efficiency</w:t>
      </w:r>
      <w:r w:rsidR="008153E6" w:rsidRPr="007005DD">
        <w:rPr>
          <w:rFonts w:ascii="Calibri Light" w:hAnsi="Calibri Light" w:cs="Calibri Light"/>
          <w:szCs w:val="24"/>
        </w:rPr>
        <w:t xml:space="preserve">, </w:t>
      </w:r>
      <w:r w:rsidR="00050556" w:rsidRPr="007005DD">
        <w:rPr>
          <w:rFonts w:ascii="Calibri Light" w:hAnsi="Calibri Light" w:cs="Calibri Light"/>
          <w:szCs w:val="24"/>
        </w:rPr>
        <w:t>effectiveness</w:t>
      </w:r>
      <w:r w:rsidR="008153E6" w:rsidRPr="007005DD">
        <w:rPr>
          <w:rFonts w:ascii="Calibri Light" w:hAnsi="Calibri Light" w:cs="Calibri Light"/>
          <w:szCs w:val="24"/>
        </w:rPr>
        <w:t xml:space="preserve"> and </w:t>
      </w:r>
      <w:r w:rsidR="00050556" w:rsidRPr="007005DD">
        <w:rPr>
          <w:rFonts w:ascii="Calibri Light" w:hAnsi="Calibri Light" w:cs="Calibri Light"/>
          <w:szCs w:val="24"/>
        </w:rPr>
        <w:t xml:space="preserve">mitigate </w:t>
      </w:r>
      <w:r w:rsidR="008153E6" w:rsidRPr="007005DD">
        <w:rPr>
          <w:rFonts w:ascii="Calibri Light" w:hAnsi="Calibri Light" w:cs="Calibri Light"/>
          <w:szCs w:val="24"/>
        </w:rPr>
        <w:t xml:space="preserve">against </w:t>
      </w:r>
      <w:r w:rsidR="00050556" w:rsidRPr="007005DD">
        <w:rPr>
          <w:rFonts w:ascii="Calibri Light" w:hAnsi="Calibri Light" w:cs="Calibri Light"/>
          <w:szCs w:val="24"/>
        </w:rPr>
        <w:t>downtime</w:t>
      </w:r>
      <w:r w:rsidR="008153E6" w:rsidRPr="007005DD">
        <w:rPr>
          <w:rFonts w:ascii="Calibri Light" w:hAnsi="Calibri Light" w:cs="Calibri Light"/>
          <w:szCs w:val="24"/>
        </w:rPr>
        <w:t>(</w:t>
      </w:r>
      <w:r w:rsidR="00050556" w:rsidRPr="007005DD">
        <w:rPr>
          <w:rFonts w:ascii="Calibri Light" w:hAnsi="Calibri Light" w:cs="Calibri Light"/>
          <w:szCs w:val="24"/>
        </w:rPr>
        <w:t>s</w:t>
      </w:r>
      <w:r w:rsidR="008153E6" w:rsidRPr="007005DD">
        <w:rPr>
          <w:rFonts w:ascii="Calibri Light" w:hAnsi="Calibri Light" w:cs="Calibri Light"/>
          <w:szCs w:val="24"/>
        </w:rPr>
        <w:t xml:space="preserve">) </w:t>
      </w:r>
      <w:r w:rsidR="00050556" w:rsidRPr="007005DD">
        <w:rPr>
          <w:rFonts w:ascii="Calibri Light" w:hAnsi="Calibri Light" w:cs="Calibri Light"/>
          <w:szCs w:val="24"/>
        </w:rPr>
        <w:t xml:space="preserve">and reaction times needed. By </w:t>
      </w:r>
      <w:r w:rsidR="00A63D15" w:rsidRPr="007005DD">
        <w:rPr>
          <w:rFonts w:ascii="Calibri Light" w:hAnsi="Calibri Light" w:cs="Calibri Light"/>
          <w:szCs w:val="24"/>
        </w:rPr>
        <w:t>adopting</w:t>
      </w:r>
      <w:r w:rsidR="00050556" w:rsidRPr="007005DD">
        <w:rPr>
          <w:rFonts w:ascii="Calibri Light" w:hAnsi="Calibri Light" w:cs="Calibri Light"/>
          <w:szCs w:val="24"/>
        </w:rPr>
        <w:t xml:space="preserve"> a proactive approach </w:t>
      </w:r>
      <w:r w:rsidR="00A63D15" w:rsidRPr="007005DD">
        <w:rPr>
          <w:rFonts w:ascii="Calibri Light" w:hAnsi="Calibri Light" w:cs="Calibri Light"/>
          <w:szCs w:val="24"/>
        </w:rPr>
        <w:t>using advanced predictive maintenance techniques such as Logistic Regression, Random Forest, Decision Tree, Gradient Boosting Machine, Neural Networks in</w:t>
      </w:r>
      <w:r w:rsidR="00050556" w:rsidRPr="007005DD">
        <w:rPr>
          <w:rFonts w:ascii="Calibri Light" w:hAnsi="Calibri Light" w:cs="Calibri Light"/>
          <w:szCs w:val="24"/>
        </w:rPr>
        <w:t xml:space="preserve"> detecting equipment failures</w:t>
      </w:r>
      <w:r w:rsidR="00A63D15" w:rsidRPr="007005DD">
        <w:rPr>
          <w:rFonts w:ascii="Calibri Light" w:hAnsi="Calibri Light" w:cs="Calibri Light"/>
          <w:szCs w:val="24"/>
        </w:rPr>
        <w:t>, industries can make proactive quick decisions that help mitigate against downtimes, improve operational effectiveness and efficiency</w:t>
      </w:r>
      <w:r w:rsidR="00050556" w:rsidRPr="007005DD">
        <w:rPr>
          <w:rFonts w:ascii="Calibri Light" w:hAnsi="Calibri Light" w:cs="Calibri Light"/>
          <w:szCs w:val="24"/>
        </w:rPr>
        <w:t>.</w:t>
      </w:r>
    </w:p>
    <w:p w14:paraId="1AB96A97" w14:textId="6F6D0AD7" w:rsidR="00A63D15" w:rsidRPr="007005DD" w:rsidRDefault="00A63D15" w:rsidP="00951279">
      <w:pPr>
        <w:spacing w:after="160" w:line="360" w:lineRule="auto"/>
        <w:rPr>
          <w:rFonts w:ascii="Calibri Light" w:hAnsi="Calibri Light" w:cs="Calibri Light"/>
          <w:szCs w:val="24"/>
        </w:rPr>
      </w:pPr>
      <w:r w:rsidRPr="007005DD">
        <w:rPr>
          <w:rFonts w:ascii="Calibri Light" w:hAnsi="Calibri Light" w:cs="Calibri Light"/>
          <w:szCs w:val="24"/>
        </w:rPr>
        <w:t>The innovate approach of using advanced predictive models</w:t>
      </w:r>
      <w:r w:rsidR="008B2A75" w:rsidRPr="007005DD">
        <w:rPr>
          <w:rFonts w:ascii="Calibri Light" w:hAnsi="Calibri Light" w:cs="Calibri Light"/>
          <w:szCs w:val="24"/>
        </w:rPr>
        <w:t xml:space="preserve"> on different iterations of the dataset such as the MetroPT-3, Analogue and Digital Datasets gives an insight into how feature engineering, data sampling and feature selection can significantly improve the accuracy of models used with the Analogue Random Forest model achieving an Accuracy and F1-score of 98.8%.</w:t>
      </w:r>
    </w:p>
    <w:p w14:paraId="2F6DF368" w14:textId="3517C903" w:rsidR="008153E6" w:rsidRPr="007005DD" w:rsidRDefault="00FB4CDC" w:rsidP="00951279">
      <w:pPr>
        <w:spacing w:after="160" w:line="360" w:lineRule="auto"/>
        <w:rPr>
          <w:rFonts w:ascii="Calibri Light" w:hAnsi="Calibri Light" w:cs="Calibri Light"/>
          <w:szCs w:val="24"/>
        </w:rPr>
      </w:pPr>
      <w:r w:rsidRPr="007005DD">
        <w:rPr>
          <w:rFonts w:ascii="Calibri Light" w:hAnsi="Calibri Light" w:cs="Calibri Light"/>
          <w:szCs w:val="24"/>
        </w:rPr>
        <w:t>N</w:t>
      </w:r>
      <w:r w:rsidR="008153E6" w:rsidRPr="007005DD">
        <w:rPr>
          <w:rFonts w:ascii="Calibri Light" w:hAnsi="Calibri Light" w:cs="Calibri Light"/>
          <w:szCs w:val="24"/>
        </w:rPr>
        <w:t>otwithstanding</w:t>
      </w:r>
      <w:r w:rsidRPr="007005DD">
        <w:rPr>
          <w:rFonts w:ascii="Calibri Light" w:hAnsi="Calibri Light" w:cs="Calibri Light"/>
          <w:szCs w:val="24"/>
        </w:rPr>
        <w:t>,</w:t>
      </w:r>
      <w:r w:rsidR="008153E6" w:rsidRPr="007005DD">
        <w:rPr>
          <w:rFonts w:ascii="Calibri Light" w:hAnsi="Calibri Light" w:cs="Calibri Light"/>
          <w:szCs w:val="24"/>
        </w:rPr>
        <w:t xml:space="preserve"> the impact of this model on </w:t>
      </w:r>
      <w:r w:rsidR="004B42C5" w:rsidRPr="007005DD">
        <w:rPr>
          <w:rFonts w:ascii="Calibri Light" w:hAnsi="Calibri Light" w:cs="Calibri Light"/>
          <w:szCs w:val="24"/>
        </w:rPr>
        <w:t>Asset and E</w:t>
      </w:r>
      <w:r w:rsidR="008153E6" w:rsidRPr="007005DD">
        <w:rPr>
          <w:rFonts w:ascii="Calibri Light" w:hAnsi="Calibri Light" w:cs="Calibri Light"/>
          <w:szCs w:val="24"/>
        </w:rPr>
        <w:t xml:space="preserve">quipment </w:t>
      </w:r>
      <w:r w:rsidR="004B42C5" w:rsidRPr="007005DD">
        <w:rPr>
          <w:rFonts w:ascii="Calibri Light" w:hAnsi="Calibri Light" w:cs="Calibri Light"/>
          <w:szCs w:val="24"/>
        </w:rPr>
        <w:t>L</w:t>
      </w:r>
      <w:r w:rsidR="008153E6" w:rsidRPr="007005DD">
        <w:rPr>
          <w:rFonts w:ascii="Calibri Light" w:hAnsi="Calibri Light" w:cs="Calibri Light"/>
          <w:szCs w:val="24"/>
        </w:rPr>
        <w:t>ifecycle</w:t>
      </w:r>
      <w:r w:rsidR="004B42C5" w:rsidRPr="007005DD">
        <w:rPr>
          <w:rFonts w:ascii="Calibri Light" w:hAnsi="Calibri Light" w:cs="Calibri Light"/>
          <w:szCs w:val="24"/>
        </w:rPr>
        <w:t xml:space="preserve"> Management</w:t>
      </w:r>
      <w:r w:rsidR="008153E6" w:rsidRPr="007005DD">
        <w:rPr>
          <w:rFonts w:ascii="Calibri Light" w:hAnsi="Calibri Light" w:cs="Calibri Light"/>
          <w:szCs w:val="24"/>
        </w:rPr>
        <w:t xml:space="preserve">, it is essential for us to consider the practical and ethical use and implication of this research on data privacy and security. Another aspect to consider is the role of transparency, fairness, model understanding, and explanation as this </w:t>
      </w:r>
      <w:r w:rsidR="00475BA6" w:rsidRPr="007005DD">
        <w:rPr>
          <w:rFonts w:ascii="Calibri Light" w:hAnsi="Calibri Light" w:cs="Calibri Light"/>
          <w:szCs w:val="24"/>
        </w:rPr>
        <w:t>play’s</w:t>
      </w:r>
      <w:r w:rsidR="008153E6" w:rsidRPr="007005DD">
        <w:rPr>
          <w:rFonts w:ascii="Calibri Light" w:hAnsi="Calibri Light" w:cs="Calibri Light"/>
          <w:szCs w:val="24"/>
        </w:rPr>
        <w:t xml:space="preserve"> vital roles in the accuracy and effectiveness of the model used.</w:t>
      </w:r>
    </w:p>
    <w:p w14:paraId="0DCE63CD" w14:textId="5C67B698" w:rsidR="00050556" w:rsidRDefault="00050556" w:rsidP="00951279">
      <w:pPr>
        <w:spacing w:after="160" w:line="360" w:lineRule="auto"/>
        <w:rPr>
          <w:rFonts w:ascii="Calibri Light" w:hAnsi="Calibri Light" w:cs="Calibri Light"/>
          <w:szCs w:val="24"/>
        </w:rPr>
      </w:pPr>
      <w:r w:rsidRPr="007005DD">
        <w:rPr>
          <w:rFonts w:ascii="Calibri Light" w:hAnsi="Calibri Light" w:cs="Calibri Light"/>
          <w:szCs w:val="24"/>
        </w:rPr>
        <w:t xml:space="preserve">It is imperative for further research and contributions to be made, with a focus on </w:t>
      </w:r>
      <w:r w:rsidR="00D704A4" w:rsidRPr="007005DD">
        <w:rPr>
          <w:rFonts w:ascii="Calibri Light" w:hAnsi="Calibri Light" w:cs="Calibri Light"/>
          <w:szCs w:val="24"/>
        </w:rPr>
        <w:t xml:space="preserve">the </w:t>
      </w:r>
      <w:r w:rsidRPr="007005DD">
        <w:rPr>
          <w:rFonts w:ascii="Calibri Light" w:hAnsi="Calibri Light" w:cs="Calibri Light"/>
          <w:szCs w:val="24"/>
        </w:rPr>
        <w:t xml:space="preserve">integration of diverse data sources and features to enhance the </w:t>
      </w:r>
      <w:r w:rsidR="007005DD" w:rsidRPr="007005DD">
        <w:rPr>
          <w:rFonts w:ascii="Calibri Light" w:hAnsi="Calibri Light" w:cs="Calibri Light"/>
          <w:szCs w:val="24"/>
        </w:rPr>
        <w:t>performance</w:t>
      </w:r>
      <w:r w:rsidRPr="007005DD">
        <w:rPr>
          <w:rFonts w:ascii="Calibri Light" w:hAnsi="Calibri Light" w:cs="Calibri Light"/>
          <w:szCs w:val="24"/>
        </w:rPr>
        <w:t xml:space="preserve"> of the ML </w:t>
      </w:r>
      <w:r w:rsidR="007005DD" w:rsidRPr="007005DD">
        <w:rPr>
          <w:rFonts w:ascii="Calibri Light" w:hAnsi="Calibri Light" w:cs="Calibri Light"/>
          <w:szCs w:val="24"/>
        </w:rPr>
        <w:t xml:space="preserve">and DL </w:t>
      </w:r>
      <w:r w:rsidRPr="007005DD">
        <w:rPr>
          <w:rFonts w:ascii="Calibri Light" w:hAnsi="Calibri Light" w:cs="Calibri Light"/>
          <w:szCs w:val="24"/>
        </w:rPr>
        <w:t>models.</w:t>
      </w:r>
      <w:r w:rsidR="007005DD" w:rsidRPr="007005DD">
        <w:rPr>
          <w:rFonts w:ascii="Calibri Light" w:hAnsi="Calibri Light" w:cs="Calibri Light"/>
          <w:szCs w:val="24"/>
        </w:rPr>
        <w:t xml:space="preserve"> Another area of focus should be the initiation of more DL techniques such as Recurrent Neural </w:t>
      </w:r>
      <w:r w:rsidR="0013385A" w:rsidRPr="007005DD">
        <w:rPr>
          <w:rFonts w:ascii="Calibri Light" w:hAnsi="Calibri Light" w:cs="Calibri Light"/>
          <w:szCs w:val="24"/>
        </w:rPr>
        <w:t>Network</w:t>
      </w:r>
      <w:r w:rsidR="0013385A">
        <w:rPr>
          <w:rFonts w:ascii="Calibri Light" w:hAnsi="Calibri Light" w:cs="Calibri Light"/>
          <w:szCs w:val="24"/>
        </w:rPr>
        <w:t xml:space="preserve"> (</w:t>
      </w:r>
      <w:r w:rsidR="004279AB">
        <w:rPr>
          <w:rFonts w:ascii="Calibri Light" w:hAnsi="Calibri Light" w:cs="Calibri Light"/>
          <w:szCs w:val="24"/>
        </w:rPr>
        <w:t>RNN),</w:t>
      </w:r>
      <w:r w:rsidR="004279AB" w:rsidRPr="004279AB">
        <w:rPr>
          <w:rFonts w:ascii="Calibri Light" w:hAnsi="Calibri Light" w:cs="Calibri Light"/>
          <w:szCs w:val="24"/>
        </w:rPr>
        <w:t xml:space="preserve"> Convolutional Neural Networks (CNNs), Long Short-Term Memory (LSTM) networks, and Autoencoders</w:t>
      </w:r>
      <w:r w:rsidR="004279AB">
        <w:rPr>
          <w:rFonts w:ascii="Calibri Light" w:hAnsi="Calibri Light" w:cs="Calibri Light"/>
          <w:szCs w:val="24"/>
        </w:rPr>
        <w:t xml:space="preserve"> as they are widely regarded for being able to handle complexities in datasets.</w:t>
      </w:r>
    </w:p>
    <w:p w14:paraId="068C343F" w14:textId="74A7DAF4" w:rsidR="003804DB" w:rsidRDefault="003804DB" w:rsidP="00951279">
      <w:pPr>
        <w:spacing w:after="160" w:line="360" w:lineRule="auto"/>
        <w:rPr>
          <w:rFonts w:cs="Calibri Light"/>
          <w:b/>
          <w:bCs/>
          <w:szCs w:val="24"/>
        </w:rPr>
      </w:pPr>
    </w:p>
    <w:p w14:paraId="31C955E3" w14:textId="77777777" w:rsidR="003804DB" w:rsidRDefault="003804DB" w:rsidP="00951279">
      <w:pPr>
        <w:spacing w:after="160" w:line="360" w:lineRule="auto"/>
        <w:jc w:val="left"/>
        <w:rPr>
          <w:rFonts w:ascii="Calibri" w:eastAsiaTheme="majorEastAsia" w:hAnsi="Calibri" w:cstheme="majorBidi"/>
          <w:b/>
          <w:color w:val="000000" w:themeColor="text1"/>
          <w:sz w:val="40"/>
          <w:szCs w:val="40"/>
        </w:rPr>
      </w:pPr>
      <w:r>
        <w:br w:type="page"/>
      </w:r>
    </w:p>
    <w:p w14:paraId="0C964146" w14:textId="3C841293" w:rsidR="003804DB" w:rsidRDefault="003804DB" w:rsidP="00951279">
      <w:pPr>
        <w:pStyle w:val="Heading2"/>
      </w:pPr>
      <w:bookmarkStart w:id="126" w:name="_Toc176813663"/>
      <w:r>
        <w:lastRenderedPageBreak/>
        <w:t>5.1 Answering Research Questions</w:t>
      </w:r>
      <w:bookmarkEnd w:id="126"/>
    </w:p>
    <w:p w14:paraId="553A624B" w14:textId="77777777" w:rsidR="000A532E" w:rsidRPr="000A532E" w:rsidRDefault="000A532E" w:rsidP="00951279">
      <w:pPr>
        <w:spacing w:line="360" w:lineRule="auto"/>
      </w:pPr>
    </w:p>
    <w:p w14:paraId="22D0DF6D" w14:textId="68D25884" w:rsidR="00EE0851" w:rsidRDefault="00EE0851" w:rsidP="00951279">
      <w:pPr>
        <w:pStyle w:val="Caption"/>
        <w:keepNext/>
        <w:spacing w:line="360" w:lineRule="auto"/>
      </w:pPr>
      <w:bookmarkStart w:id="127" w:name="_Toc176811667"/>
      <w:r>
        <w:t xml:space="preserve">Table </w:t>
      </w:r>
      <w:r>
        <w:fldChar w:fldCharType="begin"/>
      </w:r>
      <w:r>
        <w:instrText xml:space="preserve"> SEQ Table \* ARABIC </w:instrText>
      </w:r>
      <w:r>
        <w:fldChar w:fldCharType="separate"/>
      </w:r>
      <w:r w:rsidR="008F3F61">
        <w:rPr>
          <w:noProof/>
        </w:rPr>
        <w:t>4</w:t>
      </w:r>
      <w:r>
        <w:fldChar w:fldCharType="end"/>
      </w:r>
      <w:r>
        <w:t>: Research Question and Answers</w:t>
      </w:r>
      <w:bookmarkEnd w:id="127"/>
    </w:p>
    <w:tbl>
      <w:tblPr>
        <w:tblStyle w:val="TableGrid"/>
        <w:tblW w:w="0" w:type="auto"/>
        <w:tblLook w:val="04A0" w:firstRow="1" w:lastRow="0" w:firstColumn="1" w:lastColumn="0" w:noHBand="0" w:noVBand="1"/>
      </w:tblPr>
      <w:tblGrid>
        <w:gridCol w:w="653"/>
        <w:gridCol w:w="3572"/>
        <w:gridCol w:w="5327"/>
      </w:tblGrid>
      <w:tr w:rsidR="003804DB" w14:paraId="200A6FB8" w14:textId="77777777" w:rsidTr="008D143A">
        <w:trPr>
          <w:trHeight w:val="585"/>
        </w:trPr>
        <w:tc>
          <w:tcPr>
            <w:tcW w:w="653" w:type="dxa"/>
          </w:tcPr>
          <w:p w14:paraId="790B2A18" w14:textId="7D9053B0" w:rsidR="003804DB" w:rsidRPr="003804DB" w:rsidRDefault="003804DB" w:rsidP="00951279">
            <w:pPr>
              <w:spacing w:after="160" w:line="360" w:lineRule="auto"/>
              <w:rPr>
                <w:rFonts w:ascii="Calibri Light" w:hAnsi="Calibri Light" w:cs="Calibri Light"/>
                <w:b/>
                <w:bCs/>
                <w:szCs w:val="24"/>
              </w:rPr>
            </w:pPr>
            <w:r w:rsidRPr="003804DB">
              <w:rPr>
                <w:rFonts w:ascii="Calibri Light" w:hAnsi="Calibri Light" w:cs="Calibri Light"/>
                <w:b/>
                <w:bCs/>
                <w:szCs w:val="24"/>
              </w:rPr>
              <w:t>s/n</w:t>
            </w:r>
          </w:p>
        </w:tc>
        <w:tc>
          <w:tcPr>
            <w:tcW w:w="3572" w:type="dxa"/>
          </w:tcPr>
          <w:p w14:paraId="3C5AD06F" w14:textId="2BC62187" w:rsidR="003804DB" w:rsidRPr="003804DB" w:rsidRDefault="003804DB" w:rsidP="00951279">
            <w:pPr>
              <w:spacing w:after="160" w:line="360" w:lineRule="auto"/>
              <w:rPr>
                <w:rFonts w:ascii="Calibri Light" w:hAnsi="Calibri Light" w:cs="Calibri Light"/>
                <w:b/>
                <w:bCs/>
                <w:szCs w:val="24"/>
              </w:rPr>
            </w:pPr>
            <w:r w:rsidRPr="003804DB">
              <w:rPr>
                <w:rFonts w:ascii="Calibri Light" w:hAnsi="Calibri Light" w:cs="Calibri Light"/>
                <w:b/>
                <w:bCs/>
                <w:szCs w:val="24"/>
              </w:rPr>
              <w:t>Research Question</w:t>
            </w:r>
          </w:p>
        </w:tc>
        <w:tc>
          <w:tcPr>
            <w:tcW w:w="5327" w:type="dxa"/>
          </w:tcPr>
          <w:p w14:paraId="02FAF397" w14:textId="0736BD5A" w:rsidR="003804DB" w:rsidRPr="003804DB" w:rsidRDefault="003804DB" w:rsidP="00951279">
            <w:pPr>
              <w:spacing w:after="160" w:line="360" w:lineRule="auto"/>
              <w:rPr>
                <w:rFonts w:ascii="Calibri Light" w:hAnsi="Calibri Light" w:cs="Calibri Light"/>
                <w:b/>
                <w:bCs/>
                <w:szCs w:val="24"/>
              </w:rPr>
            </w:pPr>
            <w:r w:rsidRPr="003804DB">
              <w:rPr>
                <w:rFonts w:ascii="Calibri Light" w:hAnsi="Calibri Light" w:cs="Calibri Light"/>
                <w:b/>
                <w:bCs/>
                <w:szCs w:val="24"/>
              </w:rPr>
              <w:t>Answers</w:t>
            </w:r>
          </w:p>
        </w:tc>
      </w:tr>
      <w:tr w:rsidR="003804DB" w14:paraId="2715DA5B" w14:textId="77777777" w:rsidTr="000A532E">
        <w:trPr>
          <w:trHeight w:val="1648"/>
        </w:trPr>
        <w:tc>
          <w:tcPr>
            <w:tcW w:w="653" w:type="dxa"/>
          </w:tcPr>
          <w:p w14:paraId="4B6C9CEA" w14:textId="70E01897" w:rsidR="003804DB" w:rsidRDefault="003804DB" w:rsidP="00951279">
            <w:pPr>
              <w:spacing w:after="160" w:line="360" w:lineRule="auto"/>
              <w:rPr>
                <w:rFonts w:ascii="Calibri Light" w:hAnsi="Calibri Light" w:cs="Calibri Light"/>
                <w:szCs w:val="24"/>
              </w:rPr>
            </w:pPr>
            <w:r>
              <w:rPr>
                <w:rFonts w:ascii="Calibri Light" w:hAnsi="Calibri Light" w:cs="Calibri Light"/>
                <w:szCs w:val="24"/>
              </w:rPr>
              <w:t>1</w:t>
            </w:r>
          </w:p>
        </w:tc>
        <w:tc>
          <w:tcPr>
            <w:tcW w:w="3572" w:type="dxa"/>
          </w:tcPr>
          <w:p w14:paraId="20CCAA41" w14:textId="7C28D328" w:rsidR="003804DB" w:rsidRDefault="00581307" w:rsidP="00951279">
            <w:pPr>
              <w:spacing w:after="160" w:line="360" w:lineRule="auto"/>
              <w:rPr>
                <w:rFonts w:ascii="Calibri Light" w:hAnsi="Calibri Light" w:cs="Calibri Light"/>
                <w:szCs w:val="24"/>
              </w:rPr>
            </w:pPr>
            <w:r w:rsidRPr="00581307">
              <w:rPr>
                <w:rFonts w:ascii="Calibri Light" w:hAnsi="Calibri Light" w:cs="Calibri Light"/>
                <w:szCs w:val="24"/>
              </w:rPr>
              <w:t>What contemporary ML and DL techniques are prevalent in addressing Asset and Equipment Lifecycle Management via Predictive Maintenance Systems?</w:t>
            </w:r>
          </w:p>
        </w:tc>
        <w:tc>
          <w:tcPr>
            <w:tcW w:w="5327" w:type="dxa"/>
          </w:tcPr>
          <w:p w14:paraId="66AC5302" w14:textId="2DB6A54D" w:rsidR="003804DB" w:rsidRDefault="003804DB" w:rsidP="00951279">
            <w:pPr>
              <w:spacing w:after="160" w:line="360" w:lineRule="auto"/>
              <w:rPr>
                <w:rFonts w:ascii="Calibri Light" w:hAnsi="Calibri Light" w:cs="Calibri Light"/>
                <w:szCs w:val="24"/>
              </w:rPr>
            </w:pPr>
            <w:r>
              <w:rPr>
                <w:rFonts w:ascii="Calibri Light" w:hAnsi="Calibri Light" w:cs="Calibri Light"/>
                <w:szCs w:val="24"/>
              </w:rPr>
              <w:t>This was answered in the Literature review section. Chapter 2 of the Literature review shows a breakdown of different literatures, its relevance and their impact in the field.</w:t>
            </w:r>
          </w:p>
        </w:tc>
      </w:tr>
      <w:tr w:rsidR="003804DB" w14:paraId="130B0FE8" w14:textId="77777777" w:rsidTr="00B7418F">
        <w:trPr>
          <w:trHeight w:val="3727"/>
        </w:trPr>
        <w:tc>
          <w:tcPr>
            <w:tcW w:w="653" w:type="dxa"/>
          </w:tcPr>
          <w:p w14:paraId="0C66A982" w14:textId="21573CDF" w:rsidR="003804DB" w:rsidRDefault="003804DB" w:rsidP="00951279">
            <w:pPr>
              <w:spacing w:after="160" w:line="360" w:lineRule="auto"/>
              <w:rPr>
                <w:rFonts w:ascii="Calibri Light" w:hAnsi="Calibri Light" w:cs="Calibri Light"/>
                <w:szCs w:val="24"/>
              </w:rPr>
            </w:pPr>
            <w:r>
              <w:rPr>
                <w:rFonts w:ascii="Calibri Light" w:hAnsi="Calibri Light" w:cs="Calibri Light"/>
                <w:szCs w:val="24"/>
              </w:rPr>
              <w:t>2</w:t>
            </w:r>
          </w:p>
        </w:tc>
        <w:tc>
          <w:tcPr>
            <w:tcW w:w="3572" w:type="dxa"/>
          </w:tcPr>
          <w:p w14:paraId="59818889" w14:textId="6E88DD83" w:rsidR="003804DB" w:rsidRDefault="00581307" w:rsidP="00951279">
            <w:pPr>
              <w:spacing w:after="160" w:line="360" w:lineRule="auto"/>
              <w:rPr>
                <w:rFonts w:ascii="Calibri Light" w:hAnsi="Calibri Light" w:cs="Calibri Light"/>
                <w:szCs w:val="24"/>
              </w:rPr>
            </w:pPr>
            <w:r w:rsidRPr="00581307">
              <w:rPr>
                <w:rFonts w:ascii="Calibri Light" w:hAnsi="Calibri Light" w:cs="Calibri Light"/>
                <w:szCs w:val="24"/>
              </w:rPr>
              <w:t>What equipment features and attributes of equipment are the most indicative for forecasting potential failures in Metro Railways</w:t>
            </w:r>
          </w:p>
        </w:tc>
        <w:tc>
          <w:tcPr>
            <w:tcW w:w="5327" w:type="dxa"/>
          </w:tcPr>
          <w:p w14:paraId="07DC0A03" w14:textId="21F0A074" w:rsidR="00581307" w:rsidRDefault="00581307" w:rsidP="00951279">
            <w:pPr>
              <w:spacing w:after="160" w:line="360" w:lineRule="auto"/>
              <w:rPr>
                <w:rFonts w:ascii="Calibri Light" w:hAnsi="Calibri Light" w:cs="Calibri Light"/>
                <w:szCs w:val="24"/>
              </w:rPr>
            </w:pPr>
            <w:r>
              <w:rPr>
                <w:rFonts w:ascii="Calibri Light" w:hAnsi="Calibri Light" w:cs="Calibri Light"/>
                <w:szCs w:val="24"/>
              </w:rPr>
              <w:t xml:space="preserve">The features most indicative of potential failures in the MetroPT-3 dataset are: </w:t>
            </w:r>
          </w:p>
          <w:p w14:paraId="06724D9B" w14:textId="77777777" w:rsidR="003804DB" w:rsidRDefault="008D143A" w:rsidP="00951279">
            <w:pPr>
              <w:spacing w:after="160" w:line="360" w:lineRule="auto"/>
              <w:rPr>
                <w:rFonts w:ascii="Calibri Light" w:hAnsi="Calibri Light" w:cs="Calibri Light"/>
                <w:szCs w:val="24"/>
              </w:rPr>
            </w:pPr>
            <w:r>
              <w:rPr>
                <w:rFonts w:ascii="Calibri Light" w:hAnsi="Calibri Light" w:cs="Calibri Light"/>
                <w:szCs w:val="24"/>
              </w:rPr>
              <w:t xml:space="preserve">The features most indicative of potential failures </w:t>
            </w:r>
            <w:r w:rsidR="00581307">
              <w:rPr>
                <w:rFonts w:ascii="Calibri Light" w:hAnsi="Calibri Light" w:cs="Calibri Light"/>
                <w:szCs w:val="24"/>
              </w:rPr>
              <w:t xml:space="preserve">in the Analogue dataset </w:t>
            </w:r>
            <w:r>
              <w:rPr>
                <w:rFonts w:ascii="Calibri Light" w:hAnsi="Calibri Light" w:cs="Calibri Light"/>
                <w:szCs w:val="24"/>
              </w:rPr>
              <w:t>are: TP2, Reservoirs, Oil temperature and Motor Current.</w:t>
            </w:r>
          </w:p>
          <w:p w14:paraId="6A17F8B1" w14:textId="1E50C660" w:rsidR="00581307" w:rsidRDefault="00581307" w:rsidP="00951279">
            <w:pPr>
              <w:spacing w:after="160" w:line="360" w:lineRule="auto"/>
              <w:rPr>
                <w:rFonts w:ascii="Calibri Light" w:hAnsi="Calibri Light" w:cs="Calibri Light"/>
                <w:szCs w:val="24"/>
              </w:rPr>
            </w:pPr>
            <w:r>
              <w:rPr>
                <w:rFonts w:ascii="Calibri Light" w:hAnsi="Calibri Light" w:cs="Calibri Light"/>
                <w:szCs w:val="24"/>
              </w:rPr>
              <w:t>The features most indicative of potential failures in the digital dataset are:</w:t>
            </w:r>
          </w:p>
          <w:p w14:paraId="595FE555" w14:textId="0A44AE36" w:rsidR="00581307" w:rsidRDefault="00581307" w:rsidP="00951279">
            <w:pPr>
              <w:spacing w:after="160" w:line="360" w:lineRule="auto"/>
              <w:rPr>
                <w:rFonts w:ascii="Calibri Light" w:hAnsi="Calibri Light" w:cs="Calibri Light"/>
                <w:szCs w:val="24"/>
              </w:rPr>
            </w:pPr>
          </w:p>
        </w:tc>
      </w:tr>
      <w:tr w:rsidR="003804DB" w14:paraId="04AAC8C1" w14:textId="77777777" w:rsidTr="008D143A">
        <w:trPr>
          <w:trHeight w:val="1891"/>
        </w:trPr>
        <w:tc>
          <w:tcPr>
            <w:tcW w:w="653" w:type="dxa"/>
          </w:tcPr>
          <w:p w14:paraId="2A6DF6AC" w14:textId="2AC70337" w:rsidR="003804DB" w:rsidRDefault="003804DB" w:rsidP="00951279">
            <w:pPr>
              <w:spacing w:after="160" w:line="360" w:lineRule="auto"/>
              <w:rPr>
                <w:rFonts w:ascii="Calibri Light" w:hAnsi="Calibri Light" w:cs="Calibri Light"/>
                <w:szCs w:val="24"/>
              </w:rPr>
            </w:pPr>
            <w:r>
              <w:rPr>
                <w:rFonts w:ascii="Calibri Light" w:hAnsi="Calibri Light" w:cs="Calibri Light"/>
                <w:szCs w:val="24"/>
              </w:rPr>
              <w:t>3</w:t>
            </w:r>
          </w:p>
        </w:tc>
        <w:tc>
          <w:tcPr>
            <w:tcW w:w="3572" w:type="dxa"/>
          </w:tcPr>
          <w:p w14:paraId="579CF196" w14:textId="33C46B2E" w:rsidR="003804DB" w:rsidRDefault="00581307" w:rsidP="00951279">
            <w:pPr>
              <w:spacing w:after="160" w:line="360" w:lineRule="auto"/>
              <w:rPr>
                <w:rFonts w:ascii="Calibri Light" w:hAnsi="Calibri Light" w:cs="Calibri Light"/>
                <w:szCs w:val="24"/>
              </w:rPr>
            </w:pPr>
            <w:r w:rsidRPr="00581307">
              <w:rPr>
                <w:rFonts w:ascii="Calibri Light" w:hAnsi="Calibri Light" w:cs="Calibri Light"/>
                <w:szCs w:val="24"/>
              </w:rPr>
              <w:t>How can predictive maintenance models be optimized using feature engineering, data sampling and feature selection to accurately forecast equipment failures?</w:t>
            </w:r>
          </w:p>
        </w:tc>
        <w:tc>
          <w:tcPr>
            <w:tcW w:w="5327" w:type="dxa"/>
          </w:tcPr>
          <w:p w14:paraId="64AABF08" w14:textId="77777777" w:rsidR="003344C7" w:rsidRDefault="008D143A" w:rsidP="00951279">
            <w:pPr>
              <w:spacing w:after="160" w:line="360" w:lineRule="auto"/>
              <w:rPr>
                <w:rFonts w:ascii="Calibri Light" w:hAnsi="Calibri Light" w:cs="Calibri Light"/>
                <w:szCs w:val="24"/>
              </w:rPr>
            </w:pPr>
            <w:r>
              <w:rPr>
                <w:rFonts w:ascii="Calibri Light" w:hAnsi="Calibri Light" w:cs="Calibri Light"/>
                <w:szCs w:val="24"/>
              </w:rPr>
              <w:t xml:space="preserve">Some of the strategies adopted </w:t>
            </w:r>
            <w:r w:rsidR="003344C7">
              <w:rPr>
                <w:rFonts w:ascii="Calibri Light" w:hAnsi="Calibri Light" w:cs="Calibri Light"/>
                <w:szCs w:val="24"/>
              </w:rPr>
              <w:t>during</w:t>
            </w:r>
            <w:r>
              <w:rPr>
                <w:rFonts w:ascii="Calibri Light" w:hAnsi="Calibri Light" w:cs="Calibri Light"/>
                <w:szCs w:val="24"/>
              </w:rPr>
              <w:t xml:space="preserve"> the study </w:t>
            </w:r>
            <w:r w:rsidR="00585FB0">
              <w:rPr>
                <w:rFonts w:ascii="Calibri Light" w:hAnsi="Calibri Light" w:cs="Calibri Light"/>
                <w:szCs w:val="24"/>
              </w:rPr>
              <w:t>are</w:t>
            </w:r>
            <w:r>
              <w:rPr>
                <w:rFonts w:ascii="Calibri Light" w:hAnsi="Calibri Light" w:cs="Calibri Light"/>
                <w:szCs w:val="24"/>
              </w:rPr>
              <w:t xml:space="preserve"> ensuring data quality by performing pre-processing related tasks, feature engineering, use of advanced machine learning techniques such as Random Foret, Gradient Boosting Machine, Neural Networks etc.</w:t>
            </w:r>
          </w:p>
          <w:p w14:paraId="64D43CFA" w14:textId="74F3A25F" w:rsidR="003344C7" w:rsidRDefault="003344C7" w:rsidP="00951279">
            <w:pPr>
              <w:spacing w:after="160" w:line="360" w:lineRule="auto"/>
              <w:rPr>
                <w:rFonts w:ascii="Calibri Light" w:hAnsi="Calibri Light" w:cs="Calibri Light"/>
                <w:szCs w:val="24"/>
              </w:rPr>
            </w:pPr>
            <w:r>
              <w:rPr>
                <w:rFonts w:ascii="Calibri Light" w:hAnsi="Calibri Light" w:cs="Calibri Light"/>
                <w:szCs w:val="24"/>
              </w:rPr>
              <w:t>Feature engineering is used to extract new variables from information provided for the failure events.</w:t>
            </w:r>
          </w:p>
          <w:p w14:paraId="20C77F11" w14:textId="41A91AE9" w:rsidR="003344C7" w:rsidRDefault="003344C7" w:rsidP="00951279">
            <w:pPr>
              <w:spacing w:after="160" w:line="360" w:lineRule="auto"/>
              <w:rPr>
                <w:rFonts w:ascii="Calibri Light" w:hAnsi="Calibri Light" w:cs="Calibri Light"/>
                <w:szCs w:val="24"/>
              </w:rPr>
            </w:pPr>
            <w:r>
              <w:rPr>
                <w:rFonts w:ascii="Calibri Light" w:hAnsi="Calibri Light" w:cs="Calibri Light"/>
                <w:szCs w:val="24"/>
              </w:rPr>
              <w:lastRenderedPageBreak/>
              <w:t>Hybrid Data Sampling is used to create a balanced dataset between the majority and minority class of the failure events.</w:t>
            </w:r>
          </w:p>
          <w:p w14:paraId="5E4F874E" w14:textId="1843060B" w:rsidR="003344C7" w:rsidRDefault="003344C7" w:rsidP="00951279">
            <w:pPr>
              <w:spacing w:after="160" w:line="360" w:lineRule="auto"/>
              <w:rPr>
                <w:rFonts w:ascii="Calibri Light" w:hAnsi="Calibri Light" w:cs="Calibri Light"/>
                <w:szCs w:val="24"/>
              </w:rPr>
            </w:pPr>
            <w:r>
              <w:rPr>
                <w:rFonts w:ascii="Calibri Light" w:hAnsi="Calibri Light" w:cs="Calibri Light"/>
                <w:szCs w:val="24"/>
              </w:rPr>
              <w:t>Feature selection is used to select the best variables with the most predictive values</w:t>
            </w:r>
            <w:r w:rsidR="00752E35">
              <w:rPr>
                <w:rFonts w:ascii="Calibri Light" w:hAnsi="Calibri Light" w:cs="Calibri Light"/>
                <w:szCs w:val="24"/>
              </w:rPr>
              <w:t xml:space="preserve"> for predicting failure events.</w:t>
            </w:r>
          </w:p>
          <w:p w14:paraId="3AECDDCF" w14:textId="34F47208" w:rsidR="003804DB" w:rsidRDefault="008D143A" w:rsidP="00951279">
            <w:pPr>
              <w:spacing w:after="160" w:line="360" w:lineRule="auto"/>
              <w:rPr>
                <w:rFonts w:ascii="Calibri Light" w:hAnsi="Calibri Light" w:cs="Calibri Light"/>
                <w:szCs w:val="24"/>
              </w:rPr>
            </w:pPr>
            <w:r>
              <w:rPr>
                <w:rFonts w:ascii="Calibri Light" w:hAnsi="Calibri Light" w:cs="Calibri Light"/>
                <w:szCs w:val="24"/>
              </w:rPr>
              <w:t>These strategies help to optimize predictive maintenance techniques for more accurate and timely forecasts.</w:t>
            </w:r>
          </w:p>
        </w:tc>
      </w:tr>
      <w:tr w:rsidR="003804DB" w14:paraId="488724FE" w14:textId="77777777" w:rsidTr="008D143A">
        <w:trPr>
          <w:trHeight w:val="1456"/>
        </w:trPr>
        <w:tc>
          <w:tcPr>
            <w:tcW w:w="653" w:type="dxa"/>
          </w:tcPr>
          <w:p w14:paraId="26E450BB" w14:textId="2FD32468" w:rsidR="003804DB" w:rsidRPr="003C745A" w:rsidRDefault="003804DB" w:rsidP="00951279">
            <w:pPr>
              <w:spacing w:after="160" w:line="360" w:lineRule="auto"/>
              <w:rPr>
                <w:rFonts w:ascii="Calibri Light" w:hAnsi="Calibri Light" w:cs="Calibri Light"/>
                <w:szCs w:val="24"/>
              </w:rPr>
            </w:pPr>
            <w:r w:rsidRPr="003C745A">
              <w:rPr>
                <w:rFonts w:ascii="Calibri Light" w:hAnsi="Calibri Light" w:cs="Calibri Light"/>
                <w:szCs w:val="24"/>
              </w:rPr>
              <w:lastRenderedPageBreak/>
              <w:t>4</w:t>
            </w:r>
          </w:p>
        </w:tc>
        <w:tc>
          <w:tcPr>
            <w:tcW w:w="3572" w:type="dxa"/>
          </w:tcPr>
          <w:p w14:paraId="1FF9EDC0" w14:textId="444889D2" w:rsidR="003804DB" w:rsidRPr="003C745A" w:rsidRDefault="00752E35" w:rsidP="00951279">
            <w:pPr>
              <w:spacing w:after="160" w:line="360" w:lineRule="auto"/>
              <w:rPr>
                <w:rFonts w:ascii="Calibri Light" w:hAnsi="Calibri Light" w:cs="Calibri Light"/>
                <w:szCs w:val="24"/>
              </w:rPr>
            </w:pPr>
            <w:r w:rsidRPr="00752E35">
              <w:rPr>
                <w:rFonts w:ascii="Calibri Light" w:hAnsi="Calibri Light" w:cs="Calibri Light"/>
                <w:szCs w:val="24"/>
              </w:rPr>
              <w:t>Which ML or DL modelling technique is most effective for predicting equipment failures and what performance metric should be prioritized in evaluating models?</w:t>
            </w:r>
          </w:p>
        </w:tc>
        <w:tc>
          <w:tcPr>
            <w:tcW w:w="5327" w:type="dxa"/>
          </w:tcPr>
          <w:p w14:paraId="1A5CBA9F" w14:textId="4FAA6A3A" w:rsidR="00752E35" w:rsidRDefault="00752E35" w:rsidP="00951279">
            <w:pPr>
              <w:spacing w:after="160" w:line="360" w:lineRule="auto"/>
              <w:rPr>
                <w:rFonts w:ascii="Calibri Light" w:hAnsi="Calibri Light" w:cs="Calibri Light"/>
                <w:szCs w:val="24"/>
              </w:rPr>
            </w:pPr>
            <w:r>
              <w:rPr>
                <w:rFonts w:ascii="Calibri Light" w:hAnsi="Calibri Light" w:cs="Calibri Light"/>
                <w:szCs w:val="24"/>
              </w:rPr>
              <w:t>Random Forest gives is the preferred technique due to its robustness and ability to handle different complexities accounted in the dataset.</w:t>
            </w:r>
          </w:p>
          <w:p w14:paraId="5222B418" w14:textId="2A2113DB" w:rsidR="003804DB" w:rsidRDefault="008D143A" w:rsidP="00951279">
            <w:pPr>
              <w:spacing w:after="160" w:line="360" w:lineRule="auto"/>
              <w:rPr>
                <w:rFonts w:ascii="Calibri Light" w:hAnsi="Calibri Light" w:cs="Calibri Light"/>
                <w:szCs w:val="24"/>
              </w:rPr>
            </w:pPr>
            <w:r>
              <w:rPr>
                <w:rFonts w:ascii="Calibri Light" w:hAnsi="Calibri Light" w:cs="Calibri Light"/>
                <w:szCs w:val="24"/>
              </w:rPr>
              <w:t>The results for each model w</w:t>
            </w:r>
            <w:r w:rsidR="00752E35">
              <w:rPr>
                <w:rFonts w:ascii="Calibri Light" w:hAnsi="Calibri Light" w:cs="Calibri Light"/>
                <w:szCs w:val="24"/>
              </w:rPr>
              <w:t xml:space="preserve">as </w:t>
            </w:r>
            <w:r>
              <w:rPr>
                <w:rFonts w:ascii="Calibri Light" w:hAnsi="Calibri Light" w:cs="Calibri Light"/>
                <w:szCs w:val="24"/>
              </w:rPr>
              <w:t>evaluated</w:t>
            </w:r>
            <w:r w:rsidR="00752E35">
              <w:rPr>
                <w:rFonts w:ascii="Calibri Light" w:hAnsi="Calibri Light" w:cs="Calibri Light"/>
                <w:szCs w:val="24"/>
              </w:rPr>
              <w:t xml:space="preserve"> using Accuracy, Precision, Recall and F1-score and the Analogue Random Forest Model gives the highest performance of 98.8%.</w:t>
            </w:r>
          </w:p>
        </w:tc>
      </w:tr>
      <w:tr w:rsidR="003804DB" w14:paraId="30936368" w14:textId="77777777" w:rsidTr="008D143A">
        <w:trPr>
          <w:trHeight w:val="1878"/>
        </w:trPr>
        <w:tc>
          <w:tcPr>
            <w:tcW w:w="653" w:type="dxa"/>
          </w:tcPr>
          <w:p w14:paraId="03A30263" w14:textId="522871F0" w:rsidR="003804DB" w:rsidRDefault="003804DB" w:rsidP="00951279">
            <w:pPr>
              <w:spacing w:after="160" w:line="360" w:lineRule="auto"/>
              <w:rPr>
                <w:rFonts w:ascii="Calibri Light" w:hAnsi="Calibri Light" w:cs="Calibri Light"/>
                <w:szCs w:val="24"/>
              </w:rPr>
            </w:pPr>
            <w:r>
              <w:rPr>
                <w:rFonts w:ascii="Calibri Light" w:hAnsi="Calibri Light" w:cs="Calibri Light"/>
                <w:szCs w:val="24"/>
              </w:rPr>
              <w:t>5</w:t>
            </w:r>
          </w:p>
        </w:tc>
        <w:tc>
          <w:tcPr>
            <w:tcW w:w="3572" w:type="dxa"/>
          </w:tcPr>
          <w:p w14:paraId="1F9F48D6" w14:textId="12C50668" w:rsidR="003804DB" w:rsidRDefault="009902A9" w:rsidP="00951279">
            <w:pPr>
              <w:spacing w:after="160" w:line="360" w:lineRule="auto"/>
              <w:rPr>
                <w:rFonts w:ascii="Calibri Light" w:hAnsi="Calibri Light" w:cs="Calibri Light"/>
                <w:szCs w:val="24"/>
              </w:rPr>
            </w:pPr>
            <w:r w:rsidRPr="009902A9">
              <w:rPr>
                <w:rFonts w:ascii="Calibri Light" w:hAnsi="Calibri Light" w:cs="Calibri Light"/>
                <w:szCs w:val="24"/>
              </w:rPr>
              <w:t>How will the implementation and integration of a predictive maintenance system benefit Metro Railways and other industries and what impact would it have on their decision-making process?</w:t>
            </w:r>
          </w:p>
        </w:tc>
        <w:tc>
          <w:tcPr>
            <w:tcW w:w="5327" w:type="dxa"/>
          </w:tcPr>
          <w:p w14:paraId="091F8226" w14:textId="77777777" w:rsidR="009902A9" w:rsidRDefault="008D143A" w:rsidP="00951279">
            <w:pPr>
              <w:spacing w:after="160" w:line="360" w:lineRule="auto"/>
              <w:rPr>
                <w:rFonts w:ascii="Calibri Light" w:hAnsi="Calibri Light" w:cs="Calibri Light"/>
                <w:szCs w:val="24"/>
              </w:rPr>
            </w:pPr>
            <w:r>
              <w:rPr>
                <w:rFonts w:ascii="Calibri Light" w:hAnsi="Calibri Light" w:cs="Calibri Light"/>
                <w:szCs w:val="24"/>
              </w:rPr>
              <w:t>The direct beneficiary of this study is the Metro Railway System. Integration would lead to less downtime</w:t>
            </w:r>
            <w:r w:rsidR="009902A9">
              <w:rPr>
                <w:rFonts w:ascii="Calibri Light" w:hAnsi="Calibri Light" w:cs="Calibri Light"/>
                <w:szCs w:val="24"/>
              </w:rPr>
              <w:t>,</w:t>
            </w:r>
            <w:r>
              <w:rPr>
                <w:rFonts w:ascii="Calibri Light" w:hAnsi="Calibri Light" w:cs="Calibri Light"/>
                <w:szCs w:val="24"/>
              </w:rPr>
              <w:t xml:space="preserve"> a reduction in maintenance cost</w:t>
            </w:r>
            <w:r w:rsidR="009902A9">
              <w:rPr>
                <w:rFonts w:ascii="Calibri Light" w:hAnsi="Calibri Light" w:cs="Calibri Light"/>
                <w:szCs w:val="24"/>
              </w:rPr>
              <w:t xml:space="preserve"> and improved downtimes. Industries can also now switch from their reactive approach to a proactive approach.</w:t>
            </w:r>
          </w:p>
          <w:p w14:paraId="3CBA0E69" w14:textId="3B6A8434" w:rsidR="003804DB" w:rsidRDefault="009902A9" w:rsidP="00951279">
            <w:pPr>
              <w:spacing w:after="160" w:line="360" w:lineRule="auto"/>
              <w:rPr>
                <w:rFonts w:ascii="Calibri Light" w:hAnsi="Calibri Light" w:cs="Calibri Light"/>
                <w:szCs w:val="24"/>
              </w:rPr>
            </w:pPr>
            <w:r>
              <w:rPr>
                <w:rFonts w:ascii="Calibri Light" w:hAnsi="Calibri Light" w:cs="Calibri Light"/>
                <w:szCs w:val="24"/>
              </w:rPr>
              <w:t>It also leads to</w:t>
            </w:r>
            <w:r w:rsidRPr="009902A9">
              <w:rPr>
                <w:rFonts w:ascii="Calibri Light" w:hAnsi="Calibri Light" w:cs="Calibri Light"/>
                <w:szCs w:val="24"/>
              </w:rPr>
              <w:t xml:space="preserve"> resource allocation</w:t>
            </w:r>
            <w:r>
              <w:rPr>
                <w:rFonts w:ascii="Calibri Light" w:hAnsi="Calibri Light" w:cs="Calibri Light"/>
                <w:szCs w:val="24"/>
              </w:rPr>
              <w:t xml:space="preserve"> optimization</w:t>
            </w:r>
            <w:r w:rsidRPr="009902A9">
              <w:rPr>
                <w:rFonts w:ascii="Calibri Light" w:hAnsi="Calibri Light" w:cs="Calibri Light"/>
                <w:szCs w:val="24"/>
              </w:rPr>
              <w:t>, enhance</w:t>
            </w:r>
            <w:r>
              <w:rPr>
                <w:rFonts w:ascii="Calibri Light" w:hAnsi="Calibri Light" w:cs="Calibri Light"/>
                <w:szCs w:val="24"/>
              </w:rPr>
              <w:t>ment in</w:t>
            </w:r>
            <w:r w:rsidRPr="009902A9">
              <w:rPr>
                <w:rFonts w:ascii="Calibri Light" w:hAnsi="Calibri Light" w:cs="Calibri Light"/>
                <w:szCs w:val="24"/>
              </w:rPr>
              <w:t xml:space="preserve"> operational efficiency, and safety</w:t>
            </w:r>
            <w:r>
              <w:rPr>
                <w:rFonts w:ascii="Calibri Light" w:hAnsi="Calibri Light" w:cs="Calibri Light"/>
                <w:szCs w:val="24"/>
              </w:rPr>
              <w:t xml:space="preserve"> improvement</w:t>
            </w:r>
            <w:r w:rsidRPr="009902A9">
              <w:rPr>
                <w:rFonts w:ascii="Calibri Light" w:hAnsi="Calibri Light" w:cs="Calibri Light"/>
                <w:szCs w:val="24"/>
              </w:rPr>
              <w:t xml:space="preserve"> by ensuring </w:t>
            </w:r>
            <w:r>
              <w:rPr>
                <w:rFonts w:ascii="Calibri Light" w:hAnsi="Calibri Light" w:cs="Calibri Light"/>
                <w:szCs w:val="24"/>
              </w:rPr>
              <w:t>asset and equipment</w:t>
            </w:r>
            <w:r w:rsidRPr="009902A9">
              <w:rPr>
                <w:rFonts w:ascii="Calibri Light" w:hAnsi="Calibri Light" w:cs="Calibri Light"/>
                <w:szCs w:val="24"/>
              </w:rPr>
              <w:t xml:space="preserve"> reliability</w:t>
            </w:r>
            <w:r>
              <w:rPr>
                <w:rFonts w:ascii="Calibri Light" w:hAnsi="Calibri Light" w:cs="Calibri Light"/>
                <w:szCs w:val="24"/>
              </w:rPr>
              <w:t>.</w:t>
            </w:r>
          </w:p>
        </w:tc>
      </w:tr>
    </w:tbl>
    <w:p w14:paraId="7AB35DDF" w14:textId="56EEE143" w:rsidR="00613D75" w:rsidRDefault="00613D75" w:rsidP="00951279">
      <w:pPr>
        <w:spacing w:after="160" w:line="360" w:lineRule="auto"/>
        <w:jc w:val="left"/>
        <w:rPr>
          <w:rFonts w:ascii="Calibri" w:eastAsiaTheme="majorEastAsia" w:hAnsi="Calibri" w:cstheme="majorBidi"/>
          <w:b/>
          <w:color w:val="000000" w:themeColor="text1"/>
          <w:sz w:val="40"/>
          <w:szCs w:val="40"/>
        </w:rPr>
      </w:pPr>
    </w:p>
    <w:p w14:paraId="65A50FBB" w14:textId="2C19F406" w:rsidR="00B1724B" w:rsidRDefault="00555679" w:rsidP="00951279">
      <w:pPr>
        <w:pStyle w:val="Heading2"/>
      </w:pPr>
      <w:bookmarkStart w:id="128" w:name="_Toc176813664"/>
      <w:r>
        <w:lastRenderedPageBreak/>
        <w:t>5</w:t>
      </w:r>
      <w:r w:rsidR="00B1724B">
        <w:t>.</w:t>
      </w:r>
      <w:r>
        <w:t>2</w:t>
      </w:r>
      <w:r w:rsidR="00B1724B">
        <w:t xml:space="preserve"> Limitations/</w:t>
      </w:r>
      <w:r w:rsidR="00B1724B" w:rsidRPr="00E913AC">
        <w:t xml:space="preserve"> Future Works</w:t>
      </w:r>
      <w:bookmarkEnd w:id="128"/>
      <w:r w:rsidR="00B1724B">
        <w:t xml:space="preserve"> </w:t>
      </w:r>
    </w:p>
    <w:p w14:paraId="66A0DDE6" w14:textId="77777777" w:rsidR="00B1724B" w:rsidRPr="00613AFD" w:rsidRDefault="00B1724B" w:rsidP="00951279">
      <w:pPr>
        <w:spacing w:after="160" w:line="360" w:lineRule="auto"/>
        <w:rPr>
          <w:rFonts w:ascii="Calibri Light" w:hAnsi="Calibri Light" w:cs="Calibri Light"/>
          <w:szCs w:val="24"/>
        </w:rPr>
      </w:pPr>
      <w:r w:rsidRPr="00613AFD">
        <w:rPr>
          <w:rFonts w:ascii="Calibri Light" w:hAnsi="Calibri Light" w:cs="Calibri Light"/>
          <w:szCs w:val="24"/>
        </w:rPr>
        <w:t>Some of the things to consider in terms of further research and future works include the integration of more sensor data, environmental data, and temperature for more accurate predictions. This is to be done to consider the other conditions that might influence the failures of the equipment. Another field to consider is the application of the models in other sectors and other use cases.</w:t>
      </w:r>
    </w:p>
    <w:p w14:paraId="446DBE22" w14:textId="34640D47" w:rsidR="00B1724B" w:rsidRDefault="00B1724B" w:rsidP="00951279">
      <w:pPr>
        <w:spacing w:after="160" w:line="360" w:lineRule="auto"/>
        <w:rPr>
          <w:rFonts w:ascii="Calibri Light" w:hAnsi="Calibri Light" w:cs="Calibri Light"/>
          <w:szCs w:val="24"/>
        </w:rPr>
      </w:pPr>
      <w:r w:rsidRPr="00613AFD">
        <w:rPr>
          <w:rFonts w:ascii="Calibri Light" w:hAnsi="Calibri Light" w:cs="Calibri Light"/>
          <w:szCs w:val="24"/>
        </w:rPr>
        <w:t xml:space="preserve">Although the research is primarily focused on </w:t>
      </w:r>
      <w:r w:rsidR="0013385A" w:rsidRPr="00613AFD">
        <w:rPr>
          <w:rFonts w:ascii="Calibri Light" w:hAnsi="Calibri Light" w:cs="Calibri Light"/>
          <w:szCs w:val="24"/>
        </w:rPr>
        <w:t>Metro Railway System</w:t>
      </w:r>
      <w:r w:rsidRPr="00613AFD">
        <w:rPr>
          <w:rFonts w:ascii="Calibri Light" w:hAnsi="Calibri Light" w:cs="Calibri Light"/>
          <w:szCs w:val="24"/>
        </w:rPr>
        <w:t>, further study can be conducted considering other forms of data and other sectors. The approach used in this research is scalable to other sectors and systems that require maintenance.</w:t>
      </w:r>
    </w:p>
    <w:p w14:paraId="1F9CB678" w14:textId="7179D493" w:rsidR="0013385A" w:rsidRDefault="0013385A" w:rsidP="00951279">
      <w:pPr>
        <w:spacing w:after="160" w:line="360" w:lineRule="auto"/>
        <w:rPr>
          <w:rFonts w:ascii="Calibri Light" w:hAnsi="Calibri Light" w:cs="Calibri Light"/>
          <w:szCs w:val="24"/>
        </w:rPr>
      </w:pPr>
      <w:r>
        <w:rPr>
          <w:rFonts w:ascii="Calibri Light" w:hAnsi="Calibri Light" w:cs="Calibri Light"/>
          <w:szCs w:val="24"/>
        </w:rPr>
        <w:t xml:space="preserve">Part of the future work considered should address the identified gaps by introducing a broader range of data sources, and explore advanced deep learning techniques like </w:t>
      </w:r>
      <w:r w:rsidRPr="0013385A">
        <w:rPr>
          <w:rFonts w:ascii="Calibri Light" w:hAnsi="Calibri Light" w:cs="Calibri Light"/>
          <w:szCs w:val="24"/>
        </w:rPr>
        <w:t>R</w:t>
      </w:r>
      <w:r>
        <w:rPr>
          <w:rFonts w:ascii="Calibri Light" w:hAnsi="Calibri Light" w:cs="Calibri Light"/>
          <w:szCs w:val="24"/>
        </w:rPr>
        <w:t xml:space="preserve">ecurrent </w:t>
      </w:r>
      <w:r w:rsidRPr="0013385A">
        <w:rPr>
          <w:rFonts w:ascii="Calibri Light" w:hAnsi="Calibri Light" w:cs="Calibri Light"/>
          <w:szCs w:val="24"/>
        </w:rPr>
        <w:t>N</w:t>
      </w:r>
      <w:r>
        <w:rPr>
          <w:rFonts w:ascii="Calibri Light" w:hAnsi="Calibri Light" w:cs="Calibri Light"/>
          <w:szCs w:val="24"/>
        </w:rPr>
        <w:t xml:space="preserve">eural </w:t>
      </w:r>
      <w:r w:rsidRPr="0013385A">
        <w:rPr>
          <w:rFonts w:ascii="Calibri Light" w:hAnsi="Calibri Light" w:cs="Calibri Light"/>
          <w:szCs w:val="24"/>
        </w:rPr>
        <w:t>N</w:t>
      </w:r>
      <w:r>
        <w:rPr>
          <w:rFonts w:ascii="Calibri Light" w:hAnsi="Calibri Light" w:cs="Calibri Light"/>
          <w:szCs w:val="24"/>
        </w:rPr>
        <w:t>etwork</w:t>
      </w:r>
      <w:r w:rsidRPr="0013385A">
        <w:rPr>
          <w:rFonts w:ascii="Calibri Light" w:hAnsi="Calibri Light" w:cs="Calibri Light"/>
          <w:szCs w:val="24"/>
        </w:rPr>
        <w:t>s</w:t>
      </w:r>
      <w:r>
        <w:rPr>
          <w:rFonts w:ascii="Calibri Light" w:hAnsi="Calibri Light" w:cs="Calibri Light"/>
          <w:szCs w:val="24"/>
        </w:rPr>
        <w:t xml:space="preserve"> (RNN)</w:t>
      </w:r>
      <w:r w:rsidRPr="0013385A">
        <w:rPr>
          <w:rFonts w:ascii="Calibri Light" w:hAnsi="Calibri Light" w:cs="Calibri Light"/>
          <w:szCs w:val="24"/>
        </w:rPr>
        <w:t>, C</w:t>
      </w:r>
      <w:r>
        <w:rPr>
          <w:rFonts w:ascii="Calibri Light" w:hAnsi="Calibri Light" w:cs="Calibri Light"/>
          <w:szCs w:val="24"/>
        </w:rPr>
        <w:t xml:space="preserve">onvolutional </w:t>
      </w:r>
      <w:r w:rsidRPr="0013385A">
        <w:rPr>
          <w:rFonts w:ascii="Calibri Light" w:hAnsi="Calibri Light" w:cs="Calibri Light"/>
          <w:szCs w:val="24"/>
        </w:rPr>
        <w:t>N</w:t>
      </w:r>
      <w:r>
        <w:rPr>
          <w:rFonts w:ascii="Calibri Light" w:hAnsi="Calibri Light" w:cs="Calibri Light"/>
          <w:szCs w:val="24"/>
        </w:rPr>
        <w:t xml:space="preserve">eural </w:t>
      </w:r>
      <w:r w:rsidRPr="0013385A">
        <w:rPr>
          <w:rFonts w:ascii="Calibri Light" w:hAnsi="Calibri Light" w:cs="Calibri Light"/>
          <w:szCs w:val="24"/>
        </w:rPr>
        <w:t>N</w:t>
      </w:r>
      <w:r>
        <w:rPr>
          <w:rFonts w:ascii="Calibri Light" w:hAnsi="Calibri Light" w:cs="Calibri Light"/>
          <w:szCs w:val="24"/>
        </w:rPr>
        <w:t>etwork</w:t>
      </w:r>
      <w:r w:rsidRPr="0013385A">
        <w:rPr>
          <w:rFonts w:ascii="Calibri Light" w:hAnsi="Calibri Light" w:cs="Calibri Light"/>
          <w:szCs w:val="24"/>
        </w:rPr>
        <w:t>s</w:t>
      </w:r>
      <w:r>
        <w:rPr>
          <w:rFonts w:ascii="Calibri Light" w:hAnsi="Calibri Light" w:cs="Calibri Light"/>
          <w:szCs w:val="24"/>
        </w:rPr>
        <w:t xml:space="preserve"> (CNN)</w:t>
      </w:r>
      <w:r w:rsidRPr="0013385A">
        <w:rPr>
          <w:rFonts w:ascii="Calibri Light" w:hAnsi="Calibri Light" w:cs="Calibri Light"/>
          <w:szCs w:val="24"/>
        </w:rPr>
        <w:t>, L</w:t>
      </w:r>
      <w:r>
        <w:rPr>
          <w:rFonts w:ascii="Calibri Light" w:hAnsi="Calibri Light" w:cs="Calibri Light"/>
          <w:szCs w:val="24"/>
        </w:rPr>
        <w:t>ong-</w:t>
      </w:r>
      <w:r w:rsidRPr="0013385A">
        <w:rPr>
          <w:rFonts w:ascii="Calibri Light" w:hAnsi="Calibri Light" w:cs="Calibri Light"/>
          <w:szCs w:val="24"/>
        </w:rPr>
        <w:t>S</w:t>
      </w:r>
      <w:r>
        <w:rPr>
          <w:rFonts w:ascii="Calibri Light" w:hAnsi="Calibri Light" w:cs="Calibri Light"/>
          <w:szCs w:val="24"/>
        </w:rPr>
        <w:t xml:space="preserve">hort </w:t>
      </w:r>
      <w:r w:rsidRPr="0013385A">
        <w:rPr>
          <w:rFonts w:ascii="Calibri Light" w:hAnsi="Calibri Light" w:cs="Calibri Light"/>
          <w:szCs w:val="24"/>
        </w:rPr>
        <w:t>T</w:t>
      </w:r>
      <w:r>
        <w:rPr>
          <w:rFonts w:ascii="Calibri Light" w:hAnsi="Calibri Light" w:cs="Calibri Light"/>
          <w:szCs w:val="24"/>
        </w:rPr>
        <w:t xml:space="preserve">erm </w:t>
      </w:r>
      <w:r w:rsidRPr="0013385A">
        <w:rPr>
          <w:rFonts w:ascii="Calibri Light" w:hAnsi="Calibri Light" w:cs="Calibri Light"/>
          <w:szCs w:val="24"/>
        </w:rPr>
        <w:t>M</w:t>
      </w:r>
      <w:r>
        <w:rPr>
          <w:rFonts w:ascii="Calibri Light" w:hAnsi="Calibri Light" w:cs="Calibri Light"/>
          <w:szCs w:val="24"/>
        </w:rPr>
        <w:t>emory (LSTM)</w:t>
      </w:r>
      <w:r w:rsidRPr="0013385A">
        <w:rPr>
          <w:rFonts w:ascii="Calibri Light" w:hAnsi="Calibri Light" w:cs="Calibri Light"/>
          <w:szCs w:val="24"/>
        </w:rPr>
        <w:t>, and Autoencoders</w:t>
      </w:r>
    </w:p>
    <w:p w14:paraId="165D1A0E" w14:textId="77777777" w:rsidR="00613D75" w:rsidRDefault="00613D75" w:rsidP="00951279">
      <w:pPr>
        <w:spacing w:after="160" w:line="360" w:lineRule="auto"/>
        <w:jc w:val="left"/>
        <w:rPr>
          <w:rFonts w:ascii="Calibri" w:eastAsiaTheme="majorEastAsia" w:hAnsi="Calibri" w:cstheme="majorBidi"/>
          <w:b/>
          <w:color w:val="000000" w:themeColor="text1"/>
          <w:sz w:val="40"/>
          <w:szCs w:val="40"/>
        </w:rPr>
      </w:pPr>
      <w:bookmarkStart w:id="129" w:name="_Toc168929688"/>
      <w:r>
        <w:br w:type="page"/>
      </w:r>
    </w:p>
    <w:p w14:paraId="1617A211" w14:textId="124C5B74" w:rsidR="00555679" w:rsidRDefault="00613D75" w:rsidP="00951279">
      <w:pPr>
        <w:pStyle w:val="Heading2"/>
      </w:pPr>
      <w:bookmarkStart w:id="130" w:name="_Toc176813665"/>
      <w:r>
        <w:lastRenderedPageBreak/>
        <w:t xml:space="preserve">5.3 </w:t>
      </w:r>
      <w:r w:rsidR="00555679" w:rsidRPr="00555679">
        <w:t>Research schedule</w:t>
      </w:r>
      <w:bookmarkEnd w:id="129"/>
      <w:bookmarkEnd w:id="130"/>
    </w:p>
    <w:p w14:paraId="23B1298A" w14:textId="77777777" w:rsidR="00555679" w:rsidRPr="00F074BB" w:rsidRDefault="00555679" w:rsidP="00951279">
      <w:pPr>
        <w:spacing w:line="360" w:lineRule="auto"/>
        <w:rPr>
          <w:rFonts w:ascii="Times New Roman" w:hAnsi="Times New Roman" w:cs="Times New Roman"/>
          <w:szCs w:val="24"/>
        </w:rPr>
      </w:pPr>
    </w:p>
    <w:p w14:paraId="53D72CC8" w14:textId="130265E6" w:rsidR="00613D75" w:rsidRDefault="00613D75" w:rsidP="00951279">
      <w:pPr>
        <w:pStyle w:val="Caption"/>
        <w:keepNext/>
        <w:spacing w:line="360" w:lineRule="auto"/>
      </w:pPr>
      <w:bookmarkStart w:id="131" w:name="_Toc176811668"/>
      <w:r>
        <w:t xml:space="preserve">Table </w:t>
      </w:r>
      <w:r>
        <w:fldChar w:fldCharType="begin"/>
      </w:r>
      <w:r>
        <w:instrText xml:space="preserve"> SEQ Table \* ARABIC </w:instrText>
      </w:r>
      <w:r>
        <w:fldChar w:fldCharType="separate"/>
      </w:r>
      <w:r w:rsidR="008F3F61">
        <w:rPr>
          <w:noProof/>
        </w:rPr>
        <w:t>5</w:t>
      </w:r>
      <w:r>
        <w:fldChar w:fldCharType="end"/>
      </w:r>
      <w:r>
        <w:t>: Research Schedule</w:t>
      </w:r>
      <w:bookmarkEnd w:id="131"/>
    </w:p>
    <w:tbl>
      <w:tblPr>
        <w:tblStyle w:val="TableGrid"/>
        <w:tblW w:w="0" w:type="auto"/>
        <w:tblLook w:val="04A0" w:firstRow="1" w:lastRow="0" w:firstColumn="1" w:lastColumn="0" w:noHBand="0" w:noVBand="1"/>
      </w:tblPr>
      <w:tblGrid>
        <w:gridCol w:w="3179"/>
        <w:gridCol w:w="3179"/>
        <w:gridCol w:w="3181"/>
      </w:tblGrid>
      <w:tr w:rsidR="00555679" w:rsidRPr="00555679" w14:paraId="32CECB44" w14:textId="77777777" w:rsidTr="00555679">
        <w:trPr>
          <w:trHeight w:val="517"/>
        </w:trPr>
        <w:tc>
          <w:tcPr>
            <w:tcW w:w="3179" w:type="dxa"/>
          </w:tcPr>
          <w:p w14:paraId="5E9351EC" w14:textId="77777777" w:rsidR="00555679" w:rsidRPr="00555679" w:rsidRDefault="00555679" w:rsidP="00951279">
            <w:pPr>
              <w:spacing w:line="360" w:lineRule="auto"/>
              <w:rPr>
                <w:rFonts w:asciiTheme="majorHAnsi" w:hAnsiTheme="majorHAnsi" w:cstheme="majorHAnsi"/>
                <w:b/>
                <w:szCs w:val="24"/>
              </w:rPr>
            </w:pPr>
            <w:r w:rsidRPr="00555679">
              <w:rPr>
                <w:rFonts w:asciiTheme="majorHAnsi" w:hAnsiTheme="majorHAnsi" w:cstheme="majorHAnsi"/>
                <w:b/>
                <w:szCs w:val="24"/>
              </w:rPr>
              <w:t>Research phase</w:t>
            </w:r>
          </w:p>
        </w:tc>
        <w:tc>
          <w:tcPr>
            <w:tcW w:w="3179" w:type="dxa"/>
          </w:tcPr>
          <w:p w14:paraId="54BAACD1" w14:textId="77777777" w:rsidR="00555679" w:rsidRPr="00555679" w:rsidRDefault="00555679" w:rsidP="00951279">
            <w:pPr>
              <w:spacing w:line="360" w:lineRule="auto"/>
              <w:rPr>
                <w:rFonts w:asciiTheme="majorHAnsi" w:hAnsiTheme="majorHAnsi" w:cstheme="majorHAnsi"/>
                <w:b/>
                <w:szCs w:val="24"/>
              </w:rPr>
            </w:pPr>
            <w:r w:rsidRPr="00555679">
              <w:rPr>
                <w:rFonts w:asciiTheme="majorHAnsi" w:hAnsiTheme="majorHAnsi" w:cstheme="majorHAnsi"/>
                <w:b/>
                <w:szCs w:val="24"/>
              </w:rPr>
              <w:t>Objectives</w:t>
            </w:r>
          </w:p>
        </w:tc>
        <w:tc>
          <w:tcPr>
            <w:tcW w:w="3181" w:type="dxa"/>
          </w:tcPr>
          <w:p w14:paraId="18849EDA" w14:textId="77777777" w:rsidR="00555679" w:rsidRPr="00555679" w:rsidRDefault="00555679" w:rsidP="00951279">
            <w:pPr>
              <w:spacing w:line="360" w:lineRule="auto"/>
              <w:rPr>
                <w:rFonts w:asciiTheme="majorHAnsi" w:hAnsiTheme="majorHAnsi" w:cstheme="majorHAnsi"/>
                <w:b/>
                <w:szCs w:val="24"/>
              </w:rPr>
            </w:pPr>
            <w:r w:rsidRPr="00555679">
              <w:rPr>
                <w:rFonts w:asciiTheme="majorHAnsi" w:hAnsiTheme="majorHAnsi" w:cstheme="majorHAnsi"/>
                <w:b/>
                <w:szCs w:val="24"/>
              </w:rPr>
              <w:t>Deadline</w:t>
            </w:r>
          </w:p>
        </w:tc>
      </w:tr>
      <w:tr w:rsidR="00555679" w:rsidRPr="00555679" w14:paraId="2E4E0AA3" w14:textId="77777777" w:rsidTr="00555679">
        <w:trPr>
          <w:trHeight w:val="2266"/>
        </w:trPr>
        <w:tc>
          <w:tcPr>
            <w:tcW w:w="3179" w:type="dxa"/>
          </w:tcPr>
          <w:p w14:paraId="4258C0C7"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Prepare Phase</w:t>
            </w:r>
          </w:p>
        </w:tc>
        <w:tc>
          <w:tcPr>
            <w:tcW w:w="3179" w:type="dxa"/>
          </w:tcPr>
          <w:p w14:paraId="61E85A4C"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Choose a research topic,</w:t>
            </w:r>
          </w:p>
          <w:p w14:paraId="29DD04CE"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Approve topic,</w:t>
            </w:r>
          </w:p>
          <w:p w14:paraId="1F0E1B98"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Data collection</w:t>
            </w:r>
          </w:p>
        </w:tc>
        <w:tc>
          <w:tcPr>
            <w:tcW w:w="3181" w:type="dxa"/>
          </w:tcPr>
          <w:p w14:paraId="7B455801"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06/06/2024</w:t>
            </w:r>
          </w:p>
        </w:tc>
      </w:tr>
      <w:tr w:rsidR="00555679" w:rsidRPr="00555679" w14:paraId="3AE66AA9" w14:textId="77777777" w:rsidTr="00555679">
        <w:trPr>
          <w:trHeight w:val="2823"/>
        </w:trPr>
        <w:tc>
          <w:tcPr>
            <w:tcW w:w="3179" w:type="dxa"/>
          </w:tcPr>
          <w:p w14:paraId="02FAD4D4"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Explore Phase</w:t>
            </w:r>
          </w:p>
        </w:tc>
        <w:tc>
          <w:tcPr>
            <w:tcW w:w="3179" w:type="dxa"/>
          </w:tcPr>
          <w:p w14:paraId="6BC372AC"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Data understanding,</w:t>
            </w:r>
          </w:p>
          <w:p w14:paraId="44133064"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Formulate hypothesis and research questions,</w:t>
            </w:r>
          </w:p>
          <w:p w14:paraId="2F343922"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Extensive literature review</w:t>
            </w:r>
          </w:p>
        </w:tc>
        <w:tc>
          <w:tcPr>
            <w:tcW w:w="3181" w:type="dxa"/>
          </w:tcPr>
          <w:p w14:paraId="018087CD"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14/06/2024</w:t>
            </w:r>
          </w:p>
        </w:tc>
      </w:tr>
      <w:tr w:rsidR="00555679" w:rsidRPr="00555679" w14:paraId="18870C99" w14:textId="77777777" w:rsidTr="00555679">
        <w:trPr>
          <w:trHeight w:val="4338"/>
        </w:trPr>
        <w:tc>
          <w:tcPr>
            <w:tcW w:w="3179" w:type="dxa"/>
          </w:tcPr>
          <w:p w14:paraId="3496AF29"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Design Phase</w:t>
            </w:r>
          </w:p>
        </w:tc>
        <w:tc>
          <w:tcPr>
            <w:tcW w:w="3179" w:type="dxa"/>
          </w:tcPr>
          <w:p w14:paraId="13CA8E11"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 xml:space="preserve">Data preparation, </w:t>
            </w:r>
          </w:p>
          <w:p w14:paraId="5CB8D14E"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 xml:space="preserve">Handle missing values and outliers, </w:t>
            </w:r>
          </w:p>
          <w:p w14:paraId="394280D7"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Data sampling,</w:t>
            </w:r>
          </w:p>
          <w:p w14:paraId="47559A56"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Feature selection,</w:t>
            </w:r>
          </w:p>
          <w:p w14:paraId="3A0EB41A"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Machine learning,</w:t>
            </w:r>
          </w:p>
          <w:p w14:paraId="612021A2"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Deep learning techniques, Evaluating and deploying the model.</w:t>
            </w:r>
          </w:p>
        </w:tc>
        <w:tc>
          <w:tcPr>
            <w:tcW w:w="3181" w:type="dxa"/>
          </w:tcPr>
          <w:p w14:paraId="28B73C0A"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18/07/2024</w:t>
            </w:r>
          </w:p>
        </w:tc>
      </w:tr>
      <w:tr w:rsidR="00555679" w:rsidRPr="00555679" w14:paraId="1E9DBD17" w14:textId="77777777" w:rsidTr="00555679">
        <w:trPr>
          <w:trHeight w:val="3198"/>
        </w:trPr>
        <w:tc>
          <w:tcPr>
            <w:tcW w:w="3179" w:type="dxa"/>
          </w:tcPr>
          <w:p w14:paraId="0FFB0F91"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lastRenderedPageBreak/>
              <w:t>Report Phase</w:t>
            </w:r>
          </w:p>
        </w:tc>
        <w:tc>
          <w:tcPr>
            <w:tcW w:w="3179" w:type="dxa"/>
          </w:tcPr>
          <w:p w14:paraId="2D90FA2E"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 xml:space="preserve">Documenting experiment results, </w:t>
            </w:r>
          </w:p>
          <w:p w14:paraId="2DDA7BA5"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Answering hypotheses and research questions from experimentation result.</w:t>
            </w:r>
          </w:p>
        </w:tc>
        <w:tc>
          <w:tcPr>
            <w:tcW w:w="3181" w:type="dxa"/>
          </w:tcPr>
          <w:p w14:paraId="31C646FA" w14:textId="77777777" w:rsidR="00555679" w:rsidRPr="00555679" w:rsidRDefault="00555679" w:rsidP="00951279">
            <w:pPr>
              <w:spacing w:line="360" w:lineRule="auto"/>
              <w:rPr>
                <w:rFonts w:asciiTheme="majorHAnsi" w:hAnsiTheme="majorHAnsi" w:cstheme="majorHAnsi"/>
                <w:szCs w:val="24"/>
              </w:rPr>
            </w:pPr>
            <w:r w:rsidRPr="00555679">
              <w:rPr>
                <w:rFonts w:asciiTheme="majorHAnsi" w:hAnsiTheme="majorHAnsi" w:cstheme="majorHAnsi"/>
                <w:szCs w:val="24"/>
              </w:rPr>
              <w:t>01/08/2024</w:t>
            </w:r>
          </w:p>
        </w:tc>
      </w:tr>
    </w:tbl>
    <w:p w14:paraId="6AAB1F9E" w14:textId="26E97FD9" w:rsidR="00B1724B" w:rsidRDefault="00B1724B" w:rsidP="00951279">
      <w:pPr>
        <w:spacing w:after="160" w:line="360" w:lineRule="auto"/>
        <w:rPr>
          <w:rFonts w:ascii="Calibri" w:eastAsiaTheme="majorEastAsia" w:hAnsi="Calibri" w:cstheme="majorBidi"/>
          <w:b/>
          <w:color w:val="000000" w:themeColor="text1"/>
          <w:sz w:val="40"/>
          <w:szCs w:val="24"/>
        </w:rPr>
      </w:pPr>
    </w:p>
    <w:p w14:paraId="6394445C" w14:textId="77777777" w:rsidR="006D614C" w:rsidRDefault="006D614C" w:rsidP="00951279">
      <w:pPr>
        <w:spacing w:after="160" w:line="360" w:lineRule="auto"/>
        <w:jc w:val="left"/>
        <w:rPr>
          <w:rFonts w:ascii="Calibri" w:eastAsiaTheme="majorEastAsia" w:hAnsi="Calibri" w:cstheme="majorBidi"/>
          <w:b/>
          <w:color w:val="000000" w:themeColor="text1"/>
          <w:sz w:val="44"/>
          <w:szCs w:val="44"/>
        </w:rPr>
      </w:pPr>
      <w:r>
        <w:br w:type="page"/>
      </w:r>
    </w:p>
    <w:p w14:paraId="640A6A66" w14:textId="002E4FB3" w:rsidR="006D614C" w:rsidRPr="006D614C" w:rsidRDefault="006D614C" w:rsidP="00951279">
      <w:pPr>
        <w:spacing w:line="360" w:lineRule="auto"/>
        <w:sectPr w:rsidR="006D614C" w:rsidRPr="006D614C" w:rsidSect="00376A83">
          <w:pgSz w:w="12240" w:h="16320"/>
          <w:pgMar w:top="1420" w:right="771" w:bottom="1481" w:left="1440" w:header="0" w:footer="720" w:gutter="0"/>
          <w:cols w:space="720" w:equalWidth="0">
            <w:col w:w="10028" w:space="0"/>
          </w:cols>
          <w:docGrid w:linePitch="299"/>
        </w:sectPr>
      </w:pPr>
    </w:p>
    <w:p w14:paraId="6C1C67D8" w14:textId="433AF510" w:rsidR="004946E3" w:rsidRDefault="004946E3" w:rsidP="004946E3">
      <w:pPr>
        <w:pStyle w:val="Heading1"/>
      </w:pPr>
      <w:bookmarkStart w:id="132" w:name="_Toc176813666"/>
      <w:bookmarkStart w:id="133" w:name="_Toc176813667"/>
      <w:bookmarkStart w:id="134" w:name="_Toc176813668"/>
      <w:r w:rsidRPr="001B1EEC">
        <w:lastRenderedPageBreak/>
        <w:t>REFERENCE</w:t>
      </w:r>
      <w:bookmarkEnd w:id="132"/>
    </w:p>
    <w:p w14:paraId="18C8AC14" w14:textId="77777777" w:rsidR="004946E3" w:rsidRDefault="004946E3" w:rsidP="004946E3">
      <w:pPr>
        <w:pStyle w:val="Bibliography"/>
      </w:pPr>
      <w:r>
        <w:fldChar w:fldCharType="begin"/>
      </w:r>
      <w:r>
        <w:instrText xml:space="preserve"> ADDIN ZOTERO_BIBL {"uncited":[],"omitted":[],"custom":[]} CSL_BIBLIOGRAPHY </w:instrText>
      </w:r>
      <w:r>
        <w:fldChar w:fldCharType="separate"/>
      </w:r>
      <w:r>
        <w:t xml:space="preserve">Abhari, B. (2024) ‘Intrusion Detection Using Heterogeneous Data Sources.’ </w:t>
      </w:r>
      <w:r>
        <w:rPr>
          <w:i/>
          <w:iCs/>
        </w:rPr>
        <w:t>University of Calgary</w:t>
      </w:r>
      <w:r>
        <w:t>, January, p. 118.</w:t>
      </w:r>
    </w:p>
    <w:p w14:paraId="657E303D" w14:textId="77777777" w:rsidR="004946E3" w:rsidRDefault="004946E3" w:rsidP="004946E3">
      <w:pPr>
        <w:pStyle w:val="Bibliography"/>
      </w:pPr>
      <w:r>
        <w:t xml:space="preserve">Abusitta, A., Silva De Carvalho, G. H., Abdel Wahab, O., Halabi, T., Fung, B. C. M. and Al Mamoori, S. (2022) ‘Deep Learning-Enabled Anomaly Detection for IoT Systems.’ </w:t>
      </w:r>
      <w:r>
        <w:rPr>
          <w:i/>
          <w:iCs/>
        </w:rPr>
        <w:t>SSRN Electronic Journal</w:t>
      </w:r>
      <w:r>
        <w:t>.</w:t>
      </w:r>
    </w:p>
    <w:p w14:paraId="350D7E1C" w14:textId="77777777" w:rsidR="004946E3" w:rsidRDefault="004946E3" w:rsidP="004946E3">
      <w:pPr>
        <w:pStyle w:val="Bibliography"/>
      </w:pPr>
      <w:r>
        <w:t xml:space="preserve">Achouch, M., Dimitrova, M., Ziane, K., Sattarpanah Karganroudi, S., Dhouib, R., Ibrahim, H. and Adda, M. (2022) ‘On Predictive Maintenance in Industry 4.0: Overview, Models, and Challenges.’ </w:t>
      </w:r>
      <w:r>
        <w:rPr>
          <w:i/>
          <w:iCs/>
        </w:rPr>
        <w:t>Applied Sciences</w:t>
      </w:r>
      <w:r>
        <w:t>. Multidisciplinary Digital Publishing Institute, 12(16) p. 8081.</w:t>
      </w:r>
    </w:p>
    <w:p w14:paraId="61ABCBDD" w14:textId="77777777" w:rsidR="004946E3" w:rsidRDefault="004946E3" w:rsidP="004946E3">
      <w:pPr>
        <w:pStyle w:val="Bibliography"/>
      </w:pPr>
      <w:r>
        <w:t xml:space="preserve">Alamr, A. and Artoli, A. (2023) ‘Unsupervised Transformer-Based Anomaly Detection in ECG Signals.’ </w:t>
      </w:r>
      <w:r>
        <w:rPr>
          <w:i/>
          <w:iCs/>
        </w:rPr>
        <w:t>Algorithms</w:t>
      </w:r>
      <w:r>
        <w:t>, 16(3) p. 152.</w:t>
      </w:r>
    </w:p>
    <w:p w14:paraId="16B8D95F" w14:textId="77777777" w:rsidR="004946E3" w:rsidRDefault="004946E3" w:rsidP="004946E3">
      <w:pPr>
        <w:pStyle w:val="Bibliography"/>
      </w:pPr>
      <w:r>
        <w:t xml:space="preserve">Alweis, L. (2018) </w:t>
      </w:r>
      <w:r>
        <w:rPr>
          <w:i/>
          <w:iCs/>
        </w:rPr>
        <w:t>Top 10 GDPR Frameworks. The EU’s General Data Protection… | by Lauren Alweis | Alpin.io | Medium</w:t>
      </w:r>
      <w:r>
        <w:t>. Medium. [Online] Available from: https://medium.com/alpin-io/top-10-gdpr-frameworks-ec5ad4bfdeab [Accessed on 12th December 2023].</w:t>
      </w:r>
    </w:p>
    <w:p w14:paraId="4C77BD32" w14:textId="77777777" w:rsidR="004946E3" w:rsidRDefault="004946E3" w:rsidP="004946E3">
      <w:pPr>
        <w:pStyle w:val="Bibliography"/>
      </w:pPr>
      <w:r>
        <w:t xml:space="preserve">Amram, M., Dunn, J., Toledano, J. J. and Zhuo, Y. D. (2021a) ‘Interpretable predictive maintenance for hard drives.’ </w:t>
      </w:r>
      <w:r>
        <w:rPr>
          <w:i/>
          <w:iCs/>
        </w:rPr>
        <w:t>Machine Learning with Applications</w:t>
      </w:r>
      <w:r>
        <w:t>, 5, September, p. 100042.</w:t>
      </w:r>
    </w:p>
    <w:p w14:paraId="28A1FD09" w14:textId="77777777" w:rsidR="004946E3" w:rsidRDefault="004946E3" w:rsidP="004946E3">
      <w:pPr>
        <w:pStyle w:val="Bibliography"/>
      </w:pPr>
      <w:r>
        <w:t xml:space="preserve">Amram, M., Dunn, J., Toledano, J. J. and Zhuo, Y. D. (2021b) ‘Interpretable predictive maintenance for hard drives.’ </w:t>
      </w:r>
      <w:r>
        <w:rPr>
          <w:i/>
          <w:iCs/>
        </w:rPr>
        <w:t>Machine Learning with Applications</w:t>
      </w:r>
      <w:r>
        <w:t>, 5, September, p. 100042.</w:t>
      </w:r>
    </w:p>
    <w:p w14:paraId="6974FBE3" w14:textId="77777777" w:rsidR="004946E3" w:rsidRDefault="004946E3" w:rsidP="004946E3">
      <w:pPr>
        <w:pStyle w:val="Bibliography"/>
      </w:pPr>
      <w:r>
        <w:t xml:space="preserve">Baig, H., Yogesh, K. S. and Syed, Z. A. (2020) ‘Privacy-Preserving in Big Data Analytics: State of the Art.’ </w:t>
      </w:r>
      <w:r>
        <w:rPr>
          <w:i/>
          <w:iCs/>
        </w:rPr>
        <w:t>In</w:t>
      </w:r>
      <w:r>
        <w:t>. Amity University Dubai, United Arab Emirates: Elsevier, p. 6.</w:t>
      </w:r>
    </w:p>
    <w:p w14:paraId="47F02774" w14:textId="77777777" w:rsidR="004946E3" w:rsidRDefault="004946E3" w:rsidP="004946E3">
      <w:pPr>
        <w:pStyle w:val="Bibliography"/>
      </w:pPr>
      <w:r>
        <w:t xml:space="preserve">Barros, M., Veloso, B., Pereira, P. M., Ribeiro, R. P. and Gama, João (2020) ‘Failure Detection of an Air Production Unit in Operational Context.’ </w:t>
      </w:r>
      <w:r>
        <w:rPr>
          <w:i/>
          <w:iCs/>
        </w:rPr>
        <w:t>In</w:t>
      </w:r>
      <w:r>
        <w:t xml:space="preserve"> Gama, Joao, Pashami, S., Bifet, A., Sayed-Mouchawe, M., Fröning, H., Pernkopf, F., Schiele, G., and Blott, M. (eds) </w:t>
      </w:r>
      <w:r>
        <w:rPr>
          <w:i/>
          <w:iCs/>
        </w:rPr>
        <w:t>IoT Streams for Data-Driven Predictive Maintenance and IoT, Edge, and Mobile for Embedded Machine Learning</w:t>
      </w:r>
      <w:r>
        <w:t>. Cham: Springer International Publishing (Communications in Computer and Information Science), pp. 61–74.</w:t>
      </w:r>
    </w:p>
    <w:p w14:paraId="63266DDF" w14:textId="77777777" w:rsidR="004946E3" w:rsidRDefault="004946E3" w:rsidP="004946E3">
      <w:pPr>
        <w:pStyle w:val="Bibliography"/>
      </w:pPr>
      <w:r>
        <w:t xml:space="preserve">Beinschroth, J. (2022) ‘Implementing an effective qualitative risk analysis.’ </w:t>
      </w:r>
      <w:r>
        <w:rPr>
          <w:i/>
          <w:iCs/>
        </w:rPr>
        <w:t>In</w:t>
      </w:r>
      <w:r>
        <w:t xml:space="preserve"> </w:t>
      </w:r>
      <w:r>
        <w:rPr>
          <w:i/>
          <w:iCs/>
        </w:rPr>
        <w:t>2022 IEEE 10th Jubilee International Conference on Computational Cybernetics and Cyber-Medical Systems (ICCC)</w:t>
      </w:r>
      <w:r>
        <w:t>. Reykjavík, Iceland: IEEE, pp. 000143–000148.</w:t>
      </w:r>
    </w:p>
    <w:p w14:paraId="5451F0F5" w14:textId="77777777" w:rsidR="004946E3" w:rsidRDefault="004946E3" w:rsidP="004946E3">
      <w:pPr>
        <w:pStyle w:val="Bibliography"/>
      </w:pPr>
      <w:r>
        <w:t xml:space="preserve">Bergmann, J. (2024) ‘Research Philosophy, Methodological Implications, and Research Design.’ </w:t>
      </w:r>
      <w:r>
        <w:rPr>
          <w:i/>
          <w:iCs/>
        </w:rPr>
        <w:t>In</w:t>
      </w:r>
      <w:r>
        <w:t xml:space="preserve"> </w:t>
      </w:r>
      <w:r>
        <w:rPr>
          <w:i/>
          <w:iCs/>
        </w:rPr>
        <w:t>At Risk of Deprivation</w:t>
      </w:r>
      <w:r>
        <w:t>. Wiesbaden: Springer Fachmedien Wiesbaden (Studien zur Migrations- und Integrationspolitik), pp. 57–89.</w:t>
      </w:r>
    </w:p>
    <w:p w14:paraId="6695C4E3" w14:textId="77777777" w:rsidR="004946E3" w:rsidRDefault="004946E3" w:rsidP="004946E3">
      <w:pPr>
        <w:pStyle w:val="Bibliography"/>
      </w:pPr>
      <w:r>
        <w:t xml:space="preserve">Berroukham, A., Housni, K., Lahraichi, M. and Boulfrifi, I. (2023) ‘Deep learning-based methods for anomaly detection in video surveillance: a review.’ </w:t>
      </w:r>
      <w:r>
        <w:rPr>
          <w:i/>
          <w:iCs/>
        </w:rPr>
        <w:t>Bulletin of Electrical Engineering and Informatics</w:t>
      </w:r>
      <w:r>
        <w:t>, 12(1) pp. 314–327.</w:t>
      </w:r>
    </w:p>
    <w:p w14:paraId="1AAF2929" w14:textId="77777777" w:rsidR="004946E3" w:rsidRDefault="004946E3" w:rsidP="004946E3">
      <w:pPr>
        <w:pStyle w:val="Bibliography"/>
      </w:pPr>
      <w:r>
        <w:lastRenderedPageBreak/>
        <w:t xml:space="preserve">Brownlee, J. (2020) </w:t>
      </w:r>
      <w:r>
        <w:rPr>
          <w:i/>
          <w:iCs/>
        </w:rPr>
        <w:t>Data Preparation for Machine Learning: Data Cleaning, Feature Selection, and Data Transforms in Python</w:t>
      </w:r>
      <w:r>
        <w:t>. Machine Learning Mastery.</w:t>
      </w:r>
    </w:p>
    <w:p w14:paraId="4CCAC490" w14:textId="77777777" w:rsidR="004946E3" w:rsidRDefault="004946E3" w:rsidP="004946E3">
      <w:pPr>
        <w:pStyle w:val="Bibliography"/>
      </w:pPr>
      <w:r>
        <w:t xml:space="preserve">Budai, G., Huisman, D. and Dekker, R. (2006) ‘Scheduling preventive railway maintenance activities.’ </w:t>
      </w:r>
      <w:r>
        <w:rPr>
          <w:i/>
          <w:iCs/>
        </w:rPr>
        <w:t>Journal of the Operational Research Society</w:t>
      </w:r>
      <w:r>
        <w:t>, 57(9) pp. 1035–1044.</w:t>
      </w:r>
    </w:p>
    <w:p w14:paraId="19E3AAC5" w14:textId="77777777" w:rsidR="004946E3" w:rsidRDefault="004946E3" w:rsidP="004946E3">
      <w:pPr>
        <w:pStyle w:val="Bibliography"/>
      </w:pPr>
      <w:r>
        <w:t xml:space="preserve">Campbell, J. D., Jardine, A. K. S. and McGlynn, J. (2016) </w:t>
      </w:r>
      <w:r>
        <w:rPr>
          <w:i/>
          <w:iCs/>
        </w:rPr>
        <w:t>Asset Management Excellence: Optimizing Equipment Life-Cycle Decisions</w:t>
      </w:r>
      <w:r>
        <w:t>. Second Edition, Boca Raton, Fla: CRC Press.</w:t>
      </w:r>
    </w:p>
    <w:p w14:paraId="4E1B14F8" w14:textId="77777777" w:rsidR="004946E3" w:rsidRDefault="004946E3" w:rsidP="004946E3">
      <w:pPr>
        <w:pStyle w:val="Bibliography"/>
      </w:pPr>
      <w:r>
        <w:t xml:space="preserve">Carvalho, T. P., Soares, F. A. A. M. N., Vita, R., Francisco, R. da P., Basto, J. P. and Alcalá, S. G. S. (2019) ‘A systematic literature review of machine learning methods applied to predictive maintenance.’ </w:t>
      </w:r>
      <w:r>
        <w:rPr>
          <w:i/>
          <w:iCs/>
        </w:rPr>
        <w:t>Computers &amp; Industrial Engineering</w:t>
      </w:r>
      <w:r>
        <w:t>, 137, November, p. 106024.</w:t>
      </w:r>
    </w:p>
    <w:p w14:paraId="000039ED" w14:textId="77777777" w:rsidR="004946E3" w:rsidRDefault="004946E3" w:rsidP="004946E3">
      <w:pPr>
        <w:pStyle w:val="Bibliography"/>
      </w:pPr>
      <w:r>
        <w:t xml:space="preserve">Cazacu, M. and Titan, E. (2020) ‘Adapting CRISP-DM for Social Sciences.’ </w:t>
      </w:r>
      <w:r>
        <w:rPr>
          <w:i/>
          <w:iCs/>
        </w:rPr>
        <w:t>BRAIN. Broad Research in Artificial Intelligence and Neuroscience</w:t>
      </w:r>
      <w:r>
        <w:t>, 11(2sup1) pp. 99–106.</w:t>
      </w:r>
    </w:p>
    <w:p w14:paraId="23BAE5AF" w14:textId="77777777" w:rsidR="004946E3" w:rsidRDefault="004946E3" w:rsidP="004946E3">
      <w:pPr>
        <w:pStyle w:val="Bibliography"/>
      </w:pPr>
      <w:r>
        <w:t xml:space="preserve">Chauhan, S. and Vig, L. (2015) ‘Anomaly detection in ECG time signals via deep long short-term memory networks.’ </w:t>
      </w:r>
      <w:r>
        <w:rPr>
          <w:i/>
          <w:iCs/>
        </w:rPr>
        <w:t>In</w:t>
      </w:r>
      <w:r>
        <w:t xml:space="preserve"> </w:t>
      </w:r>
      <w:r>
        <w:rPr>
          <w:i/>
          <w:iCs/>
        </w:rPr>
        <w:t>2015 IEEE International Conference on Data Science and Advanced Analytics (DSAA)</w:t>
      </w:r>
      <w:r>
        <w:t>. Campus des Cordeliers, Paris, France: IEEE, pp. 1–7.</w:t>
      </w:r>
    </w:p>
    <w:p w14:paraId="540A20F9" w14:textId="77777777" w:rsidR="004946E3" w:rsidRDefault="004946E3" w:rsidP="004946E3">
      <w:pPr>
        <w:pStyle w:val="Bibliography"/>
      </w:pPr>
      <w:r>
        <w:t xml:space="preserve">Chen, C., Liu, Y., Wang, S., Sun, X., Di Cairano-Gilfedder, C., Titmus, S. and Syntetos, A. A. (2020) ‘Predictive maintenance using cox proportional hazard deep learning.’ </w:t>
      </w:r>
      <w:r>
        <w:rPr>
          <w:i/>
          <w:iCs/>
        </w:rPr>
        <w:t>Advanced Engineering Informatics</w:t>
      </w:r>
      <w:r>
        <w:t>, 44, April, p. 101054.</w:t>
      </w:r>
    </w:p>
    <w:p w14:paraId="239FD324" w14:textId="77777777" w:rsidR="004946E3" w:rsidRDefault="004946E3" w:rsidP="004946E3">
      <w:pPr>
        <w:pStyle w:val="Bibliography"/>
      </w:pPr>
      <w:r>
        <w:t xml:space="preserve">Chen, K., Pashami, S., Fan, Y. and Nowaczyk, S. (2019) ‘Predicting Air Compressor Failures Using Long Short Term Memory Networks.’ </w:t>
      </w:r>
      <w:r>
        <w:rPr>
          <w:i/>
          <w:iCs/>
        </w:rPr>
        <w:t>In</w:t>
      </w:r>
      <w:r>
        <w:t xml:space="preserve"> Moura Oliveira, P., Novais, P., and Reis, L. P. (eds) </w:t>
      </w:r>
      <w:r>
        <w:rPr>
          <w:i/>
          <w:iCs/>
        </w:rPr>
        <w:t>Progress in Artificial Intelligence</w:t>
      </w:r>
      <w:r>
        <w:t>. Cham: Springer International Publishing (Lecture Notes in Computer Science), pp. 596–609.</w:t>
      </w:r>
    </w:p>
    <w:p w14:paraId="4573C805" w14:textId="77777777" w:rsidR="004946E3" w:rsidRDefault="004946E3" w:rsidP="004946E3">
      <w:pPr>
        <w:pStyle w:val="Bibliography"/>
      </w:pPr>
      <w:r>
        <w:t xml:space="preserve">Cheng, X., Chaw, J. K., Goh, K. M., Ting, T. T., Sahrani, S., Ahmad, M. N., Abdul Kadir, R. and Ang, M. C. (2022) ‘Systematic Literature Review on Visual Analytics of Predictive Maintenance in the Manufacturing Industry.’ </w:t>
      </w:r>
      <w:r>
        <w:rPr>
          <w:i/>
          <w:iCs/>
        </w:rPr>
        <w:t>Sensors</w:t>
      </w:r>
      <w:r>
        <w:t>. Multidisciplinary Digital Publishing Institute, 22(17) p. 6321.</w:t>
      </w:r>
    </w:p>
    <w:p w14:paraId="05CD4DA6" w14:textId="77777777" w:rsidR="004946E3" w:rsidRDefault="004946E3" w:rsidP="004946E3">
      <w:pPr>
        <w:pStyle w:val="Bibliography"/>
      </w:pPr>
      <w:r>
        <w:t xml:space="preserve">Coandă, P., Avram, M. and Constantin, V. (2020) ‘A state of the art of predictive maintenance techniques.’ </w:t>
      </w:r>
      <w:r>
        <w:rPr>
          <w:i/>
          <w:iCs/>
        </w:rPr>
        <w:t>IOP Conference Series: Materials Science and Engineering</w:t>
      </w:r>
      <w:r>
        <w:t>, 997(1) p. 012039.</w:t>
      </w:r>
    </w:p>
    <w:p w14:paraId="30288703" w14:textId="77777777" w:rsidR="004946E3" w:rsidRDefault="004946E3" w:rsidP="004946E3">
      <w:pPr>
        <w:pStyle w:val="Bibliography"/>
      </w:pPr>
      <w:r>
        <w:t xml:space="preserve">Copeland, M., Soh, J., Puca, A., Manning, M. and Gollob, D. (2015) </w:t>
      </w:r>
      <w:r>
        <w:rPr>
          <w:i/>
          <w:iCs/>
        </w:rPr>
        <w:t>Microsoft Azure: planning, deploying, and managing your data center in the cloud</w:t>
      </w:r>
      <w:r>
        <w:t>. New York, NY: Apress (The expert’s voice in Microsoft Azure).</w:t>
      </w:r>
    </w:p>
    <w:p w14:paraId="1DD0504A" w14:textId="77777777" w:rsidR="004946E3" w:rsidRDefault="004946E3" w:rsidP="004946E3">
      <w:pPr>
        <w:pStyle w:val="Bibliography"/>
      </w:pPr>
      <w:r>
        <w:t xml:space="preserve">Corrales, D. C., Ledezma, A. and Corrales, J. C. (2015) ‘A Conceptual Framework for Data Quality in Knowledge Discovery Tasks (FDQ-KDT): A Proposal.’ </w:t>
      </w:r>
      <w:r>
        <w:rPr>
          <w:i/>
          <w:iCs/>
        </w:rPr>
        <w:t>Journal of Computers</w:t>
      </w:r>
      <w:r>
        <w:t>, 10(6) pp. 396–405.</w:t>
      </w:r>
    </w:p>
    <w:p w14:paraId="5BA4E453" w14:textId="77777777" w:rsidR="004946E3" w:rsidRDefault="004946E3" w:rsidP="004946E3">
      <w:pPr>
        <w:pStyle w:val="Bibliography"/>
      </w:pPr>
      <w:r>
        <w:t xml:space="preserve">Daniel, E. (2016) ‘The Usefulness of Qualitative and Quantitative Approaches and Methods in Researching Problem-Solving Ability in Science Education Curriculum.’ </w:t>
      </w:r>
      <w:r>
        <w:rPr>
          <w:i/>
          <w:iCs/>
        </w:rPr>
        <w:t>Journal of Education and Practice</w:t>
      </w:r>
      <w:r>
        <w:t>.</w:t>
      </w:r>
    </w:p>
    <w:p w14:paraId="5FD81BE4" w14:textId="77777777" w:rsidR="004946E3" w:rsidRDefault="004946E3" w:rsidP="004946E3">
      <w:pPr>
        <w:pStyle w:val="Bibliography"/>
      </w:pPr>
      <w:r>
        <w:t>Davari, N., Veloso, B., Ribeiro, R. and Gama, J. (2021) ‘MetroPT-3 Dataset.’ UCI Machine Learning Repository.</w:t>
      </w:r>
    </w:p>
    <w:p w14:paraId="00B2EE92" w14:textId="77777777" w:rsidR="004946E3" w:rsidRDefault="004946E3" w:rsidP="004946E3">
      <w:pPr>
        <w:pStyle w:val="Bibliography"/>
      </w:pPr>
      <w:r>
        <w:lastRenderedPageBreak/>
        <w:t xml:space="preserve">Davari, N., Veloso, B., Ribeiro, R. P., Pereira, P. M. and Gama, J. (2021) ‘Predictive maintenance based on anomaly detection using deep learning for air production unit in the railway industry.’ </w:t>
      </w:r>
      <w:r>
        <w:rPr>
          <w:i/>
          <w:iCs/>
        </w:rPr>
        <w:t>In</w:t>
      </w:r>
      <w:r>
        <w:t xml:space="preserve"> </w:t>
      </w:r>
      <w:r>
        <w:rPr>
          <w:i/>
          <w:iCs/>
        </w:rPr>
        <w:t>2021 IEEE 8th International Conference on Data Science and Advanced Analytics (DSAA)</w:t>
      </w:r>
      <w:r>
        <w:t>. Porto, Portugal: IEEE, pp. 1–10.</w:t>
      </w:r>
    </w:p>
    <w:p w14:paraId="6B770A5D" w14:textId="77777777" w:rsidR="004946E3" w:rsidRDefault="004946E3" w:rsidP="004946E3">
      <w:pPr>
        <w:pStyle w:val="Bibliography"/>
      </w:pPr>
      <w:r>
        <w:t xml:space="preserve">Dawson, C. (2019) </w:t>
      </w:r>
      <w:r>
        <w:rPr>
          <w:i/>
          <w:iCs/>
        </w:rPr>
        <w:t>Introduction to research methods: a practical guide for anyone undertaking a research project.</w:t>
      </w:r>
      <w:r>
        <w:t xml:space="preserve"> 5th edition, London: Robinson.</w:t>
      </w:r>
    </w:p>
    <w:p w14:paraId="50D57BE2" w14:textId="77777777" w:rsidR="004946E3" w:rsidRDefault="004946E3" w:rsidP="004946E3">
      <w:pPr>
        <w:pStyle w:val="Bibliography"/>
      </w:pPr>
      <w:r>
        <w:t xml:space="preserve">Dayo-Olupona, O., Genc, B., Celik, T. and Bada, S. (2023a) ‘Adoptable approaches to predictive maintenance in mining industry: An overview.’ </w:t>
      </w:r>
      <w:r>
        <w:rPr>
          <w:i/>
          <w:iCs/>
        </w:rPr>
        <w:t>Resources Policy</w:t>
      </w:r>
      <w:r>
        <w:t>, 86, October, p. 104291.</w:t>
      </w:r>
    </w:p>
    <w:p w14:paraId="28FE7A46" w14:textId="77777777" w:rsidR="004946E3" w:rsidRDefault="004946E3" w:rsidP="004946E3">
      <w:pPr>
        <w:pStyle w:val="Bibliography"/>
      </w:pPr>
      <w:r>
        <w:t xml:space="preserve">Dayo-Olupona, O., Genc, B., Celik, T. and Bada, S. (2023b) ‘Adoptable approaches to predictive maintenance in mining industry: An overview.’ </w:t>
      </w:r>
      <w:r>
        <w:rPr>
          <w:i/>
          <w:iCs/>
        </w:rPr>
        <w:t>Resources Policy</w:t>
      </w:r>
      <w:r>
        <w:t>, 86, October, p. 104291.</w:t>
      </w:r>
    </w:p>
    <w:p w14:paraId="45A59BDB" w14:textId="77777777" w:rsidR="004946E3" w:rsidRDefault="004946E3" w:rsidP="004946E3">
      <w:pPr>
        <w:pStyle w:val="Bibliography"/>
      </w:pPr>
      <w:r>
        <w:t xml:space="preserve">Dwork, C., Hardt, M., Pitassi, T., Reingold, O. and Zemel, R. (2012) ‘Fairness through awareness.’ </w:t>
      </w:r>
      <w:r>
        <w:rPr>
          <w:i/>
          <w:iCs/>
        </w:rPr>
        <w:t>In</w:t>
      </w:r>
      <w:r>
        <w:t xml:space="preserve"> </w:t>
      </w:r>
      <w:r>
        <w:rPr>
          <w:i/>
          <w:iCs/>
        </w:rPr>
        <w:t>Proceedings of the 3rd Innovations in Theoretical Computer Science Conference</w:t>
      </w:r>
      <w:r>
        <w:t>. Cambridge Massachusetts: ACM, pp. 214–226.</w:t>
      </w:r>
    </w:p>
    <w:p w14:paraId="7D5904E2" w14:textId="77777777" w:rsidR="004946E3" w:rsidRDefault="004946E3" w:rsidP="004946E3">
      <w:pPr>
        <w:pStyle w:val="Bibliography"/>
      </w:pPr>
      <w:r>
        <w:t xml:space="preserve">Ersöz, O. Ö., İnal, A. F., Aktepe, A., Türker, A. K. and Ersöz, S. (2022) ‘A Systematic Literature Review of the Predictive Maintenance from Transportation Systems Aspect.’ </w:t>
      </w:r>
      <w:r>
        <w:rPr>
          <w:i/>
          <w:iCs/>
        </w:rPr>
        <w:t>Sustainability</w:t>
      </w:r>
      <w:r>
        <w:t>, 14(21) p. 14536.</w:t>
      </w:r>
    </w:p>
    <w:p w14:paraId="5B1D5A9F" w14:textId="77777777" w:rsidR="004946E3" w:rsidRDefault="004946E3" w:rsidP="004946E3">
      <w:pPr>
        <w:pStyle w:val="Bibliography"/>
      </w:pPr>
      <w:r>
        <w:t>FLICHE, O. and YANG, S. (2018) ‘Artificial intelligence: challenges for the financial sector.’</w:t>
      </w:r>
    </w:p>
    <w:p w14:paraId="102A5DCE" w14:textId="77777777" w:rsidR="004946E3" w:rsidRDefault="004946E3" w:rsidP="004946E3">
      <w:pPr>
        <w:pStyle w:val="Bibliography"/>
      </w:pPr>
      <w:r>
        <w:t xml:space="preserve">Gonzalez-Prida, V., Parra, C. and Crespo Márquez, A. (eds) (2022) </w:t>
      </w:r>
      <w:r>
        <w:rPr>
          <w:i/>
          <w:iCs/>
        </w:rPr>
        <w:t>Cases on optimizing the asset management process</w:t>
      </w:r>
      <w:r>
        <w:t>. Hershey, PA: IGI Global, Business Science Reference (Advances in logistics, operations, and management science (ALOMS) book series).</w:t>
      </w:r>
    </w:p>
    <w:p w14:paraId="445D6BB9" w14:textId="77777777" w:rsidR="004946E3" w:rsidRDefault="004946E3" w:rsidP="004946E3">
      <w:pPr>
        <w:pStyle w:val="Bibliography"/>
      </w:pPr>
      <w:r>
        <w:t xml:space="preserve">Goodfellow, I., Bengio, Y. and Courville, A. (2023) </w:t>
      </w:r>
      <w:r>
        <w:rPr>
          <w:i/>
          <w:iCs/>
        </w:rPr>
        <w:t>Deep Learning</w:t>
      </w:r>
      <w:r>
        <w:t>. Erscheinungsort nicht ermittelbar: Alanna Maldonado.</w:t>
      </w:r>
    </w:p>
    <w:p w14:paraId="4EFA6169" w14:textId="77777777" w:rsidR="004946E3" w:rsidRDefault="004946E3" w:rsidP="004946E3">
      <w:pPr>
        <w:pStyle w:val="Bibliography"/>
      </w:pPr>
      <w:r>
        <w:t>Gupta, V. A. (2023) ‘Metro Rail — Predictive Maintenance Based On Anomaly Detection.’ Medium. 11th December. [Online] Available from: https://medium.com/@vgupta701/metro-rail-predictive-maintenance-based-on-anomaly-detection-0008ffa7a5b7 [Accessed on 6th September 2024].</w:t>
      </w:r>
    </w:p>
    <w:p w14:paraId="7677E4BD" w14:textId="77777777" w:rsidR="004946E3" w:rsidRDefault="004946E3" w:rsidP="004946E3">
      <w:pPr>
        <w:pStyle w:val="Bibliography"/>
      </w:pPr>
      <w:r>
        <w:t xml:space="preserve">Gurney, K. (2018) </w:t>
      </w:r>
      <w:r>
        <w:rPr>
          <w:i/>
          <w:iCs/>
        </w:rPr>
        <w:t>An introduction to neural networks</w:t>
      </w:r>
      <w:r>
        <w:t>. 2nd ed., Place of publication not identified: CRC Press.</w:t>
      </w:r>
    </w:p>
    <w:p w14:paraId="708F2091" w14:textId="77777777" w:rsidR="004946E3" w:rsidRDefault="004946E3" w:rsidP="004946E3">
      <w:pPr>
        <w:pStyle w:val="Bibliography"/>
      </w:pPr>
      <w:r>
        <w:t xml:space="preserve">Hamidovic, H., Kabil, J. and Šehić, E. (2019) ‘EU General data protection regulation (GDPR) - Anonymisation and pseudonymisation in function of data protection.’ </w:t>
      </w:r>
      <w:r>
        <w:rPr>
          <w:i/>
          <w:iCs/>
        </w:rPr>
        <w:t>In</w:t>
      </w:r>
      <w:r>
        <w:t>.</w:t>
      </w:r>
    </w:p>
    <w:p w14:paraId="3DE148E5" w14:textId="77777777" w:rsidR="004946E3" w:rsidRDefault="004946E3" w:rsidP="004946E3">
      <w:pPr>
        <w:pStyle w:val="Bibliography"/>
      </w:pPr>
      <w:r>
        <w:t xml:space="preserve">Hasri, H., Mohd Aris, S. A. and Ahmad, R. (2023) ‘Comparison of Auto ARIMA and Auto SARIMA Performance in COVID-19 Prediction.’ </w:t>
      </w:r>
      <w:r>
        <w:rPr>
          <w:i/>
          <w:iCs/>
        </w:rPr>
        <w:t>In</w:t>
      </w:r>
      <w:r>
        <w:t xml:space="preserve"> </w:t>
      </w:r>
      <w:r>
        <w:rPr>
          <w:i/>
          <w:iCs/>
        </w:rPr>
        <w:t>2023 IEEE 2nd National Biomedical Engineering Conference (NBEC)</w:t>
      </w:r>
      <w:r>
        <w:t>. Melaka, Malaysia: IEEE, pp. 106–110.</w:t>
      </w:r>
    </w:p>
    <w:p w14:paraId="06B65A87" w14:textId="77777777" w:rsidR="004946E3" w:rsidRDefault="004946E3" w:rsidP="004946E3">
      <w:pPr>
        <w:pStyle w:val="Bibliography"/>
      </w:pPr>
      <w:r>
        <w:t>Hotz, N. (2018) ‘What is CRISP DM?’ Data Science Process Alliance. 10th September. [Online] Available from: https://www.datascience-pm.com/crisp-dm-2/ [Accessed on 10th March 2024].</w:t>
      </w:r>
    </w:p>
    <w:p w14:paraId="1CBB9EA6" w14:textId="77777777" w:rsidR="004946E3" w:rsidRDefault="004946E3" w:rsidP="004946E3">
      <w:pPr>
        <w:pStyle w:val="Bibliography"/>
      </w:pPr>
      <w:r>
        <w:lastRenderedPageBreak/>
        <w:t xml:space="preserve">Huang, N. E. and Wu, Z. (2008) ‘A review on Hilbert‐Huang transform: Method and its applications to geophysical studies.’ </w:t>
      </w:r>
      <w:r>
        <w:rPr>
          <w:i/>
          <w:iCs/>
        </w:rPr>
        <w:t>Reviews of Geophysics</w:t>
      </w:r>
      <w:r>
        <w:t>, 46(2) p. 2007RG000228.</w:t>
      </w:r>
    </w:p>
    <w:p w14:paraId="64C20338" w14:textId="77777777" w:rsidR="004946E3" w:rsidRDefault="004946E3" w:rsidP="004946E3">
      <w:pPr>
        <w:pStyle w:val="Bibliography"/>
      </w:pPr>
      <w:r>
        <w:t xml:space="preserve">IOSCO (2020) </w:t>
      </w:r>
      <w:r>
        <w:rPr>
          <w:i/>
          <w:iCs/>
        </w:rPr>
        <w:t>The use of artificial intelligence and machine learning by market intermediaries and asset managers</w:t>
      </w:r>
      <w:r>
        <w:t>. https://www.iosco.org/. [Online] Available from: https://www.iosco.org/ [Accessed on 10th December 2023].</w:t>
      </w:r>
    </w:p>
    <w:p w14:paraId="02026F0A" w14:textId="77777777" w:rsidR="004946E3" w:rsidRDefault="004946E3" w:rsidP="004946E3">
      <w:pPr>
        <w:pStyle w:val="Bibliography"/>
      </w:pPr>
      <w:r>
        <w:t xml:space="preserve">Islam, M. R., Begum, S. and Ahmed, M. U. (2024) ‘Artificial Intelligence in Predictive Maintenance: A Systematic Literature Review on Review Papers.’ </w:t>
      </w:r>
      <w:r>
        <w:rPr>
          <w:i/>
          <w:iCs/>
        </w:rPr>
        <w:t>In</w:t>
      </w:r>
      <w:r>
        <w:t xml:space="preserve"> Kumar, U., Karim, R., Galar, D., and Kour, R. (eds) </w:t>
      </w:r>
      <w:r>
        <w:rPr>
          <w:i/>
          <w:iCs/>
        </w:rPr>
        <w:t>International Congress and Workshop on Industrial AI and eMaintenance 2023</w:t>
      </w:r>
      <w:r>
        <w:t>. Cham: Springer Nature Switzerland (Lecture Notes in Mechanical Engineering), pp. 251–261.</w:t>
      </w:r>
    </w:p>
    <w:p w14:paraId="326A7121" w14:textId="77777777" w:rsidR="004946E3" w:rsidRDefault="004946E3" w:rsidP="004946E3">
      <w:pPr>
        <w:pStyle w:val="Bibliography"/>
      </w:pPr>
      <w:r>
        <w:t xml:space="preserve">Kanawaday, A. and Sane, A. (2017) ‘Machine learning for predictive maintenance of industrial machines using IoT sensor data.’ </w:t>
      </w:r>
      <w:r>
        <w:rPr>
          <w:i/>
          <w:iCs/>
        </w:rPr>
        <w:t>In</w:t>
      </w:r>
      <w:r>
        <w:t xml:space="preserve"> </w:t>
      </w:r>
      <w:r>
        <w:rPr>
          <w:i/>
          <w:iCs/>
        </w:rPr>
        <w:t>2017 8th IEEE International Conference on Software Engineering and Service Science (ICSESS)</w:t>
      </w:r>
      <w:r>
        <w:t>. Beijing, China: IEEE, pp. 87–90.</w:t>
      </w:r>
    </w:p>
    <w:p w14:paraId="3882D60F" w14:textId="77777777" w:rsidR="004946E3" w:rsidRDefault="004946E3" w:rsidP="004946E3">
      <w:pPr>
        <w:pStyle w:val="Bibliography"/>
      </w:pPr>
      <w:r>
        <w:t>Kandel, B. (2020) ‘Qualitative Versus Quantitative Research,’ 1, September, pp. 1–5.</w:t>
      </w:r>
    </w:p>
    <w:p w14:paraId="0E5ACA7B" w14:textId="77777777" w:rsidR="004946E3" w:rsidRDefault="004946E3" w:rsidP="004946E3">
      <w:pPr>
        <w:pStyle w:val="Bibliography"/>
      </w:pPr>
      <w:r>
        <w:t xml:space="preserve">Kaparthi, S. and Bumblauskas, D. (2020) ‘Designing predictive maintenance systems using decision tree-based machine learning techniques.’ </w:t>
      </w:r>
      <w:r>
        <w:rPr>
          <w:i/>
          <w:iCs/>
        </w:rPr>
        <w:t>International Journal of Quality &amp; Reliability Management</w:t>
      </w:r>
      <w:r>
        <w:t>. Emerald Publishing Limited, 37(4) pp. 659–686.</w:t>
      </w:r>
    </w:p>
    <w:p w14:paraId="4C1679AB" w14:textId="77777777" w:rsidR="004946E3" w:rsidRDefault="004946E3" w:rsidP="004946E3">
      <w:pPr>
        <w:pStyle w:val="Bibliography"/>
      </w:pPr>
      <w:r>
        <w:t xml:space="preserve">Keet, C. M. (2018) </w:t>
      </w:r>
      <w:r>
        <w:rPr>
          <w:i/>
          <w:iCs/>
        </w:rPr>
        <w:t>An introduction to ontology engineering</w:t>
      </w:r>
      <w:r>
        <w:t>. London: College Publications.</w:t>
      </w:r>
    </w:p>
    <w:p w14:paraId="15467CAD" w14:textId="77777777" w:rsidR="004946E3" w:rsidRDefault="004946E3" w:rsidP="004946E3">
      <w:pPr>
        <w:pStyle w:val="Bibliography"/>
      </w:pPr>
      <w:r>
        <w:t>Khanday, S. and Khanam, D. (2023) ‘THE RESEARCH DESIGN,’ 06, February, p. 376.</w:t>
      </w:r>
    </w:p>
    <w:p w14:paraId="4C29AD5F" w14:textId="77777777" w:rsidR="004946E3" w:rsidRDefault="004946E3" w:rsidP="004946E3">
      <w:pPr>
        <w:pStyle w:val="Bibliography"/>
      </w:pPr>
      <w:r>
        <w:t xml:space="preserve">Kuhn, M. and Johnson, K. (2020) </w:t>
      </w:r>
      <w:r>
        <w:rPr>
          <w:i/>
          <w:iCs/>
        </w:rPr>
        <w:t>Feature engineering and selection: a practical approach for predictive models</w:t>
      </w:r>
      <w:r>
        <w:t>. Boca Raton London New York: CRC Press, Taylor &amp; Francis Group (Chapman &amp; Hall/CRC data science series).</w:t>
      </w:r>
    </w:p>
    <w:p w14:paraId="75ECFC03" w14:textId="77777777" w:rsidR="004946E3" w:rsidRDefault="004946E3" w:rsidP="004946E3">
      <w:pPr>
        <w:pStyle w:val="Bibliography"/>
      </w:pPr>
      <w:r>
        <w:t xml:space="preserve">Lee, H., Kim, C. F., Kim, M.-S., Kim, Y.-H., Park, H.-K. and Lee, J.-S. (2024) ‘Fault Detection of Air Defense Radar Systems Using Machine Learning.’ </w:t>
      </w:r>
      <w:r>
        <w:rPr>
          <w:i/>
          <w:iCs/>
        </w:rPr>
        <w:t>In</w:t>
      </w:r>
      <w:r>
        <w:t xml:space="preserve"> </w:t>
      </w:r>
      <w:r>
        <w:rPr>
          <w:i/>
          <w:iCs/>
        </w:rPr>
        <w:t>2024 18th International Conference on Ubiquitous Information Management and Communication (IMCOM)</w:t>
      </w:r>
      <w:r>
        <w:t>, pp. 1–7.</w:t>
      </w:r>
    </w:p>
    <w:p w14:paraId="1F8CEB83" w14:textId="77777777" w:rsidR="004946E3" w:rsidRDefault="004946E3" w:rsidP="004946E3">
      <w:pPr>
        <w:pStyle w:val="Bibliography"/>
      </w:pPr>
      <w:r>
        <w:t xml:space="preserve">Lee, J., Ni, J., Singh, J., Jiang, B., Azamfar, M. and Feng, J. (2020) ‘Intelligent Maintenance Systems and Predictive Manufacturing.’ </w:t>
      </w:r>
      <w:r>
        <w:rPr>
          <w:i/>
          <w:iCs/>
        </w:rPr>
        <w:t>Journal of Manufacturing Science and Engineering</w:t>
      </w:r>
      <w:r>
        <w:t>, 142(11) p. 110805.</w:t>
      </w:r>
    </w:p>
    <w:p w14:paraId="7C33D422" w14:textId="77777777" w:rsidR="004946E3" w:rsidRDefault="004946E3" w:rsidP="004946E3">
      <w:pPr>
        <w:pStyle w:val="Bibliography"/>
      </w:pPr>
      <w:r>
        <w:t xml:space="preserve">Lee, W.-J. (2020) ‘Anomaly Detection and Severity Prediction of Air Leakage in Train Braking Pipes.’ </w:t>
      </w:r>
      <w:r>
        <w:rPr>
          <w:i/>
          <w:iCs/>
        </w:rPr>
        <w:t>International Journal of Prognostics and Health Management</w:t>
      </w:r>
      <w:r>
        <w:t>, 8(3).</w:t>
      </w:r>
    </w:p>
    <w:p w14:paraId="6B5E0A7E" w14:textId="77777777" w:rsidR="004946E3" w:rsidRDefault="004946E3" w:rsidP="004946E3">
      <w:pPr>
        <w:pStyle w:val="Bibliography"/>
      </w:pPr>
      <w:r>
        <w:t>Lepri, B., Staiano, J., Sangokoya, D., Letouzé, E. and Oliver, N. (2016) ‘The Tyranny of Data? The Bright and Dark Sides of Data-Driven Decision-Making for Social Good,’ December.</w:t>
      </w:r>
    </w:p>
    <w:p w14:paraId="11C58494" w14:textId="77777777" w:rsidR="004946E3" w:rsidRDefault="004946E3" w:rsidP="004946E3">
      <w:pPr>
        <w:pStyle w:val="Bibliography"/>
      </w:pPr>
      <w:r>
        <w:t xml:space="preserve">Li, G. and Jung, J. J. (2023) ‘Deep learning for anomaly detection in multivariate time series: Approaches, applications, and challenges.’ </w:t>
      </w:r>
      <w:r>
        <w:rPr>
          <w:i/>
          <w:iCs/>
        </w:rPr>
        <w:t>Information Fusion</w:t>
      </w:r>
      <w:r>
        <w:t>, 91, March, pp. 93–102.</w:t>
      </w:r>
    </w:p>
    <w:p w14:paraId="617BDE88" w14:textId="77777777" w:rsidR="004946E3" w:rsidRDefault="004946E3" w:rsidP="004946E3">
      <w:pPr>
        <w:pStyle w:val="Bibliography"/>
      </w:pPr>
      <w:r>
        <w:t xml:space="preserve">Lohr, S. L. (2022) </w:t>
      </w:r>
      <w:r>
        <w:rPr>
          <w:i/>
          <w:iCs/>
        </w:rPr>
        <w:t>Sampling: design and analysis</w:t>
      </w:r>
      <w:r>
        <w:t>. Third edition, Boca Raton London New York: CRC Press, Taylor &amp; Francis Group (Chapman &amp; Hall/CRC texts in statistical science).</w:t>
      </w:r>
    </w:p>
    <w:p w14:paraId="6814ED28" w14:textId="77777777" w:rsidR="004946E3" w:rsidRDefault="004946E3" w:rsidP="004946E3">
      <w:pPr>
        <w:pStyle w:val="Bibliography"/>
      </w:pPr>
      <w:r>
        <w:lastRenderedPageBreak/>
        <w:t xml:space="preserve">Löwen, U., Maier, U., Zhao, H. and Chen, J. (2019) </w:t>
      </w:r>
      <w:r>
        <w:rPr>
          <w:i/>
          <w:iCs/>
        </w:rPr>
        <w:t>Use Case ‘Equipment Lifecycle Management.’</w:t>
      </w:r>
    </w:p>
    <w:p w14:paraId="05DB0B00" w14:textId="77777777" w:rsidR="004946E3" w:rsidRDefault="004946E3" w:rsidP="004946E3">
      <w:pPr>
        <w:pStyle w:val="Bibliography"/>
      </w:pPr>
      <w:r>
        <w:t xml:space="preserve">Löwen, U., Maier, U., Zhao, H. T. and Chen, J. N. (2019) ‘Use Case “Equipment Lifecycle Management.”’ </w:t>
      </w:r>
      <w:r>
        <w:rPr>
          <w:i/>
          <w:iCs/>
        </w:rPr>
        <w:t>Federal Ministry of Economic Affairs and Energy</w:t>
      </w:r>
      <w:r>
        <w:t>. Unpublished, March, p. 21.</w:t>
      </w:r>
    </w:p>
    <w:p w14:paraId="3F41AEF4" w14:textId="77777777" w:rsidR="004946E3" w:rsidRDefault="004946E3" w:rsidP="004946E3">
      <w:pPr>
        <w:pStyle w:val="Bibliography"/>
      </w:pPr>
      <w:r>
        <w:t xml:space="preserve">Lu, Y. and Lohr, S. L. (2021) </w:t>
      </w:r>
      <w:r>
        <w:rPr>
          <w:i/>
          <w:iCs/>
        </w:rPr>
        <w:t>R Companion for Sampling: Design and Analysis, Third Edition</w:t>
      </w:r>
      <w:r>
        <w:t>. CRC Press.</w:t>
      </w:r>
    </w:p>
    <w:p w14:paraId="55E1AA12" w14:textId="77777777" w:rsidR="004946E3" w:rsidRDefault="004946E3" w:rsidP="004946E3">
      <w:pPr>
        <w:pStyle w:val="Bibliography"/>
      </w:pPr>
      <w:r>
        <w:t xml:space="preserve">Luengo, J., García-Gil, D., Ramírez-Gallego, S., García, S. and Herrera, F. (2020) </w:t>
      </w:r>
      <w:r>
        <w:rPr>
          <w:i/>
          <w:iCs/>
        </w:rPr>
        <w:t>Big data preprocessing: enabling smart data</w:t>
      </w:r>
      <w:r>
        <w:t>. Cham: Springer.</w:t>
      </w:r>
    </w:p>
    <w:p w14:paraId="4D464FCD" w14:textId="77777777" w:rsidR="004946E3" w:rsidRDefault="004946E3" w:rsidP="004946E3">
      <w:pPr>
        <w:pStyle w:val="Bibliography"/>
      </w:pPr>
      <w:r>
        <w:t xml:space="preserve">Marczyk, G. R., DeMatteo, D. and Festinger, D. (2005) </w:t>
      </w:r>
      <w:r>
        <w:rPr>
          <w:i/>
          <w:iCs/>
        </w:rPr>
        <w:t>Essentials of research design and methodology</w:t>
      </w:r>
      <w:r>
        <w:t>. Hoboken, N.J: John Wiley &amp; Sons (Essentials of behavioral science series).</w:t>
      </w:r>
    </w:p>
    <w:p w14:paraId="1D704E75" w14:textId="77777777" w:rsidR="004946E3" w:rsidRDefault="004946E3" w:rsidP="004946E3">
      <w:pPr>
        <w:pStyle w:val="Bibliography"/>
      </w:pPr>
      <w:r>
        <w:t xml:space="preserve">Mbanaso, U. M., Abrahams, L. and Okafor, K. C. (2023) ‘Research Philosophy, Design and Methodology.’ </w:t>
      </w:r>
      <w:r>
        <w:rPr>
          <w:i/>
          <w:iCs/>
        </w:rPr>
        <w:t>In</w:t>
      </w:r>
      <w:r>
        <w:t xml:space="preserve"> </w:t>
      </w:r>
      <w:r>
        <w:rPr>
          <w:i/>
          <w:iCs/>
        </w:rPr>
        <w:t>Research Techniques for Computer Science, Information Systems and Cybersecurity</w:t>
      </w:r>
      <w:r>
        <w:t>. Cham: Springer Nature Switzerland, pp. 81–113.</w:t>
      </w:r>
    </w:p>
    <w:p w14:paraId="787E8FF4" w14:textId="77777777" w:rsidR="004946E3" w:rsidRDefault="004946E3" w:rsidP="004946E3">
      <w:pPr>
        <w:pStyle w:val="Bibliography"/>
      </w:pPr>
      <w:r>
        <w:t xml:space="preserve">McNulty, K. (2021) </w:t>
      </w:r>
      <w:r>
        <w:rPr>
          <w:i/>
          <w:iCs/>
        </w:rPr>
        <w:t>Handbook of Regression Modeling in People Analytics: With Examples in R and Python</w:t>
      </w:r>
      <w:r>
        <w:t>. CRC Press.</w:t>
      </w:r>
    </w:p>
    <w:p w14:paraId="2A657F59" w14:textId="77777777" w:rsidR="004946E3" w:rsidRDefault="004946E3" w:rsidP="004946E3">
      <w:pPr>
        <w:pStyle w:val="Bibliography"/>
      </w:pPr>
      <w:r>
        <w:t xml:space="preserve">Milligan, J. N. and Guillevin, T. (2018) </w:t>
      </w:r>
      <w:r>
        <w:rPr>
          <w:i/>
          <w:iCs/>
        </w:rPr>
        <w:t>Tableau 10 Complete Reference: Transform your business with rich data visualizations and interactive dashboards with Tableau 10</w:t>
      </w:r>
      <w:r>
        <w:t>. Packt Publishing Ltd.</w:t>
      </w:r>
    </w:p>
    <w:p w14:paraId="12D34EFA" w14:textId="77777777" w:rsidR="004946E3" w:rsidRDefault="004946E3" w:rsidP="004946E3">
      <w:pPr>
        <w:pStyle w:val="Bibliography"/>
      </w:pPr>
      <w:r>
        <w:t xml:space="preserve">Musa, U., Adebiyi, M. O., Adebiyi, Abayomi A. and Adebiyi, Avodele A. (2023) ‘Development of a Machine Learning Model For Big Data Analytics.’ </w:t>
      </w:r>
      <w:r>
        <w:rPr>
          <w:i/>
          <w:iCs/>
        </w:rPr>
        <w:t>In</w:t>
      </w:r>
      <w:r>
        <w:t xml:space="preserve"> </w:t>
      </w:r>
      <w:r>
        <w:rPr>
          <w:i/>
          <w:iCs/>
        </w:rPr>
        <w:t>2023 International Conference on Science, Engineering and Business for Sustainable Development Goals (SEB-SDG)</w:t>
      </w:r>
      <w:r>
        <w:t>, pp. 1–6.</w:t>
      </w:r>
    </w:p>
    <w:p w14:paraId="4F8997E6" w14:textId="77777777" w:rsidR="004946E3" w:rsidRDefault="004946E3" w:rsidP="004946E3">
      <w:pPr>
        <w:pStyle w:val="Bibliography"/>
      </w:pPr>
      <w:r>
        <w:t xml:space="preserve">Myers, G. and Nejkov, K. (2020) </w:t>
      </w:r>
      <w:r>
        <w:rPr>
          <w:i/>
          <w:iCs/>
        </w:rPr>
        <w:t>Developing Artificial Intelligence Sustainably: Toward a Practical Code of Conduct for Disruptive Technologies</w:t>
      </w:r>
      <w:r>
        <w:t>. International Finance Corporation,  Washington, DC.</w:t>
      </w:r>
    </w:p>
    <w:p w14:paraId="6C952C8B" w14:textId="77777777" w:rsidR="004946E3" w:rsidRDefault="004946E3" w:rsidP="004946E3">
      <w:pPr>
        <w:pStyle w:val="Bibliography"/>
      </w:pPr>
      <w:r>
        <w:t>Nandhakumar, S. (2023) ‘Asset Lifecycle Management: A Complete Guide for 2024 | Infraon.’ Asset Lifecycle Management. 5th May. [Online] Available from: https://infraon.io/blog/asset-lifecycle-management/ [Accessed on 13th March 2024].</w:t>
      </w:r>
    </w:p>
    <w:p w14:paraId="31DAB01B" w14:textId="77777777" w:rsidR="004946E3" w:rsidRDefault="004946E3" w:rsidP="004946E3">
      <w:pPr>
        <w:pStyle w:val="Bibliography"/>
      </w:pPr>
      <w:r>
        <w:t xml:space="preserve">Nelson, S. L. (2002) </w:t>
      </w:r>
      <w:r>
        <w:rPr>
          <w:i/>
          <w:iCs/>
        </w:rPr>
        <w:t>Excel data analysis for dummies</w:t>
      </w:r>
      <w:r>
        <w:t>. New York: John Wiley &amp; Sons.</w:t>
      </w:r>
    </w:p>
    <w:p w14:paraId="2DA2CCF5" w14:textId="77777777" w:rsidR="004946E3" w:rsidRDefault="004946E3" w:rsidP="004946E3">
      <w:pPr>
        <w:pStyle w:val="Bibliography"/>
      </w:pPr>
      <w:r>
        <w:t xml:space="preserve">OECD (2021) </w:t>
      </w:r>
      <w:r>
        <w:rPr>
          <w:i/>
          <w:iCs/>
        </w:rPr>
        <w:t>Artificial Intelligence, Machine Learning and Big Data in Finance</w:t>
      </w:r>
      <w:r>
        <w:t>.</w:t>
      </w:r>
    </w:p>
    <w:p w14:paraId="599DA1FA" w14:textId="77777777" w:rsidR="004946E3" w:rsidRDefault="004946E3" w:rsidP="004946E3">
      <w:pPr>
        <w:pStyle w:val="Bibliography"/>
      </w:pPr>
      <w:r>
        <w:t xml:space="preserve">OECD.AI (n.d.) </w:t>
      </w:r>
      <w:r>
        <w:rPr>
          <w:i/>
          <w:iCs/>
        </w:rPr>
        <w:t>AI-Principles Overview - OECD.AI</w:t>
      </w:r>
      <w:r>
        <w:t>. OECD.AI Policy Observatory. [Online] Available from: https://oecd.ai/en/principles [Accessed on 12th December 2023].</w:t>
      </w:r>
    </w:p>
    <w:p w14:paraId="0F5BDEE5" w14:textId="77777777" w:rsidR="004946E3" w:rsidRDefault="004946E3" w:rsidP="004946E3">
      <w:pPr>
        <w:pStyle w:val="Bibliography"/>
      </w:pPr>
      <w:r>
        <w:t xml:space="preserve">Ogu, E., J., O. and O., A. (2016) ‘Beginning Research: A First-Principle Guide for Even the Computer Science Researcher.’ </w:t>
      </w:r>
      <w:r>
        <w:rPr>
          <w:i/>
          <w:iCs/>
        </w:rPr>
        <w:t>International Journal of Advanced Research in Computer Science</w:t>
      </w:r>
      <w:r>
        <w:t>, 7, April, pp. 79–92.</w:t>
      </w:r>
    </w:p>
    <w:p w14:paraId="5282C052" w14:textId="77777777" w:rsidR="004946E3" w:rsidRDefault="004946E3" w:rsidP="004946E3">
      <w:pPr>
        <w:pStyle w:val="Bibliography"/>
      </w:pPr>
      <w:r>
        <w:t xml:space="preserve">Pan, Q., Bao, Y. and Li, H. (2023) ‘Transfer learning-based data anomaly detection for structural health monitoring.’ </w:t>
      </w:r>
      <w:r>
        <w:rPr>
          <w:i/>
          <w:iCs/>
        </w:rPr>
        <w:t>Structural Health Monitoring</w:t>
      </w:r>
      <w:r>
        <w:t>, 22(5) pp. 3077–3091.</w:t>
      </w:r>
    </w:p>
    <w:p w14:paraId="7D18EE6A" w14:textId="77777777" w:rsidR="004946E3" w:rsidRDefault="004946E3" w:rsidP="004946E3">
      <w:pPr>
        <w:pStyle w:val="Bibliography"/>
      </w:pPr>
      <w:r>
        <w:lastRenderedPageBreak/>
        <w:t xml:space="preserve">Paolanti, M., Romeo, L., Felicetti, A., Mancini, A., Frontoni, E. and Loncarski, J. (2018) ‘Machine Learning approach for Predictive Maintenance in Industry 4.0.’ </w:t>
      </w:r>
      <w:r>
        <w:rPr>
          <w:i/>
          <w:iCs/>
        </w:rPr>
        <w:t>In</w:t>
      </w:r>
      <w:r>
        <w:t>, pp. 1–6.</w:t>
      </w:r>
    </w:p>
    <w:p w14:paraId="407F568A" w14:textId="77777777" w:rsidR="004946E3" w:rsidRDefault="004946E3" w:rsidP="004946E3">
      <w:pPr>
        <w:pStyle w:val="Bibliography"/>
      </w:pPr>
      <w:r>
        <w:t xml:space="preserve">R. Patil, C., K. Jadhav, S., L. Bardiya, A., P. Davande, A. and P. Raverkar, M. (2023) ‘Machine Learning-Based Predictive Maintenance of Industrial Machines.’ </w:t>
      </w:r>
      <w:r>
        <w:rPr>
          <w:i/>
          <w:iCs/>
        </w:rPr>
        <w:t>International Journal of Computer Trends and Technology</w:t>
      </w:r>
      <w:r>
        <w:t>, 71(3) pp. 50–56.</w:t>
      </w:r>
    </w:p>
    <w:p w14:paraId="7027B3B0" w14:textId="77777777" w:rsidR="004946E3" w:rsidRDefault="004946E3" w:rsidP="004946E3">
      <w:pPr>
        <w:pStyle w:val="Bibliography"/>
      </w:pPr>
      <w:r>
        <w:t xml:space="preserve">Schröer, C., Kruse, F. and Gómez, J. M. (2021) ‘A Systematic Literature Review on Applying CRISP-DM Process Model.’ </w:t>
      </w:r>
      <w:r>
        <w:rPr>
          <w:i/>
          <w:iCs/>
        </w:rPr>
        <w:t>Procedia Computer Science</w:t>
      </w:r>
      <w:r>
        <w:t>, 181 pp. 526–534.</w:t>
      </w:r>
    </w:p>
    <w:p w14:paraId="3E2552AF" w14:textId="77777777" w:rsidR="004946E3" w:rsidRDefault="004946E3" w:rsidP="004946E3">
      <w:pPr>
        <w:pStyle w:val="Bibliography"/>
      </w:pPr>
      <w:r>
        <w:t xml:space="preserve">Selbst, A. D., Boyd, D., Friedler, S. A., Venkatasubramanian, S. and Vertesi, J. (2019) ‘Fairness and Abstraction in Sociotechnical Systems.’ </w:t>
      </w:r>
      <w:r>
        <w:rPr>
          <w:i/>
          <w:iCs/>
        </w:rPr>
        <w:t>In</w:t>
      </w:r>
      <w:r>
        <w:t xml:space="preserve"> </w:t>
      </w:r>
      <w:r>
        <w:rPr>
          <w:i/>
          <w:iCs/>
        </w:rPr>
        <w:t>Proceedings of the Conference on Fairness, Accountability, and Transparency</w:t>
      </w:r>
      <w:r>
        <w:t>. Atlanta GA USA: ACM, pp. 59–68.</w:t>
      </w:r>
    </w:p>
    <w:p w14:paraId="38E1E535" w14:textId="77777777" w:rsidR="004946E3" w:rsidRDefault="004946E3" w:rsidP="004946E3">
      <w:pPr>
        <w:pStyle w:val="Bibliography"/>
      </w:pPr>
      <w:r>
        <w:t xml:space="preserve">Shanthamallu, U. S. and Spanias, A. (2022) </w:t>
      </w:r>
      <w:r>
        <w:rPr>
          <w:i/>
          <w:iCs/>
        </w:rPr>
        <w:t>Machine and Deep Learning Algorithms and Applications</w:t>
      </w:r>
      <w:r>
        <w:t>. Springer Nature.</w:t>
      </w:r>
    </w:p>
    <w:p w14:paraId="4D22EFBB" w14:textId="77777777" w:rsidR="004946E3" w:rsidRDefault="004946E3" w:rsidP="004946E3">
      <w:pPr>
        <w:pStyle w:val="Bibliography"/>
      </w:pPr>
      <w:r>
        <w:t xml:space="preserve">Sharma, M. and Gupta, R. (2023) ‘The Significance of using Data Extraction Methods for an Effective Big Data Mining Process.’ </w:t>
      </w:r>
      <w:r>
        <w:rPr>
          <w:i/>
          <w:iCs/>
        </w:rPr>
        <w:t>In</w:t>
      </w:r>
      <w:r>
        <w:t xml:space="preserve"> </w:t>
      </w:r>
      <w:r>
        <w:rPr>
          <w:i/>
          <w:iCs/>
        </w:rPr>
        <w:t>2023 2nd International Conference for Innovation in Technology (INOCON)</w:t>
      </w:r>
      <w:r>
        <w:t>, pp. 1–4.</w:t>
      </w:r>
    </w:p>
    <w:p w14:paraId="5053ABBB" w14:textId="77777777" w:rsidR="004946E3" w:rsidRDefault="004946E3" w:rsidP="004946E3">
      <w:pPr>
        <w:pStyle w:val="Bibliography"/>
      </w:pPr>
      <w:r>
        <w:t xml:space="preserve">Shemtob, L. (2021) ‘GPDPR versus GDPR.’ </w:t>
      </w:r>
      <w:r>
        <w:rPr>
          <w:i/>
          <w:iCs/>
        </w:rPr>
        <w:t>British Journal of General Practice</w:t>
      </w:r>
      <w:r>
        <w:t>, 71(710) pp. 419–419.</w:t>
      </w:r>
    </w:p>
    <w:p w14:paraId="34EFF3C2" w14:textId="77777777" w:rsidR="004946E3" w:rsidRDefault="004946E3" w:rsidP="004946E3">
      <w:pPr>
        <w:pStyle w:val="Bibliography"/>
      </w:pPr>
      <w:r>
        <w:t xml:space="preserve">Sol, K. and Heng, K. (2022) ‘Understanding epistemology and its key approaches in research.’ </w:t>
      </w:r>
      <w:r>
        <w:rPr>
          <w:i/>
          <w:iCs/>
        </w:rPr>
        <w:t>Cambodian Journal of Educational Research</w:t>
      </w:r>
      <w:r>
        <w:t>, 2(2) pp. 80–99.</w:t>
      </w:r>
    </w:p>
    <w:p w14:paraId="7467369C" w14:textId="77777777" w:rsidR="004946E3" w:rsidRDefault="004946E3" w:rsidP="004946E3">
      <w:pPr>
        <w:pStyle w:val="Bibliography"/>
      </w:pPr>
      <w:r>
        <w:t xml:space="preserve">Sujjaviriyasup, T. and Pitiruek, K. (2017) ‘A comparison between MODWT-SVM-DE hybrid model and ARIMA model in forecasting primary energy consumptions.’ </w:t>
      </w:r>
      <w:r>
        <w:rPr>
          <w:i/>
          <w:iCs/>
        </w:rPr>
        <w:t>In</w:t>
      </w:r>
      <w:r>
        <w:t xml:space="preserve"> </w:t>
      </w:r>
      <w:r>
        <w:rPr>
          <w:i/>
          <w:iCs/>
        </w:rPr>
        <w:t>2017 IEEE International Conference on Industrial Engineering and Engineering Management (IEEM)</w:t>
      </w:r>
      <w:r>
        <w:t>. Singapore: IEEE, pp. 799–802.</w:t>
      </w:r>
    </w:p>
    <w:p w14:paraId="36A6F668" w14:textId="77777777" w:rsidR="004946E3" w:rsidRDefault="004946E3" w:rsidP="004946E3">
      <w:pPr>
        <w:pStyle w:val="Bibliography"/>
      </w:pPr>
      <w:r>
        <w:t xml:space="preserve">Tatineni, S. (2020) ‘AN INTEGRATED APPROACH TO PREDICTIVE MAINTENANCE USING IOT AND MACHINE LEARNING IN MANUFACTURING.’ </w:t>
      </w:r>
      <w:r>
        <w:rPr>
          <w:i/>
          <w:iCs/>
        </w:rPr>
        <w:t>INTERNATIONAL JOURNAL OF ELECTRICAL ENGINEERING &amp; TECHNOLOGY</w:t>
      </w:r>
      <w:r>
        <w:t>, 11, October, pp. 251–265.</w:t>
      </w:r>
    </w:p>
    <w:p w14:paraId="3E47D7D0" w14:textId="77777777" w:rsidR="004946E3" w:rsidRDefault="004946E3" w:rsidP="004946E3">
      <w:pPr>
        <w:pStyle w:val="Bibliography"/>
      </w:pPr>
      <w:r>
        <w:t xml:space="preserve">Tran, Trung, Truong, T., Tran, Tung, Hải, N. and Đào, Q. (2021) ‘An overview of the application of machine learning in predictive maintenance.’ </w:t>
      </w:r>
      <w:r>
        <w:rPr>
          <w:i/>
          <w:iCs/>
        </w:rPr>
        <w:t>Petrovietnam Journal</w:t>
      </w:r>
      <w:r>
        <w:t>, 10, November, pp. 47–61.</w:t>
      </w:r>
    </w:p>
    <w:p w14:paraId="652F0CD8" w14:textId="77777777" w:rsidR="004946E3" w:rsidRDefault="004946E3" w:rsidP="004946E3">
      <w:pPr>
        <w:pStyle w:val="Bibliography"/>
      </w:pPr>
      <w:r>
        <w:t xml:space="preserve">Urbani, M., Brunelli, M. and Punkka, A. (2023) ‘An approach for bi-objective maintenance scheduling on a networked system with limited resources.’ </w:t>
      </w:r>
      <w:r>
        <w:rPr>
          <w:i/>
          <w:iCs/>
        </w:rPr>
        <w:t>European Journal of Operational Research</w:t>
      </w:r>
      <w:r>
        <w:t>, 305(1) pp. 101–113.</w:t>
      </w:r>
    </w:p>
    <w:p w14:paraId="590CA2D8" w14:textId="77777777" w:rsidR="004946E3" w:rsidRDefault="004946E3" w:rsidP="004946E3">
      <w:pPr>
        <w:pStyle w:val="Bibliography"/>
      </w:pPr>
      <w:r>
        <w:t xml:space="preserve">Veloso, B., Ribeiro, R. P., Gama, J. and Pereira, P. M. (2022) ‘The MetroPT dataset for predictive maintenance.’ </w:t>
      </w:r>
      <w:r>
        <w:rPr>
          <w:i/>
          <w:iCs/>
        </w:rPr>
        <w:t>Scientific Data</w:t>
      </w:r>
      <w:r>
        <w:t>, 9(1) p. 764.</w:t>
      </w:r>
    </w:p>
    <w:p w14:paraId="54D01348" w14:textId="77777777" w:rsidR="004946E3" w:rsidRDefault="004946E3" w:rsidP="004946E3">
      <w:pPr>
        <w:pStyle w:val="Bibliography"/>
      </w:pPr>
      <w:r>
        <w:t xml:space="preserve">Waheeb, W., Ghazali, R. and Shah, H. (2019) ‘Nonlinear Autoregressive Moving-average (NARMA) Time Series Forecasting Using Neural Networks.’ </w:t>
      </w:r>
      <w:r>
        <w:rPr>
          <w:i/>
          <w:iCs/>
        </w:rPr>
        <w:t>In</w:t>
      </w:r>
      <w:r>
        <w:t xml:space="preserve"> </w:t>
      </w:r>
      <w:r>
        <w:rPr>
          <w:i/>
          <w:iCs/>
        </w:rPr>
        <w:t>2019 International Conference on Computer and Information Sciences (ICCIS)</w:t>
      </w:r>
      <w:r>
        <w:t>, pp. 1–5.</w:t>
      </w:r>
    </w:p>
    <w:p w14:paraId="4D8090B0" w14:textId="77777777" w:rsidR="004946E3" w:rsidRDefault="004946E3" w:rsidP="004946E3">
      <w:pPr>
        <w:pStyle w:val="Bibliography"/>
      </w:pPr>
      <w:r>
        <w:lastRenderedPageBreak/>
        <w:t>Wang, J. (2021) ‘Reliability analysis and data driven modelling of railway component failure.’ Nanyang Technological University.</w:t>
      </w:r>
    </w:p>
    <w:p w14:paraId="583BA07B" w14:textId="77777777" w:rsidR="004946E3" w:rsidRDefault="004946E3" w:rsidP="004946E3">
      <w:pPr>
        <w:pStyle w:val="Bibliography"/>
      </w:pPr>
      <w:r>
        <w:t xml:space="preserve">Wang, Y., Chai, H. and Ravishankar, J. (2022) ‘Statistical Analysis Methods in Engineering Education Research: A state-of-the-art Review.’ </w:t>
      </w:r>
      <w:r>
        <w:rPr>
          <w:i/>
          <w:iCs/>
        </w:rPr>
        <w:t>In</w:t>
      </w:r>
      <w:r>
        <w:t xml:space="preserve"> </w:t>
      </w:r>
      <w:r>
        <w:rPr>
          <w:i/>
          <w:iCs/>
        </w:rPr>
        <w:t>2022 IEEE Global Engineering Education Conference (EDUCON)</w:t>
      </w:r>
      <w:r>
        <w:t>. Tunis, Tunisia: IEEE, pp. 438–444.</w:t>
      </w:r>
    </w:p>
    <w:p w14:paraId="028861C8" w14:textId="77777777" w:rsidR="004946E3" w:rsidRDefault="004946E3" w:rsidP="004946E3">
      <w:pPr>
        <w:pStyle w:val="Bibliography"/>
      </w:pPr>
      <w:r>
        <w:t xml:space="preserve">West, S. and Pascual, A. (2015) </w:t>
      </w:r>
      <w:r>
        <w:rPr>
          <w:i/>
          <w:iCs/>
        </w:rPr>
        <w:t>The use of equipment life-cycle analysis to identify new service opportunities</w:t>
      </w:r>
      <w:r>
        <w:t>.</w:t>
      </w:r>
    </w:p>
    <w:p w14:paraId="451BF9FE" w14:textId="77777777" w:rsidR="004946E3" w:rsidRDefault="004946E3" w:rsidP="004946E3">
      <w:pPr>
        <w:pStyle w:val="Bibliography"/>
      </w:pPr>
      <w:r>
        <w:t xml:space="preserve">Yan, J., Meng, Y., Lu, L. and Li, L. (2017) ‘Industrial Big Data in an Industry 4.0 Environment: Challenges, Schemes, and Applications for Predictive Maintenance.’ </w:t>
      </w:r>
      <w:r>
        <w:rPr>
          <w:i/>
          <w:iCs/>
        </w:rPr>
        <w:t>IEEE Access</w:t>
      </w:r>
      <w:r>
        <w:t>, 5 pp. 23484–23491.</w:t>
      </w:r>
    </w:p>
    <w:p w14:paraId="5D5251ED" w14:textId="77777777" w:rsidR="004946E3" w:rsidRDefault="004946E3" w:rsidP="004946E3">
      <w:pPr>
        <w:pStyle w:val="Bibliography"/>
      </w:pPr>
      <w:r>
        <w:t xml:space="preserve">Zhao, Y., Ma, Z., Yang, Y., Jiang, W. and Jiang, X. (2020) ‘Short-Term Passenger Flow Prediction With Decomposition in Urban Railway Systems.’ </w:t>
      </w:r>
      <w:r>
        <w:rPr>
          <w:i/>
          <w:iCs/>
        </w:rPr>
        <w:t>IEEE Access</w:t>
      </w:r>
      <w:r>
        <w:t>, 8 pp. 107876–107886.</w:t>
      </w:r>
    </w:p>
    <w:p w14:paraId="3A1DDAF9" w14:textId="77777777" w:rsidR="004946E3" w:rsidRDefault="004946E3" w:rsidP="004946E3">
      <w:pPr>
        <w:pStyle w:val="Bibliography"/>
      </w:pPr>
      <w:r>
        <w:t xml:space="preserve">Zhenhui, L. (2020) ‘Data Processing Strategy in Internet of Things Application System.’ </w:t>
      </w:r>
      <w:r>
        <w:rPr>
          <w:i/>
          <w:iCs/>
        </w:rPr>
        <w:t>In</w:t>
      </w:r>
      <w:r>
        <w:t xml:space="preserve"> </w:t>
      </w:r>
      <w:r>
        <w:rPr>
          <w:i/>
          <w:iCs/>
        </w:rPr>
        <w:t>2020 International Conference on Big Data &amp; Artificial Intelligence &amp; Software Engineering (ICBASE)</w:t>
      </w:r>
      <w:r>
        <w:t>, pp. 86–89.</w:t>
      </w:r>
    </w:p>
    <w:p w14:paraId="26664F2F" w14:textId="77777777" w:rsidR="004946E3" w:rsidRDefault="004946E3" w:rsidP="004946E3">
      <w:pPr>
        <w:pStyle w:val="Bibliography"/>
      </w:pPr>
      <w:r>
        <w:t xml:space="preserve">Zhou, L. (2023) ‘An Introduction to Data Visualization.’ </w:t>
      </w:r>
      <w:r>
        <w:rPr>
          <w:i/>
          <w:iCs/>
        </w:rPr>
        <w:t>Highlights in Science, Engineering and Technology</w:t>
      </w:r>
      <w:r>
        <w:t>, 31, February, pp. 60–63.</w:t>
      </w:r>
    </w:p>
    <w:p w14:paraId="1C95F576" w14:textId="257FDC5E" w:rsidR="004946E3" w:rsidRDefault="004946E3" w:rsidP="00B761D6">
      <w:pPr>
        <w:pStyle w:val="Bibliography"/>
      </w:pPr>
      <w:r>
        <w:t xml:space="preserve">Zhu, Z., Lei, Y., Qi, G., Chai, Y., Mazur, N., An, Y. and Huang, X. (2023) ‘A review of the application of deep learning in intelligent fault diagnosis of rotating machinery.’ </w:t>
      </w:r>
      <w:r>
        <w:rPr>
          <w:i/>
          <w:iCs/>
        </w:rPr>
        <w:t>Measurement</w:t>
      </w:r>
      <w:r>
        <w:t>, 206, January, p. 112346.</w:t>
      </w:r>
      <w:r>
        <w:fldChar w:fldCharType="end"/>
      </w:r>
    </w:p>
    <w:p w14:paraId="15FFF711" w14:textId="77777777" w:rsidR="00B761D6" w:rsidRDefault="00B761D6">
      <w:pPr>
        <w:spacing w:after="160" w:line="259" w:lineRule="auto"/>
        <w:jc w:val="left"/>
        <w:rPr>
          <w:rFonts w:ascii="Calibri" w:eastAsiaTheme="majorEastAsia" w:hAnsi="Calibri" w:cstheme="majorBidi"/>
          <w:b/>
          <w:color w:val="000000" w:themeColor="text1"/>
          <w:sz w:val="44"/>
          <w:szCs w:val="44"/>
        </w:rPr>
      </w:pPr>
      <w:r>
        <w:br w:type="page"/>
      </w:r>
    </w:p>
    <w:p w14:paraId="2C93CB51" w14:textId="7855FE0B" w:rsidR="004946E3" w:rsidRPr="006E1B55" w:rsidRDefault="004946E3" w:rsidP="004946E3">
      <w:pPr>
        <w:pStyle w:val="Heading1"/>
      </w:pPr>
      <w:r w:rsidRPr="006E1B55">
        <w:lastRenderedPageBreak/>
        <w:t>BIBLIOGRAPHY</w:t>
      </w:r>
      <w:bookmarkEnd w:id="133"/>
    </w:p>
    <w:p w14:paraId="3CEBB466" w14:textId="77777777" w:rsidR="004946E3" w:rsidRDefault="004946E3" w:rsidP="004946E3">
      <w:pPr>
        <w:pStyle w:val="GenBody"/>
      </w:pPr>
      <w:r>
        <w:t>Alhamed, M. and Rahman, M.H., 2023. A Systematic Literature Review on Penetration Testing in Networks: Future Research Directions. Applied Sciences, 13(12), p.6986.</w:t>
      </w:r>
    </w:p>
    <w:p w14:paraId="39747BF4" w14:textId="77777777" w:rsidR="004946E3" w:rsidRDefault="004946E3" w:rsidP="004946E3">
      <w:pPr>
        <w:pStyle w:val="GenBody"/>
      </w:pPr>
      <w:r>
        <w:t>Carrillo-Mondéjar, J., Turtiainen, H., Costin, A., Martínez, J.L. and Suarez-Tangil, G. (2022) HALE-IoT: Hardening Legacy Internet-of-Things devices by retrofitting defensive firmware modifications and implants. IEEE Internet of Things Journal, Volume:10, Issue:10.</w:t>
      </w:r>
    </w:p>
    <w:p w14:paraId="44C423BF" w14:textId="77777777" w:rsidR="004946E3" w:rsidRDefault="004946E3" w:rsidP="004946E3">
      <w:pPr>
        <w:pStyle w:val="GenBody"/>
      </w:pPr>
      <w:r>
        <w:t>Da Silva, S. F. O. (2021) Isolated environments for threat detection and mitigation (Doctoral dissertation, Universidade do Porto (Portugal)).</w:t>
      </w:r>
    </w:p>
    <w:p w14:paraId="339C23A4" w14:textId="77777777" w:rsidR="004946E3" w:rsidRDefault="004946E3" w:rsidP="004946E3">
      <w:pPr>
        <w:pStyle w:val="GenBody"/>
      </w:pPr>
      <w:r>
        <w:t>Firmansyah, A. and Sasongko, A.T., 2023. Shielding the Digital Realm with K-Nearest Neighbors in Network Security. Proceeding International Pelita Bangsa, 1(01), pp.201-208.</w:t>
      </w:r>
    </w:p>
    <w:p w14:paraId="08100879" w14:textId="77777777" w:rsidR="004946E3" w:rsidRDefault="004946E3" w:rsidP="004946E3">
      <w:pPr>
        <w:pStyle w:val="GenBody"/>
      </w:pPr>
      <w:r>
        <w:t>Keskin, S. and Okatan, E. (2023) Machine Learning Methods for Intrusion Detection in Computer Networks: A Comparative Analysis. International Journal of Engineering and Innovative Research, 5(3), pp.268-279.</w:t>
      </w:r>
    </w:p>
    <w:p w14:paraId="6A21BEC7" w14:textId="77777777" w:rsidR="004946E3" w:rsidRDefault="004946E3" w:rsidP="004946E3">
      <w:pPr>
        <w:pStyle w:val="GenBody"/>
      </w:pPr>
      <w:r w:rsidRPr="00B63C1B">
        <w:t>Menzies, T. and Yedida, R. (2021) On the value of oversampling for deep learning in software defect prediction.  IEEE Transactions on Software Engineering, [Online] Available from: https://ieeexplore.ieee.org/document/9429914. [Accessed 14 February 2022].</w:t>
      </w:r>
    </w:p>
    <w:p w14:paraId="2BA0DAAB" w14:textId="77777777" w:rsidR="004946E3" w:rsidRDefault="004946E3" w:rsidP="004946E3">
      <w:pPr>
        <w:pStyle w:val="GenBody"/>
      </w:pPr>
      <w:r>
        <w:t>Kidwai, A., Arya, C., Singh, P., Diwakar, M., Singh, S., Sharma, K. and Kumar, N. (2021) A comparative study on shells in Linux: A review. Materials Today: Proceedings, 37, pp.2612-2616.</w:t>
      </w:r>
    </w:p>
    <w:p w14:paraId="54F1AE0F" w14:textId="77777777" w:rsidR="004946E3" w:rsidRDefault="004946E3" w:rsidP="004946E3">
      <w:pPr>
        <w:pStyle w:val="GenBody"/>
      </w:pPr>
      <w:r>
        <w:t>Kiruthika, M., Charivukalayil, J.J., Chavan, S., Mathew, J.J. and Cardoza, C., 2023. Enhancement of detection mechanisms for HTTP based DoS/DDoS attacks. ADBU J Eng Technol, 12(1).</w:t>
      </w:r>
    </w:p>
    <w:p w14:paraId="56AF4A6B" w14:textId="77777777" w:rsidR="004946E3" w:rsidRDefault="004946E3" w:rsidP="004946E3">
      <w:pPr>
        <w:pStyle w:val="GenBody"/>
      </w:pPr>
      <w:r>
        <w:t>Raikar, M. M. and Meena, S. M. (2021) SSH brute force attack mitigation in Internet of Things (IoT) network: An edge device security measure. In 2021 2nd international conference on secure cyber computing and communications (ICSCCC) (pp. 72-77). IEEE.</w:t>
      </w:r>
    </w:p>
    <w:p w14:paraId="1DC6C3F7" w14:textId="77777777" w:rsidR="004946E3" w:rsidRDefault="004946E3" w:rsidP="004946E3">
      <w:pPr>
        <w:pStyle w:val="GenBody"/>
      </w:pPr>
      <w:r>
        <w:t>Šimon, M., Huraj, L. and Čerňanský, M. (2015) Performance evaluations of IPTables firewall solutions under DDoS attacks. Journal of Applied Mathematics, Statistics, and Informatics, 11(2), pp.35-45.</w:t>
      </w:r>
    </w:p>
    <w:p w14:paraId="6D588D14" w14:textId="77777777" w:rsidR="004946E3" w:rsidRDefault="004946E3" w:rsidP="004946E3">
      <w:pPr>
        <w:pStyle w:val="GenBody"/>
      </w:pPr>
      <w:r>
        <w:lastRenderedPageBreak/>
        <w:t>Sirait, A. and Siddik, M. (2021) Implementation of Dynamic IP Blocking Techniques on the Tanungbalai City Library Website. The IJICS (International Journal of Informatics and Computer Science), 5(3), pp.344-352.</w:t>
      </w:r>
    </w:p>
    <w:p w14:paraId="79293ADD" w14:textId="77777777" w:rsidR="004946E3" w:rsidRDefault="004946E3" w:rsidP="004946E3">
      <w:pPr>
        <w:pStyle w:val="GenBody"/>
      </w:pPr>
      <w:r w:rsidRPr="00B63C1B">
        <w:t>Visutsak, P. and Wongpheng, K. (2020) Software defect prediction using convolutional neural network. In: The 35th International Technical Conference on Circuits/Systems, Computers and Communications (ITC-CSCC). (2020) Nagoya, Japan, 3-6 July 2020. [Online] Available from: https://ieeexplore.ieee.org/document/9182919. [Accessed 04 March 2022].</w:t>
      </w:r>
    </w:p>
    <w:p w14:paraId="3DC42134" w14:textId="77777777" w:rsidR="004946E3" w:rsidRDefault="004946E3" w:rsidP="004946E3">
      <w:pPr>
        <w:pStyle w:val="GenBody"/>
      </w:pPr>
      <w:r w:rsidRPr="00B63C1B">
        <w:t>Sarker, I. H. (2021) Deep learning: a comprehensive overview on techniques, taxonomy, applications and research directions. SN Computer Science, [Online] Available from: https://link.springer.com/article/10.1007/s42979-021-00815-1. [Accessed 14 February 2022].</w:t>
      </w:r>
    </w:p>
    <w:p w14:paraId="283A978B" w14:textId="77777777" w:rsidR="004946E3" w:rsidRPr="006E1B55" w:rsidRDefault="004946E3" w:rsidP="004946E3">
      <w:pPr>
        <w:pStyle w:val="GenBody"/>
      </w:pPr>
      <w:r>
        <w:t>Makopa, J., Christopher, A., Shah, R. and Mandela, N. (2023) Internet of Things (IoT) Network Forensic Analysis Using the Raspberry Pi 4 Model B and Open-Source Tools. In 2023 International Conference on Quantum Technologies, Communications, Computing, Hardware, and Embedded Systems Security (iQ-CCHESS) (pp. 1-7). IEEE.</w:t>
      </w:r>
    </w:p>
    <w:p w14:paraId="1B7D2F7F" w14:textId="71615691" w:rsidR="004946E3" w:rsidRDefault="004946E3" w:rsidP="004946E3">
      <w:pPr>
        <w:pStyle w:val="GenBody"/>
      </w:pPr>
      <w:r w:rsidRPr="006E1B55">
        <w:br w:type="page"/>
      </w:r>
    </w:p>
    <w:p w14:paraId="3BCDCEB0" w14:textId="798C6EA2" w:rsidR="001C0BD1" w:rsidRDefault="00E024F8" w:rsidP="00951279">
      <w:pPr>
        <w:pStyle w:val="Heading1"/>
      </w:pPr>
      <w:r w:rsidRPr="006E1B55">
        <w:lastRenderedPageBreak/>
        <w:t>APPENDIX A – GANTT CHART</w:t>
      </w:r>
      <w:bookmarkEnd w:id="134"/>
    </w:p>
    <w:p w14:paraId="1F6DE156" w14:textId="77777777" w:rsidR="00845579" w:rsidRPr="00845579" w:rsidRDefault="00845579" w:rsidP="00951279">
      <w:pPr>
        <w:spacing w:line="360" w:lineRule="auto"/>
      </w:pPr>
    </w:p>
    <w:p w14:paraId="36536855" w14:textId="77777777" w:rsidR="00845579" w:rsidRDefault="00845579" w:rsidP="00951279">
      <w:pPr>
        <w:pStyle w:val="GenBody"/>
        <w:keepNext/>
      </w:pPr>
      <w:r w:rsidRPr="00845579">
        <w:rPr>
          <w:noProof/>
        </w:rPr>
        <w:drawing>
          <wp:inline distT="0" distB="0" distL="0" distR="0" wp14:anchorId="309E6E18" wp14:editId="543FE347">
            <wp:extent cx="6367780" cy="2322830"/>
            <wp:effectExtent l="0" t="0" r="0" b="1270"/>
            <wp:docPr id="7604657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465732" name="Picture 1" descr="A screenshot of a computer&#10;&#10;Description automatically generated"/>
                    <pic:cNvPicPr/>
                  </pic:nvPicPr>
                  <pic:blipFill>
                    <a:blip r:embed="rId88"/>
                    <a:stretch>
                      <a:fillRect/>
                    </a:stretch>
                  </pic:blipFill>
                  <pic:spPr>
                    <a:xfrm>
                      <a:off x="0" y="0"/>
                      <a:ext cx="6367780" cy="2322830"/>
                    </a:xfrm>
                    <a:prstGeom prst="rect">
                      <a:avLst/>
                    </a:prstGeom>
                  </pic:spPr>
                </pic:pic>
              </a:graphicData>
            </a:graphic>
          </wp:inline>
        </w:drawing>
      </w:r>
    </w:p>
    <w:p w14:paraId="1D71AE3A" w14:textId="3BEC4966" w:rsidR="00845579" w:rsidRPr="006E1B55" w:rsidRDefault="00845579" w:rsidP="00951279">
      <w:pPr>
        <w:pStyle w:val="Caption"/>
        <w:spacing w:line="360" w:lineRule="auto"/>
      </w:pPr>
      <w:bookmarkStart w:id="135" w:name="_Toc176811657"/>
      <w:r>
        <w:t xml:space="preserve">Figure </w:t>
      </w:r>
      <w:r>
        <w:fldChar w:fldCharType="begin"/>
      </w:r>
      <w:r>
        <w:instrText xml:space="preserve"> SEQ Figure \* ARABIC </w:instrText>
      </w:r>
      <w:r>
        <w:fldChar w:fldCharType="separate"/>
      </w:r>
      <w:r w:rsidR="008F3F61">
        <w:rPr>
          <w:noProof/>
        </w:rPr>
        <w:t>71</w:t>
      </w:r>
      <w:r>
        <w:fldChar w:fldCharType="end"/>
      </w:r>
      <w:r>
        <w:t>: Gantt Chart Header</w:t>
      </w:r>
      <w:bookmarkEnd w:id="135"/>
    </w:p>
    <w:p w14:paraId="42E27551" w14:textId="77777777" w:rsidR="00845579" w:rsidRDefault="00845579" w:rsidP="00951279">
      <w:pPr>
        <w:pStyle w:val="GenBody"/>
        <w:keepNext/>
      </w:pPr>
      <w:r w:rsidRPr="00845579">
        <w:rPr>
          <w:noProof/>
        </w:rPr>
        <w:lastRenderedPageBreak/>
        <w:drawing>
          <wp:inline distT="0" distB="0" distL="0" distR="0" wp14:anchorId="155E5130" wp14:editId="3F30E8BB">
            <wp:extent cx="6367780" cy="4372610"/>
            <wp:effectExtent l="0" t="0" r="0" b="8890"/>
            <wp:docPr id="212553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53847" name="Picture 1" descr="A screenshot of a computer&#10;&#10;Description automatically generated"/>
                    <pic:cNvPicPr/>
                  </pic:nvPicPr>
                  <pic:blipFill>
                    <a:blip r:embed="rId89"/>
                    <a:stretch>
                      <a:fillRect/>
                    </a:stretch>
                  </pic:blipFill>
                  <pic:spPr>
                    <a:xfrm>
                      <a:off x="0" y="0"/>
                      <a:ext cx="6367780" cy="4372610"/>
                    </a:xfrm>
                    <a:prstGeom prst="rect">
                      <a:avLst/>
                    </a:prstGeom>
                  </pic:spPr>
                </pic:pic>
              </a:graphicData>
            </a:graphic>
          </wp:inline>
        </w:drawing>
      </w:r>
    </w:p>
    <w:p w14:paraId="25F4E639" w14:textId="437436D1" w:rsidR="00845579" w:rsidRDefault="00845579" w:rsidP="00951279">
      <w:pPr>
        <w:pStyle w:val="Caption"/>
        <w:spacing w:line="360" w:lineRule="auto"/>
      </w:pPr>
      <w:bookmarkStart w:id="136" w:name="_Toc176811658"/>
      <w:r>
        <w:t xml:space="preserve">Figure </w:t>
      </w:r>
      <w:r>
        <w:fldChar w:fldCharType="begin"/>
      </w:r>
      <w:r>
        <w:instrText xml:space="preserve"> SEQ Figure \* ARABIC </w:instrText>
      </w:r>
      <w:r>
        <w:fldChar w:fldCharType="separate"/>
      </w:r>
      <w:r w:rsidR="008F3F61">
        <w:rPr>
          <w:noProof/>
        </w:rPr>
        <w:t>72</w:t>
      </w:r>
      <w:r>
        <w:fldChar w:fldCharType="end"/>
      </w:r>
      <w:r>
        <w:t>: Gantt Chart Page 1</w:t>
      </w:r>
      <w:bookmarkEnd w:id="136"/>
    </w:p>
    <w:p w14:paraId="45DC4293" w14:textId="77777777" w:rsidR="00845579" w:rsidRDefault="00845579" w:rsidP="00951279">
      <w:pPr>
        <w:pStyle w:val="GenBody"/>
        <w:keepNext/>
      </w:pPr>
      <w:r w:rsidRPr="00845579">
        <w:rPr>
          <w:noProof/>
        </w:rPr>
        <w:lastRenderedPageBreak/>
        <w:drawing>
          <wp:inline distT="0" distB="0" distL="0" distR="0" wp14:anchorId="45CB1E74" wp14:editId="30C24F95">
            <wp:extent cx="6367780" cy="4413250"/>
            <wp:effectExtent l="0" t="0" r="0" b="6350"/>
            <wp:docPr id="12372915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291571" name="Picture 1" descr="A screenshot of a computer&#10;&#10;Description automatically generated"/>
                    <pic:cNvPicPr/>
                  </pic:nvPicPr>
                  <pic:blipFill>
                    <a:blip r:embed="rId90"/>
                    <a:stretch>
                      <a:fillRect/>
                    </a:stretch>
                  </pic:blipFill>
                  <pic:spPr>
                    <a:xfrm>
                      <a:off x="0" y="0"/>
                      <a:ext cx="6367780" cy="4413250"/>
                    </a:xfrm>
                    <a:prstGeom prst="rect">
                      <a:avLst/>
                    </a:prstGeom>
                  </pic:spPr>
                </pic:pic>
              </a:graphicData>
            </a:graphic>
          </wp:inline>
        </w:drawing>
      </w:r>
    </w:p>
    <w:p w14:paraId="5C3CEAC4" w14:textId="3F01676C" w:rsidR="00845579" w:rsidRDefault="00845579" w:rsidP="00951279">
      <w:pPr>
        <w:pStyle w:val="Caption"/>
        <w:spacing w:line="360" w:lineRule="auto"/>
      </w:pPr>
      <w:bookmarkStart w:id="137" w:name="_Toc176811659"/>
      <w:r>
        <w:t xml:space="preserve">Figure </w:t>
      </w:r>
      <w:r>
        <w:fldChar w:fldCharType="begin"/>
      </w:r>
      <w:r>
        <w:instrText xml:space="preserve"> SEQ Figure \* ARABIC </w:instrText>
      </w:r>
      <w:r>
        <w:fldChar w:fldCharType="separate"/>
      </w:r>
      <w:r w:rsidR="008F3F61">
        <w:rPr>
          <w:noProof/>
        </w:rPr>
        <w:t>73</w:t>
      </w:r>
      <w:r>
        <w:fldChar w:fldCharType="end"/>
      </w:r>
      <w:r>
        <w:t xml:space="preserve">: </w:t>
      </w:r>
      <w:r w:rsidRPr="00684660">
        <w:t xml:space="preserve">Gantt Chart Page </w:t>
      </w:r>
      <w:r>
        <w:t>2</w:t>
      </w:r>
      <w:bookmarkEnd w:id="137"/>
    </w:p>
    <w:p w14:paraId="2CC07477" w14:textId="77777777" w:rsidR="00845579" w:rsidRDefault="00845579" w:rsidP="00951279">
      <w:pPr>
        <w:pStyle w:val="GenBody"/>
        <w:keepNext/>
      </w:pPr>
      <w:r w:rsidRPr="00845579">
        <w:rPr>
          <w:noProof/>
        </w:rPr>
        <w:lastRenderedPageBreak/>
        <w:drawing>
          <wp:inline distT="0" distB="0" distL="0" distR="0" wp14:anchorId="796E027B" wp14:editId="0CBB211A">
            <wp:extent cx="6367780" cy="4388485"/>
            <wp:effectExtent l="0" t="0" r="0" b="0"/>
            <wp:docPr id="11073235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323503" name="Picture 1" descr="A screenshot of a computer&#10;&#10;Description automatically generated"/>
                    <pic:cNvPicPr/>
                  </pic:nvPicPr>
                  <pic:blipFill>
                    <a:blip r:embed="rId91"/>
                    <a:stretch>
                      <a:fillRect/>
                    </a:stretch>
                  </pic:blipFill>
                  <pic:spPr>
                    <a:xfrm>
                      <a:off x="0" y="0"/>
                      <a:ext cx="6367780" cy="4388485"/>
                    </a:xfrm>
                    <a:prstGeom prst="rect">
                      <a:avLst/>
                    </a:prstGeom>
                  </pic:spPr>
                </pic:pic>
              </a:graphicData>
            </a:graphic>
          </wp:inline>
        </w:drawing>
      </w:r>
    </w:p>
    <w:p w14:paraId="5E701F63" w14:textId="4928FE08" w:rsidR="00845579" w:rsidRDefault="00845579" w:rsidP="00951279">
      <w:pPr>
        <w:pStyle w:val="Caption"/>
        <w:spacing w:line="360" w:lineRule="auto"/>
      </w:pPr>
      <w:bookmarkStart w:id="138" w:name="_Toc176811660"/>
      <w:r>
        <w:t xml:space="preserve">Figure </w:t>
      </w:r>
      <w:r>
        <w:fldChar w:fldCharType="begin"/>
      </w:r>
      <w:r>
        <w:instrText xml:space="preserve"> SEQ Figure \* ARABIC </w:instrText>
      </w:r>
      <w:r>
        <w:fldChar w:fldCharType="separate"/>
      </w:r>
      <w:r w:rsidR="008F3F61">
        <w:rPr>
          <w:noProof/>
        </w:rPr>
        <w:t>74</w:t>
      </w:r>
      <w:r>
        <w:fldChar w:fldCharType="end"/>
      </w:r>
      <w:r>
        <w:t xml:space="preserve">: </w:t>
      </w:r>
      <w:r w:rsidRPr="00D164F8">
        <w:t xml:space="preserve">Gantt Chart Page </w:t>
      </w:r>
      <w:r>
        <w:t>3</w:t>
      </w:r>
      <w:bookmarkEnd w:id="138"/>
    </w:p>
    <w:p w14:paraId="47F0EEFA" w14:textId="77777777" w:rsidR="00845579" w:rsidRDefault="00845579" w:rsidP="00951279">
      <w:pPr>
        <w:pStyle w:val="GenBody"/>
        <w:keepNext/>
      </w:pPr>
      <w:r w:rsidRPr="00845579">
        <w:rPr>
          <w:noProof/>
        </w:rPr>
        <w:lastRenderedPageBreak/>
        <w:drawing>
          <wp:inline distT="0" distB="0" distL="0" distR="0" wp14:anchorId="3AED1E9C" wp14:editId="52D5D3B8">
            <wp:extent cx="6367780" cy="4422775"/>
            <wp:effectExtent l="0" t="0" r="0" b="0"/>
            <wp:docPr id="17707661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766174" name="Picture 1" descr="A screenshot of a computer&#10;&#10;Description automatically generated"/>
                    <pic:cNvPicPr/>
                  </pic:nvPicPr>
                  <pic:blipFill>
                    <a:blip r:embed="rId92"/>
                    <a:stretch>
                      <a:fillRect/>
                    </a:stretch>
                  </pic:blipFill>
                  <pic:spPr>
                    <a:xfrm>
                      <a:off x="0" y="0"/>
                      <a:ext cx="6367780" cy="4422775"/>
                    </a:xfrm>
                    <a:prstGeom prst="rect">
                      <a:avLst/>
                    </a:prstGeom>
                  </pic:spPr>
                </pic:pic>
              </a:graphicData>
            </a:graphic>
          </wp:inline>
        </w:drawing>
      </w:r>
    </w:p>
    <w:p w14:paraId="2ACC7F06" w14:textId="75EF0EA2" w:rsidR="00845579" w:rsidRDefault="00845579" w:rsidP="00951279">
      <w:pPr>
        <w:pStyle w:val="Caption"/>
        <w:spacing w:line="360" w:lineRule="auto"/>
      </w:pPr>
      <w:bookmarkStart w:id="139" w:name="_Toc176811661"/>
      <w:r>
        <w:t xml:space="preserve">Figure </w:t>
      </w:r>
      <w:r>
        <w:fldChar w:fldCharType="begin"/>
      </w:r>
      <w:r>
        <w:instrText xml:space="preserve"> SEQ Figure \* ARABIC </w:instrText>
      </w:r>
      <w:r>
        <w:fldChar w:fldCharType="separate"/>
      </w:r>
      <w:r w:rsidR="008F3F61">
        <w:rPr>
          <w:noProof/>
        </w:rPr>
        <w:t>75</w:t>
      </w:r>
      <w:r>
        <w:fldChar w:fldCharType="end"/>
      </w:r>
      <w:r>
        <w:t xml:space="preserve">: </w:t>
      </w:r>
      <w:r w:rsidRPr="00E544CC">
        <w:t xml:space="preserve">Gantt Chart Page </w:t>
      </w:r>
      <w:r>
        <w:t>4</w:t>
      </w:r>
      <w:bookmarkEnd w:id="139"/>
    </w:p>
    <w:p w14:paraId="7FF8FD25" w14:textId="77777777" w:rsidR="00845579" w:rsidRDefault="00845579" w:rsidP="00951279">
      <w:pPr>
        <w:pStyle w:val="GenBody"/>
        <w:keepNext/>
      </w:pPr>
      <w:r w:rsidRPr="00845579">
        <w:rPr>
          <w:noProof/>
        </w:rPr>
        <w:lastRenderedPageBreak/>
        <w:drawing>
          <wp:inline distT="0" distB="0" distL="0" distR="0" wp14:anchorId="68B88A3F" wp14:editId="12F7B6C5">
            <wp:extent cx="6367780" cy="4399280"/>
            <wp:effectExtent l="0" t="0" r="0" b="1270"/>
            <wp:docPr id="1198272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27246" name="Picture 1" descr="A screenshot of a computer&#10;&#10;Description automatically generated"/>
                    <pic:cNvPicPr/>
                  </pic:nvPicPr>
                  <pic:blipFill>
                    <a:blip r:embed="rId93"/>
                    <a:stretch>
                      <a:fillRect/>
                    </a:stretch>
                  </pic:blipFill>
                  <pic:spPr>
                    <a:xfrm>
                      <a:off x="0" y="0"/>
                      <a:ext cx="6367780" cy="4399280"/>
                    </a:xfrm>
                    <a:prstGeom prst="rect">
                      <a:avLst/>
                    </a:prstGeom>
                  </pic:spPr>
                </pic:pic>
              </a:graphicData>
            </a:graphic>
          </wp:inline>
        </w:drawing>
      </w:r>
    </w:p>
    <w:p w14:paraId="4F4552B1" w14:textId="5A8BDF37" w:rsidR="00845579" w:rsidRDefault="00845579" w:rsidP="00951279">
      <w:pPr>
        <w:pStyle w:val="Caption"/>
        <w:spacing w:line="360" w:lineRule="auto"/>
      </w:pPr>
      <w:bookmarkStart w:id="140" w:name="_Toc176811662"/>
      <w:r>
        <w:t xml:space="preserve">Figure </w:t>
      </w:r>
      <w:r>
        <w:fldChar w:fldCharType="begin"/>
      </w:r>
      <w:r>
        <w:instrText xml:space="preserve"> SEQ Figure \* ARABIC </w:instrText>
      </w:r>
      <w:r>
        <w:fldChar w:fldCharType="separate"/>
      </w:r>
      <w:r w:rsidR="008F3F61">
        <w:rPr>
          <w:noProof/>
        </w:rPr>
        <w:t>76</w:t>
      </w:r>
      <w:r>
        <w:fldChar w:fldCharType="end"/>
      </w:r>
      <w:r>
        <w:t xml:space="preserve">: </w:t>
      </w:r>
      <w:r w:rsidRPr="004F699B">
        <w:t xml:space="preserve">Gantt Chart Page </w:t>
      </w:r>
      <w:r>
        <w:t>5</w:t>
      </w:r>
      <w:bookmarkEnd w:id="140"/>
    </w:p>
    <w:p w14:paraId="671E3292" w14:textId="77777777" w:rsidR="00845579" w:rsidRDefault="00845579" w:rsidP="00951279">
      <w:pPr>
        <w:pStyle w:val="GenBody"/>
        <w:keepNext/>
      </w:pPr>
      <w:r w:rsidRPr="00845579">
        <w:rPr>
          <w:noProof/>
        </w:rPr>
        <w:lastRenderedPageBreak/>
        <w:drawing>
          <wp:inline distT="0" distB="0" distL="0" distR="0" wp14:anchorId="11B3EC35" wp14:editId="4FC8E241">
            <wp:extent cx="6367780" cy="4333875"/>
            <wp:effectExtent l="0" t="0" r="0" b="9525"/>
            <wp:docPr id="1779317664" name="Picture 1" descr="A screen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17664" name="Picture 1" descr="A screenshot of a project&#10;&#10;Description automatically generated"/>
                    <pic:cNvPicPr/>
                  </pic:nvPicPr>
                  <pic:blipFill>
                    <a:blip r:embed="rId94"/>
                    <a:stretch>
                      <a:fillRect/>
                    </a:stretch>
                  </pic:blipFill>
                  <pic:spPr>
                    <a:xfrm>
                      <a:off x="0" y="0"/>
                      <a:ext cx="6367780" cy="4333875"/>
                    </a:xfrm>
                    <a:prstGeom prst="rect">
                      <a:avLst/>
                    </a:prstGeom>
                  </pic:spPr>
                </pic:pic>
              </a:graphicData>
            </a:graphic>
          </wp:inline>
        </w:drawing>
      </w:r>
    </w:p>
    <w:p w14:paraId="0C86F0DF" w14:textId="7D4E94B1" w:rsidR="00845579" w:rsidRDefault="00845579" w:rsidP="00951279">
      <w:pPr>
        <w:pStyle w:val="Caption"/>
        <w:spacing w:line="360" w:lineRule="auto"/>
      </w:pPr>
      <w:bookmarkStart w:id="141" w:name="_Toc176811663"/>
      <w:r>
        <w:t xml:space="preserve">Figure </w:t>
      </w:r>
      <w:r>
        <w:fldChar w:fldCharType="begin"/>
      </w:r>
      <w:r>
        <w:instrText xml:space="preserve"> SEQ Figure \* ARABIC </w:instrText>
      </w:r>
      <w:r>
        <w:fldChar w:fldCharType="separate"/>
      </w:r>
      <w:r w:rsidR="008F3F61">
        <w:rPr>
          <w:noProof/>
        </w:rPr>
        <w:t>77</w:t>
      </w:r>
      <w:r>
        <w:fldChar w:fldCharType="end"/>
      </w:r>
      <w:r>
        <w:t xml:space="preserve">: </w:t>
      </w:r>
      <w:r w:rsidRPr="004B647F">
        <w:t xml:space="preserve">Gantt Chart Page </w:t>
      </w:r>
      <w:r>
        <w:t>6</w:t>
      </w:r>
      <w:bookmarkEnd w:id="141"/>
    </w:p>
    <w:p w14:paraId="1120F794" w14:textId="77777777" w:rsidR="00577BE1" w:rsidRDefault="00577BE1" w:rsidP="00951279">
      <w:pPr>
        <w:pStyle w:val="GenBody"/>
      </w:pPr>
    </w:p>
    <w:p w14:paraId="4ED888C9" w14:textId="77777777" w:rsidR="00577BE1" w:rsidRDefault="00577BE1">
      <w:pPr>
        <w:spacing w:after="160" w:line="259" w:lineRule="auto"/>
        <w:jc w:val="left"/>
        <w:rPr>
          <w:rFonts w:ascii="Calibri" w:eastAsiaTheme="majorEastAsia" w:hAnsi="Calibri" w:cstheme="majorBidi"/>
          <w:b/>
          <w:color w:val="000000" w:themeColor="text1"/>
          <w:sz w:val="44"/>
          <w:szCs w:val="44"/>
        </w:rPr>
      </w:pPr>
      <w:r>
        <w:br w:type="page"/>
      </w:r>
    </w:p>
    <w:p w14:paraId="6574DD03" w14:textId="3D3FE5BA" w:rsidR="00A0767D" w:rsidRDefault="00A0767D" w:rsidP="00577BE1">
      <w:pPr>
        <w:pStyle w:val="Heading1"/>
      </w:pPr>
      <w:bookmarkStart w:id="142" w:name="_Toc176813669"/>
      <w:r w:rsidRPr="006E1B55">
        <w:lastRenderedPageBreak/>
        <w:t>APPENDIX B – R SCRIPT</w:t>
      </w:r>
      <w:bookmarkEnd w:id="142"/>
    </w:p>
    <w:p w14:paraId="40E2CA56" w14:textId="77777777" w:rsidR="00A0767D" w:rsidRDefault="00A0767D" w:rsidP="00A0767D">
      <w:pPr>
        <w:pStyle w:val="GenBody"/>
      </w:pPr>
      <w:r>
        <w:t>---</w:t>
      </w:r>
    </w:p>
    <w:p w14:paraId="57790E5F" w14:textId="77777777" w:rsidR="00A0767D" w:rsidRDefault="00A0767D" w:rsidP="00A0767D">
      <w:pPr>
        <w:pStyle w:val="GenBody"/>
      </w:pPr>
      <w:r>
        <w:t>title: "SEC7001"</w:t>
      </w:r>
    </w:p>
    <w:p w14:paraId="5A293724" w14:textId="77777777" w:rsidR="00A0767D" w:rsidRDefault="00A0767D" w:rsidP="00A0767D">
      <w:pPr>
        <w:pStyle w:val="GenBody"/>
      </w:pPr>
      <w:r>
        <w:t>author: '2312602'</w:t>
      </w:r>
    </w:p>
    <w:p w14:paraId="7A3537BE" w14:textId="77777777" w:rsidR="00A0767D" w:rsidRDefault="00A0767D" w:rsidP="00A0767D">
      <w:pPr>
        <w:pStyle w:val="GenBody"/>
      </w:pPr>
      <w:r>
        <w:t>date: "2024-08-19"</w:t>
      </w:r>
    </w:p>
    <w:p w14:paraId="66A861CB" w14:textId="77777777" w:rsidR="00A0767D" w:rsidRDefault="00A0767D" w:rsidP="00A0767D">
      <w:pPr>
        <w:pStyle w:val="GenBody"/>
      </w:pPr>
      <w:r>
        <w:t>output:</w:t>
      </w:r>
    </w:p>
    <w:p w14:paraId="64BC86A1" w14:textId="77777777" w:rsidR="00A0767D" w:rsidRDefault="00A0767D" w:rsidP="00A0767D">
      <w:pPr>
        <w:pStyle w:val="GenBody"/>
      </w:pPr>
      <w:r>
        <w:t xml:space="preserve">  word_document: </w:t>
      </w:r>
    </w:p>
    <w:p w14:paraId="2F85BF2F" w14:textId="77777777" w:rsidR="00A0767D" w:rsidRDefault="00A0767D" w:rsidP="00A0767D">
      <w:pPr>
        <w:pStyle w:val="GenBody"/>
      </w:pPr>
      <w:r>
        <w:t xml:space="preserve">    toc: true</w:t>
      </w:r>
    </w:p>
    <w:p w14:paraId="390428BE" w14:textId="77777777" w:rsidR="00A0767D" w:rsidRDefault="00A0767D" w:rsidP="00A0767D">
      <w:pPr>
        <w:pStyle w:val="GenBody"/>
      </w:pPr>
      <w:r>
        <w:t xml:space="preserve">    fig_caption: true</w:t>
      </w:r>
    </w:p>
    <w:p w14:paraId="6F9BE37A" w14:textId="77777777" w:rsidR="00A0767D" w:rsidRDefault="00A0767D" w:rsidP="00A0767D">
      <w:pPr>
        <w:pStyle w:val="GenBody"/>
      </w:pPr>
      <w:r>
        <w:t xml:space="preserve">    fig_height: 4</w:t>
      </w:r>
    </w:p>
    <w:p w14:paraId="4A72B316" w14:textId="77777777" w:rsidR="00A0767D" w:rsidRDefault="00A0767D" w:rsidP="00A0767D">
      <w:pPr>
        <w:pStyle w:val="GenBody"/>
      </w:pPr>
      <w:r>
        <w:t xml:space="preserve">  pdf_document: default</w:t>
      </w:r>
    </w:p>
    <w:p w14:paraId="2D4D1EE5" w14:textId="77777777" w:rsidR="00A0767D" w:rsidRDefault="00A0767D" w:rsidP="00A0767D">
      <w:pPr>
        <w:pStyle w:val="GenBody"/>
      </w:pPr>
      <w:r>
        <w:t xml:space="preserve">  html_document: default</w:t>
      </w:r>
    </w:p>
    <w:p w14:paraId="02A7111C" w14:textId="77777777" w:rsidR="00A0767D" w:rsidRDefault="00A0767D" w:rsidP="00A0767D">
      <w:pPr>
        <w:pStyle w:val="GenBody"/>
      </w:pPr>
      <w:r>
        <w:t>---</w:t>
      </w:r>
    </w:p>
    <w:p w14:paraId="5E481172" w14:textId="77777777" w:rsidR="00A0767D" w:rsidRDefault="00A0767D" w:rsidP="00A0767D">
      <w:pPr>
        <w:pStyle w:val="GenBody"/>
      </w:pPr>
    </w:p>
    <w:p w14:paraId="0DD23E0D" w14:textId="77777777" w:rsidR="00A0767D" w:rsidRDefault="00A0767D" w:rsidP="00A0767D">
      <w:pPr>
        <w:pStyle w:val="GenBody"/>
      </w:pPr>
      <w:r>
        <w:t>```{r setup, include=FALSE}</w:t>
      </w:r>
    </w:p>
    <w:p w14:paraId="55A337F6" w14:textId="77777777" w:rsidR="00A0767D" w:rsidRDefault="00A0767D" w:rsidP="00A0767D">
      <w:pPr>
        <w:pStyle w:val="GenBody"/>
      </w:pPr>
      <w:r>
        <w:t>knitr::opts_chunk$set(echo = TRUE, fig.cap = "Figure: ")</w:t>
      </w:r>
    </w:p>
    <w:p w14:paraId="71A6BDE4" w14:textId="77777777" w:rsidR="00A0767D" w:rsidRDefault="00A0767D" w:rsidP="00A0767D">
      <w:pPr>
        <w:pStyle w:val="GenBody"/>
      </w:pPr>
    </w:p>
    <w:p w14:paraId="24CFD8C1" w14:textId="77777777" w:rsidR="00A0767D" w:rsidRDefault="00A0767D" w:rsidP="00A0767D">
      <w:pPr>
        <w:pStyle w:val="GenBody"/>
      </w:pPr>
      <w:r>
        <w:t>```</w:t>
      </w:r>
    </w:p>
    <w:p w14:paraId="54BB2094" w14:textId="77777777" w:rsidR="00A0767D" w:rsidRDefault="00A0767D" w:rsidP="00A0767D">
      <w:pPr>
        <w:pStyle w:val="GenBody"/>
      </w:pPr>
    </w:p>
    <w:p w14:paraId="29DDBE03" w14:textId="77777777" w:rsidR="00A0767D" w:rsidRDefault="00A0767D" w:rsidP="00A0767D">
      <w:pPr>
        <w:pStyle w:val="GenBody"/>
      </w:pPr>
      <w:r>
        <w:t>## DAT7006 ASSESSMENT 2</w:t>
      </w:r>
    </w:p>
    <w:p w14:paraId="3ACF3050" w14:textId="77777777" w:rsidR="00A0767D" w:rsidRDefault="00A0767D" w:rsidP="00A0767D">
      <w:pPr>
        <w:pStyle w:val="GenBody"/>
      </w:pPr>
      <w:r>
        <w:t># 1. Business Understanding</w:t>
      </w:r>
    </w:p>
    <w:p w14:paraId="397D41E2" w14:textId="77777777" w:rsidR="00A0767D" w:rsidRDefault="00A0767D" w:rsidP="00A0767D">
      <w:pPr>
        <w:pStyle w:val="GenBody"/>
      </w:pPr>
    </w:p>
    <w:p w14:paraId="15554642" w14:textId="77777777" w:rsidR="00A0767D" w:rsidRDefault="00A0767D" w:rsidP="00A0767D">
      <w:pPr>
        <w:pStyle w:val="GenBody"/>
      </w:pPr>
      <w:r>
        <w:lastRenderedPageBreak/>
        <w:t>## Research Hypothesis</w:t>
      </w:r>
    </w:p>
    <w:p w14:paraId="03750C93" w14:textId="77777777" w:rsidR="00A0767D" w:rsidRDefault="00A0767D" w:rsidP="00A0767D">
      <w:pPr>
        <w:pStyle w:val="GenBody"/>
      </w:pPr>
    </w:p>
    <w:p w14:paraId="3C701887" w14:textId="77777777" w:rsidR="00A0767D" w:rsidRDefault="00A0767D" w:rsidP="00A0767D">
      <w:pPr>
        <w:pStyle w:val="GenBody"/>
      </w:pPr>
    </w:p>
    <w:p w14:paraId="3369C491" w14:textId="77777777" w:rsidR="00A0767D" w:rsidRDefault="00A0767D" w:rsidP="00A0767D">
      <w:pPr>
        <w:pStyle w:val="GenBody"/>
      </w:pPr>
      <w:r>
        <w:t>Pacman library package loads pacman::p_load(pacman, dplyr, GGally, ggplot2, ggthemes, ggvis, httr, lubridate, plotly, rio, rmarkdown, shiny, stringr, tidyr)</w:t>
      </w:r>
    </w:p>
    <w:p w14:paraId="7BA6BA20" w14:textId="77777777" w:rsidR="00A0767D" w:rsidRDefault="00A0767D" w:rsidP="00A0767D">
      <w:pPr>
        <w:pStyle w:val="GenBody"/>
      </w:pPr>
    </w:p>
    <w:p w14:paraId="463F5A75" w14:textId="77777777" w:rsidR="00A0767D" w:rsidRDefault="00A0767D" w:rsidP="00A0767D">
      <w:pPr>
        <w:pStyle w:val="GenBody"/>
      </w:pPr>
      <w:r>
        <w:t>Load library</w:t>
      </w:r>
    </w:p>
    <w:p w14:paraId="077E05A9" w14:textId="77777777" w:rsidR="00A0767D" w:rsidRDefault="00A0767D" w:rsidP="00A0767D">
      <w:pPr>
        <w:pStyle w:val="GenBody"/>
      </w:pPr>
      <w:r>
        <w:t>```{r}</w:t>
      </w:r>
    </w:p>
    <w:p w14:paraId="08ABDEFE" w14:textId="77777777" w:rsidR="00A0767D" w:rsidRDefault="00A0767D" w:rsidP="00A0767D">
      <w:pPr>
        <w:pStyle w:val="GenBody"/>
      </w:pPr>
      <w:r>
        <w:t>library(pacman)  # No message</w:t>
      </w:r>
    </w:p>
    <w:p w14:paraId="44966B66" w14:textId="77777777" w:rsidR="00A0767D" w:rsidRDefault="00A0767D" w:rsidP="00A0767D">
      <w:pPr>
        <w:pStyle w:val="GenBody"/>
      </w:pPr>
      <w:r>
        <w:t>library(dplyr)</w:t>
      </w:r>
    </w:p>
    <w:p w14:paraId="59A2F993" w14:textId="77777777" w:rsidR="00A0767D" w:rsidRDefault="00A0767D" w:rsidP="00A0767D">
      <w:pPr>
        <w:pStyle w:val="GenBody"/>
      </w:pPr>
      <w:r>
        <w:t>```</w:t>
      </w:r>
    </w:p>
    <w:p w14:paraId="5C4D6E38" w14:textId="77777777" w:rsidR="00A0767D" w:rsidRDefault="00A0767D" w:rsidP="00A0767D">
      <w:pPr>
        <w:pStyle w:val="GenBody"/>
      </w:pPr>
    </w:p>
    <w:p w14:paraId="218A30D0" w14:textId="77777777" w:rsidR="00A0767D" w:rsidRDefault="00A0767D" w:rsidP="00A0767D">
      <w:pPr>
        <w:pStyle w:val="GenBody"/>
      </w:pPr>
      <w:r>
        <w:t># 2. Data Understanding</w:t>
      </w:r>
    </w:p>
    <w:p w14:paraId="4D7F6691" w14:textId="77777777" w:rsidR="00A0767D" w:rsidRDefault="00A0767D" w:rsidP="00A0767D">
      <w:pPr>
        <w:pStyle w:val="GenBody"/>
      </w:pPr>
    </w:p>
    <w:p w14:paraId="2B8E9BB3" w14:textId="77777777" w:rsidR="00A0767D" w:rsidRDefault="00A0767D" w:rsidP="00A0767D">
      <w:pPr>
        <w:pStyle w:val="GenBody"/>
      </w:pPr>
    </w:p>
    <w:p w14:paraId="18F7DF65" w14:textId="77777777" w:rsidR="00A0767D" w:rsidRDefault="00A0767D" w:rsidP="00A0767D">
      <w:pPr>
        <w:pStyle w:val="GenBody"/>
      </w:pPr>
      <w:r>
        <w:t>Load the dataset</w:t>
      </w:r>
    </w:p>
    <w:p w14:paraId="7841F676" w14:textId="77777777" w:rsidR="00A0767D" w:rsidRDefault="00A0767D" w:rsidP="00A0767D">
      <w:pPr>
        <w:pStyle w:val="GenBody"/>
      </w:pPr>
      <w:r>
        <w:t>```{r}</w:t>
      </w:r>
    </w:p>
    <w:p w14:paraId="159905BB" w14:textId="77777777" w:rsidR="00A0767D" w:rsidRDefault="00A0767D" w:rsidP="00A0767D">
      <w:pPr>
        <w:pStyle w:val="GenBody"/>
      </w:pPr>
      <w:r>
        <w:t>Metro  &lt;- read.csv("C:/MetroPT3(AirCompressor).csv", header = TRUE)</w:t>
      </w:r>
    </w:p>
    <w:p w14:paraId="2A7D89F6" w14:textId="77777777" w:rsidR="00A0767D" w:rsidRDefault="00A0767D" w:rsidP="00A0767D">
      <w:pPr>
        <w:pStyle w:val="GenBody"/>
      </w:pPr>
    </w:p>
    <w:p w14:paraId="2D227098" w14:textId="77777777" w:rsidR="00A0767D" w:rsidRDefault="00A0767D" w:rsidP="00A0767D">
      <w:pPr>
        <w:pStyle w:val="GenBody"/>
      </w:pPr>
      <w:r>
        <w:t>#DROP THE INDEX COLUMN X</w:t>
      </w:r>
    </w:p>
    <w:p w14:paraId="1D4642F9" w14:textId="77777777" w:rsidR="00A0767D" w:rsidRDefault="00A0767D" w:rsidP="00A0767D">
      <w:pPr>
        <w:pStyle w:val="GenBody"/>
      </w:pPr>
      <w:r>
        <w:t xml:space="preserve">Metro &lt;- Metro[, !names(Metro) %in% "X"] </w:t>
      </w:r>
    </w:p>
    <w:p w14:paraId="2B841670" w14:textId="77777777" w:rsidR="00A0767D" w:rsidRDefault="00A0767D" w:rsidP="00A0767D">
      <w:pPr>
        <w:pStyle w:val="GenBody"/>
      </w:pPr>
    </w:p>
    <w:p w14:paraId="055D8136" w14:textId="77777777" w:rsidR="00A0767D" w:rsidRDefault="00A0767D" w:rsidP="00A0767D">
      <w:pPr>
        <w:pStyle w:val="GenBody"/>
      </w:pPr>
      <w:r>
        <w:t>View(Metro)</w:t>
      </w:r>
    </w:p>
    <w:p w14:paraId="6F32A2C5" w14:textId="77777777" w:rsidR="00A0767D" w:rsidRDefault="00A0767D" w:rsidP="00A0767D">
      <w:pPr>
        <w:pStyle w:val="GenBody"/>
      </w:pPr>
      <w:r>
        <w:lastRenderedPageBreak/>
        <w:t>```</w:t>
      </w:r>
    </w:p>
    <w:p w14:paraId="049B5B94" w14:textId="77777777" w:rsidR="00A0767D" w:rsidRDefault="00A0767D" w:rsidP="00A0767D">
      <w:pPr>
        <w:pStyle w:val="GenBody"/>
      </w:pPr>
    </w:p>
    <w:p w14:paraId="5714E18E" w14:textId="77777777" w:rsidR="00A0767D" w:rsidRDefault="00A0767D" w:rsidP="00A0767D">
      <w:pPr>
        <w:pStyle w:val="GenBody"/>
      </w:pPr>
    </w:p>
    <w:p w14:paraId="571DE58B" w14:textId="77777777" w:rsidR="00A0767D" w:rsidRDefault="00A0767D" w:rsidP="00A0767D">
      <w:pPr>
        <w:pStyle w:val="GenBody"/>
      </w:pPr>
      <w:r>
        <w:t>## 2.1 Descriptive Analysis</w:t>
      </w:r>
    </w:p>
    <w:p w14:paraId="30FBE0FC" w14:textId="77777777" w:rsidR="00A0767D" w:rsidRDefault="00A0767D" w:rsidP="00A0767D">
      <w:pPr>
        <w:pStyle w:val="GenBody"/>
      </w:pPr>
    </w:p>
    <w:p w14:paraId="49F2F512" w14:textId="77777777" w:rsidR="00A0767D" w:rsidRDefault="00A0767D" w:rsidP="00A0767D">
      <w:pPr>
        <w:pStyle w:val="GenBody"/>
      </w:pPr>
    </w:p>
    <w:p w14:paraId="08B07EFF" w14:textId="77777777" w:rsidR="00A0767D" w:rsidRDefault="00A0767D" w:rsidP="00A0767D">
      <w:pPr>
        <w:pStyle w:val="GenBody"/>
      </w:pPr>
      <w:r>
        <w:t>### 2.2.1 Data Info</w:t>
      </w:r>
    </w:p>
    <w:p w14:paraId="7604ACBD" w14:textId="77777777" w:rsidR="00A0767D" w:rsidRDefault="00A0767D" w:rsidP="00A0767D">
      <w:pPr>
        <w:pStyle w:val="GenBody"/>
      </w:pPr>
      <w:r>
        <w:t>Check number of columns.</w:t>
      </w:r>
    </w:p>
    <w:p w14:paraId="2C63C007" w14:textId="77777777" w:rsidR="00A0767D" w:rsidRDefault="00A0767D" w:rsidP="00A0767D">
      <w:pPr>
        <w:pStyle w:val="GenBody"/>
      </w:pPr>
      <w:r>
        <w:t>```{r}</w:t>
      </w:r>
    </w:p>
    <w:p w14:paraId="09CA9FA4" w14:textId="77777777" w:rsidR="00A0767D" w:rsidRDefault="00A0767D" w:rsidP="00A0767D">
      <w:pPr>
        <w:pStyle w:val="GenBody"/>
      </w:pPr>
      <w:r>
        <w:t>ncol(Metro)</w:t>
      </w:r>
    </w:p>
    <w:p w14:paraId="3D5B1AEA" w14:textId="77777777" w:rsidR="00A0767D" w:rsidRDefault="00A0767D" w:rsidP="00A0767D">
      <w:pPr>
        <w:pStyle w:val="GenBody"/>
      </w:pPr>
      <w:r>
        <w:t>```</w:t>
      </w:r>
    </w:p>
    <w:p w14:paraId="6B244FA8" w14:textId="77777777" w:rsidR="00A0767D" w:rsidRDefault="00A0767D" w:rsidP="00A0767D">
      <w:pPr>
        <w:pStyle w:val="GenBody"/>
      </w:pPr>
    </w:p>
    <w:p w14:paraId="6B10D943" w14:textId="77777777" w:rsidR="00A0767D" w:rsidRDefault="00A0767D" w:rsidP="00A0767D">
      <w:pPr>
        <w:pStyle w:val="GenBody"/>
      </w:pPr>
      <w:r>
        <w:t>Check number of rows.</w:t>
      </w:r>
    </w:p>
    <w:p w14:paraId="006BDBA6" w14:textId="77777777" w:rsidR="00A0767D" w:rsidRDefault="00A0767D" w:rsidP="00A0767D">
      <w:pPr>
        <w:pStyle w:val="GenBody"/>
      </w:pPr>
      <w:r>
        <w:t>```{r}</w:t>
      </w:r>
    </w:p>
    <w:p w14:paraId="44D62FF8" w14:textId="77777777" w:rsidR="00A0767D" w:rsidRDefault="00A0767D" w:rsidP="00A0767D">
      <w:pPr>
        <w:pStyle w:val="GenBody"/>
      </w:pPr>
      <w:r>
        <w:t>nrow(Metro)</w:t>
      </w:r>
    </w:p>
    <w:p w14:paraId="67FB0D91" w14:textId="77777777" w:rsidR="00A0767D" w:rsidRDefault="00A0767D" w:rsidP="00A0767D">
      <w:pPr>
        <w:pStyle w:val="GenBody"/>
      </w:pPr>
      <w:r>
        <w:t>```</w:t>
      </w:r>
    </w:p>
    <w:p w14:paraId="25445C21" w14:textId="77777777" w:rsidR="00A0767D" w:rsidRDefault="00A0767D" w:rsidP="00A0767D">
      <w:pPr>
        <w:pStyle w:val="GenBody"/>
      </w:pPr>
    </w:p>
    <w:p w14:paraId="4A8F1968" w14:textId="77777777" w:rsidR="00A0767D" w:rsidRDefault="00A0767D" w:rsidP="00A0767D">
      <w:pPr>
        <w:pStyle w:val="GenBody"/>
      </w:pPr>
      <w:r>
        <w:t>Check the characters.</w:t>
      </w:r>
    </w:p>
    <w:p w14:paraId="6ECE8631" w14:textId="77777777" w:rsidR="00A0767D" w:rsidRDefault="00A0767D" w:rsidP="00A0767D">
      <w:pPr>
        <w:pStyle w:val="GenBody"/>
      </w:pPr>
      <w:r>
        <w:t>```{r}</w:t>
      </w:r>
    </w:p>
    <w:p w14:paraId="03FEF6B9" w14:textId="77777777" w:rsidR="00A0767D" w:rsidRDefault="00A0767D" w:rsidP="00A0767D">
      <w:pPr>
        <w:pStyle w:val="GenBody"/>
      </w:pPr>
      <w:r>
        <w:t>str(Metro)</w:t>
      </w:r>
    </w:p>
    <w:p w14:paraId="674BC07E" w14:textId="77777777" w:rsidR="00A0767D" w:rsidRDefault="00A0767D" w:rsidP="00A0767D">
      <w:pPr>
        <w:pStyle w:val="GenBody"/>
      </w:pPr>
      <w:r>
        <w:t>```</w:t>
      </w:r>
    </w:p>
    <w:p w14:paraId="60247ED5" w14:textId="77777777" w:rsidR="00A0767D" w:rsidRDefault="00A0767D" w:rsidP="00A0767D">
      <w:pPr>
        <w:pStyle w:val="GenBody"/>
      </w:pPr>
    </w:p>
    <w:p w14:paraId="7322A225" w14:textId="77777777" w:rsidR="00A0767D" w:rsidRDefault="00A0767D" w:rsidP="00A0767D">
      <w:pPr>
        <w:pStyle w:val="GenBody"/>
      </w:pPr>
      <w:r>
        <w:lastRenderedPageBreak/>
        <w:t>To change the timestamp column to its actual datetime character format, type.convert is used as shown below.</w:t>
      </w:r>
    </w:p>
    <w:p w14:paraId="12B34D72" w14:textId="77777777" w:rsidR="00A0767D" w:rsidRDefault="00A0767D" w:rsidP="00A0767D">
      <w:pPr>
        <w:pStyle w:val="GenBody"/>
      </w:pPr>
      <w:r>
        <w:t>```{r}</w:t>
      </w:r>
    </w:p>
    <w:p w14:paraId="03AEC664" w14:textId="77777777" w:rsidR="00A0767D" w:rsidRDefault="00A0767D" w:rsidP="00A0767D">
      <w:pPr>
        <w:pStyle w:val="GenBody"/>
      </w:pPr>
      <w:r>
        <w:t>library(lubridate)</w:t>
      </w:r>
    </w:p>
    <w:p w14:paraId="62FD91BD" w14:textId="77777777" w:rsidR="00A0767D" w:rsidRDefault="00A0767D" w:rsidP="00A0767D">
      <w:pPr>
        <w:pStyle w:val="GenBody"/>
      </w:pPr>
      <w:r>
        <w:t># Convert the character column to POSIXct (datetime format)</w:t>
      </w:r>
    </w:p>
    <w:p w14:paraId="34CCEE55" w14:textId="77777777" w:rsidR="00A0767D" w:rsidRDefault="00A0767D" w:rsidP="00A0767D">
      <w:pPr>
        <w:pStyle w:val="GenBody"/>
      </w:pPr>
      <w:r>
        <w:t>Metro$timestamp &lt;- ymd_hms(as.character(Metro$timestamp))</w:t>
      </w:r>
    </w:p>
    <w:p w14:paraId="34DFF138" w14:textId="77777777" w:rsidR="00A0767D" w:rsidRDefault="00A0767D" w:rsidP="00A0767D">
      <w:pPr>
        <w:pStyle w:val="GenBody"/>
      </w:pPr>
      <w:r>
        <w:t>```</w:t>
      </w:r>
    </w:p>
    <w:p w14:paraId="0E35CFFB" w14:textId="77777777" w:rsidR="00A0767D" w:rsidRDefault="00A0767D" w:rsidP="00A0767D">
      <w:pPr>
        <w:pStyle w:val="GenBody"/>
      </w:pPr>
    </w:p>
    <w:p w14:paraId="41789378" w14:textId="77777777" w:rsidR="00A0767D" w:rsidRDefault="00A0767D" w:rsidP="00A0767D">
      <w:pPr>
        <w:pStyle w:val="GenBody"/>
      </w:pPr>
      <w:r>
        <w:t>check the new character</w:t>
      </w:r>
    </w:p>
    <w:p w14:paraId="49BE40C7" w14:textId="77777777" w:rsidR="00A0767D" w:rsidRDefault="00A0767D" w:rsidP="00A0767D">
      <w:pPr>
        <w:pStyle w:val="GenBody"/>
      </w:pPr>
      <w:r>
        <w:t>```{r}</w:t>
      </w:r>
    </w:p>
    <w:p w14:paraId="22C7F87F" w14:textId="77777777" w:rsidR="00A0767D" w:rsidRDefault="00A0767D" w:rsidP="00A0767D">
      <w:pPr>
        <w:pStyle w:val="GenBody"/>
      </w:pPr>
      <w:r>
        <w:t>str(Metro)</w:t>
      </w:r>
    </w:p>
    <w:p w14:paraId="6C94F0AF" w14:textId="77777777" w:rsidR="00A0767D" w:rsidRDefault="00A0767D" w:rsidP="00A0767D">
      <w:pPr>
        <w:pStyle w:val="GenBody"/>
      </w:pPr>
      <w:r>
        <w:t>```</w:t>
      </w:r>
    </w:p>
    <w:p w14:paraId="28E24D88" w14:textId="77777777" w:rsidR="00A0767D" w:rsidRDefault="00A0767D" w:rsidP="00A0767D">
      <w:pPr>
        <w:pStyle w:val="GenBody"/>
      </w:pPr>
    </w:p>
    <w:p w14:paraId="0CC519E0" w14:textId="77777777" w:rsidR="00A0767D" w:rsidRDefault="00A0767D" w:rsidP="00A0767D">
      <w:pPr>
        <w:pStyle w:val="GenBody"/>
      </w:pPr>
      <w:r>
        <w:t>### 2.2.2 Data summary</w:t>
      </w:r>
    </w:p>
    <w:p w14:paraId="007E5416" w14:textId="77777777" w:rsidR="00A0767D" w:rsidRDefault="00A0767D" w:rsidP="00A0767D">
      <w:pPr>
        <w:pStyle w:val="GenBody"/>
      </w:pPr>
      <w:r>
        <w:t>```{r}</w:t>
      </w:r>
    </w:p>
    <w:p w14:paraId="096C7BD4" w14:textId="77777777" w:rsidR="00A0767D" w:rsidRDefault="00A0767D" w:rsidP="00A0767D">
      <w:pPr>
        <w:pStyle w:val="GenBody"/>
      </w:pPr>
      <w:r>
        <w:t>summary(Metro)</w:t>
      </w:r>
    </w:p>
    <w:p w14:paraId="21D73176" w14:textId="77777777" w:rsidR="00A0767D" w:rsidRDefault="00A0767D" w:rsidP="00A0767D">
      <w:pPr>
        <w:pStyle w:val="GenBody"/>
      </w:pPr>
      <w:r>
        <w:t>```</w:t>
      </w:r>
    </w:p>
    <w:p w14:paraId="579138BF" w14:textId="77777777" w:rsidR="00A0767D" w:rsidRDefault="00A0767D" w:rsidP="00A0767D">
      <w:pPr>
        <w:pStyle w:val="GenBody"/>
      </w:pPr>
    </w:p>
    <w:p w14:paraId="793AD468" w14:textId="77777777" w:rsidR="00A0767D" w:rsidRDefault="00A0767D" w:rsidP="00A0767D">
      <w:pPr>
        <w:pStyle w:val="GenBody"/>
      </w:pPr>
      <w:r>
        <w:t>## 2.2 EDA</w:t>
      </w:r>
    </w:p>
    <w:p w14:paraId="60F39A35" w14:textId="77777777" w:rsidR="00A0767D" w:rsidRDefault="00A0767D" w:rsidP="00A0767D">
      <w:pPr>
        <w:pStyle w:val="GenBody"/>
      </w:pPr>
    </w:p>
    <w:p w14:paraId="7C6FC9FA" w14:textId="77777777" w:rsidR="00A0767D" w:rsidRDefault="00A0767D" w:rsidP="00A0767D">
      <w:pPr>
        <w:pStyle w:val="GenBody"/>
      </w:pPr>
      <w:r>
        <w:t>### 2.2.3 Metro Correlation Matrix</w:t>
      </w:r>
    </w:p>
    <w:p w14:paraId="67A47D25" w14:textId="77777777" w:rsidR="00A0767D" w:rsidRDefault="00A0767D" w:rsidP="00A0767D">
      <w:pPr>
        <w:pStyle w:val="GenBody"/>
      </w:pPr>
      <w:r>
        <w:t>```{r}</w:t>
      </w:r>
    </w:p>
    <w:p w14:paraId="2C61E210" w14:textId="77777777" w:rsidR="00A0767D" w:rsidRDefault="00A0767D" w:rsidP="00A0767D">
      <w:pPr>
        <w:pStyle w:val="GenBody"/>
      </w:pPr>
      <w:r>
        <w:t># Correlation analysis</w:t>
      </w:r>
    </w:p>
    <w:p w14:paraId="422A4FB0" w14:textId="77777777" w:rsidR="00A0767D" w:rsidRDefault="00A0767D" w:rsidP="00A0767D">
      <w:pPr>
        <w:pStyle w:val="GenBody"/>
      </w:pPr>
      <w:r>
        <w:lastRenderedPageBreak/>
        <w:t>correlation_matrix &lt;- cor(Metro[, -c(1, 12)], use = "complete.obs")</w:t>
      </w:r>
    </w:p>
    <w:p w14:paraId="6C3FDE8A" w14:textId="77777777" w:rsidR="00A0767D" w:rsidRDefault="00A0767D" w:rsidP="00A0767D">
      <w:pPr>
        <w:pStyle w:val="GenBody"/>
      </w:pPr>
    </w:p>
    <w:p w14:paraId="69493889" w14:textId="77777777" w:rsidR="00A0767D" w:rsidRDefault="00A0767D" w:rsidP="00A0767D">
      <w:pPr>
        <w:pStyle w:val="GenBody"/>
      </w:pPr>
      <w:r>
        <w:t># Visualization of correlation matrix</w:t>
      </w:r>
    </w:p>
    <w:p w14:paraId="390AC8E5" w14:textId="77777777" w:rsidR="00A0767D" w:rsidRDefault="00A0767D" w:rsidP="00A0767D">
      <w:pPr>
        <w:pStyle w:val="GenBody"/>
      </w:pPr>
      <w:r>
        <w:t>require(corrplot)</w:t>
      </w:r>
    </w:p>
    <w:p w14:paraId="6DC9CCF5" w14:textId="77777777" w:rsidR="00A0767D" w:rsidRDefault="00A0767D" w:rsidP="00A0767D">
      <w:pPr>
        <w:pStyle w:val="GenBody"/>
      </w:pPr>
    </w:p>
    <w:p w14:paraId="71C8D60D" w14:textId="77777777" w:rsidR="00A0767D" w:rsidRDefault="00A0767D" w:rsidP="00A0767D">
      <w:pPr>
        <w:pStyle w:val="GenBody"/>
      </w:pPr>
      <w:r>
        <w:t># Set the size of the plot window</w:t>
      </w:r>
    </w:p>
    <w:p w14:paraId="40C8A516" w14:textId="77777777" w:rsidR="00A0767D" w:rsidRDefault="00A0767D" w:rsidP="00A0767D">
      <w:pPr>
        <w:pStyle w:val="GenBody"/>
      </w:pPr>
      <w:r>
        <w:t xml:space="preserve">corrplot(correlation_matrix, method = "color", type = "lower", </w:t>
      </w:r>
    </w:p>
    <w:p w14:paraId="6C721A47" w14:textId="77777777" w:rsidR="00A0767D" w:rsidRDefault="00A0767D" w:rsidP="00A0767D">
      <w:pPr>
        <w:pStyle w:val="GenBody"/>
      </w:pPr>
      <w:r>
        <w:t xml:space="preserve">         addCoef.col = "black", tl.col = "black", tl.srt = 5)</w:t>
      </w:r>
    </w:p>
    <w:p w14:paraId="7066F519" w14:textId="77777777" w:rsidR="00A0767D" w:rsidRDefault="00A0767D" w:rsidP="00A0767D">
      <w:pPr>
        <w:pStyle w:val="GenBody"/>
      </w:pPr>
      <w:r>
        <w:t>```</w:t>
      </w:r>
    </w:p>
    <w:p w14:paraId="38D5C215" w14:textId="77777777" w:rsidR="00A0767D" w:rsidRDefault="00A0767D" w:rsidP="00A0767D">
      <w:pPr>
        <w:pStyle w:val="GenBody"/>
      </w:pPr>
    </w:p>
    <w:p w14:paraId="7B837F29" w14:textId="77777777" w:rsidR="00A0767D" w:rsidRDefault="00A0767D" w:rsidP="00A0767D">
      <w:pPr>
        <w:pStyle w:val="GenBody"/>
      </w:pPr>
      <w:r>
        <w:t>### 2.2.4 Normalization check</w:t>
      </w:r>
    </w:p>
    <w:p w14:paraId="7EB2386F" w14:textId="77777777" w:rsidR="00A0767D" w:rsidRDefault="00A0767D" w:rsidP="00A0767D">
      <w:pPr>
        <w:pStyle w:val="GenBody"/>
      </w:pPr>
    </w:p>
    <w:p w14:paraId="162BF3F0" w14:textId="77777777" w:rsidR="00A0767D" w:rsidRDefault="00A0767D" w:rsidP="00A0767D">
      <w:pPr>
        <w:pStyle w:val="GenBody"/>
      </w:pPr>
      <w:r>
        <w:t>```{r}</w:t>
      </w:r>
    </w:p>
    <w:p w14:paraId="2F39EA2C" w14:textId="77777777" w:rsidR="00A0767D" w:rsidRDefault="00A0767D" w:rsidP="00A0767D">
      <w:pPr>
        <w:pStyle w:val="GenBody"/>
      </w:pPr>
      <w:r>
        <w:t>hist(Metro$TP2, main = "Distribution of TP2", xlab = "TP2")</w:t>
      </w:r>
    </w:p>
    <w:p w14:paraId="5BD9655C" w14:textId="77777777" w:rsidR="00A0767D" w:rsidRDefault="00A0767D" w:rsidP="00A0767D">
      <w:pPr>
        <w:pStyle w:val="GenBody"/>
      </w:pPr>
      <w:r>
        <w:t>```</w:t>
      </w:r>
    </w:p>
    <w:p w14:paraId="3E127049" w14:textId="77777777" w:rsidR="00A0767D" w:rsidRDefault="00A0767D" w:rsidP="00A0767D">
      <w:pPr>
        <w:pStyle w:val="GenBody"/>
      </w:pPr>
      <w:r>
        <w:t>```{r}</w:t>
      </w:r>
    </w:p>
    <w:p w14:paraId="646A6FA4" w14:textId="77777777" w:rsidR="00A0767D" w:rsidRDefault="00A0767D" w:rsidP="00A0767D">
      <w:pPr>
        <w:pStyle w:val="GenBody"/>
      </w:pPr>
      <w:r>
        <w:t>hist(Metro$TP3, main = "Distribution of TP3", xlab = "TP3")</w:t>
      </w:r>
    </w:p>
    <w:p w14:paraId="6249DF96" w14:textId="77777777" w:rsidR="00A0767D" w:rsidRDefault="00A0767D" w:rsidP="00A0767D">
      <w:pPr>
        <w:pStyle w:val="GenBody"/>
      </w:pPr>
      <w:r>
        <w:t>```</w:t>
      </w:r>
    </w:p>
    <w:p w14:paraId="471364BE" w14:textId="77777777" w:rsidR="00A0767D" w:rsidRDefault="00A0767D" w:rsidP="00A0767D">
      <w:pPr>
        <w:pStyle w:val="GenBody"/>
      </w:pPr>
      <w:r>
        <w:t>```{r}</w:t>
      </w:r>
    </w:p>
    <w:p w14:paraId="4E0CB267" w14:textId="77777777" w:rsidR="00A0767D" w:rsidRDefault="00A0767D" w:rsidP="00A0767D">
      <w:pPr>
        <w:pStyle w:val="GenBody"/>
      </w:pPr>
      <w:r>
        <w:t>hist(Metro$H1, main = "Distribution of H1", xlab = "H1")</w:t>
      </w:r>
    </w:p>
    <w:p w14:paraId="5824EA0A" w14:textId="77777777" w:rsidR="00A0767D" w:rsidRDefault="00A0767D" w:rsidP="00A0767D">
      <w:pPr>
        <w:pStyle w:val="GenBody"/>
      </w:pPr>
      <w:r>
        <w:t>```</w:t>
      </w:r>
    </w:p>
    <w:p w14:paraId="1B336C8F" w14:textId="77777777" w:rsidR="00A0767D" w:rsidRDefault="00A0767D" w:rsidP="00A0767D">
      <w:pPr>
        <w:pStyle w:val="GenBody"/>
      </w:pPr>
      <w:r>
        <w:t>```{r}</w:t>
      </w:r>
    </w:p>
    <w:p w14:paraId="1ED86525" w14:textId="77777777" w:rsidR="00A0767D" w:rsidRDefault="00A0767D" w:rsidP="00A0767D">
      <w:pPr>
        <w:pStyle w:val="GenBody"/>
      </w:pPr>
      <w:r>
        <w:lastRenderedPageBreak/>
        <w:t>hist(Metro$DV_pressure, main = "Distribution of DV_Pressure", xlab = "DV_PRESSURE")</w:t>
      </w:r>
    </w:p>
    <w:p w14:paraId="6EAD02F2" w14:textId="77777777" w:rsidR="00A0767D" w:rsidRDefault="00A0767D" w:rsidP="00A0767D">
      <w:pPr>
        <w:pStyle w:val="GenBody"/>
      </w:pPr>
      <w:r>
        <w:t>```</w:t>
      </w:r>
    </w:p>
    <w:p w14:paraId="7E56FB31" w14:textId="77777777" w:rsidR="00A0767D" w:rsidRDefault="00A0767D" w:rsidP="00A0767D">
      <w:pPr>
        <w:pStyle w:val="GenBody"/>
      </w:pPr>
      <w:r>
        <w:t>```{r}</w:t>
      </w:r>
    </w:p>
    <w:p w14:paraId="69EF7B9D" w14:textId="77777777" w:rsidR="00A0767D" w:rsidRDefault="00A0767D" w:rsidP="00A0767D">
      <w:pPr>
        <w:pStyle w:val="GenBody"/>
      </w:pPr>
      <w:r>
        <w:t>hist(Metro$Reservoirs, main = "Distribution of Reservoirs", xlab = "RESERVOIRS")</w:t>
      </w:r>
    </w:p>
    <w:p w14:paraId="236616C5" w14:textId="77777777" w:rsidR="00A0767D" w:rsidRDefault="00A0767D" w:rsidP="00A0767D">
      <w:pPr>
        <w:pStyle w:val="GenBody"/>
      </w:pPr>
      <w:r>
        <w:t>```</w:t>
      </w:r>
    </w:p>
    <w:p w14:paraId="1E844A27" w14:textId="77777777" w:rsidR="00A0767D" w:rsidRDefault="00A0767D" w:rsidP="00A0767D">
      <w:pPr>
        <w:pStyle w:val="GenBody"/>
      </w:pPr>
      <w:r>
        <w:t>```{r}</w:t>
      </w:r>
    </w:p>
    <w:p w14:paraId="541D71B0" w14:textId="77777777" w:rsidR="00A0767D" w:rsidRDefault="00A0767D" w:rsidP="00A0767D">
      <w:pPr>
        <w:pStyle w:val="GenBody"/>
      </w:pPr>
      <w:r>
        <w:t>hist(Metro$Oil_temperature, main = "Distribution of Oil temperature", xlab = "OIL TEMPERATURE")</w:t>
      </w:r>
    </w:p>
    <w:p w14:paraId="089F5DA2" w14:textId="77777777" w:rsidR="00A0767D" w:rsidRDefault="00A0767D" w:rsidP="00A0767D">
      <w:pPr>
        <w:pStyle w:val="GenBody"/>
      </w:pPr>
      <w:r>
        <w:t>```</w:t>
      </w:r>
    </w:p>
    <w:p w14:paraId="64D7CA85" w14:textId="77777777" w:rsidR="00A0767D" w:rsidRDefault="00A0767D" w:rsidP="00A0767D">
      <w:pPr>
        <w:pStyle w:val="GenBody"/>
      </w:pPr>
    </w:p>
    <w:p w14:paraId="458132C6" w14:textId="77777777" w:rsidR="00A0767D" w:rsidRDefault="00A0767D" w:rsidP="00A0767D">
      <w:pPr>
        <w:pStyle w:val="GenBody"/>
      </w:pPr>
      <w:r>
        <w:t>```{r}</w:t>
      </w:r>
    </w:p>
    <w:p w14:paraId="0885A356" w14:textId="77777777" w:rsidR="00A0767D" w:rsidRDefault="00A0767D" w:rsidP="00A0767D">
      <w:pPr>
        <w:pStyle w:val="GenBody"/>
      </w:pPr>
      <w:r>
        <w:t>hist(Metro$Motor_current, main = "Distribution of MOTOR CURRENT", xlab = "MOTOR CURRENT")</w:t>
      </w:r>
    </w:p>
    <w:p w14:paraId="09D7BFB6" w14:textId="77777777" w:rsidR="00A0767D" w:rsidRDefault="00A0767D" w:rsidP="00A0767D">
      <w:pPr>
        <w:pStyle w:val="GenBody"/>
      </w:pPr>
      <w:r>
        <w:t>```</w:t>
      </w:r>
    </w:p>
    <w:p w14:paraId="34E255B3" w14:textId="77777777" w:rsidR="00A0767D" w:rsidRDefault="00A0767D" w:rsidP="00A0767D">
      <w:pPr>
        <w:pStyle w:val="GenBody"/>
      </w:pPr>
    </w:p>
    <w:p w14:paraId="69FE90C9" w14:textId="77777777" w:rsidR="00A0767D" w:rsidRDefault="00A0767D" w:rsidP="00A0767D">
      <w:pPr>
        <w:pStyle w:val="GenBody"/>
      </w:pPr>
      <w:r>
        <w:t>```{r}</w:t>
      </w:r>
    </w:p>
    <w:p w14:paraId="66056A46" w14:textId="77777777" w:rsidR="00A0767D" w:rsidRDefault="00A0767D" w:rsidP="00A0767D">
      <w:pPr>
        <w:pStyle w:val="GenBody"/>
      </w:pPr>
      <w:r>
        <w:t>hist(Metro$COMP, main = "Distribution of COMP", xlab = "COMP")</w:t>
      </w:r>
    </w:p>
    <w:p w14:paraId="78CAF7E9" w14:textId="77777777" w:rsidR="00A0767D" w:rsidRDefault="00A0767D" w:rsidP="00A0767D">
      <w:pPr>
        <w:pStyle w:val="GenBody"/>
      </w:pPr>
      <w:r>
        <w:t>```</w:t>
      </w:r>
    </w:p>
    <w:p w14:paraId="1D95A8D9" w14:textId="77777777" w:rsidR="00A0767D" w:rsidRDefault="00A0767D" w:rsidP="00A0767D">
      <w:pPr>
        <w:pStyle w:val="GenBody"/>
      </w:pPr>
    </w:p>
    <w:p w14:paraId="117B4269" w14:textId="77777777" w:rsidR="00A0767D" w:rsidRDefault="00A0767D" w:rsidP="00A0767D">
      <w:pPr>
        <w:pStyle w:val="GenBody"/>
      </w:pPr>
      <w:r>
        <w:t>```{r}</w:t>
      </w:r>
    </w:p>
    <w:p w14:paraId="40AF64C0" w14:textId="77777777" w:rsidR="00A0767D" w:rsidRDefault="00A0767D" w:rsidP="00A0767D">
      <w:pPr>
        <w:pStyle w:val="GenBody"/>
      </w:pPr>
      <w:r>
        <w:t>hist(Metro$DV_eletric, main = "Distribution of DV_PRESSURE", xlab = "DV_PRESSURE")</w:t>
      </w:r>
    </w:p>
    <w:p w14:paraId="23B8F2D7" w14:textId="77777777" w:rsidR="00A0767D" w:rsidRDefault="00A0767D" w:rsidP="00A0767D">
      <w:pPr>
        <w:pStyle w:val="GenBody"/>
      </w:pPr>
      <w:r>
        <w:t>```</w:t>
      </w:r>
    </w:p>
    <w:p w14:paraId="0948FAD3" w14:textId="77777777" w:rsidR="00A0767D" w:rsidRDefault="00A0767D" w:rsidP="00A0767D">
      <w:pPr>
        <w:pStyle w:val="GenBody"/>
      </w:pPr>
    </w:p>
    <w:p w14:paraId="4FCB2686" w14:textId="77777777" w:rsidR="00A0767D" w:rsidRDefault="00A0767D" w:rsidP="00A0767D">
      <w:pPr>
        <w:pStyle w:val="GenBody"/>
      </w:pPr>
      <w:r>
        <w:t>```{r}</w:t>
      </w:r>
    </w:p>
    <w:p w14:paraId="3F91D386" w14:textId="77777777" w:rsidR="00A0767D" w:rsidRDefault="00A0767D" w:rsidP="00A0767D">
      <w:pPr>
        <w:pStyle w:val="GenBody"/>
      </w:pPr>
      <w:r>
        <w:lastRenderedPageBreak/>
        <w:t>hist(Metro$Towers, main = "Distribution of TOWERS", xlab = "TOWERS")</w:t>
      </w:r>
    </w:p>
    <w:p w14:paraId="586C8449" w14:textId="77777777" w:rsidR="00A0767D" w:rsidRDefault="00A0767D" w:rsidP="00A0767D">
      <w:pPr>
        <w:pStyle w:val="GenBody"/>
      </w:pPr>
      <w:r>
        <w:t>```</w:t>
      </w:r>
    </w:p>
    <w:p w14:paraId="561BBEBB" w14:textId="77777777" w:rsidR="00A0767D" w:rsidRDefault="00A0767D" w:rsidP="00A0767D">
      <w:pPr>
        <w:pStyle w:val="GenBody"/>
      </w:pPr>
    </w:p>
    <w:p w14:paraId="01710074" w14:textId="77777777" w:rsidR="00A0767D" w:rsidRDefault="00A0767D" w:rsidP="00A0767D">
      <w:pPr>
        <w:pStyle w:val="GenBody"/>
      </w:pPr>
      <w:r>
        <w:t>```{r}</w:t>
      </w:r>
    </w:p>
    <w:p w14:paraId="672B008F" w14:textId="77777777" w:rsidR="00A0767D" w:rsidRDefault="00A0767D" w:rsidP="00A0767D">
      <w:pPr>
        <w:pStyle w:val="GenBody"/>
      </w:pPr>
      <w:r>
        <w:t>hist(Metro$LPS, main = "Distribution of LPS", xlab = "LPS")</w:t>
      </w:r>
    </w:p>
    <w:p w14:paraId="77C16469" w14:textId="77777777" w:rsidR="00A0767D" w:rsidRDefault="00A0767D" w:rsidP="00A0767D">
      <w:pPr>
        <w:pStyle w:val="GenBody"/>
      </w:pPr>
      <w:r>
        <w:t>```</w:t>
      </w:r>
    </w:p>
    <w:p w14:paraId="5135FC1E" w14:textId="77777777" w:rsidR="00A0767D" w:rsidRDefault="00A0767D" w:rsidP="00A0767D">
      <w:pPr>
        <w:pStyle w:val="GenBody"/>
      </w:pPr>
    </w:p>
    <w:p w14:paraId="1F15DB00" w14:textId="77777777" w:rsidR="00A0767D" w:rsidRDefault="00A0767D" w:rsidP="00A0767D">
      <w:pPr>
        <w:pStyle w:val="GenBody"/>
      </w:pPr>
      <w:r>
        <w:t>```{r}</w:t>
      </w:r>
    </w:p>
    <w:p w14:paraId="247F4925" w14:textId="77777777" w:rsidR="00A0767D" w:rsidRDefault="00A0767D" w:rsidP="00A0767D">
      <w:pPr>
        <w:pStyle w:val="GenBody"/>
      </w:pPr>
      <w:r>
        <w:t>hist(Metro$Pressure_switch, main = "Distribution of PRESSURE SWITCH", xlab = "PRESSURE SWITCH")</w:t>
      </w:r>
    </w:p>
    <w:p w14:paraId="4225E87B" w14:textId="77777777" w:rsidR="00A0767D" w:rsidRDefault="00A0767D" w:rsidP="00A0767D">
      <w:pPr>
        <w:pStyle w:val="GenBody"/>
      </w:pPr>
      <w:r>
        <w:t>```</w:t>
      </w:r>
    </w:p>
    <w:p w14:paraId="4354A0EF" w14:textId="77777777" w:rsidR="00A0767D" w:rsidRDefault="00A0767D" w:rsidP="00A0767D">
      <w:pPr>
        <w:pStyle w:val="GenBody"/>
      </w:pPr>
    </w:p>
    <w:p w14:paraId="20AEBA08" w14:textId="77777777" w:rsidR="00A0767D" w:rsidRDefault="00A0767D" w:rsidP="00A0767D">
      <w:pPr>
        <w:pStyle w:val="GenBody"/>
      </w:pPr>
      <w:r>
        <w:t>```{r}</w:t>
      </w:r>
    </w:p>
    <w:p w14:paraId="6A238A23" w14:textId="77777777" w:rsidR="00A0767D" w:rsidRDefault="00A0767D" w:rsidP="00A0767D">
      <w:pPr>
        <w:pStyle w:val="GenBody"/>
      </w:pPr>
      <w:r>
        <w:t>hist(Metro$Oil_level, main = "Distribution of OIL LEVEL", xlab = "OIL LEVEL")</w:t>
      </w:r>
    </w:p>
    <w:p w14:paraId="70775A9F" w14:textId="77777777" w:rsidR="00A0767D" w:rsidRDefault="00A0767D" w:rsidP="00A0767D">
      <w:pPr>
        <w:pStyle w:val="GenBody"/>
      </w:pPr>
      <w:r>
        <w:t>```</w:t>
      </w:r>
    </w:p>
    <w:p w14:paraId="2DDC73E8" w14:textId="77777777" w:rsidR="00A0767D" w:rsidRDefault="00A0767D" w:rsidP="00A0767D">
      <w:pPr>
        <w:pStyle w:val="GenBody"/>
      </w:pPr>
    </w:p>
    <w:p w14:paraId="7D5765B7" w14:textId="77777777" w:rsidR="00A0767D" w:rsidRDefault="00A0767D" w:rsidP="00A0767D">
      <w:pPr>
        <w:pStyle w:val="GenBody"/>
      </w:pPr>
      <w:r>
        <w:t>```{r}</w:t>
      </w:r>
    </w:p>
    <w:p w14:paraId="1CE626E7" w14:textId="77777777" w:rsidR="00A0767D" w:rsidRDefault="00A0767D" w:rsidP="00A0767D">
      <w:pPr>
        <w:pStyle w:val="GenBody"/>
      </w:pPr>
      <w:r>
        <w:t>hist(Metro$Caudal_impulses, main = "Distribution of Caudal Impulses", xlab = "Caudal Impulses")</w:t>
      </w:r>
    </w:p>
    <w:p w14:paraId="446F247D" w14:textId="77777777" w:rsidR="00A0767D" w:rsidRDefault="00A0767D" w:rsidP="00A0767D">
      <w:pPr>
        <w:pStyle w:val="GenBody"/>
      </w:pPr>
      <w:r>
        <w:t>```</w:t>
      </w:r>
    </w:p>
    <w:p w14:paraId="76D7AE91" w14:textId="77777777" w:rsidR="00A0767D" w:rsidRDefault="00A0767D" w:rsidP="00A0767D">
      <w:pPr>
        <w:pStyle w:val="GenBody"/>
      </w:pPr>
    </w:p>
    <w:p w14:paraId="4B50E4BD" w14:textId="77777777" w:rsidR="00A0767D" w:rsidRDefault="00A0767D" w:rsidP="00A0767D">
      <w:pPr>
        <w:pStyle w:val="GenBody"/>
      </w:pPr>
      <w:r>
        <w:t># 3. Data Preparation</w:t>
      </w:r>
    </w:p>
    <w:p w14:paraId="79640E6F" w14:textId="77777777" w:rsidR="00A0767D" w:rsidRDefault="00A0767D" w:rsidP="00A0767D">
      <w:pPr>
        <w:pStyle w:val="GenBody"/>
      </w:pPr>
    </w:p>
    <w:p w14:paraId="0E8AA81F" w14:textId="77777777" w:rsidR="00A0767D" w:rsidRDefault="00A0767D" w:rsidP="00A0767D">
      <w:pPr>
        <w:pStyle w:val="GenBody"/>
      </w:pPr>
      <w:r>
        <w:t>Data Pre-processing</w:t>
      </w:r>
    </w:p>
    <w:p w14:paraId="78606109" w14:textId="77777777" w:rsidR="00A0767D" w:rsidRDefault="00A0767D" w:rsidP="00A0767D">
      <w:pPr>
        <w:pStyle w:val="GenBody"/>
      </w:pPr>
      <w:r>
        <w:lastRenderedPageBreak/>
        <w:t>## 3.1 Missing Values</w:t>
      </w:r>
    </w:p>
    <w:p w14:paraId="247783D1" w14:textId="77777777" w:rsidR="00A0767D" w:rsidRDefault="00A0767D" w:rsidP="00A0767D">
      <w:pPr>
        <w:pStyle w:val="GenBody"/>
      </w:pPr>
    </w:p>
    <w:p w14:paraId="1808B1FC" w14:textId="77777777" w:rsidR="00A0767D" w:rsidRDefault="00A0767D" w:rsidP="00A0767D">
      <w:pPr>
        <w:pStyle w:val="GenBody"/>
      </w:pPr>
      <w:r>
        <w:t xml:space="preserve">code below shows prints number of missing values in the dataset. </w:t>
      </w:r>
    </w:p>
    <w:p w14:paraId="20A0C7D9" w14:textId="77777777" w:rsidR="00A0767D" w:rsidRDefault="00A0767D" w:rsidP="00A0767D">
      <w:pPr>
        <w:pStyle w:val="GenBody"/>
      </w:pPr>
      <w:r>
        <w:t>```{r}</w:t>
      </w:r>
    </w:p>
    <w:p w14:paraId="531F8541" w14:textId="77777777" w:rsidR="00A0767D" w:rsidRDefault="00A0767D" w:rsidP="00A0767D">
      <w:pPr>
        <w:pStyle w:val="GenBody"/>
      </w:pPr>
      <w:r>
        <w:t>Metro1 &lt;- Metro #create a copy of dataset</w:t>
      </w:r>
    </w:p>
    <w:p w14:paraId="7B47FC01" w14:textId="77777777" w:rsidR="00A0767D" w:rsidRDefault="00A0767D" w:rsidP="00A0767D">
      <w:pPr>
        <w:pStyle w:val="GenBody"/>
      </w:pPr>
    </w:p>
    <w:p w14:paraId="139BBA10" w14:textId="77777777" w:rsidR="00A0767D" w:rsidRDefault="00A0767D" w:rsidP="00A0767D">
      <w:pPr>
        <w:pStyle w:val="GenBody"/>
      </w:pPr>
      <w:r>
        <w:t>sum(is.na(Metro1))</w:t>
      </w:r>
    </w:p>
    <w:p w14:paraId="583DA97D" w14:textId="77777777" w:rsidR="00A0767D" w:rsidRDefault="00A0767D" w:rsidP="00A0767D">
      <w:pPr>
        <w:pStyle w:val="GenBody"/>
      </w:pPr>
      <w:r>
        <w:t>```</w:t>
      </w:r>
    </w:p>
    <w:p w14:paraId="509C0AA8" w14:textId="77777777" w:rsidR="00A0767D" w:rsidRDefault="00A0767D" w:rsidP="00A0767D">
      <w:pPr>
        <w:pStyle w:val="GenBody"/>
      </w:pPr>
    </w:p>
    <w:p w14:paraId="0D51BE9A" w14:textId="77777777" w:rsidR="00A0767D" w:rsidRDefault="00A0767D" w:rsidP="00A0767D">
      <w:pPr>
        <w:pStyle w:val="GenBody"/>
      </w:pPr>
      <w:r>
        <w:t>code below displays the total number of missing values in each column as shown below.</w:t>
      </w:r>
    </w:p>
    <w:p w14:paraId="1409DF2F" w14:textId="77777777" w:rsidR="00A0767D" w:rsidRDefault="00A0767D" w:rsidP="00A0767D">
      <w:pPr>
        <w:pStyle w:val="GenBody"/>
      </w:pPr>
      <w:r>
        <w:t>```{r}</w:t>
      </w:r>
    </w:p>
    <w:p w14:paraId="59C3BB41" w14:textId="77777777" w:rsidR="00A0767D" w:rsidRDefault="00A0767D" w:rsidP="00A0767D">
      <w:pPr>
        <w:pStyle w:val="GenBody"/>
      </w:pPr>
      <w:r>
        <w:t>colSums(is.na(Metro1))</w:t>
      </w:r>
    </w:p>
    <w:p w14:paraId="44F39AC2" w14:textId="77777777" w:rsidR="00A0767D" w:rsidRDefault="00A0767D" w:rsidP="00A0767D">
      <w:pPr>
        <w:pStyle w:val="GenBody"/>
      </w:pPr>
      <w:r>
        <w:t>```</w:t>
      </w:r>
    </w:p>
    <w:p w14:paraId="5084DEC4" w14:textId="77777777" w:rsidR="00A0767D" w:rsidRDefault="00A0767D" w:rsidP="00A0767D">
      <w:pPr>
        <w:pStyle w:val="GenBody"/>
      </w:pPr>
      <w:r>
        <w:t>```{r}</w:t>
      </w:r>
    </w:p>
    <w:p w14:paraId="1462DA53" w14:textId="77777777" w:rsidR="00A0767D" w:rsidRDefault="00A0767D" w:rsidP="00A0767D">
      <w:pPr>
        <w:pStyle w:val="GenBody"/>
      </w:pPr>
      <w:r>
        <w:t>is.na(Metro1)</w:t>
      </w:r>
    </w:p>
    <w:p w14:paraId="2F5E62D1" w14:textId="77777777" w:rsidR="00A0767D" w:rsidRDefault="00A0767D" w:rsidP="00A0767D">
      <w:pPr>
        <w:pStyle w:val="GenBody"/>
      </w:pPr>
      <w:r>
        <w:t>```</w:t>
      </w:r>
    </w:p>
    <w:p w14:paraId="5301BC66" w14:textId="77777777" w:rsidR="00A0767D" w:rsidRDefault="00A0767D" w:rsidP="00A0767D">
      <w:pPr>
        <w:pStyle w:val="GenBody"/>
      </w:pPr>
    </w:p>
    <w:p w14:paraId="04A5720B" w14:textId="77777777" w:rsidR="00A0767D" w:rsidRDefault="00A0767D" w:rsidP="00A0767D">
      <w:pPr>
        <w:pStyle w:val="GenBody"/>
      </w:pPr>
    </w:p>
    <w:p w14:paraId="5A14D36E" w14:textId="77777777" w:rsidR="00A0767D" w:rsidRDefault="00A0767D" w:rsidP="00A0767D">
      <w:pPr>
        <w:pStyle w:val="GenBody"/>
      </w:pPr>
      <w:r>
        <w:t>## 3.2 Outliers</w:t>
      </w:r>
    </w:p>
    <w:p w14:paraId="6C000F15" w14:textId="77777777" w:rsidR="00A0767D" w:rsidRDefault="00A0767D" w:rsidP="00A0767D">
      <w:pPr>
        <w:pStyle w:val="GenBody"/>
      </w:pPr>
    </w:p>
    <w:p w14:paraId="594F7696" w14:textId="77777777" w:rsidR="00A0767D" w:rsidRDefault="00A0767D" w:rsidP="00A0767D">
      <w:pPr>
        <w:pStyle w:val="GenBody"/>
      </w:pPr>
      <w:r>
        <w:t>```{r}</w:t>
      </w:r>
    </w:p>
    <w:p w14:paraId="5885504D" w14:textId="77777777" w:rsidR="00A0767D" w:rsidRDefault="00A0767D" w:rsidP="00A0767D">
      <w:pPr>
        <w:pStyle w:val="GenBody"/>
      </w:pPr>
      <w:r>
        <w:t>#Timestamp</w:t>
      </w:r>
    </w:p>
    <w:p w14:paraId="0D6684D3" w14:textId="77777777" w:rsidR="00A0767D" w:rsidRDefault="00A0767D" w:rsidP="00A0767D">
      <w:pPr>
        <w:pStyle w:val="GenBody"/>
      </w:pPr>
      <w:r>
        <w:lastRenderedPageBreak/>
        <w:t>boxplot(Metro1$timestamp, main = "Timestamp Boxplot")</w:t>
      </w:r>
    </w:p>
    <w:p w14:paraId="310246E1" w14:textId="77777777" w:rsidR="00A0767D" w:rsidRDefault="00A0767D" w:rsidP="00A0767D">
      <w:pPr>
        <w:pStyle w:val="GenBody"/>
      </w:pPr>
      <w:r>
        <w:t>```</w:t>
      </w:r>
    </w:p>
    <w:p w14:paraId="3F65F05E" w14:textId="77777777" w:rsidR="00A0767D" w:rsidRDefault="00A0767D" w:rsidP="00A0767D">
      <w:pPr>
        <w:pStyle w:val="GenBody"/>
      </w:pPr>
    </w:p>
    <w:p w14:paraId="44C31CB1" w14:textId="77777777" w:rsidR="00A0767D" w:rsidRDefault="00A0767D" w:rsidP="00A0767D">
      <w:pPr>
        <w:pStyle w:val="GenBody"/>
      </w:pPr>
      <w:r>
        <w:t>```{r}</w:t>
      </w:r>
    </w:p>
    <w:p w14:paraId="0C308447" w14:textId="77777777" w:rsidR="00A0767D" w:rsidRDefault="00A0767D" w:rsidP="00A0767D">
      <w:pPr>
        <w:pStyle w:val="GenBody"/>
      </w:pPr>
      <w:r>
        <w:t>#TP2</w:t>
      </w:r>
    </w:p>
    <w:p w14:paraId="3C4F4054" w14:textId="77777777" w:rsidR="00A0767D" w:rsidRDefault="00A0767D" w:rsidP="00A0767D">
      <w:pPr>
        <w:pStyle w:val="GenBody"/>
      </w:pPr>
      <w:r>
        <w:t>boxplot(Metro1$TP2, main = "TP2 Boxplot")</w:t>
      </w:r>
    </w:p>
    <w:p w14:paraId="4763BA9F" w14:textId="77777777" w:rsidR="00A0767D" w:rsidRDefault="00A0767D" w:rsidP="00A0767D">
      <w:pPr>
        <w:pStyle w:val="GenBody"/>
      </w:pPr>
      <w:r>
        <w:t>```</w:t>
      </w:r>
    </w:p>
    <w:p w14:paraId="57FB3303" w14:textId="77777777" w:rsidR="00A0767D" w:rsidRDefault="00A0767D" w:rsidP="00A0767D">
      <w:pPr>
        <w:pStyle w:val="GenBody"/>
      </w:pPr>
    </w:p>
    <w:p w14:paraId="5AE0DE58" w14:textId="77777777" w:rsidR="00A0767D" w:rsidRDefault="00A0767D" w:rsidP="00A0767D">
      <w:pPr>
        <w:pStyle w:val="GenBody"/>
      </w:pPr>
      <w:r>
        <w:t>```{r}</w:t>
      </w:r>
    </w:p>
    <w:p w14:paraId="7FBEB127" w14:textId="77777777" w:rsidR="00A0767D" w:rsidRDefault="00A0767D" w:rsidP="00A0767D">
      <w:pPr>
        <w:pStyle w:val="GenBody"/>
      </w:pPr>
      <w:r>
        <w:t>#TP3</w:t>
      </w:r>
    </w:p>
    <w:p w14:paraId="519F278B" w14:textId="77777777" w:rsidR="00A0767D" w:rsidRDefault="00A0767D" w:rsidP="00A0767D">
      <w:pPr>
        <w:pStyle w:val="GenBody"/>
      </w:pPr>
      <w:r>
        <w:t>boxplot(Metro1$TP3, main = "TP3 Boxplot")</w:t>
      </w:r>
    </w:p>
    <w:p w14:paraId="61BCDB6E" w14:textId="77777777" w:rsidR="00A0767D" w:rsidRDefault="00A0767D" w:rsidP="00A0767D">
      <w:pPr>
        <w:pStyle w:val="GenBody"/>
      </w:pPr>
      <w:r>
        <w:t>```</w:t>
      </w:r>
    </w:p>
    <w:p w14:paraId="253B064B" w14:textId="77777777" w:rsidR="00A0767D" w:rsidRDefault="00A0767D" w:rsidP="00A0767D">
      <w:pPr>
        <w:pStyle w:val="GenBody"/>
      </w:pPr>
    </w:p>
    <w:p w14:paraId="646D4455" w14:textId="77777777" w:rsidR="00A0767D" w:rsidRDefault="00A0767D" w:rsidP="00A0767D">
      <w:pPr>
        <w:pStyle w:val="GenBody"/>
      </w:pPr>
      <w:r>
        <w:t>```{r}</w:t>
      </w:r>
    </w:p>
    <w:p w14:paraId="4EE36FF5" w14:textId="77777777" w:rsidR="00A0767D" w:rsidRDefault="00A0767D" w:rsidP="00A0767D">
      <w:pPr>
        <w:pStyle w:val="GenBody"/>
      </w:pPr>
      <w:r>
        <w:t>#DV_pressure</w:t>
      </w:r>
    </w:p>
    <w:p w14:paraId="064AE63F" w14:textId="77777777" w:rsidR="00A0767D" w:rsidRDefault="00A0767D" w:rsidP="00A0767D">
      <w:pPr>
        <w:pStyle w:val="GenBody"/>
      </w:pPr>
      <w:r>
        <w:t>boxplot(Metro1$DV_pressure, main = "DV_pressure Boxplot")</w:t>
      </w:r>
    </w:p>
    <w:p w14:paraId="026FA302" w14:textId="77777777" w:rsidR="00A0767D" w:rsidRDefault="00A0767D" w:rsidP="00A0767D">
      <w:pPr>
        <w:pStyle w:val="GenBody"/>
      </w:pPr>
      <w:r>
        <w:t>```</w:t>
      </w:r>
    </w:p>
    <w:p w14:paraId="0FCD25F9" w14:textId="77777777" w:rsidR="00A0767D" w:rsidRDefault="00A0767D" w:rsidP="00A0767D">
      <w:pPr>
        <w:pStyle w:val="GenBody"/>
      </w:pPr>
    </w:p>
    <w:p w14:paraId="4C36754F" w14:textId="77777777" w:rsidR="00A0767D" w:rsidRDefault="00A0767D" w:rsidP="00A0767D">
      <w:pPr>
        <w:pStyle w:val="GenBody"/>
      </w:pPr>
      <w:r>
        <w:t>```{r}</w:t>
      </w:r>
    </w:p>
    <w:p w14:paraId="603F3CDA" w14:textId="77777777" w:rsidR="00A0767D" w:rsidRDefault="00A0767D" w:rsidP="00A0767D">
      <w:pPr>
        <w:pStyle w:val="GenBody"/>
      </w:pPr>
      <w:r>
        <w:t>#Reservoirs</w:t>
      </w:r>
    </w:p>
    <w:p w14:paraId="750E5946" w14:textId="77777777" w:rsidR="00A0767D" w:rsidRDefault="00A0767D" w:rsidP="00A0767D">
      <w:pPr>
        <w:pStyle w:val="GenBody"/>
      </w:pPr>
      <w:r>
        <w:t>boxplot(Metro1$Reservoirs, main = "Reservoirs Boxplot")</w:t>
      </w:r>
    </w:p>
    <w:p w14:paraId="4283C9B7" w14:textId="77777777" w:rsidR="00A0767D" w:rsidRDefault="00A0767D" w:rsidP="00A0767D">
      <w:pPr>
        <w:pStyle w:val="GenBody"/>
      </w:pPr>
      <w:r>
        <w:t>```</w:t>
      </w:r>
    </w:p>
    <w:p w14:paraId="54DE51EA" w14:textId="77777777" w:rsidR="00A0767D" w:rsidRDefault="00A0767D" w:rsidP="00A0767D">
      <w:pPr>
        <w:pStyle w:val="GenBody"/>
      </w:pPr>
    </w:p>
    <w:p w14:paraId="6FF94F14" w14:textId="77777777" w:rsidR="00A0767D" w:rsidRDefault="00A0767D" w:rsidP="00A0767D">
      <w:pPr>
        <w:pStyle w:val="GenBody"/>
      </w:pPr>
      <w:r>
        <w:t>```{r}</w:t>
      </w:r>
    </w:p>
    <w:p w14:paraId="4A5BA0A2" w14:textId="77777777" w:rsidR="00A0767D" w:rsidRDefault="00A0767D" w:rsidP="00A0767D">
      <w:pPr>
        <w:pStyle w:val="GenBody"/>
      </w:pPr>
      <w:r>
        <w:t>#Oil_temperature</w:t>
      </w:r>
    </w:p>
    <w:p w14:paraId="382E561F" w14:textId="77777777" w:rsidR="00A0767D" w:rsidRDefault="00A0767D" w:rsidP="00A0767D">
      <w:pPr>
        <w:pStyle w:val="GenBody"/>
      </w:pPr>
      <w:r>
        <w:t>boxplot(Metro1$Oil_temperature, main = "Oil_temperature Boxplot")</w:t>
      </w:r>
    </w:p>
    <w:p w14:paraId="64AAB2FC" w14:textId="77777777" w:rsidR="00A0767D" w:rsidRDefault="00A0767D" w:rsidP="00A0767D">
      <w:pPr>
        <w:pStyle w:val="GenBody"/>
      </w:pPr>
      <w:r>
        <w:t>```</w:t>
      </w:r>
    </w:p>
    <w:p w14:paraId="03A15195" w14:textId="77777777" w:rsidR="00A0767D" w:rsidRDefault="00A0767D" w:rsidP="00A0767D">
      <w:pPr>
        <w:pStyle w:val="GenBody"/>
      </w:pPr>
    </w:p>
    <w:p w14:paraId="5EC3610C" w14:textId="77777777" w:rsidR="00A0767D" w:rsidRDefault="00A0767D" w:rsidP="00A0767D">
      <w:pPr>
        <w:pStyle w:val="GenBody"/>
      </w:pPr>
      <w:r>
        <w:t>```{r}</w:t>
      </w:r>
    </w:p>
    <w:p w14:paraId="086EF1BD" w14:textId="77777777" w:rsidR="00A0767D" w:rsidRDefault="00A0767D" w:rsidP="00A0767D">
      <w:pPr>
        <w:pStyle w:val="GenBody"/>
      </w:pPr>
      <w:r>
        <w:t>#Motor_current</w:t>
      </w:r>
    </w:p>
    <w:p w14:paraId="233C941D" w14:textId="77777777" w:rsidR="00A0767D" w:rsidRDefault="00A0767D" w:rsidP="00A0767D">
      <w:pPr>
        <w:pStyle w:val="GenBody"/>
      </w:pPr>
      <w:r>
        <w:t>boxplot(Metro1$Motor_current, main = "Motor_current Boxplot")</w:t>
      </w:r>
    </w:p>
    <w:p w14:paraId="660AD5B4" w14:textId="77777777" w:rsidR="00A0767D" w:rsidRDefault="00A0767D" w:rsidP="00A0767D">
      <w:pPr>
        <w:pStyle w:val="GenBody"/>
      </w:pPr>
      <w:r>
        <w:t>```</w:t>
      </w:r>
    </w:p>
    <w:p w14:paraId="48B54AEF" w14:textId="77777777" w:rsidR="00A0767D" w:rsidRDefault="00A0767D" w:rsidP="00A0767D">
      <w:pPr>
        <w:pStyle w:val="GenBody"/>
      </w:pPr>
    </w:p>
    <w:p w14:paraId="6E0885EB" w14:textId="77777777" w:rsidR="00A0767D" w:rsidRDefault="00A0767D" w:rsidP="00A0767D">
      <w:pPr>
        <w:pStyle w:val="GenBody"/>
      </w:pPr>
      <w:r>
        <w:t>```{r}</w:t>
      </w:r>
    </w:p>
    <w:p w14:paraId="58067311" w14:textId="77777777" w:rsidR="00A0767D" w:rsidRDefault="00A0767D" w:rsidP="00A0767D">
      <w:pPr>
        <w:pStyle w:val="GenBody"/>
      </w:pPr>
      <w:r>
        <w:t>#COMP</w:t>
      </w:r>
    </w:p>
    <w:p w14:paraId="0A794632" w14:textId="77777777" w:rsidR="00A0767D" w:rsidRDefault="00A0767D" w:rsidP="00A0767D">
      <w:pPr>
        <w:pStyle w:val="GenBody"/>
      </w:pPr>
      <w:r>
        <w:t>boxplot(Metro1$COMP, main = "COMP Boxplot")</w:t>
      </w:r>
    </w:p>
    <w:p w14:paraId="698698AB" w14:textId="77777777" w:rsidR="00A0767D" w:rsidRDefault="00A0767D" w:rsidP="00A0767D">
      <w:pPr>
        <w:pStyle w:val="GenBody"/>
      </w:pPr>
      <w:r>
        <w:t>```</w:t>
      </w:r>
    </w:p>
    <w:p w14:paraId="6B9BD446" w14:textId="77777777" w:rsidR="00A0767D" w:rsidRDefault="00A0767D" w:rsidP="00A0767D">
      <w:pPr>
        <w:pStyle w:val="GenBody"/>
      </w:pPr>
    </w:p>
    <w:p w14:paraId="542B80CF" w14:textId="77777777" w:rsidR="00A0767D" w:rsidRDefault="00A0767D" w:rsidP="00A0767D">
      <w:pPr>
        <w:pStyle w:val="GenBody"/>
      </w:pPr>
      <w:r>
        <w:t>```{r}</w:t>
      </w:r>
    </w:p>
    <w:p w14:paraId="23F956F3" w14:textId="77777777" w:rsidR="00A0767D" w:rsidRDefault="00A0767D" w:rsidP="00A0767D">
      <w:pPr>
        <w:pStyle w:val="GenBody"/>
      </w:pPr>
      <w:r>
        <w:t>#DV_eletric</w:t>
      </w:r>
    </w:p>
    <w:p w14:paraId="2F896246" w14:textId="77777777" w:rsidR="00A0767D" w:rsidRDefault="00A0767D" w:rsidP="00A0767D">
      <w:pPr>
        <w:pStyle w:val="GenBody"/>
      </w:pPr>
      <w:r>
        <w:t>boxplot(Metro1$DV_eletric, main = "DV_eletric Boxplot")</w:t>
      </w:r>
    </w:p>
    <w:p w14:paraId="448BE189" w14:textId="77777777" w:rsidR="00A0767D" w:rsidRDefault="00A0767D" w:rsidP="00A0767D">
      <w:pPr>
        <w:pStyle w:val="GenBody"/>
      </w:pPr>
      <w:r>
        <w:t>```</w:t>
      </w:r>
    </w:p>
    <w:p w14:paraId="455810E6" w14:textId="77777777" w:rsidR="00A0767D" w:rsidRDefault="00A0767D" w:rsidP="00A0767D">
      <w:pPr>
        <w:pStyle w:val="GenBody"/>
      </w:pPr>
    </w:p>
    <w:p w14:paraId="5E8D1002" w14:textId="77777777" w:rsidR="00A0767D" w:rsidRDefault="00A0767D" w:rsidP="00A0767D">
      <w:pPr>
        <w:pStyle w:val="GenBody"/>
      </w:pPr>
      <w:r>
        <w:t>```{r}</w:t>
      </w:r>
    </w:p>
    <w:p w14:paraId="64AC0F5D" w14:textId="77777777" w:rsidR="00A0767D" w:rsidRDefault="00A0767D" w:rsidP="00A0767D">
      <w:pPr>
        <w:pStyle w:val="GenBody"/>
      </w:pPr>
      <w:r>
        <w:lastRenderedPageBreak/>
        <w:t>#Towers</w:t>
      </w:r>
    </w:p>
    <w:p w14:paraId="37D65F8B" w14:textId="77777777" w:rsidR="00A0767D" w:rsidRDefault="00A0767D" w:rsidP="00A0767D">
      <w:pPr>
        <w:pStyle w:val="GenBody"/>
      </w:pPr>
      <w:r>
        <w:t>boxplot(Metro1$Towers, main = "Towers Boxplot")</w:t>
      </w:r>
    </w:p>
    <w:p w14:paraId="361C1B88" w14:textId="77777777" w:rsidR="00A0767D" w:rsidRDefault="00A0767D" w:rsidP="00A0767D">
      <w:pPr>
        <w:pStyle w:val="GenBody"/>
      </w:pPr>
      <w:r>
        <w:t>```</w:t>
      </w:r>
    </w:p>
    <w:p w14:paraId="6F59078C" w14:textId="77777777" w:rsidR="00A0767D" w:rsidRDefault="00A0767D" w:rsidP="00A0767D">
      <w:pPr>
        <w:pStyle w:val="GenBody"/>
      </w:pPr>
    </w:p>
    <w:p w14:paraId="45836937" w14:textId="77777777" w:rsidR="00A0767D" w:rsidRDefault="00A0767D" w:rsidP="00A0767D">
      <w:pPr>
        <w:pStyle w:val="GenBody"/>
      </w:pPr>
      <w:r>
        <w:t>```{r}</w:t>
      </w:r>
    </w:p>
    <w:p w14:paraId="5D68376C" w14:textId="77777777" w:rsidR="00A0767D" w:rsidRDefault="00A0767D" w:rsidP="00A0767D">
      <w:pPr>
        <w:pStyle w:val="GenBody"/>
      </w:pPr>
      <w:r>
        <w:t>#MPG</w:t>
      </w:r>
    </w:p>
    <w:p w14:paraId="02231F47" w14:textId="77777777" w:rsidR="00A0767D" w:rsidRDefault="00A0767D" w:rsidP="00A0767D">
      <w:pPr>
        <w:pStyle w:val="GenBody"/>
      </w:pPr>
      <w:r>
        <w:t>boxplot(Metro1$MPG, main = "MPG Boxplot")</w:t>
      </w:r>
    </w:p>
    <w:p w14:paraId="18738FA2" w14:textId="77777777" w:rsidR="00A0767D" w:rsidRDefault="00A0767D" w:rsidP="00A0767D">
      <w:pPr>
        <w:pStyle w:val="GenBody"/>
      </w:pPr>
      <w:r>
        <w:t>```</w:t>
      </w:r>
    </w:p>
    <w:p w14:paraId="2459ED1B" w14:textId="77777777" w:rsidR="00A0767D" w:rsidRDefault="00A0767D" w:rsidP="00A0767D">
      <w:pPr>
        <w:pStyle w:val="GenBody"/>
      </w:pPr>
    </w:p>
    <w:p w14:paraId="28E9F895" w14:textId="77777777" w:rsidR="00A0767D" w:rsidRDefault="00A0767D" w:rsidP="00A0767D">
      <w:pPr>
        <w:pStyle w:val="GenBody"/>
      </w:pPr>
      <w:r>
        <w:t>```{r}</w:t>
      </w:r>
    </w:p>
    <w:p w14:paraId="32F22274" w14:textId="77777777" w:rsidR="00A0767D" w:rsidRDefault="00A0767D" w:rsidP="00A0767D">
      <w:pPr>
        <w:pStyle w:val="GenBody"/>
      </w:pPr>
      <w:r>
        <w:t>#LPS</w:t>
      </w:r>
    </w:p>
    <w:p w14:paraId="0E208A12" w14:textId="77777777" w:rsidR="00A0767D" w:rsidRDefault="00A0767D" w:rsidP="00A0767D">
      <w:pPr>
        <w:pStyle w:val="GenBody"/>
      </w:pPr>
      <w:r>
        <w:t>boxplot(Metro1$LPS, main = "LPS Boxplot")</w:t>
      </w:r>
    </w:p>
    <w:p w14:paraId="115D846C" w14:textId="77777777" w:rsidR="00A0767D" w:rsidRDefault="00A0767D" w:rsidP="00A0767D">
      <w:pPr>
        <w:pStyle w:val="GenBody"/>
      </w:pPr>
      <w:r>
        <w:t>```</w:t>
      </w:r>
    </w:p>
    <w:p w14:paraId="4BADD955" w14:textId="77777777" w:rsidR="00A0767D" w:rsidRDefault="00A0767D" w:rsidP="00A0767D">
      <w:pPr>
        <w:pStyle w:val="GenBody"/>
      </w:pPr>
    </w:p>
    <w:p w14:paraId="67777143" w14:textId="77777777" w:rsidR="00A0767D" w:rsidRDefault="00A0767D" w:rsidP="00A0767D">
      <w:pPr>
        <w:pStyle w:val="GenBody"/>
      </w:pPr>
      <w:r>
        <w:t>```{r}</w:t>
      </w:r>
    </w:p>
    <w:p w14:paraId="6C40F9F1" w14:textId="77777777" w:rsidR="00A0767D" w:rsidRDefault="00A0767D" w:rsidP="00A0767D">
      <w:pPr>
        <w:pStyle w:val="GenBody"/>
      </w:pPr>
      <w:r>
        <w:t>#Pressure_switch</w:t>
      </w:r>
    </w:p>
    <w:p w14:paraId="13C19441" w14:textId="77777777" w:rsidR="00A0767D" w:rsidRDefault="00A0767D" w:rsidP="00A0767D">
      <w:pPr>
        <w:pStyle w:val="GenBody"/>
      </w:pPr>
      <w:r>
        <w:t>boxplot(Metro1$Pressure_switch, main = "Pressure_switch Boxplot")</w:t>
      </w:r>
    </w:p>
    <w:p w14:paraId="04614547" w14:textId="77777777" w:rsidR="00A0767D" w:rsidRDefault="00A0767D" w:rsidP="00A0767D">
      <w:pPr>
        <w:pStyle w:val="GenBody"/>
      </w:pPr>
      <w:r>
        <w:t>```</w:t>
      </w:r>
    </w:p>
    <w:p w14:paraId="22AB6918" w14:textId="77777777" w:rsidR="00A0767D" w:rsidRDefault="00A0767D" w:rsidP="00A0767D">
      <w:pPr>
        <w:pStyle w:val="GenBody"/>
      </w:pPr>
    </w:p>
    <w:p w14:paraId="24EB8F51" w14:textId="77777777" w:rsidR="00A0767D" w:rsidRDefault="00A0767D" w:rsidP="00A0767D">
      <w:pPr>
        <w:pStyle w:val="GenBody"/>
      </w:pPr>
      <w:r>
        <w:t>```{r}</w:t>
      </w:r>
    </w:p>
    <w:p w14:paraId="7BE5E8D8" w14:textId="77777777" w:rsidR="00A0767D" w:rsidRDefault="00A0767D" w:rsidP="00A0767D">
      <w:pPr>
        <w:pStyle w:val="GenBody"/>
      </w:pPr>
      <w:r>
        <w:t>#Oil_level</w:t>
      </w:r>
    </w:p>
    <w:p w14:paraId="3E229F2E" w14:textId="77777777" w:rsidR="00A0767D" w:rsidRDefault="00A0767D" w:rsidP="00A0767D">
      <w:pPr>
        <w:pStyle w:val="GenBody"/>
      </w:pPr>
      <w:r>
        <w:t>boxplot(Metro1$Oil_level, main = "Oil_level Boxplot")</w:t>
      </w:r>
    </w:p>
    <w:p w14:paraId="5141732A" w14:textId="77777777" w:rsidR="00A0767D" w:rsidRDefault="00A0767D" w:rsidP="00A0767D">
      <w:pPr>
        <w:pStyle w:val="GenBody"/>
      </w:pPr>
      <w:r>
        <w:lastRenderedPageBreak/>
        <w:t>```</w:t>
      </w:r>
    </w:p>
    <w:p w14:paraId="56EBE8B9" w14:textId="77777777" w:rsidR="00A0767D" w:rsidRDefault="00A0767D" w:rsidP="00A0767D">
      <w:pPr>
        <w:pStyle w:val="GenBody"/>
      </w:pPr>
    </w:p>
    <w:p w14:paraId="334BF293" w14:textId="77777777" w:rsidR="00A0767D" w:rsidRDefault="00A0767D" w:rsidP="00A0767D">
      <w:pPr>
        <w:pStyle w:val="GenBody"/>
      </w:pPr>
      <w:r>
        <w:t>```{r}</w:t>
      </w:r>
    </w:p>
    <w:p w14:paraId="03A5C46D" w14:textId="77777777" w:rsidR="00A0767D" w:rsidRDefault="00A0767D" w:rsidP="00A0767D">
      <w:pPr>
        <w:pStyle w:val="GenBody"/>
      </w:pPr>
      <w:r>
        <w:t>#Caudal_impulses</w:t>
      </w:r>
    </w:p>
    <w:p w14:paraId="096D46F8" w14:textId="77777777" w:rsidR="00A0767D" w:rsidRDefault="00A0767D" w:rsidP="00A0767D">
      <w:pPr>
        <w:pStyle w:val="GenBody"/>
      </w:pPr>
      <w:r>
        <w:t>boxplot(Metro1$Caudal_impulses, main = "Caudal_impulses Boxplot")</w:t>
      </w:r>
    </w:p>
    <w:p w14:paraId="40484281" w14:textId="77777777" w:rsidR="00A0767D" w:rsidRDefault="00A0767D" w:rsidP="00A0767D">
      <w:pPr>
        <w:pStyle w:val="GenBody"/>
      </w:pPr>
      <w:r>
        <w:t>```</w:t>
      </w:r>
    </w:p>
    <w:p w14:paraId="2F2C215C" w14:textId="77777777" w:rsidR="00A0767D" w:rsidRDefault="00A0767D" w:rsidP="00A0767D">
      <w:pPr>
        <w:pStyle w:val="GenBody"/>
      </w:pPr>
    </w:p>
    <w:p w14:paraId="4B089FBC" w14:textId="77777777" w:rsidR="00A0767D" w:rsidRDefault="00A0767D" w:rsidP="00A0767D">
      <w:pPr>
        <w:pStyle w:val="GenBody"/>
      </w:pPr>
      <w:r>
        <w:t>```{r}</w:t>
      </w:r>
    </w:p>
    <w:p w14:paraId="24E4DCEB" w14:textId="77777777" w:rsidR="00A0767D" w:rsidRDefault="00A0767D" w:rsidP="00A0767D">
      <w:pPr>
        <w:pStyle w:val="GenBody"/>
      </w:pPr>
      <w:r>
        <w:t>library(Hmisc)</w:t>
      </w:r>
    </w:p>
    <w:p w14:paraId="7AFBF33E" w14:textId="77777777" w:rsidR="00A0767D" w:rsidRDefault="00A0767D" w:rsidP="00A0767D">
      <w:pPr>
        <w:pStyle w:val="GenBody"/>
      </w:pPr>
      <w:r>
        <w:t>```</w:t>
      </w:r>
    </w:p>
    <w:p w14:paraId="2EAF837E" w14:textId="77777777" w:rsidR="00A0767D" w:rsidRDefault="00A0767D" w:rsidP="00A0767D">
      <w:pPr>
        <w:pStyle w:val="GenBody"/>
      </w:pPr>
    </w:p>
    <w:p w14:paraId="1E5436E4" w14:textId="77777777" w:rsidR="00A0767D" w:rsidRDefault="00A0767D" w:rsidP="00A0767D">
      <w:pPr>
        <w:pStyle w:val="GenBody"/>
      </w:pPr>
    </w:p>
    <w:p w14:paraId="1FCA928F" w14:textId="77777777" w:rsidR="00A0767D" w:rsidRDefault="00A0767D" w:rsidP="00A0767D">
      <w:pPr>
        <w:pStyle w:val="GenBody"/>
      </w:pPr>
      <w:r>
        <w:t>## 3.3 Feature Engineering</w:t>
      </w:r>
    </w:p>
    <w:p w14:paraId="39654799" w14:textId="77777777" w:rsidR="00A0767D" w:rsidRDefault="00A0767D" w:rsidP="00A0767D">
      <w:pPr>
        <w:pStyle w:val="GenBody"/>
      </w:pPr>
    </w:p>
    <w:p w14:paraId="7D7895A4" w14:textId="77777777" w:rsidR="00A0767D" w:rsidRDefault="00A0767D" w:rsidP="00A0767D">
      <w:pPr>
        <w:pStyle w:val="GenBody"/>
      </w:pPr>
      <w:r>
        <w:t>```{r}</w:t>
      </w:r>
    </w:p>
    <w:p w14:paraId="1611A559" w14:textId="77777777" w:rsidR="00A0767D" w:rsidRDefault="00A0767D" w:rsidP="00A0767D">
      <w:pPr>
        <w:pStyle w:val="GenBody"/>
      </w:pPr>
      <w:r>
        <w:t># Define the failure ranges of indices</w:t>
      </w:r>
    </w:p>
    <w:p w14:paraId="3E01090B" w14:textId="77777777" w:rsidR="00A0767D" w:rsidRDefault="00A0767D" w:rsidP="00A0767D">
      <w:pPr>
        <w:pStyle w:val="GenBody"/>
      </w:pPr>
      <w:r>
        <w:t>range1 &lt;- 562565:571227    # First range (4/18/2020 0:00</w:t>
      </w:r>
      <w:r>
        <w:tab/>
        <w:t xml:space="preserve">   4/18/2020 23:59)</w:t>
      </w:r>
    </w:p>
    <w:p w14:paraId="48C4D04D" w14:textId="77777777" w:rsidR="00A0767D" w:rsidRDefault="00A0767D" w:rsidP="00A0767D">
      <w:pPr>
        <w:pStyle w:val="GenBody"/>
      </w:pPr>
      <w:r>
        <w:t>range2 &lt;- 840741:843105    # Second range (5/29/2020 23:30     5/30/2020 6:00)</w:t>
      </w:r>
    </w:p>
    <w:p w14:paraId="4177E3A1" w14:textId="77777777" w:rsidR="00A0767D" w:rsidRDefault="00A0767D" w:rsidP="00A0767D">
      <w:pPr>
        <w:pStyle w:val="GenBody"/>
      </w:pPr>
      <w:r>
        <w:t>range3 &lt;- 887240:908125    # Third range (6/5/2020 10:00</w:t>
      </w:r>
      <w:r>
        <w:tab/>
        <w:t xml:space="preserve">   6/7/2020 14:30)</w:t>
      </w:r>
    </w:p>
    <w:p w14:paraId="2F64602C" w14:textId="77777777" w:rsidR="00A0767D" w:rsidRDefault="00A0767D" w:rsidP="00A0767D">
      <w:pPr>
        <w:pStyle w:val="GenBody"/>
      </w:pPr>
      <w:r>
        <w:t>range4 &lt;- 1171094:1172715  # Fourth range (7/15/2020 14:30     7/15/2020 19:00)</w:t>
      </w:r>
    </w:p>
    <w:p w14:paraId="38CA32CE" w14:textId="77777777" w:rsidR="00A0767D" w:rsidRDefault="00A0767D" w:rsidP="00A0767D">
      <w:pPr>
        <w:pStyle w:val="GenBody"/>
      </w:pPr>
    </w:p>
    <w:p w14:paraId="400BD2DE" w14:textId="77777777" w:rsidR="00A0767D" w:rsidRDefault="00A0767D" w:rsidP="00A0767D">
      <w:pPr>
        <w:pStyle w:val="GenBody"/>
      </w:pPr>
      <w:r>
        <w:t># Check if the dataset has enough rows to include the specified ranges</w:t>
      </w:r>
    </w:p>
    <w:p w14:paraId="20A553CF" w14:textId="77777777" w:rsidR="00A0767D" w:rsidRDefault="00A0767D" w:rsidP="00A0767D">
      <w:pPr>
        <w:pStyle w:val="GenBody"/>
      </w:pPr>
      <w:r>
        <w:lastRenderedPageBreak/>
        <w:t>if (max(c(range1, range2, range3, range4)) &gt; nrow(Metro1)) {</w:t>
      </w:r>
    </w:p>
    <w:p w14:paraId="018CF8C8" w14:textId="77777777" w:rsidR="00A0767D" w:rsidRDefault="00A0767D" w:rsidP="00A0767D">
      <w:pPr>
        <w:pStyle w:val="GenBody"/>
      </w:pPr>
      <w:r>
        <w:t xml:space="preserve">  stop("The specified index ranges exceed the number of rows in the dataset.")</w:t>
      </w:r>
    </w:p>
    <w:p w14:paraId="1830B633" w14:textId="77777777" w:rsidR="00A0767D" w:rsidRDefault="00A0767D" w:rsidP="00A0767D">
      <w:pPr>
        <w:pStyle w:val="GenBody"/>
      </w:pPr>
      <w:r>
        <w:t>}</w:t>
      </w:r>
    </w:p>
    <w:p w14:paraId="1FCA7615" w14:textId="77777777" w:rsidR="00A0767D" w:rsidRDefault="00A0767D" w:rsidP="00A0767D">
      <w:pPr>
        <w:pStyle w:val="GenBody"/>
      </w:pPr>
    </w:p>
    <w:p w14:paraId="3520C169" w14:textId="77777777" w:rsidR="00A0767D" w:rsidRDefault="00A0767D" w:rsidP="00A0767D">
      <w:pPr>
        <w:pStyle w:val="GenBody"/>
      </w:pPr>
      <w:r>
        <w:t># Add a new column that assigns 1 to the specified ranges and 0 to others</w:t>
      </w:r>
    </w:p>
    <w:p w14:paraId="44A896B3" w14:textId="77777777" w:rsidR="00A0767D" w:rsidRDefault="00A0767D" w:rsidP="00A0767D">
      <w:pPr>
        <w:pStyle w:val="GenBody"/>
      </w:pPr>
      <w:r>
        <w:t>Metro1$Aircompfail &lt;- ifelse(</w:t>
      </w:r>
    </w:p>
    <w:p w14:paraId="12AA200B" w14:textId="77777777" w:rsidR="00A0767D" w:rsidRDefault="00A0767D" w:rsidP="00A0767D">
      <w:pPr>
        <w:pStyle w:val="GenBody"/>
      </w:pPr>
      <w:r>
        <w:t xml:space="preserve">  seq_len(nrow(Metro1)) %in% c(range1, range2, range3, range4), 1, 0)</w:t>
      </w:r>
    </w:p>
    <w:p w14:paraId="239BFB0C" w14:textId="77777777" w:rsidR="00A0767D" w:rsidRDefault="00A0767D" w:rsidP="00A0767D">
      <w:pPr>
        <w:pStyle w:val="GenBody"/>
      </w:pPr>
    </w:p>
    <w:p w14:paraId="31FAC5EA" w14:textId="77777777" w:rsidR="00A0767D" w:rsidRDefault="00A0767D" w:rsidP="00A0767D">
      <w:pPr>
        <w:pStyle w:val="GenBody"/>
      </w:pPr>
      <w:r>
        <w:t># View the rows where Aircompfail is 1 (for demonstration purposes)</w:t>
      </w:r>
    </w:p>
    <w:p w14:paraId="7C877194" w14:textId="77777777" w:rsidR="00A0767D" w:rsidRDefault="00A0767D" w:rsidP="00A0767D">
      <w:pPr>
        <w:pStyle w:val="GenBody"/>
      </w:pPr>
      <w:r>
        <w:t>View(Metro1)</w:t>
      </w:r>
    </w:p>
    <w:p w14:paraId="731D3738" w14:textId="77777777" w:rsidR="00A0767D" w:rsidRDefault="00A0767D" w:rsidP="00A0767D">
      <w:pPr>
        <w:pStyle w:val="GenBody"/>
      </w:pPr>
      <w:r>
        <w:t>head(Metro1)</w:t>
      </w:r>
    </w:p>
    <w:p w14:paraId="42DC544F" w14:textId="77777777" w:rsidR="00A0767D" w:rsidRDefault="00A0767D" w:rsidP="00A0767D">
      <w:pPr>
        <w:pStyle w:val="GenBody"/>
      </w:pPr>
      <w:r>
        <w:t>```</w:t>
      </w:r>
    </w:p>
    <w:p w14:paraId="199B2302" w14:textId="77777777" w:rsidR="00A0767D" w:rsidRDefault="00A0767D" w:rsidP="00A0767D">
      <w:pPr>
        <w:pStyle w:val="GenBody"/>
      </w:pPr>
    </w:p>
    <w:p w14:paraId="6F9AC210" w14:textId="77777777" w:rsidR="00A0767D" w:rsidRDefault="00A0767D" w:rsidP="00A0767D">
      <w:pPr>
        <w:pStyle w:val="GenBody"/>
      </w:pPr>
      <w:r>
        <w:t>Datacount for Aircompfail.</w:t>
      </w:r>
    </w:p>
    <w:p w14:paraId="1F13E4D0" w14:textId="77777777" w:rsidR="00A0767D" w:rsidRDefault="00A0767D" w:rsidP="00A0767D">
      <w:pPr>
        <w:pStyle w:val="GenBody"/>
      </w:pPr>
      <w:r>
        <w:t>```{r}</w:t>
      </w:r>
    </w:p>
    <w:p w14:paraId="593DC2EC" w14:textId="77777777" w:rsidR="00A0767D" w:rsidRDefault="00A0767D" w:rsidP="00A0767D">
      <w:pPr>
        <w:pStyle w:val="GenBody"/>
      </w:pPr>
      <w:r>
        <w:t>table(Metro1$Aircompfail)</w:t>
      </w:r>
    </w:p>
    <w:p w14:paraId="316BBCE4" w14:textId="77777777" w:rsidR="00A0767D" w:rsidRDefault="00A0767D" w:rsidP="00A0767D">
      <w:pPr>
        <w:pStyle w:val="GenBody"/>
      </w:pPr>
      <w:r>
        <w:t>```</w:t>
      </w:r>
    </w:p>
    <w:p w14:paraId="0D3A328D" w14:textId="77777777" w:rsidR="00A0767D" w:rsidRDefault="00A0767D" w:rsidP="00A0767D">
      <w:pPr>
        <w:pStyle w:val="GenBody"/>
      </w:pPr>
    </w:p>
    <w:p w14:paraId="0CB1F5C9" w14:textId="77777777" w:rsidR="00A0767D" w:rsidRDefault="00A0767D" w:rsidP="00A0767D">
      <w:pPr>
        <w:pStyle w:val="GenBody"/>
      </w:pPr>
      <w:r>
        <w:t>## 3.5 Hypothesis Testing:</w:t>
      </w:r>
    </w:p>
    <w:p w14:paraId="222EDA17" w14:textId="77777777" w:rsidR="00A0767D" w:rsidRDefault="00A0767D" w:rsidP="00A0767D">
      <w:pPr>
        <w:pStyle w:val="GenBody"/>
      </w:pPr>
    </w:p>
    <w:p w14:paraId="7A71756D" w14:textId="77777777" w:rsidR="00A0767D" w:rsidRDefault="00A0767D" w:rsidP="00A0767D">
      <w:pPr>
        <w:pStyle w:val="GenBody"/>
      </w:pPr>
      <w:r>
        <w:t>Q1. Is there a relationship between TP2 and DV_Pressure ?</w:t>
      </w:r>
    </w:p>
    <w:p w14:paraId="6DB2C4F7" w14:textId="77777777" w:rsidR="00A0767D" w:rsidRDefault="00A0767D" w:rsidP="00A0767D">
      <w:pPr>
        <w:pStyle w:val="GenBody"/>
      </w:pPr>
      <w:r>
        <w:t>```{r}</w:t>
      </w:r>
    </w:p>
    <w:p w14:paraId="7E3B26FF" w14:textId="77777777" w:rsidR="00A0767D" w:rsidRDefault="00A0767D" w:rsidP="00A0767D">
      <w:pPr>
        <w:pStyle w:val="GenBody"/>
      </w:pPr>
      <w:r>
        <w:lastRenderedPageBreak/>
        <w:t xml:space="preserve"># Bivariate Analysis -Correlation coefficient </w:t>
      </w:r>
    </w:p>
    <w:p w14:paraId="3E53FACD" w14:textId="77777777" w:rsidR="00A0767D" w:rsidRDefault="00A0767D" w:rsidP="00A0767D">
      <w:pPr>
        <w:pStyle w:val="GenBody"/>
      </w:pPr>
      <w:r>
        <w:t>cor(Metro1$TP2, Metro1$DV_pressure, method = 'spearman')</w:t>
      </w:r>
    </w:p>
    <w:p w14:paraId="36C94F2F" w14:textId="77777777" w:rsidR="00A0767D" w:rsidRDefault="00A0767D" w:rsidP="00A0767D">
      <w:pPr>
        <w:pStyle w:val="GenBody"/>
      </w:pPr>
      <w:r>
        <w:t>```</w:t>
      </w:r>
    </w:p>
    <w:p w14:paraId="63EF8734" w14:textId="77777777" w:rsidR="00A0767D" w:rsidRDefault="00A0767D" w:rsidP="00A0767D">
      <w:pPr>
        <w:pStyle w:val="GenBody"/>
      </w:pPr>
    </w:p>
    <w:p w14:paraId="7722BA84" w14:textId="77777777" w:rsidR="00A0767D" w:rsidRDefault="00A0767D" w:rsidP="00A0767D">
      <w:pPr>
        <w:pStyle w:val="GenBody"/>
      </w:pPr>
      <w:r>
        <w:t>Q2. Is there a relationship between MPG and Pressure Switch?</w:t>
      </w:r>
    </w:p>
    <w:p w14:paraId="0A5A57FC" w14:textId="77777777" w:rsidR="00A0767D" w:rsidRDefault="00A0767D" w:rsidP="00A0767D">
      <w:pPr>
        <w:pStyle w:val="GenBody"/>
      </w:pPr>
      <w:r>
        <w:t>```{r}</w:t>
      </w:r>
    </w:p>
    <w:p w14:paraId="46EE261A" w14:textId="77777777" w:rsidR="00A0767D" w:rsidRDefault="00A0767D" w:rsidP="00A0767D">
      <w:pPr>
        <w:pStyle w:val="GenBody"/>
      </w:pPr>
      <w:r>
        <w:t># Correlation coefficient</w:t>
      </w:r>
    </w:p>
    <w:p w14:paraId="39389F31" w14:textId="77777777" w:rsidR="00A0767D" w:rsidRDefault="00A0767D" w:rsidP="00A0767D">
      <w:pPr>
        <w:pStyle w:val="GenBody"/>
      </w:pPr>
      <w:r>
        <w:t>cor(Metro1$MPG, Metro1$Pressure_switch, method = 'spearman')</w:t>
      </w:r>
    </w:p>
    <w:p w14:paraId="4C3FFC48" w14:textId="77777777" w:rsidR="00A0767D" w:rsidRDefault="00A0767D" w:rsidP="00A0767D">
      <w:pPr>
        <w:pStyle w:val="GenBody"/>
      </w:pPr>
      <w:r>
        <w:t>```</w:t>
      </w:r>
    </w:p>
    <w:p w14:paraId="4DBE3C0F" w14:textId="77777777" w:rsidR="00A0767D" w:rsidRDefault="00A0767D" w:rsidP="00A0767D">
      <w:pPr>
        <w:pStyle w:val="GenBody"/>
      </w:pPr>
    </w:p>
    <w:p w14:paraId="1612E67D" w14:textId="77777777" w:rsidR="00A0767D" w:rsidRDefault="00A0767D" w:rsidP="00A0767D">
      <w:pPr>
        <w:pStyle w:val="GenBody"/>
      </w:pPr>
      <w:r>
        <w:t>Q3. Is there a relationship between H1 and TP2</w:t>
      </w:r>
    </w:p>
    <w:p w14:paraId="6E21177C" w14:textId="77777777" w:rsidR="00A0767D" w:rsidRDefault="00A0767D" w:rsidP="00A0767D">
      <w:pPr>
        <w:pStyle w:val="GenBody"/>
      </w:pPr>
      <w:r>
        <w:t>```{r}</w:t>
      </w:r>
    </w:p>
    <w:p w14:paraId="068ED43B" w14:textId="77777777" w:rsidR="00A0767D" w:rsidRDefault="00A0767D" w:rsidP="00A0767D">
      <w:pPr>
        <w:pStyle w:val="GenBody"/>
      </w:pPr>
      <w:r>
        <w:t># Correlation coefficient</w:t>
      </w:r>
    </w:p>
    <w:p w14:paraId="3070895E" w14:textId="77777777" w:rsidR="00A0767D" w:rsidRDefault="00A0767D" w:rsidP="00A0767D">
      <w:pPr>
        <w:pStyle w:val="GenBody"/>
      </w:pPr>
      <w:r>
        <w:t>cor(Metro1$TP2, Metro1$H1, method = 'spearman')</w:t>
      </w:r>
    </w:p>
    <w:p w14:paraId="68529BE2" w14:textId="77777777" w:rsidR="00A0767D" w:rsidRDefault="00A0767D" w:rsidP="00A0767D">
      <w:pPr>
        <w:pStyle w:val="GenBody"/>
      </w:pPr>
      <w:r>
        <w:t>```</w:t>
      </w:r>
    </w:p>
    <w:p w14:paraId="44332AE8" w14:textId="77777777" w:rsidR="00A0767D" w:rsidRDefault="00A0767D" w:rsidP="00A0767D">
      <w:pPr>
        <w:pStyle w:val="GenBody"/>
      </w:pPr>
    </w:p>
    <w:p w14:paraId="7A01DF25" w14:textId="77777777" w:rsidR="00A0767D" w:rsidRDefault="00A0767D" w:rsidP="00A0767D">
      <w:pPr>
        <w:pStyle w:val="GenBody"/>
      </w:pPr>
      <w:r>
        <w:t>Multivariate Analysis</w:t>
      </w:r>
    </w:p>
    <w:p w14:paraId="34DA789E" w14:textId="77777777" w:rsidR="00A0767D" w:rsidRDefault="00A0767D" w:rsidP="00A0767D">
      <w:pPr>
        <w:pStyle w:val="GenBody"/>
      </w:pPr>
      <w:r>
        <w:t>Q4. is there a relationship between TP2, DV_Pressure and Aircompfail?</w:t>
      </w:r>
    </w:p>
    <w:p w14:paraId="3C5207B6" w14:textId="77777777" w:rsidR="00A0767D" w:rsidRDefault="00A0767D" w:rsidP="00A0767D">
      <w:pPr>
        <w:pStyle w:val="GenBody"/>
      </w:pPr>
    </w:p>
    <w:p w14:paraId="31FEA171" w14:textId="77777777" w:rsidR="00A0767D" w:rsidRDefault="00A0767D" w:rsidP="00A0767D">
      <w:pPr>
        <w:pStyle w:val="GenBody"/>
      </w:pPr>
      <w:r>
        <w:t>Multiple corellation</w:t>
      </w:r>
    </w:p>
    <w:p w14:paraId="10843B1A" w14:textId="77777777" w:rsidR="00A0767D" w:rsidRDefault="00A0767D" w:rsidP="00A0767D">
      <w:pPr>
        <w:pStyle w:val="GenBody"/>
      </w:pPr>
      <w:r>
        <w:t>```{r}</w:t>
      </w:r>
    </w:p>
    <w:p w14:paraId="3BDC2020" w14:textId="77777777" w:rsidR="00A0767D" w:rsidRDefault="00A0767D" w:rsidP="00A0767D">
      <w:pPr>
        <w:pStyle w:val="GenBody"/>
      </w:pPr>
      <w:r>
        <w:t>#selected_data &lt;- Sheffield[, c("TSK","RAINC", "SMOIS")]</w:t>
      </w:r>
    </w:p>
    <w:p w14:paraId="06C930A3" w14:textId="77777777" w:rsidR="00A0767D" w:rsidRDefault="00A0767D" w:rsidP="00A0767D">
      <w:pPr>
        <w:pStyle w:val="GenBody"/>
      </w:pPr>
      <w:r>
        <w:lastRenderedPageBreak/>
        <w:t>Mulcorrmatrix &lt;- cor(Metro1[, c("TP2","DV_pressure", "Aircompfail")])</w:t>
      </w:r>
    </w:p>
    <w:p w14:paraId="6F5B9BDA" w14:textId="77777777" w:rsidR="00A0767D" w:rsidRDefault="00A0767D" w:rsidP="00A0767D">
      <w:pPr>
        <w:pStyle w:val="GenBody"/>
      </w:pPr>
      <w:r>
        <w:t>Mulcorrmatrix</w:t>
      </w:r>
    </w:p>
    <w:p w14:paraId="2876F4B4" w14:textId="77777777" w:rsidR="00A0767D" w:rsidRDefault="00A0767D" w:rsidP="00A0767D">
      <w:pPr>
        <w:pStyle w:val="GenBody"/>
      </w:pPr>
      <w:r>
        <w:t>```</w:t>
      </w:r>
    </w:p>
    <w:p w14:paraId="769676A1" w14:textId="77777777" w:rsidR="00A0767D" w:rsidRDefault="00A0767D" w:rsidP="00A0767D">
      <w:pPr>
        <w:pStyle w:val="GenBody"/>
      </w:pPr>
      <w:r>
        <w:t>```{r}</w:t>
      </w:r>
    </w:p>
    <w:p w14:paraId="0551E525" w14:textId="77777777" w:rsidR="00A0767D" w:rsidRDefault="00A0767D" w:rsidP="00A0767D">
      <w:pPr>
        <w:pStyle w:val="GenBody"/>
      </w:pPr>
      <w:r>
        <w:t>Mulcorrelation &lt;- sqrt(det(Mulcorrmatrix))</w:t>
      </w:r>
    </w:p>
    <w:p w14:paraId="31D06A39" w14:textId="77777777" w:rsidR="00A0767D" w:rsidRDefault="00A0767D" w:rsidP="00A0767D">
      <w:pPr>
        <w:pStyle w:val="GenBody"/>
      </w:pPr>
      <w:r>
        <w:t>Mulcorrelation</w:t>
      </w:r>
    </w:p>
    <w:p w14:paraId="2387E5E0" w14:textId="77777777" w:rsidR="00A0767D" w:rsidRDefault="00A0767D" w:rsidP="00A0767D">
      <w:pPr>
        <w:pStyle w:val="GenBody"/>
      </w:pPr>
      <w:r>
        <w:t>```</w:t>
      </w:r>
    </w:p>
    <w:p w14:paraId="2F8A7BB2" w14:textId="77777777" w:rsidR="00A0767D" w:rsidRDefault="00A0767D" w:rsidP="00A0767D">
      <w:pPr>
        <w:pStyle w:val="GenBody"/>
      </w:pPr>
    </w:p>
    <w:p w14:paraId="6EB833C7" w14:textId="77777777" w:rsidR="00A0767D" w:rsidRDefault="00A0767D" w:rsidP="00A0767D">
      <w:pPr>
        <w:pStyle w:val="GenBody"/>
      </w:pPr>
    </w:p>
    <w:p w14:paraId="2BA74A83" w14:textId="77777777" w:rsidR="00A0767D" w:rsidRDefault="00A0767D" w:rsidP="00A0767D">
      <w:pPr>
        <w:pStyle w:val="GenBody"/>
      </w:pPr>
      <w:r>
        <w:t>## 3.6 Data Sampling</w:t>
      </w:r>
    </w:p>
    <w:p w14:paraId="4BE248C0" w14:textId="77777777" w:rsidR="00A0767D" w:rsidRDefault="00A0767D" w:rsidP="00A0767D">
      <w:pPr>
        <w:pStyle w:val="GenBody"/>
      </w:pPr>
    </w:p>
    <w:p w14:paraId="430DBA54" w14:textId="77777777" w:rsidR="00A0767D" w:rsidRDefault="00A0767D" w:rsidP="00A0767D">
      <w:pPr>
        <w:pStyle w:val="GenBody"/>
      </w:pPr>
      <w:r>
        <w:t>Create a copy of dataset</w:t>
      </w:r>
    </w:p>
    <w:p w14:paraId="00B1F46C" w14:textId="77777777" w:rsidR="00A0767D" w:rsidRDefault="00A0767D" w:rsidP="00A0767D">
      <w:pPr>
        <w:pStyle w:val="GenBody"/>
      </w:pPr>
      <w:r>
        <w:t>```{r}</w:t>
      </w:r>
    </w:p>
    <w:p w14:paraId="45FA86C9" w14:textId="77777777" w:rsidR="00A0767D" w:rsidRDefault="00A0767D" w:rsidP="00A0767D">
      <w:pPr>
        <w:pStyle w:val="GenBody"/>
      </w:pPr>
      <w:r>
        <w:t>library(caTools)</w:t>
      </w:r>
    </w:p>
    <w:p w14:paraId="3711A5A9" w14:textId="77777777" w:rsidR="00A0767D" w:rsidRDefault="00A0767D" w:rsidP="00A0767D">
      <w:pPr>
        <w:pStyle w:val="GenBody"/>
      </w:pPr>
    </w:p>
    <w:p w14:paraId="3B0D2521" w14:textId="77777777" w:rsidR="00A0767D" w:rsidRDefault="00A0767D" w:rsidP="00A0767D">
      <w:pPr>
        <w:pStyle w:val="GenBody"/>
      </w:pPr>
      <w:r>
        <w:t>Metro2 &lt;- Metro1 #create a copy of dataset for modelling</w:t>
      </w:r>
    </w:p>
    <w:p w14:paraId="02562993" w14:textId="77777777" w:rsidR="00A0767D" w:rsidRDefault="00A0767D" w:rsidP="00A0767D">
      <w:pPr>
        <w:pStyle w:val="GenBody"/>
      </w:pPr>
    </w:p>
    <w:p w14:paraId="3E85A3ED" w14:textId="77777777" w:rsidR="00A0767D" w:rsidRDefault="00A0767D" w:rsidP="00A0767D">
      <w:pPr>
        <w:pStyle w:val="GenBody"/>
      </w:pPr>
      <w:r>
        <w:t>str(Metro2)</w:t>
      </w:r>
    </w:p>
    <w:p w14:paraId="27EE856E" w14:textId="77777777" w:rsidR="00A0767D" w:rsidRDefault="00A0767D" w:rsidP="00A0767D">
      <w:pPr>
        <w:pStyle w:val="GenBody"/>
      </w:pPr>
      <w:r>
        <w:t>```</w:t>
      </w:r>
    </w:p>
    <w:p w14:paraId="04819EA3" w14:textId="77777777" w:rsidR="00A0767D" w:rsidRDefault="00A0767D" w:rsidP="00A0767D">
      <w:pPr>
        <w:pStyle w:val="GenBody"/>
      </w:pPr>
    </w:p>
    <w:p w14:paraId="7BAF863D" w14:textId="77777777" w:rsidR="00A0767D" w:rsidRDefault="00A0767D" w:rsidP="00A0767D">
      <w:pPr>
        <w:pStyle w:val="GenBody"/>
      </w:pPr>
      <w:r>
        <w:t>Check the class distribution</w:t>
      </w:r>
    </w:p>
    <w:p w14:paraId="17BDC6C0" w14:textId="77777777" w:rsidR="00A0767D" w:rsidRDefault="00A0767D" w:rsidP="00A0767D">
      <w:pPr>
        <w:pStyle w:val="GenBody"/>
      </w:pPr>
      <w:r>
        <w:t>```{r}</w:t>
      </w:r>
    </w:p>
    <w:p w14:paraId="667E7F80" w14:textId="77777777" w:rsidR="00A0767D" w:rsidRDefault="00A0767D" w:rsidP="00A0767D">
      <w:pPr>
        <w:pStyle w:val="GenBody"/>
      </w:pPr>
      <w:r>
        <w:lastRenderedPageBreak/>
        <w:t># Display the original class distribution</w:t>
      </w:r>
    </w:p>
    <w:p w14:paraId="1DEE43D8" w14:textId="77777777" w:rsidR="00A0767D" w:rsidRDefault="00A0767D" w:rsidP="00A0767D">
      <w:pPr>
        <w:pStyle w:val="GenBody"/>
      </w:pPr>
      <w:r>
        <w:t>print("Original class distribution:")</w:t>
      </w:r>
    </w:p>
    <w:p w14:paraId="58AD6FFD" w14:textId="77777777" w:rsidR="00A0767D" w:rsidRDefault="00A0767D" w:rsidP="00A0767D">
      <w:pPr>
        <w:pStyle w:val="GenBody"/>
      </w:pPr>
      <w:r>
        <w:t>print(table(Metro2$Aircompfail))</w:t>
      </w:r>
    </w:p>
    <w:p w14:paraId="10AE116F" w14:textId="77777777" w:rsidR="00A0767D" w:rsidRDefault="00A0767D" w:rsidP="00A0767D">
      <w:pPr>
        <w:pStyle w:val="GenBody"/>
      </w:pPr>
      <w:r>
        <w:t>```</w:t>
      </w:r>
    </w:p>
    <w:p w14:paraId="00DF7E9C" w14:textId="77777777" w:rsidR="00A0767D" w:rsidRDefault="00A0767D" w:rsidP="00A0767D">
      <w:pPr>
        <w:pStyle w:val="GenBody"/>
      </w:pPr>
    </w:p>
    <w:p w14:paraId="1908CB64" w14:textId="77777777" w:rsidR="00A0767D" w:rsidRDefault="00A0767D" w:rsidP="00A0767D">
      <w:pPr>
        <w:pStyle w:val="GenBody"/>
      </w:pPr>
      <w:r>
        <w:t>Hybrid-Sampling technique</w:t>
      </w:r>
    </w:p>
    <w:p w14:paraId="016F6EF6" w14:textId="77777777" w:rsidR="00A0767D" w:rsidRDefault="00A0767D" w:rsidP="00A0767D">
      <w:pPr>
        <w:pStyle w:val="GenBody"/>
      </w:pPr>
      <w:r>
        <w:t>```{r}</w:t>
      </w:r>
    </w:p>
    <w:p w14:paraId="2B0071C1" w14:textId="77777777" w:rsidR="00A0767D" w:rsidRDefault="00A0767D" w:rsidP="00A0767D">
      <w:pPr>
        <w:pStyle w:val="GenBody"/>
      </w:pPr>
      <w:r>
        <w:t>library(ROSE)</w:t>
      </w:r>
    </w:p>
    <w:p w14:paraId="4B18B28C" w14:textId="77777777" w:rsidR="00A0767D" w:rsidRDefault="00A0767D" w:rsidP="00A0767D">
      <w:pPr>
        <w:pStyle w:val="GenBody"/>
      </w:pPr>
    </w:p>
    <w:p w14:paraId="0D867FC0" w14:textId="77777777" w:rsidR="00A0767D" w:rsidRDefault="00A0767D" w:rsidP="00A0767D">
      <w:pPr>
        <w:pStyle w:val="GenBody"/>
      </w:pPr>
      <w:r>
        <w:t># Create a balanced dataset</w:t>
      </w:r>
    </w:p>
    <w:p w14:paraId="7BDFA8E3" w14:textId="77777777" w:rsidR="00A0767D" w:rsidRDefault="00A0767D" w:rsidP="00A0767D">
      <w:pPr>
        <w:pStyle w:val="GenBody"/>
      </w:pPr>
      <w:r>
        <w:t xml:space="preserve">Metro3 &lt;- ovun.sample(Aircompfail ~ ., </w:t>
      </w:r>
    </w:p>
    <w:p w14:paraId="4E5EF8E3" w14:textId="77777777" w:rsidR="00A0767D" w:rsidRDefault="00A0767D" w:rsidP="00A0767D">
      <w:pPr>
        <w:pStyle w:val="GenBody"/>
      </w:pPr>
      <w:r>
        <w:t xml:space="preserve">                          data = Metro2, </w:t>
      </w:r>
    </w:p>
    <w:p w14:paraId="2C7EF003" w14:textId="77777777" w:rsidR="00A0767D" w:rsidRDefault="00A0767D" w:rsidP="00A0767D">
      <w:pPr>
        <w:pStyle w:val="GenBody"/>
      </w:pPr>
      <w:r>
        <w:t xml:space="preserve">                          method = "both",   # Use both over-sampling and under-sampling</w:t>
      </w:r>
    </w:p>
    <w:p w14:paraId="1CCA6AE0" w14:textId="77777777" w:rsidR="00A0767D" w:rsidRDefault="00A0767D" w:rsidP="00A0767D">
      <w:pPr>
        <w:pStyle w:val="GenBody"/>
      </w:pPr>
      <w:r>
        <w:t xml:space="preserve">                          p = 0.5,           # Aim for a 50/50 class distribution</w:t>
      </w:r>
    </w:p>
    <w:p w14:paraId="1C72C74E" w14:textId="77777777" w:rsidR="00A0767D" w:rsidRDefault="00A0767D" w:rsidP="00A0767D">
      <w:pPr>
        <w:pStyle w:val="GenBody"/>
      </w:pPr>
      <w:r>
        <w:t xml:space="preserve">                          seed = 1)$data     # Set seed for reproducibility</w:t>
      </w:r>
    </w:p>
    <w:p w14:paraId="7A54AA17" w14:textId="77777777" w:rsidR="00A0767D" w:rsidRDefault="00A0767D" w:rsidP="00A0767D">
      <w:pPr>
        <w:pStyle w:val="GenBody"/>
      </w:pPr>
    </w:p>
    <w:p w14:paraId="1D0E1B62" w14:textId="77777777" w:rsidR="00A0767D" w:rsidRDefault="00A0767D" w:rsidP="00A0767D">
      <w:pPr>
        <w:pStyle w:val="GenBody"/>
      </w:pPr>
      <w:r>
        <w:t># Display the class distribution after balancing</w:t>
      </w:r>
    </w:p>
    <w:p w14:paraId="413D4F26" w14:textId="77777777" w:rsidR="00A0767D" w:rsidRDefault="00A0767D" w:rsidP="00A0767D">
      <w:pPr>
        <w:pStyle w:val="GenBody"/>
      </w:pPr>
      <w:r>
        <w:t>print("Class distribution after balancing:")</w:t>
      </w:r>
    </w:p>
    <w:p w14:paraId="681248C2" w14:textId="77777777" w:rsidR="00A0767D" w:rsidRDefault="00A0767D" w:rsidP="00A0767D">
      <w:pPr>
        <w:pStyle w:val="GenBody"/>
      </w:pPr>
      <w:r>
        <w:t>print(table(Metro3$Aircompfail))</w:t>
      </w:r>
    </w:p>
    <w:p w14:paraId="207E2028" w14:textId="77777777" w:rsidR="00A0767D" w:rsidRDefault="00A0767D" w:rsidP="00A0767D">
      <w:pPr>
        <w:pStyle w:val="GenBody"/>
      </w:pPr>
      <w:r>
        <w:t>```</w:t>
      </w:r>
    </w:p>
    <w:p w14:paraId="21A464AB" w14:textId="77777777" w:rsidR="00A0767D" w:rsidRDefault="00A0767D" w:rsidP="00A0767D">
      <w:pPr>
        <w:pStyle w:val="GenBody"/>
      </w:pPr>
      <w:r>
        <w:t>Check column headers</w:t>
      </w:r>
    </w:p>
    <w:p w14:paraId="3AB6A832" w14:textId="77777777" w:rsidR="00A0767D" w:rsidRDefault="00A0767D" w:rsidP="00A0767D">
      <w:pPr>
        <w:pStyle w:val="GenBody"/>
      </w:pPr>
    </w:p>
    <w:p w14:paraId="0C5F6939" w14:textId="77777777" w:rsidR="00A0767D" w:rsidRDefault="00A0767D" w:rsidP="00A0767D">
      <w:pPr>
        <w:pStyle w:val="GenBody"/>
      </w:pPr>
      <w:r>
        <w:lastRenderedPageBreak/>
        <w:t>```{r}</w:t>
      </w:r>
    </w:p>
    <w:p w14:paraId="43546821" w14:textId="77777777" w:rsidR="00A0767D" w:rsidRDefault="00A0767D" w:rsidP="00A0767D">
      <w:pPr>
        <w:pStyle w:val="GenBody"/>
      </w:pPr>
      <w:r>
        <w:t>names(Metro3)</w:t>
      </w:r>
    </w:p>
    <w:p w14:paraId="182B8B37" w14:textId="77777777" w:rsidR="00A0767D" w:rsidRDefault="00A0767D" w:rsidP="00A0767D">
      <w:pPr>
        <w:pStyle w:val="GenBody"/>
      </w:pPr>
      <w:r>
        <w:t>```</w:t>
      </w:r>
    </w:p>
    <w:p w14:paraId="59886C8F" w14:textId="77777777" w:rsidR="00A0767D" w:rsidRDefault="00A0767D" w:rsidP="00A0767D">
      <w:pPr>
        <w:pStyle w:val="GenBody"/>
      </w:pPr>
    </w:p>
    <w:p w14:paraId="61B990E6" w14:textId="77777777" w:rsidR="00A0767D" w:rsidRDefault="00A0767D" w:rsidP="00A0767D">
      <w:pPr>
        <w:pStyle w:val="GenBody"/>
      </w:pPr>
      <w:r>
        <w:t># Modelling - Dataframes</w:t>
      </w:r>
    </w:p>
    <w:p w14:paraId="26F8B76D" w14:textId="77777777" w:rsidR="00A0767D" w:rsidRDefault="00A0767D" w:rsidP="00A0767D">
      <w:pPr>
        <w:pStyle w:val="GenBody"/>
      </w:pPr>
      <w:r>
        <w:t>```{r}</w:t>
      </w:r>
    </w:p>
    <w:p w14:paraId="2EA18B58" w14:textId="77777777" w:rsidR="00A0767D" w:rsidRDefault="00A0767D" w:rsidP="00A0767D">
      <w:pPr>
        <w:pStyle w:val="GenBody"/>
      </w:pPr>
      <w:r>
        <w:t># Create a copy of Metro3 and drop a timestamp column</w:t>
      </w:r>
    </w:p>
    <w:p w14:paraId="066B7209" w14:textId="77777777" w:rsidR="00A0767D" w:rsidRDefault="00A0767D" w:rsidP="00A0767D">
      <w:pPr>
        <w:pStyle w:val="GenBody"/>
      </w:pPr>
      <w:r>
        <w:t>Metro4 &lt;- Metro3[ , !(names(Metro3) %in% c("timestamp"))] #used on the entire dataset</w:t>
      </w:r>
    </w:p>
    <w:p w14:paraId="6302662F" w14:textId="77777777" w:rsidR="00A0767D" w:rsidRDefault="00A0767D" w:rsidP="00A0767D">
      <w:pPr>
        <w:pStyle w:val="GenBody"/>
      </w:pPr>
    </w:p>
    <w:p w14:paraId="6E170BA3" w14:textId="77777777" w:rsidR="00A0767D" w:rsidRDefault="00A0767D" w:rsidP="00A0767D">
      <w:pPr>
        <w:pStyle w:val="GenBody"/>
      </w:pPr>
      <w:r>
        <w:t>Metro5 &lt;- Metro3[ , !(names(Metro3) %in% c("timestamp"))] #used to separate the dataset into two</w:t>
      </w:r>
    </w:p>
    <w:p w14:paraId="05266202" w14:textId="77777777" w:rsidR="00A0767D" w:rsidRDefault="00A0767D" w:rsidP="00A0767D">
      <w:pPr>
        <w:pStyle w:val="GenBody"/>
      </w:pPr>
    </w:p>
    <w:p w14:paraId="2C8A8885" w14:textId="77777777" w:rsidR="00A0767D" w:rsidRDefault="00A0767D" w:rsidP="00A0767D">
      <w:pPr>
        <w:pStyle w:val="GenBody"/>
      </w:pPr>
      <w:r>
        <w:t>#Analog Sensor Data</w:t>
      </w:r>
    </w:p>
    <w:p w14:paraId="59A42D15" w14:textId="77777777" w:rsidR="00A0767D" w:rsidRDefault="00A0767D" w:rsidP="00A0767D">
      <w:pPr>
        <w:pStyle w:val="GenBody"/>
      </w:pPr>
      <w:r>
        <w:t>Analog &lt;- Metro5[,c("Aircompfail", "TP2", "TP3", "H1", "DV_pressure", "Reservoirs", "Oil_temperature", "Motor_current")]</w:t>
      </w:r>
    </w:p>
    <w:p w14:paraId="0A626582" w14:textId="77777777" w:rsidR="00A0767D" w:rsidRDefault="00A0767D" w:rsidP="00A0767D">
      <w:pPr>
        <w:pStyle w:val="GenBody"/>
      </w:pPr>
    </w:p>
    <w:p w14:paraId="7BDCEEC2" w14:textId="77777777" w:rsidR="00A0767D" w:rsidRDefault="00A0767D" w:rsidP="00A0767D">
      <w:pPr>
        <w:pStyle w:val="GenBody"/>
      </w:pPr>
      <w:r>
        <w:t>#Digital Sensor Data</w:t>
      </w:r>
    </w:p>
    <w:p w14:paraId="65C09411" w14:textId="77777777" w:rsidR="00A0767D" w:rsidRDefault="00A0767D" w:rsidP="00A0767D">
      <w:pPr>
        <w:pStyle w:val="GenBody"/>
      </w:pPr>
      <w:r>
        <w:t>Digital &lt;- Metro5[,c("Aircompfail", "COMP", "DV_eletric", "Towers", "MPG", "LPS", "Pressure_switch", "Oil_level", "Caudal_impulses")]</w:t>
      </w:r>
    </w:p>
    <w:p w14:paraId="27FD394D" w14:textId="77777777" w:rsidR="00A0767D" w:rsidRDefault="00A0767D" w:rsidP="00A0767D">
      <w:pPr>
        <w:pStyle w:val="GenBody"/>
      </w:pPr>
      <w:r>
        <w:t>```</w:t>
      </w:r>
    </w:p>
    <w:p w14:paraId="388C12BE" w14:textId="77777777" w:rsidR="00A0767D" w:rsidRDefault="00A0767D" w:rsidP="00A0767D">
      <w:pPr>
        <w:pStyle w:val="GenBody"/>
      </w:pPr>
    </w:p>
    <w:p w14:paraId="70B7DFB5" w14:textId="77777777" w:rsidR="00A0767D" w:rsidRDefault="00A0767D" w:rsidP="00A0767D">
      <w:pPr>
        <w:pStyle w:val="GenBody"/>
      </w:pPr>
      <w:r>
        <w:t># 4. MetroPT-3 Dataset</w:t>
      </w:r>
    </w:p>
    <w:p w14:paraId="590E170B" w14:textId="77777777" w:rsidR="00A0767D" w:rsidRDefault="00A0767D" w:rsidP="00A0767D">
      <w:pPr>
        <w:pStyle w:val="GenBody"/>
      </w:pPr>
      <w:r>
        <w:t>## 4.1 Feature Selection</w:t>
      </w:r>
    </w:p>
    <w:p w14:paraId="0C96D73E" w14:textId="77777777" w:rsidR="00A0767D" w:rsidRDefault="00A0767D" w:rsidP="00A0767D">
      <w:pPr>
        <w:pStyle w:val="GenBody"/>
      </w:pPr>
      <w:r>
        <w:t>```{r}</w:t>
      </w:r>
    </w:p>
    <w:p w14:paraId="11CC1BA0" w14:textId="77777777" w:rsidR="00A0767D" w:rsidRDefault="00A0767D" w:rsidP="00A0767D">
      <w:pPr>
        <w:pStyle w:val="GenBody"/>
      </w:pPr>
      <w:r>
        <w:lastRenderedPageBreak/>
        <w:t>library(corrplot)</w:t>
      </w:r>
    </w:p>
    <w:p w14:paraId="5E4C8225" w14:textId="77777777" w:rsidR="00A0767D" w:rsidRDefault="00A0767D" w:rsidP="00A0767D">
      <w:pPr>
        <w:pStyle w:val="GenBody"/>
      </w:pPr>
      <w:r>
        <w:t># Calculate the correlation matrix</w:t>
      </w:r>
    </w:p>
    <w:p w14:paraId="3829A80C" w14:textId="77777777" w:rsidR="00A0767D" w:rsidRDefault="00A0767D" w:rsidP="00A0767D">
      <w:pPr>
        <w:pStyle w:val="GenBody"/>
      </w:pPr>
      <w:r>
        <w:t>Metro4corrmatrix &lt;- cor(Metro4[, -ncol(Metro4)])</w:t>
      </w:r>
    </w:p>
    <w:p w14:paraId="3120AFB3" w14:textId="77777777" w:rsidR="00A0767D" w:rsidRDefault="00A0767D" w:rsidP="00A0767D">
      <w:pPr>
        <w:pStyle w:val="GenBody"/>
      </w:pPr>
    </w:p>
    <w:p w14:paraId="4E01299D" w14:textId="77777777" w:rsidR="00A0767D" w:rsidRDefault="00A0767D" w:rsidP="00A0767D">
      <w:pPr>
        <w:pStyle w:val="GenBody"/>
      </w:pPr>
      <w:r>
        <w:t># Plot the correlation matrix</w:t>
      </w:r>
    </w:p>
    <w:p w14:paraId="1DA63FBC" w14:textId="77777777" w:rsidR="00A0767D" w:rsidRDefault="00A0767D" w:rsidP="00A0767D">
      <w:pPr>
        <w:pStyle w:val="GenBody"/>
      </w:pPr>
      <w:r>
        <w:t>corrplot(Metro4corrmatrix, method = "circle")</w:t>
      </w:r>
    </w:p>
    <w:p w14:paraId="0DE7BEA8" w14:textId="77777777" w:rsidR="00A0767D" w:rsidRDefault="00A0767D" w:rsidP="00A0767D">
      <w:pPr>
        <w:pStyle w:val="GenBody"/>
      </w:pPr>
      <w:r>
        <w:t>```</w:t>
      </w:r>
    </w:p>
    <w:p w14:paraId="0E89DEB8" w14:textId="77777777" w:rsidR="00A0767D" w:rsidRDefault="00A0767D" w:rsidP="00A0767D">
      <w:pPr>
        <w:pStyle w:val="GenBody"/>
      </w:pPr>
    </w:p>
    <w:p w14:paraId="5A31E859" w14:textId="77777777" w:rsidR="00A0767D" w:rsidRDefault="00A0767D" w:rsidP="00A0767D">
      <w:pPr>
        <w:pStyle w:val="GenBody"/>
      </w:pPr>
      <w:r>
        <w:t>```{r}</w:t>
      </w:r>
    </w:p>
    <w:p w14:paraId="47AB7E51" w14:textId="77777777" w:rsidR="00A0767D" w:rsidRDefault="00A0767D" w:rsidP="00A0767D">
      <w:pPr>
        <w:pStyle w:val="GenBody"/>
      </w:pPr>
      <w:r>
        <w:t>library(caret)</w:t>
      </w:r>
    </w:p>
    <w:p w14:paraId="1919B70E" w14:textId="77777777" w:rsidR="00A0767D" w:rsidRDefault="00A0767D" w:rsidP="00A0767D">
      <w:pPr>
        <w:pStyle w:val="GenBody"/>
      </w:pPr>
      <w:r>
        <w:t># Find highly correlated features (correlation &gt; 0.75)</w:t>
      </w:r>
    </w:p>
    <w:p w14:paraId="0A904E75" w14:textId="77777777" w:rsidR="00A0767D" w:rsidRDefault="00A0767D" w:rsidP="00A0767D">
      <w:pPr>
        <w:pStyle w:val="GenBody"/>
      </w:pPr>
      <w:r>
        <w:t>Metro4highlyCorrelated &lt;- findCorrelation(Metro4corrmatrix, cutoff = 0.75)</w:t>
      </w:r>
    </w:p>
    <w:p w14:paraId="5D1EA516" w14:textId="77777777" w:rsidR="00A0767D" w:rsidRDefault="00A0767D" w:rsidP="00A0767D">
      <w:pPr>
        <w:pStyle w:val="GenBody"/>
      </w:pPr>
    </w:p>
    <w:p w14:paraId="7BB01AE0" w14:textId="77777777" w:rsidR="00A0767D" w:rsidRDefault="00A0767D" w:rsidP="00A0767D">
      <w:pPr>
        <w:pStyle w:val="GenBody"/>
      </w:pPr>
      <w:r>
        <w:t># Print the indices of highly correlated attributes</w:t>
      </w:r>
    </w:p>
    <w:p w14:paraId="2E03F412" w14:textId="77777777" w:rsidR="00A0767D" w:rsidRDefault="00A0767D" w:rsidP="00A0767D">
      <w:pPr>
        <w:pStyle w:val="GenBody"/>
      </w:pPr>
      <w:r>
        <w:t>print(Metro4highlyCorrelated)</w:t>
      </w:r>
    </w:p>
    <w:p w14:paraId="68B71135" w14:textId="77777777" w:rsidR="00A0767D" w:rsidRDefault="00A0767D" w:rsidP="00A0767D">
      <w:pPr>
        <w:pStyle w:val="GenBody"/>
      </w:pPr>
      <w:r>
        <w:t>```</w:t>
      </w:r>
    </w:p>
    <w:p w14:paraId="521C00B5" w14:textId="77777777" w:rsidR="00A0767D" w:rsidRDefault="00A0767D" w:rsidP="00A0767D">
      <w:pPr>
        <w:pStyle w:val="GenBody"/>
      </w:pPr>
    </w:p>
    <w:p w14:paraId="17541385" w14:textId="77777777" w:rsidR="00A0767D" w:rsidRDefault="00A0767D" w:rsidP="00A0767D">
      <w:pPr>
        <w:pStyle w:val="GenBody"/>
      </w:pPr>
      <w:r>
        <w:t>```{r}</w:t>
      </w:r>
    </w:p>
    <w:p w14:paraId="0F7DA126" w14:textId="77777777" w:rsidR="00A0767D" w:rsidRDefault="00A0767D" w:rsidP="00A0767D">
      <w:pPr>
        <w:pStyle w:val="GenBody"/>
      </w:pPr>
      <w:r>
        <w:t># Remove highly correlated features</w:t>
      </w:r>
    </w:p>
    <w:p w14:paraId="619BDB63" w14:textId="77777777" w:rsidR="00A0767D" w:rsidRDefault="00A0767D" w:rsidP="00A0767D">
      <w:pPr>
        <w:pStyle w:val="GenBody"/>
      </w:pPr>
      <w:r>
        <w:t>Metro4 &lt;- Metro4[, -Metro4highlyCorrelated]</w:t>
      </w:r>
    </w:p>
    <w:p w14:paraId="333C41BA" w14:textId="77777777" w:rsidR="00A0767D" w:rsidRDefault="00A0767D" w:rsidP="00A0767D">
      <w:pPr>
        <w:pStyle w:val="GenBody"/>
      </w:pPr>
    </w:p>
    <w:p w14:paraId="29B25177" w14:textId="77777777" w:rsidR="00A0767D" w:rsidRDefault="00A0767D" w:rsidP="00A0767D">
      <w:pPr>
        <w:pStyle w:val="GenBody"/>
      </w:pPr>
      <w:r>
        <w:t>View(Metro4)</w:t>
      </w:r>
    </w:p>
    <w:p w14:paraId="38EC145A" w14:textId="77777777" w:rsidR="00A0767D" w:rsidRDefault="00A0767D" w:rsidP="00A0767D">
      <w:pPr>
        <w:pStyle w:val="GenBody"/>
      </w:pPr>
      <w:r>
        <w:lastRenderedPageBreak/>
        <w:t>```</w:t>
      </w:r>
    </w:p>
    <w:p w14:paraId="53D59D88" w14:textId="77777777" w:rsidR="00A0767D" w:rsidRDefault="00A0767D" w:rsidP="00A0767D">
      <w:pPr>
        <w:pStyle w:val="GenBody"/>
      </w:pPr>
    </w:p>
    <w:p w14:paraId="45094645" w14:textId="77777777" w:rsidR="00A0767D" w:rsidRDefault="00A0767D" w:rsidP="00A0767D">
      <w:pPr>
        <w:pStyle w:val="GenBody"/>
      </w:pPr>
      <w:r>
        <w:t>## 4.2 Train_Test_Split</w:t>
      </w:r>
    </w:p>
    <w:p w14:paraId="0FD99312" w14:textId="77777777" w:rsidR="00A0767D" w:rsidRDefault="00A0767D" w:rsidP="00A0767D">
      <w:pPr>
        <w:pStyle w:val="GenBody"/>
      </w:pPr>
    </w:p>
    <w:p w14:paraId="28EBD063" w14:textId="77777777" w:rsidR="00A0767D" w:rsidRDefault="00A0767D" w:rsidP="00A0767D">
      <w:pPr>
        <w:pStyle w:val="GenBody"/>
      </w:pPr>
      <w:r>
        <w:t>Split the dataframe using 80/20 split</w:t>
      </w:r>
    </w:p>
    <w:p w14:paraId="79A63E4D" w14:textId="77777777" w:rsidR="00A0767D" w:rsidRDefault="00A0767D" w:rsidP="00A0767D">
      <w:pPr>
        <w:pStyle w:val="GenBody"/>
      </w:pPr>
      <w:r>
        <w:t>```{r}</w:t>
      </w:r>
    </w:p>
    <w:p w14:paraId="79B11617" w14:textId="77777777" w:rsidR="00A0767D" w:rsidRDefault="00A0767D" w:rsidP="00A0767D">
      <w:pPr>
        <w:pStyle w:val="GenBody"/>
      </w:pPr>
      <w:r>
        <w:t>Metro4split &lt;- sample.split(Metro4, SplitRatio = 0.8)</w:t>
      </w:r>
    </w:p>
    <w:p w14:paraId="19A975F5" w14:textId="77777777" w:rsidR="00A0767D" w:rsidRDefault="00A0767D" w:rsidP="00A0767D">
      <w:pPr>
        <w:pStyle w:val="GenBody"/>
      </w:pPr>
      <w:r>
        <w:t>```</w:t>
      </w:r>
    </w:p>
    <w:p w14:paraId="151EE663" w14:textId="77777777" w:rsidR="00A0767D" w:rsidRDefault="00A0767D" w:rsidP="00A0767D">
      <w:pPr>
        <w:pStyle w:val="GenBody"/>
      </w:pPr>
    </w:p>
    <w:p w14:paraId="5D792826" w14:textId="77777777" w:rsidR="00A0767D" w:rsidRDefault="00A0767D" w:rsidP="00A0767D">
      <w:pPr>
        <w:pStyle w:val="GenBody"/>
      </w:pPr>
      <w:r>
        <w:t>Initiate training set and testing set</w:t>
      </w:r>
    </w:p>
    <w:p w14:paraId="0C061EE3" w14:textId="77777777" w:rsidR="00A0767D" w:rsidRDefault="00A0767D" w:rsidP="00A0767D">
      <w:pPr>
        <w:pStyle w:val="GenBody"/>
      </w:pPr>
      <w:r>
        <w:t>```{r}</w:t>
      </w:r>
    </w:p>
    <w:p w14:paraId="61DB9F36" w14:textId="77777777" w:rsidR="00A0767D" w:rsidRDefault="00A0767D" w:rsidP="00A0767D">
      <w:pPr>
        <w:pStyle w:val="GenBody"/>
      </w:pPr>
      <w:r>
        <w:t>m4train &lt;- Metro4[Metro4split,]</w:t>
      </w:r>
    </w:p>
    <w:p w14:paraId="4177D606" w14:textId="77777777" w:rsidR="00A0767D" w:rsidRDefault="00A0767D" w:rsidP="00A0767D">
      <w:pPr>
        <w:pStyle w:val="GenBody"/>
      </w:pPr>
      <w:r>
        <w:t>m4test &lt;- Metro4[!Metro4split,]</w:t>
      </w:r>
    </w:p>
    <w:p w14:paraId="2D5A843D" w14:textId="77777777" w:rsidR="00A0767D" w:rsidRDefault="00A0767D" w:rsidP="00A0767D">
      <w:pPr>
        <w:pStyle w:val="GenBody"/>
      </w:pPr>
      <w:r>
        <w:t>```</w:t>
      </w:r>
    </w:p>
    <w:p w14:paraId="048FECC2" w14:textId="77777777" w:rsidR="00A0767D" w:rsidRDefault="00A0767D" w:rsidP="00A0767D">
      <w:pPr>
        <w:pStyle w:val="GenBody"/>
      </w:pPr>
    </w:p>
    <w:p w14:paraId="207A84BA" w14:textId="77777777" w:rsidR="00A0767D" w:rsidRDefault="00A0767D" w:rsidP="00A0767D">
      <w:pPr>
        <w:pStyle w:val="GenBody"/>
      </w:pPr>
      <w:r>
        <w:t>the data has been split using 80/20 split. 80% of the data goes to the training model and the 20% goes to test model.</w:t>
      </w:r>
    </w:p>
    <w:p w14:paraId="17429A88" w14:textId="77777777" w:rsidR="00A0767D" w:rsidRDefault="00A0767D" w:rsidP="00A0767D">
      <w:pPr>
        <w:pStyle w:val="GenBody"/>
      </w:pPr>
    </w:p>
    <w:p w14:paraId="712F0767" w14:textId="77777777" w:rsidR="00A0767D" w:rsidRDefault="00A0767D" w:rsidP="00A0767D">
      <w:pPr>
        <w:pStyle w:val="GenBody"/>
      </w:pPr>
      <w:r>
        <w:t>```{r}</w:t>
      </w:r>
    </w:p>
    <w:p w14:paraId="343BFCDF" w14:textId="77777777" w:rsidR="00A0767D" w:rsidRDefault="00A0767D" w:rsidP="00A0767D">
      <w:pPr>
        <w:pStyle w:val="GenBody"/>
      </w:pPr>
      <w:r>
        <w:t>names(Metro4)</w:t>
      </w:r>
    </w:p>
    <w:p w14:paraId="7C60B3A0" w14:textId="77777777" w:rsidR="00A0767D" w:rsidRDefault="00A0767D" w:rsidP="00A0767D">
      <w:pPr>
        <w:pStyle w:val="GenBody"/>
      </w:pPr>
      <w:r>
        <w:t>```</w:t>
      </w:r>
    </w:p>
    <w:p w14:paraId="24D7FF4E" w14:textId="77777777" w:rsidR="00A0767D" w:rsidRDefault="00A0767D" w:rsidP="00A0767D">
      <w:pPr>
        <w:pStyle w:val="GenBody"/>
      </w:pPr>
    </w:p>
    <w:p w14:paraId="0D6A28AF" w14:textId="77777777" w:rsidR="00A0767D" w:rsidRDefault="00A0767D" w:rsidP="00A0767D">
      <w:pPr>
        <w:pStyle w:val="GenBody"/>
      </w:pPr>
      <w:r>
        <w:t>check for number of rows in each</w:t>
      </w:r>
    </w:p>
    <w:p w14:paraId="3CA770C8" w14:textId="77777777" w:rsidR="00A0767D" w:rsidRDefault="00A0767D" w:rsidP="00A0767D">
      <w:pPr>
        <w:pStyle w:val="GenBody"/>
      </w:pPr>
      <w:r>
        <w:lastRenderedPageBreak/>
        <w:t>```{r}</w:t>
      </w:r>
    </w:p>
    <w:p w14:paraId="7E9E6CC3" w14:textId="77777777" w:rsidR="00A0767D" w:rsidRDefault="00A0767D" w:rsidP="00A0767D">
      <w:pPr>
        <w:pStyle w:val="GenBody"/>
      </w:pPr>
      <w:r>
        <w:t>nrow(m4train)</w:t>
      </w:r>
    </w:p>
    <w:p w14:paraId="1EBF7951" w14:textId="77777777" w:rsidR="00A0767D" w:rsidRDefault="00A0767D" w:rsidP="00A0767D">
      <w:pPr>
        <w:pStyle w:val="GenBody"/>
      </w:pPr>
      <w:r>
        <w:t>```</w:t>
      </w:r>
    </w:p>
    <w:p w14:paraId="329DD14C" w14:textId="77777777" w:rsidR="00A0767D" w:rsidRDefault="00A0767D" w:rsidP="00A0767D">
      <w:pPr>
        <w:pStyle w:val="GenBody"/>
      </w:pPr>
    </w:p>
    <w:p w14:paraId="6B732547" w14:textId="77777777" w:rsidR="00A0767D" w:rsidRDefault="00A0767D" w:rsidP="00A0767D">
      <w:pPr>
        <w:pStyle w:val="GenBody"/>
      </w:pPr>
      <w:r>
        <w:t>```{r}</w:t>
      </w:r>
    </w:p>
    <w:p w14:paraId="3B69F860" w14:textId="77777777" w:rsidR="00A0767D" w:rsidRDefault="00A0767D" w:rsidP="00A0767D">
      <w:pPr>
        <w:pStyle w:val="GenBody"/>
      </w:pPr>
      <w:r>
        <w:t>nrow(m4test)</w:t>
      </w:r>
    </w:p>
    <w:p w14:paraId="6B6A3DC9" w14:textId="77777777" w:rsidR="00A0767D" w:rsidRDefault="00A0767D" w:rsidP="00A0767D">
      <w:pPr>
        <w:pStyle w:val="GenBody"/>
      </w:pPr>
      <w:r>
        <w:t>```</w:t>
      </w:r>
    </w:p>
    <w:p w14:paraId="65D129B9" w14:textId="77777777" w:rsidR="00A0767D" w:rsidRDefault="00A0767D" w:rsidP="00A0767D">
      <w:pPr>
        <w:pStyle w:val="GenBody"/>
      </w:pPr>
    </w:p>
    <w:p w14:paraId="243A9904" w14:textId="77777777" w:rsidR="00A0767D" w:rsidRDefault="00A0767D" w:rsidP="00A0767D">
      <w:pPr>
        <w:pStyle w:val="GenBody"/>
      </w:pPr>
      <w:r>
        <w:t>## 4.3 Modelling Techniques</w:t>
      </w:r>
    </w:p>
    <w:p w14:paraId="770CFD20" w14:textId="77777777" w:rsidR="00A0767D" w:rsidRDefault="00A0767D" w:rsidP="00A0767D">
      <w:pPr>
        <w:pStyle w:val="GenBody"/>
      </w:pPr>
    </w:p>
    <w:p w14:paraId="4857AA30" w14:textId="77777777" w:rsidR="00A0767D" w:rsidRDefault="00A0767D" w:rsidP="00A0767D">
      <w:pPr>
        <w:pStyle w:val="GenBody"/>
      </w:pPr>
      <w:r>
        <w:t>Import Deep Learning Libraries</w:t>
      </w:r>
    </w:p>
    <w:p w14:paraId="6628CD20" w14:textId="77777777" w:rsidR="00A0767D" w:rsidRDefault="00A0767D" w:rsidP="00A0767D">
      <w:pPr>
        <w:pStyle w:val="GenBody"/>
      </w:pPr>
      <w:r>
        <w:t>```{r}</w:t>
      </w:r>
    </w:p>
    <w:p w14:paraId="46522EB9" w14:textId="77777777" w:rsidR="00A0767D" w:rsidRDefault="00A0767D" w:rsidP="00A0767D">
      <w:pPr>
        <w:pStyle w:val="GenBody"/>
      </w:pPr>
      <w:r>
        <w:t># Load necessary libraries</w:t>
      </w:r>
    </w:p>
    <w:p w14:paraId="59D750D6" w14:textId="77777777" w:rsidR="00A0767D" w:rsidRDefault="00A0767D" w:rsidP="00A0767D">
      <w:pPr>
        <w:pStyle w:val="GenBody"/>
      </w:pPr>
      <w:r>
        <w:t>library(caret) #</w:t>
      </w:r>
    </w:p>
    <w:p w14:paraId="34451595" w14:textId="77777777" w:rsidR="00A0767D" w:rsidRDefault="00A0767D" w:rsidP="00A0767D">
      <w:pPr>
        <w:pStyle w:val="GenBody"/>
      </w:pPr>
      <w:r>
        <w:t>library(e1071) #</w:t>
      </w:r>
    </w:p>
    <w:p w14:paraId="5959C7EC" w14:textId="77777777" w:rsidR="00A0767D" w:rsidRDefault="00A0767D" w:rsidP="00A0767D">
      <w:pPr>
        <w:pStyle w:val="GenBody"/>
      </w:pPr>
      <w:r>
        <w:t>library(randomForest)</w:t>
      </w:r>
    </w:p>
    <w:p w14:paraId="64579DEC" w14:textId="77777777" w:rsidR="00A0767D" w:rsidRDefault="00A0767D" w:rsidP="00A0767D">
      <w:pPr>
        <w:pStyle w:val="GenBody"/>
      </w:pPr>
      <w:r>
        <w:t>library(gbm)</w:t>
      </w:r>
    </w:p>
    <w:p w14:paraId="105243E0" w14:textId="77777777" w:rsidR="00A0767D" w:rsidRDefault="00A0767D" w:rsidP="00A0767D">
      <w:pPr>
        <w:pStyle w:val="GenBody"/>
      </w:pPr>
      <w:r>
        <w:t>library(xgboost)</w:t>
      </w:r>
    </w:p>
    <w:p w14:paraId="3F029362" w14:textId="77777777" w:rsidR="00A0767D" w:rsidRDefault="00A0767D" w:rsidP="00A0767D">
      <w:pPr>
        <w:pStyle w:val="GenBody"/>
      </w:pPr>
      <w:r>
        <w:t>```</w:t>
      </w:r>
    </w:p>
    <w:p w14:paraId="60DCFA7B" w14:textId="77777777" w:rsidR="00A0767D" w:rsidRDefault="00A0767D" w:rsidP="00A0767D">
      <w:pPr>
        <w:pStyle w:val="GenBody"/>
      </w:pPr>
    </w:p>
    <w:p w14:paraId="18821F65" w14:textId="77777777" w:rsidR="00A0767D" w:rsidRDefault="00A0767D" w:rsidP="00A0767D">
      <w:pPr>
        <w:pStyle w:val="GenBody"/>
      </w:pPr>
      <w:r>
        <w:t>### 4.3.1. Logistic Regression</w:t>
      </w:r>
    </w:p>
    <w:p w14:paraId="52FB2FF2" w14:textId="77777777" w:rsidR="00A0767D" w:rsidRDefault="00A0767D" w:rsidP="00A0767D">
      <w:pPr>
        <w:pStyle w:val="GenBody"/>
      </w:pPr>
      <w:r>
        <w:t>```{r}</w:t>
      </w:r>
    </w:p>
    <w:p w14:paraId="096B30FB" w14:textId="77777777" w:rsidR="00A0767D" w:rsidRDefault="00A0767D" w:rsidP="00A0767D">
      <w:pPr>
        <w:pStyle w:val="GenBody"/>
      </w:pPr>
      <w:r>
        <w:lastRenderedPageBreak/>
        <w:t>#Train the model</w:t>
      </w:r>
    </w:p>
    <w:p w14:paraId="7042CD65" w14:textId="77777777" w:rsidR="00A0767D" w:rsidRDefault="00A0767D" w:rsidP="00A0767D">
      <w:pPr>
        <w:pStyle w:val="GenBody"/>
      </w:pPr>
      <w:r>
        <w:t>Logmodel &lt;- glm(Aircompfail~., data = m4train, family = "binomial")</w:t>
      </w:r>
    </w:p>
    <w:p w14:paraId="4DCE8F15" w14:textId="77777777" w:rsidR="00A0767D" w:rsidRDefault="00A0767D" w:rsidP="00A0767D">
      <w:pPr>
        <w:pStyle w:val="GenBody"/>
      </w:pPr>
    </w:p>
    <w:p w14:paraId="0853E7FB" w14:textId="77777777" w:rsidR="00A0767D" w:rsidRDefault="00A0767D" w:rsidP="00A0767D">
      <w:pPr>
        <w:pStyle w:val="GenBody"/>
      </w:pPr>
      <w:r>
        <w:t>#Predict the model</w:t>
      </w:r>
    </w:p>
    <w:p w14:paraId="15F74960" w14:textId="77777777" w:rsidR="00A0767D" w:rsidRDefault="00A0767D" w:rsidP="00A0767D">
      <w:pPr>
        <w:pStyle w:val="GenBody"/>
      </w:pPr>
      <w:r>
        <w:t>Logpredict &lt;- predict(Logmodel, m4test, type = "response")</w:t>
      </w:r>
    </w:p>
    <w:p w14:paraId="4AC69C66" w14:textId="77777777" w:rsidR="00A0767D" w:rsidRDefault="00A0767D" w:rsidP="00A0767D">
      <w:pPr>
        <w:pStyle w:val="GenBody"/>
      </w:pPr>
      <w:r>
        <w:t>Logpredict</w:t>
      </w:r>
    </w:p>
    <w:p w14:paraId="406ADB8F" w14:textId="77777777" w:rsidR="00A0767D" w:rsidRDefault="00A0767D" w:rsidP="00A0767D">
      <w:pPr>
        <w:pStyle w:val="GenBody"/>
      </w:pPr>
      <w:r>
        <w:t>```</w:t>
      </w:r>
    </w:p>
    <w:p w14:paraId="5E75C301" w14:textId="77777777" w:rsidR="00A0767D" w:rsidRDefault="00A0767D" w:rsidP="00A0767D">
      <w:pPr>
        <w:pStyle w:val="GenBody"/>
      </w:pPr>
    </w:p>
    <w:p w14:paraId="66C6F732" w14:textId="77777777" w:rsidR="00A0767D" w:rsidRDefault="00A0767D" w:rsidP="00A0767D">
      <w:pPr>
        <w:pStyle w:val="GenBody"/>
      </w:pPr>
      <w:r>
        <w:t>#### Logistic Regression Evaluation</w:t>
      </w:r>
    </w:p>
    <w:p w14:paraId="7A062056" w14:textId="77777777" w:rsidR="00A0767D" w:rsidRDefault="00A0767D" w:rsidP="00A0767D">
      <w:pPr>
        <w:pStyle w:val="GenBody"/>
      </w:pPr>
      <w:r>
        <w:t>```{r}</w:t>
      </w:r>
    </w:p>
    <w:p w14:paraId="58138804" w14:textId="77777777" w:rsidR="00A0767D" w:rsidRDefault="00A0767D" w:rsidP="00A0767D">
      <w:pPr>
        <w:pStyle w:val="GenBody"/>
      </w:pPr>
      <w:r>
        <w:t># Convert probabilities to binary outcomes (assuming 0.5 as threshold)</w:t>
      </w:r>
    </w:p>
    <w:p w14:paraId="0055D634" w14:textId="77777777" w:rsidR="00A0767D" w:rsidRDefault="00A0767D" w:rsidP="00A0767D">
      <w:pPr>
        <w:pStyle w:val="GenBody"/>
      </w:pPr>
      <w:r>
        <w:t>Logpredclass &lt;- ifelse(Logpredict &gt; 0.5, 1, 0)</w:t>
      </w:r>
    </w:p>
    <w:p w14:paraId="780726B6" w14:textId="77777777" w:rsidR="00A0767D" w:rsidRDefault="00A0767D" w:rsidP="00A0767D">
      <w:pPr>
        <w:pStyle w:val="GenBody"/>
      </w:pPr>
      <w:r>
        <w:t>Logpredclass &lt;- as.factor(Logpredclass)</w:t>
      </w:r>
    </w:p>
    <w:p w14:paraId="4564F932" w14:textId="77777777" w:rsidR="00A0767D" w:rsidRDefault="00A0767D" w:rsidP="00A0767D">
      <w:pPr>
        <w:pStyle w:val="GenBody"/>
      </w:pPr>
    </w:p>
    <w:p w14:paraId="4DB8DCBD" w14:textId="77777777" w:rsidR="00A0767D" w:rsidRDefault="00A0767D" w:rsidP="00A0767D">
      <w:pPr>
        <w:pStyle w:val="GenBody"/>
      </w:pPr>
      <w:r>
        <w:t>summary(Logpredclass)</w:t>
      </w:r>
    </w:p>
    <w:p w14:paraId="47F915E0" w14:textId="77777777" w:rsidR="00A0767D" w:rsidRDefault="00A0767D" w:rsidP="00A0767D">
      <w:pPr>
        <w:pStyle w:val="GenBody"/>
      </w:pPr>
      <w:r>
        <w:t>```</w:t>
      </w:r>
    </w:p>
    <w:p w14:paraId="39C91CB3" w14:textId="77777777" w:rsidR="00A0767D" w:rsidRDefault="00A0767D" w:rsidP="00A0767D">
      <w:pPr>
        <w:pStyle w:val="GenBody"/>
      </w:pPr>
    </w:p>
    <w:p w14:paraId="735ECF33" w14:textId="77777777" w:rsidR="00A0767D" w:rsidRDefault="00A0767D" w:rsidP="00A0767D">
      <w:pPr>
        <w:pStyle w:val="GenBody"/>
      </w:pPr>
      <w:r>
        <w:t>```{r}</w:t>
      </w:r>
    </w:p>
    <w:p w14:paraId="173FBF02" w14:textId="77777777" w:rsidR="00A0767D" w:rsidRDefault="00A0767D" w:rsidP="00A0767D">
      <w:pPr>
        <w:pStyle w:val="GenBody"/>
      </w:pPr>
      <w:r>
        <w:t># Ensure that the lengths of predclass and testdata match</w:t>
      </w:r>
    </w:p>
    <w:p w14:paraId="038F5D5D" w14:textId="77777777" w:rsidR="00A0767D" w:rsidRDefault="00A0767D" w:rsidP="00A0767D">
      <w:pPr>
        <w:pStyle w:val="GenBody"/>
      </w:pPr>
      <w:r>
        <w:t>print(paste("Length of predicted classes: ", length(Logpredclass)))</w:t>
      </w:r>
    </w:p>
    <w:p w14:paraId="2DFD5DA7" w14:textId="77777777" w:rsidR="00A0767D" w:rsidRDefault="00A0767D" w:rsidP="00A0767D">
      <w:pPr>
        <w:pStyle w:val="GenBody"/>
      </w:pPr>
      <w:r>
        <w:t>print(paste("Length of actual classes: ", length(m4test$Aircompfail)))</w:t>
      </w:r>
    </w:p>
    <w:p w14:paraId="6BFE913A" w14:textId="77777777" w:rsidR="00A0767D" w:rsidRDefault="00A0767D" w:rsidP="00A0767D">
      <w:pPr>
        <w:pStyle w:val="GenBody"/>
      </w:pPr>
    </w:p>
    <w:p w14:paraId="20165BCD" w14:textId="77777777" w:rsidR="00A0767D" w:rsidRDefault="00A0767D" w:rsidP="00A0767D">
      <w:pPr>
        <w:pStyle w:val="GenBody"/>
      </w:pPr>
      <w:r>
        <w:lastRenderedPageBreak/>
        <w:t>M4lrcmatrix &lt;- confusionMatrix(Logpredclass, (factor(m4test$Aircompfail)))</w:t>
      </w:r>
    </w:p>
    <w:p w14:paraId="14CC9986" w14:textId="77777777" w:rsidR="00A0767D" w:rsidRDefault="00A0767D" w:rsidP="00A0767D">
      <w:pPr>
        <w:pStyle w:val="GenBody"/>
      </w:pPr>
      <w:r>
        <w:t>M4lrcmatrix</w:t>
      </w:r>
    </w:p>
    <w:p w14:paraId="082A5930" w14:textId="77777777" w:rsidR="00A0767D" w:rsidRDefault="00A0767D" w:rsidP="00A0767D">
      <w:pPr>
        <w:pStyle w:val="GenBody"/>
      </w:pPr>
    </w:p>
    <w:p w14:paraId="5BAC400E" w14:textId="77777777" w:rsidR="00A0767D" w:rsidRDefault="00A0767D" w:rsidP="00A0767D">
      <w:pPr>
        <w:pStyle w:val="GenBody"/>
      </w:pPr>
      <w:r>
        <w:t>Logaccuracy &lt;- M4lrcmatrix$overall['Accuracy']</w:t>
      </w:r>
    </w:p>
    <w:p w14:paraId="7A224D12" w14:textId="77777777" w:rsidR="00A0767D" w:rsidRDefault="00A0767D" w:rsidP="00A0767D">
      <w:pPr>
        <w:pStyle w:val="GenBody"/>
      </w:pPr>
      <w:r>
        <w:t>Logrecall &lt;- M4lrcmatrix$byClass["Recall"]</w:t>
      </w:r>
    </w:p>
    <w:p w14:paraId="10F3B2A3" w14:textId="77777777" w:rsidR="00A0767D" w:rsidRDefault="00A0767D" w:rsidP="00A0767D">
      <w:pPr>
        <w:pStyle w:val="GenBody"/>
      </w:pPr>
      <w:r>
        <w:t>Logprecision &lt;- M4lrcmatrix$byClass["Precision"]</w:t>
      </w:r>
    </w:p>
    <w:p w14:paraId="7018DDDF" w14:textId="77777777" w:rsidR="00A0767D" w:rsidRDefault="00A0767D" w:rsidP="00A0767D">
      <w:pPr>
        <w:pStyle w:val="GenBody"/>
      </w:pPr>
      <w:r>
        <w:t>Logf1score &lt;- M4lrcmatrix$byClass["F1"]</w:t>
      </w:r>
    </w:p>
    <w:p w14:paraId="050498DE" w14:textId="77777777" w:rsidR="00A0767D" w:rsidRDefault="00A0767D" w:rsidP="00A0767D">
      <w:pPr>
        <w:pStyle w:val="GenBody"/>
      </w:pPr>
    </w:p>
    <w:p w14:paraId="1C694302" w14:textId="77777777" w:rsidR="00A0767D" w:rsidRDefault="00A0767D" w:rsidP="00A0767D">
      <w:pPr>
        <w:pStyle w:val="GenBody"/>
      </w:pPr>
      <w:r>
        <w:t>Logaccuracy</w:t>
      </w:r>
    </w:p>
    <w:p w14:paraId="0D3C6CB6" w14:textId="77777777" w:rsidR="00A0767D" w:rsidRDefault="00A0767D" w:rsidP="00A0767D">
      <w:pPr>
        <w:pStyle w:val="GenBody"/>
      </w:pPr>
      <w:r>
        <w:t>Logrecall</w:t>
      </w:r>
    </w:p>
    <w:p w14:paraId="62233272" w14:textId="77777777" w:rsidR="00A0767D" w:rsidRDefault="00A0767D" w:rsidP="00A0767D">
      <w:pPr>
        <w:pStyle w:val="GenBody"/>
      </w:pPr>
      <w:r>
        <w:t>Logprecision</w:t>
      </w:r>
    </w:p>
    <w:p w14:paraId="7B531F52" w14:textId="77777777" w:rsidR="00A0767D" w:rsidRDefault="00A0767D" w:rsidP="00A0767D">
      <w:pPr>
        <w:pStyle w:val="GenBody"/>
      </w:pPr>
      <w:r>
        <w:t>Logf1score</w:t>
      </w:r>
    </w:p>
    <w:p w14:paraId="3EE579CF" w14:textId="77777777" w:rsidR="00A0767D" w:rsidRDefault="00A0767D" w:rsidP="00A0767D">
      <w:pPr>
        <w:pStyle w:val="GenBody"/>
      </w:pPr>
      <w:r>
        <w:t>```</w:t>
      </w:r>
    </w:p>
    <w:p w14:paraId="047EDF22" w14:textId="77777777" w:rsidR="00A0767D" w:rsidRDefault="00A0767D" w:rsidP="00A0767D">
      <w:pPr>
        <w:pStyle w:val="GenBody"/>
      </w:pPr>
    </w:p>
    <w:p w14:paraId="1242C22B" w14:textId="77777777" w:rsidR="00A0767D" w:rsidRDefault="00A0767D" w:rsidP="00A0767D">
      <w:pPr>
        <w:pStyle w:val="GenBody"/>
      </w:pPr>
      <w:r>
        <w:t>### 4.3.2. Decision Tree</w:t>
      </w:r>
    </w:p>
    <w:p w14:paraId="261FA28C" w14:textId="77777777" w:rsidR="00A0767D" w:rsidRDefault="00A0767D" w:rsidP="00A0767D">
      <w:pPr>
        <w:pStyle w:val="GenBody"/>
      </w:pPr>
      <w:r>
        <w:t>```{r}</w:t>
      </w:r>
    </w:p>
    <w:p w14:paraId="26AB8DCF" w14:textId="77777777" w:rsidR="00A0767D" w:rsidRDefault="00A0767D" w:rsidP="00A0767D">
      <w:pPr>
        <w:pStyle w:val="GenBody"/>
      </w:pPr>
      <w:r>
        <w:t>#import libraries</w:t>
      </w:r>
    </w:p>
    <w:p w14:paraId="1E6BF37A" w14:textId="77777777" w:rsidR="00A0767D" w:rsidRDefault="00A0767D" w:rsidP="00A0767D">
      <w:pPr>
        <w:pStyle w:val="GenBody"/>
      </w:pPr>
      <w:r>
        <w:t>library(rpart)</w:t>
      </w:r>
    </w:p>
    <w:p w14:paraId="2E68486B" w14:textId="77777777" w:rsidR="00A0767D" w:rsidRDefault="00A0767D" w:rsidP="00A0767D">
      <w:pPr>
        <w:pStyle w:val="GenBody"/>
      </w:pPr>
      <w:r>
        <w:t>library(rpart.plot)</w:t>
      </w:r>
    </w:p>
    <w:p w14:paraId="71AEF414" w14:textId="77777777" w:rsidR="00A0767D" w:rsidRDefault="00A0767D" w:rsidP="00A0767D">
      <w:pPr>
        <w:pStyle w:val="GenBody"/>
      </w:pPr>
    </w:p>
    <w:p w14:paraId="5FD6A0D8" w14:textId="77777777" w:rsidR="00A0767D" w:rsidRDefault="00A0767D" w:rsidP="00A0767D">
      <w:pPr>
        <w:pStyle w:val="GenBody"/>
      </w:pPr>
      <w:r>
        <w:t># Fit the decision tree model using the training data</w:t>
      </w:r>
    </w:p>
    <w:p w14:paraId="47E568CB" w14:textId="77777777" w:rsidR="00A0767D" w:rsidRDefault="00A0767D" w:rsidP="00A0767D">
      <w:pPr>
        <w:pStyle w:val="GenBody"/>
      </w:pPr>
      <w:r>
        <w:t>Dtmodel &lt;- rpart(Aircompfail ~ ., data = m4train, method = "class")</w:t>
      </w:r>
    </w:p>
    <w:p w14:paraId="46F203EB" w14:textId="77777777" w:rsidR="00A0767D" w:rsidRDefault="00A0767D" w:rsidP="00A0767D">
      <w:pPr>
        <w:pStyle w:val="GenBody"/>
      </w:pPr>
    </w:p>
    <w:p w14:paraId="4D8D35D9" w14:textId="77777777" w:rsidR="00A0767D" w:rsidRDefault="00A0767D" w:rsidP="00A0767D">
      <w:pPr>
        <w:pStyle w:val="GenBody"/>
      </w:pPr>
      <w:r>
        <w:t># Plot the decision tree</w:t>
      </w:r>
    </w:p>
    <w:p w14:paraId="3D5799C1" w14:textId="77777777" w:rsidR="00A0767D" w:rsidRDefault="00A0767D" w:rsidP="00A0767D">
      <w:pPr>
        <w:pStyle w:val="GenBody"/>
      </w:pPr>
      <w:r>
        <w:t>rpart.plot(Dtmodel)</w:t>
      </w:r>
    </w:p>
    <w:p w14:paraId="64B2455F" w14:textId="77777777" w:rsidR="00A0767D" w:rsidRDefault="00A0767D" w:rsidP="00A0767D">
      <w:pPr>
        <w:pStyle w:val="GenBody"/>
      </w:pPr>
      <w:r>
        <w:t>```</w:t>
      </w:r>
    </w:p>
    <w:p w14:paraId="261C398F" w14:textId="77777777" w:rsidR="00A0767D" w:rsidRDefault="00A0767D" w:rsidP="00A0767D">
      <w:pPr>
        <w:pStyle w:val="GenBody"/>
      </w:pPr>
    </w:p>
    <w:p w14:paraId="23D8F9F1" w14:textId="77777777" w:rsidR="00A0767D" w:rsidRDefault="00A0767D" w:rsidP="00A0767D">
      <w:pPr>
        <w:pStyle w:val="GenBody"/>
      </w:pPr>
      <w:r>
        <w:t>Predict the model</w:t>
      </w:r>
    </w:p>
    <w:p w14:paraId="55F967F8" w14:textId="77777777" w:rsidR="00A0767D" w:rsidRDefault="00A0767D" w:rsidP="00A0767D">
      <w:pPr>
        <w:pStyle w:val="GenBody"/>
      </w:pPr>
      <w:r>
        <w:t>```{r}</w:t>
      </w:r>
    </w:p>
    <w:p w14:paraId="5C1671A1" w14:textId="77777777" w:rsidR="00A0767D" w:rsidRDefault="00A0767D" w:rsidP="00A0767D">
      <w:pPr>
        <w:pStyle w:val="GenBody"/>
      </w:pPr>
      <w:r>
        <w:t># Predict class labels</w:t>
      </w:r>
    </w:p>
    <w:p w14:paraId="641213D7" w14:textId="77777777" w:rsidR="00A0767D" w:rsidRDefault="00A0767D" w:rsidP="00A0767D">
      <w:pPr>
        <w:pStyle w:val="GenBody"/>
      </w:pPr>
      <w:r>
        <w:t>Dtpredict &lt;- predict(Dtmodel, m4test, type = "class")  # Get class labels</w:t>
      </w:r>
    </w:p>
    <w:p w14:paraId="248FFD98" w14:textId="77777777" w:rsidR="00A0767D" w:rsidRDefault="00A0767D" w:rsidP="00A0767D">
      <w:pPr>
        <w:pStyle w:val="GenBody"/>
      </w:pPr>
      <w:r>
        <w:t>summary(Dtpredict)</w:t>
      </w:r>
    </w:p>
    <w:p w14:paraId="43006591" w14:textId="77777777" w:rsidR="00A0767D" w:rsidRDefault="00A0767D" w:rsidP="00A0767D">
      <w:pPr>
        <w:pStyle w:val="GenBody"/>
      </w:pPr>
      <w:r>
        <w:t>```</w:t>
      </w:r>
    </w:p>
    <w:p w14:paraId="0145521B" w14:textId="77777777" w:rsidR="00A0767D" w:rsidRDefault="00A0767D" w:rsidP="00A0767D">
      <w:pPr>
        <w:pStyle w:val="GenBody"/>
      </w:pPr>
    </w:p>
    <w:p w14:paraId="5B6B94E6" w14:textId="77777777" w:rsidR="00A0767D" w:rsidRDefault="00A0767D" w:rsidP="00A0767D">
      <w:pPr>
        <w:pStyle w:val="GenBody"/>
      </w:pPr>
      <w:r>
        <w:t>#### Decision Tree Evaluation</w:t>
      </w:r>
    </w:p>
    <w:p w14:paraId="493C1326" w14:textId="77777777" w:rsidR="00A0767D" w:rsidRDefault="00A0767D" w:rsidP="00A0767D">
      <w:pPr>
        <w:pStyle w:val="GenBody"/>
      </w:pPr>
      <w:r>
        <w:t>```{r}</w:t>
      </w:r>
    </w:p>
    <w:p w14:paraId="20B764B6" w14:textId="77777777" w:rsidR="00A0767D" w:rsidRDefault="00A0767D" w:rsidP="00A0767D">
      <w:pPr>
        <w:pStyle w:val="GenBody"/>
      </w:pPr>
      <w:r>
        <w:t># Ensure that the lengths of predclass and testdata match</w:t>
      </w:r>
    </w:p>
    <w:p w14:paraId="369F4DAB" w14:textId="77777777" w:rsidR="00A0767D" w:rsidRDefault="00A0767D" w:rsidP="00A0767D">
      <w:pPr>
        <w:pStyle w:val="GenBody"/>
      </w:pPr>
      <w:r>
        <w:t>print(paste("Length of predicted classes: ", length(Dtpredict)))</w:t>
      </w:r>
    </w:p>
    <w:p w14:paraId="187371C4" w14:textId="77777777" w:rsidR="00A0767D" w:rsidRDefault="00A0767D" w:rsidP="00A0767D">
      <w:pPr>
        <w:pStyle w:val="GenBody"/>
      </w:pPr>
      <w:r>
        <w:t>print(paste("Length of actual classes: ", length(m4test$Aircompfail)))</w:t>
      </w:r>
    </w:p>
    <w:p w14:paraId="1FE01B1C" w14:textId="77777777" w:rsidR="00A0767D" w:rsidRDefault="00A0767D" w:rsidP="00A0767D">
      <w:pPr>
        <w:pStyle w:val="GenBody"/>
      </w:pPr>
      <w:r>
        <w:t>```</w:t>
      </w:r>
    </w:p>
    <w:p w14:paraId="737CCFC5" w14:textId="77777777" w:rsidR="00A0767D" w:rsidRDefault="00A0767D" w:rsidP="00A0767D">
      <w:pPr>
        <w:pStyle w:val="GenBody"/>
      </w:pPr>
    </w:p>
    <w:p w14:paraId="163BA72A" w14:textId="77777777" w:rsidR="00A0767D" w:rsidRDefault="00A0767D" w:rsidP="00A0767D">
      <w:pPr>
        <w:pStyle w:val="GenBody"/>
      </w:pPr>
      <w:r>
        <w:t>Decision Tree Confusion  matrix</w:t>
      </w:r>
    </w:p>
    <w:p w14:paraId="0988ADA2" w14:textId="77777777" w:rsidR="00A0767D" w:rsidRDefault="00A0767D" w:rsidP="00A0767D">
      <w:pPr>
        <w:pStyle w:val="GenBody"/>
      </w:pPr>
      <w:r>
        <w:t>```{r}</w:t>
      </w:r>
    </w:p>
    <w:p w14:paraId="5B79DC3E" w14:textId="77777777" w:rsidR="00A0767D" w:rsidRDefault="00A0767D" w:rsidP="00A0767D">
      <w:pPr>
        <w:pStyle w:val="GenBody"/>
      </w:pPr>
      <w:r>
        <w:t>#Evaluate model performance</w:t>
      </w:r>
    </w:p>
    <w:p w14:paraId="6D031FCC" w14:textId="77777777" w:rsidR="00A0767D" w:rsidRDefault="00A0767D" w:rsidP="00A0767D">
      <w:pPr>
        <w:pStyle w:val="GenBody"/>
      </w:pPr>
      <w:r>
        <w:lastRenderedPageBreak/>
        <w:t>Dtconfmatrix &lt;- confusionMatrix(factor(Dtpredict), factor(m4test$Aircompfail))</w:t>
      </w:r>
    </w:p>
    <w:p w14:paraId="2BE7B6D1" w14:textId="77777777" w:rsidR="00A0767D" w:rsidRDefault="00A0767D" w:rsidP="00A0767D">
      <w:pPr>
        <w:pStyle w:val="GenBody"/>
      </w:pPr>
      <w:r>
        <w:t>Dtaccuracy &lt;- Dtconfmatrix$overall['Accuracy']</w:t>
      </w:r>
    </w:p>
    <w:p w14:paraId="735D445E" w14:textId="77777777" w:rsidR="00A0767D" w:rsidRDefault="00A0767D" w:rsidP="00A0767D">
      <w:pPr>
        <w:pStyle w:val="GenBody"/>
      </w:pPr>
      <w:r>
        <w:t>Dtrecall &lt;- Dtconfmatrix$byClass["Recall"]</w:t>
      </w:r>
    </w:p>
    <w:p w14:paraId="5C14BF2F" w14:textId="77777777" w:rsidR="00A0767D" w:rsidRDefault="00A0767D" w:rsidP="00A0767D">
      <w:pPr>
        <w:pStyle w:val="GenBody"/>
      </w:pPr>
      <w:r>
        <w:t>Dtprecision &lt;- Dtconfmatrix$byClass["Precision"]</w:t>
      </w:r>
    </w:p>
    <w:p w14:paraId="22F763CA" w14:textId="77777777" w:rsidR="00A0767D" w:rsidRDefault="00A0767D" w:rsidP="00A0767D">
      <w:pPr>
        <w:pStyle w:val="GenBody"/>
      </w:pPr>
      <w:r>
        <w:t>Dtf1score &lt;- Dtconfmatrix$byClass["F1"]</w:t>
      </w:r>
    </w:p>
    <w:p w14:paraId="07BBFD93" w14:textId="77777777" w:rsidR="00A0767D" w:rsidRDefault="00A0767D" w:rsidP="00A0767D">
      <w:pPr>
        <w:pStyle w:val="GenBody"/>
      </w:pPr>
    </w:p>
    <w:p w14:paraId="51FBA4ED" w14:textId="77777777" w:rsidR="00A0767D" w:rsidRDefault="00A0767D" w:rsidP="00A0767D">
      <w:pPr>
        <w:pStyle w:val="GenBody"/>
      </w:pPr>
      <w:r>
        <w:t>Dtconfmatrix</w:t>
      </w:r>
    </w:p>
    <w:p w14:paraId="3DF2FE9A" w14:textId="77777777" w:rsidR="00A0767D" w:rsidRDefault="00A0767D" w:rsidP="00A0767D">
      <w:pPr>
        <w:pStyle w:val="GenBody"/>
      </w:pPr>
      <w:r>
        <w:t>Dtaccuracy</w:t>
      </w:r>
    </w:p>
    <w:p w14:paraId="2E1E2001" w14:textId="77777777" w:rsidR="00A0767D" w:rsidRDefault="00A0767D" w:rsidP="00A0767D">
      <w:pPr>
        <w:pStyle w:val="GenBody"/>
      </w:pPr>
      <w:r>
        <w:t>Dtrecall</w:t>
      </w:r>
    </w:p>
    <w:p w14:paraId="54BE99D5" w14:textId="77777777" w:rsidR="00A0767D" w:rsidRDefault="00A0767D" w:rsidP="00A0767D">
      <w:pPr>
        <w:pStyle w:val="GenBody"/>
      </w:pPr>
      <w:r>
        <w:t>Dtprecision</w:t>
      </w:r>
    </w:p>
    <w:p w14:paraId="2F20678E" w14:textId="77777777" w:rsidR="00A0767D" w:rsidRDefault="00A0767D" w:rsidP="00A0767D">
      <w:pPr>
        <w:pStyle w:val="GenBody"/>
      </w:pPr>
      <w:r>
        <w:t>Dtf1score</w:t>
      </w:r>
    </w:p>
    <w:p w14:paraId="09319100" w14:textId="77777777" w:rsidR="00A0767D" w:rsidRDefault="00A0767D" w:rsidP="00A0767D">
      <w:pPr>
        <w:pStyle w:val="GenBody"/>
      </w:pPr>
      <w:r>
        <w:t>```</w:t>
      </w:r>
    </w:p>
    <w:p w14:paraId="4D945B61" w14:textId="77777777" w:rsidR="00A0767D" w:rsidRDefault="00A0767D" w:rsidP="00A0767D">
      <w:pPr>
        <w:pStyle w:val="GenBody"/>
      </w:pPr>
    </w:p>
    <w:p w14:paraId="4F8282C9" w14:textId="77777777" w:rsidR="00A0767D" w:rsidRDefault="00A0767D" w:rsidP="00A0767D">
      <w:pPr>
        <w:pStyle w:val="GenBody"/>
      </w:pPr>
      <w:r>
        <w:t>### 4.3.3. Random forest</w:t>
      </w:r>
    </w:p>
    <w:p w14:paraId="5CE03E19" w14:textId="77777777" w:rsidR="00A0767D" w:rsidRDefault="00A0767D" w:rsidP="00A0767D">
      <w:pPr>
        <w:pStyle w:val="GenBody"/>
      </w:pPr>
      <w:r>
        <w:t>```{r}</w:t>
      </w:r>
    </w:p>
    <w:p w14:paraId="21BB2032" w14:textId="77777777" w:rsidR="00A0767D" w:rsidRDefault="00A0767D" w:rsidP="00A0767D">
      <w:pPr>
        <w:pStyle w:val="GenBody"/>
      </w:pPr>
      <w:r>
        <w:t>library(ranger) #for faster implementation</w:t>
      </w:r>
    </w:p>
    <w:p w14:paraId="22CEF336" w14:textId="77777777" w:rsidR="00A0767D" w:rsidRDefault="00A0767D" w:rsidP="00A0767D">
      <w:pPr>
        <w:pStyle w:val="GenBody"/>
      </w:pPr>
    </w:p>
    <w:p w14:paraId="7855184F" w14:textId="77777777" w:rsidR="00A0767D" w:rsidRDefault="00A0767D" w:rsidP="00A0767D">
      <w:pPr>
        <w:pStyle w:val="GenBody"/>
      </w:pPr>
      <w:r>
        <w:t># Train the Random Forest model</w:t>
      </w:r>
    </w:p>
    <w:p w14:paraId="739289A7" w14:textId="77777777" w:rsidR="00A0767D" w:rsidRDefault="00A0767D" w:rsidP="00A0767D">
      <w:pPr>
        <w:pStyle w:val="GenBody"/>
      </w:pPr>
      <w:r>
        <w:t>Rfmodel &lt;- ranger(Aircompfail ~ ., data = m4train, probability = TRUE)</w:t>
      </w:r>
    </w:p>
    <w:p w14:paraId="57B7CEB7" w14:textId="77777777" w:rsidR="00A0767D" w:rsidRDefault="00A0767D" w:rsidP="00A0767D">
      <w:pPr>
        <w:pStyle w:val="GenBody"/>
      </w:pPr>
    </w:p>
    <w:p w14:paraId="418236D8" w14:textId="77777777" w:rsidR="00A0767D" w:rsidRDefault="00A0767D" w:rsidP="00A0767D">
      <w:pPr>
        <w:pStyle w:val="GenBody"/>
      </w:pPr>
      <w:r>
        <w:t>#predict on the test set</w:t>
      </w:r>
    </w:p>
    <w:p w14:paraId="3B7ED9AE" w14:textId="77777777" w:rsidR="00A0767D" w:rsidRDefault="00A0767D" w:rsidP="00A0767D">
      <w:pPr>
        <w:pStyle w:val="GenBody"/>
      </w:pPr>
      <w:r>
        <w:t>Rfpredict &lt;- predict(Rfmodel, m4test)$predictions</w:t>
      </w:r>
    </w:p>
    <w:p w14:paraId="0C71C08E" w14:textId="77777777" w:rsidR="00A0767D" w:rsidRDefault="00A0767D" w:rsidP="00A0767D">
      <w:pPr>
        <w:pStyle w:val="GenBody"/>
      </w:pPr>
      <w:r>
        <w:lastRenderedPageBreak/>
        <w:t>summary(Rfpredict)</w:t>
      </w:r>
    </w:p>
    <w:p w14:paraId="02F4C0FC" w14:textId="77777777" w:rsidR="00A0767D" w:rsidRDefault="00A0767D" w:rsidP="00A0767D">
      <w:pPr>
        <w:pStyle w:val="GenBody"/>
      </w:pPr>
      <w:r>
        <w:t>```</w:t>
      </w:r>
    </w:p>
    <w:p w14:paraId="029C3C46" w14:textId="77777777" w:rsidR="00A0767D" w:rsidRDefault="00A0767D" w:rsidP="00A0767D">
      <w:pPr>
        <w:pStyle w:val="GenBody"/>
      </w:pPr>
    </w:p>
    <w:p w14:paraId="3EC0E9CD" w14:textId="77777777" w:rsidR="00A0767D" w:rsidRDefault="00A0767D" w:rsidP="00A0767D">
      <w:pPr>
        <w:pStyle w:val="GenBody"/>
      </w:pPr>
      <w:r>
        <w:t>#### Random Forest Evaluation</w:t>
      </w:r>
    </w:p>
    <w:p w14:paraId="09D639EF" w14:textId="77777777" w:rsidR="00A0767D" w:rsidRDefault="00A0767D" w:rsidP="00A0767D">
      <w:pPr>
        <w:pStyle w:val="GenBody"/>
      </w:pPr>
      <w:r>
        <w:t>```{r}</w:t>
      </w:r>
    </w:p>
    <w:p w14:paraId="7A793733" w14:textId="77777777" w:rsidR="00A0767D" w:rsidRDefault="00A0767D" w:rsidP="00A0767D">
      <w:pPr>
        <w:pStyle w:val="GenBody"/>
      </w:pPr>
      <w:r>
        <w:t># Convert predictions and actual values to factors with the same levels</w:t>
      </w:r>
    </w:p>
    <w:p w14:paraId="17479445" w14:textId="77777777" w:rsidR="00A0767D" w:rsidRDefault="00A0767D" w:rsidP="00A0767D">
      <w:pPr>
        <w:pStyle w:val="GenBody"/>
      </w:pPr>
      <w:r>
        <w:t>Rfpredclass &lt;- ifelse(Rfpredict[,2] &gt; 0.5, "1", "0")</w:t>
      </w:r>
    </w:p>
    <w:p w14:paraId="300FCE8B" w14:textId="77777777" w:rsidR="00A0767D" w:rsidRDefault="00A0767D" w:rsidP="00A0767D">
      <w:pPr>
        <w:pStyle w:val="GenBody"/>
      </w:pPr>
    </w:p>
    <w:p w14:paraId="69737C2A" w14:textId="77777777" w:rsidR="00A0767D" w:rsidRDefault="00A0767D" w:rsidP="00A0767D">
      <w:pPr>
        <w:pStyle w:val="GenBody"/>
      </w:pPr>
    </w:p>
    <w:p w14:paraId="0E6F5704" w14:textId="77777777" w:rsidR="00A0767D" w:rsidRDefault="00A0767D" w:rsidP="00A0767D">
      <w:pPr>
        <w:pStyle w:val="GenBody"/>
      </w:pPr>
      <w:r>
        <w:t>print(paste("Length of predicted classes: ", length(Rfpredclass)))</w:t>
      </w:r>
    </w:p>
    <w:p w14:paraId="6069DC50" w14:textId="77777777" w:rsidR="00A0767D" w:rsidRDefault="00A0767D" w:rsidP="00A0767D">
      <w:pPr>
        <w:pStyle w:val="GenBody"/>
      </w:pPr>
      <w:r>
        <w:t>print(paste("Length of actual classes: ", length(m4test$Aircompfail)))</w:t>
      </w:r>
    </w:p>
    <w:p w14:paraId="5835DB2D" w14:textId="77777777" w:rsidR="00A0767D" w:rsidRDefault="00A0767D" w:rsidP="00A0767D">
      <w:pPr>
        <w:pStyle w:val="GenBody"/>
      </w:pPr>
    </w:p>
    <w:p w14:paraId="25263FB1" w14:textId="77777777" w:rsidR="00A0767D" w:rsidRDefault="00A0767D" w:rsidP="00A0767D">
      <w:pPr>
        <w:pStyle w:val="GenBody"/>
      </w:pPr>
      <w:r>
        <w:t># Generate the confusion matrix and calculate accuracy</w:t>
      </w:r>
    </w:p>
    <w:p w14:paraId="476623D2" w14:textId="77777777" w:rsidR="00A0767D" w:rsidRDefault="00A0767D" w:rsidP="00A0767D">
      <w:pPr>
        <w:pStyle w:val="GenBody"/>
      </w:pPr>
      <w:r>
        <w:t>Rfconfmatrix &lt;- confusionMatrix(as.factor(Rfpredclass), factor(m4test$Aircompfail))</w:t>
      </w:r>
    </w:p>
    <w:p w14:paraId="347903CF" w14:textId="77777777" w:rsidR="00A0767D" w:rsidRDefault="00A0767D" w:rsidP="00A0767D">
      <w:pPr>
        <w:pStyle w:val="GenBody"/>
      </w:pPr>
    </w:p>
    <w:p w14:paraId="2193F1D8" w14:textId="77777777" w:rsidR="00A0767D" w:rsidRDefault="00A0767D" w:rsidP="00A0767D">
      <w:pPr>
        <w:pStyle w:val="GenBody"/>
      </w:pPr>
      <w:r>
        <w:t># Extract recall, precision, and F1 score</w:t>
      </w:r>
    </w:p>
    <w:p w14:paraId="43B1B68C" w14:textId="77777777" w:rsidR="00A0767D" w:rsidRDefault="00A0767D" w:rsidP="00A0767D">
      <w:pPr>
        <w:pStyle w:val="GenBody"/>
      </w:pPr>
      <w:r>
        <w:t>Rfaccuracy &lt;- Rfconfmatrix$overall['Accuracy']</w:t>
      </w:r>
    </w:p>
    <w:p w14:paraId="13B4F2DA" w14:textId="77777777" w:rsidR="00A0767D" w:rsidRDefault="00A0767D" w:rsidP="00A0767D">
      <w:pPr>
        <w:pStyle w:val="GenBody"/>
      </w:pPr>
      <w:r>
        <w:t>Rfrecall &lt;- Rfconfmatrix$byClass["Recall"]</w:t>
      </w:r>
    </w:p>
    <w:p w14:paraId="1FD54E71" w14:textId="77777777" w:rsidR="00A0767D" w:rsidRDefault="00A0767D" w:rsidP="00A0767D">
      <w:pPr>
        <w:pStyle w:val="GenBody"/>
      </w:pPr>
      <w:r>
        <w:t>Rfprecision &lt;- Rfconfmatrix$byClass["Precision"]</w:t>
      </w:r>
    </w:p>
    <w:p w14:paraId="552F1632" w14:textId="77777777" w:rsidR="00A0767D" w:rsidRDefault="00A0767D" w:rsidP="00A0767D">
      <w:pPr>
        <w:pStyle w:val="GenBody"/>
      </w:pPr>
      <w:r>
        <w:t>Rff1score &lt;- Rfconfmatrix$byClass["F1"]</w:t>
      </w:r>
    </w:p>
    <w:p w14:paraId="0A737181" w14:textId="77777777" w:rsidR="00A0767D" w:rsidRDefault="00A0767D" w:rsidP="00A0767D">
      <w:pPr>
        <w:pStyle w:val="GenBody"/>
      </w:pPr>
    </w:p>
    <w:p w14:paraId="09D62693" w14:textId="77777777" w:rsidR="00A0767D" w:rsidRDefault="00A0767D" w:rsidP="00A0767D">
      <w:pPr>
        <w:pStyle w:val="GenBody"/>
      </w:pPr>
      <w:r>
        <w:t># Print the metrics</w:t>
      </w:r>
    </w:p>
    <w:p w14:paraId="77929E87" w14:textId="77777777" w:rsidR="00A0767D" w:rsidRDefault="00A0767D" w:rsidP="00A0767D">
      <w:pPr>
        <w:pStyle w:val="GenBody"/>
      </w:pPr>
      <w:r>
        <w:lastRenderedPageBreak/>
        <w:t>print(Rfconfmatrix)</w:t>
      </w:r>
    </w:p>
    <w:p w14:paraId="4ED8AC09" w14:textId="77777777" w:rsidR="00A0767D" w:rsidRDefault="00A0767D" w:rsidP="00A0767D">
      <w:pPr>
        <w:pStyle w:val="GenBody"/>
      </w:pPr>
    </w:p>
    <w:p w14:paraId="694CAD02" w14:textId="77777777" w:rsidR="00A0767D" w:rsidRDefault="00A0767D" w:rsidP="00A0767D">
      <w:pPr>
        <w:pStyle w:val="GenBody"/>
      </w:pPr>
      <w:r>
        <w:t>cat("Accuracy:", Rfaccuracy, "\n")</w:t>
      </w:r>
    </w:p>
    <w:p w14:paraId="3D961A77" w14:textId="77777777" w:rsidR="00A0767D" w:rsidRDefault="00A0767D" w:rsidP="00A0767D">
      <w:pPr>
        <w:pStyle w:val="GenBody"/>
      </w:pPr>
      <w:r>
        <w:t>cat("Recall:", Rfrecall, "\n")</w:t>
      </w:r>
    </w:p>
    <w:p w14:paraId="428220EB" w14:textId="77777777" w:rsidR="00A0767D" w:rsidRDefault="00A0767D" w:rsidP="00A0767D">
      <w:pPr>
        <w:pStyle w:val="GenBody"/>
      </w:pPr>
      <w:r>
        <w:t>cat("Precision:", Rfprecision, "\n")</w:t>
      </w:r>
    </w:p>
    <w:p w14:paraId="1535C179" w14:textId="77777777" w:rsidR="00A0767D" w:rsidRDefault="00A0767D" w:rsidP="00A0767D">
      <w:pPr>
        <w:pStyle w:val="GenBody"/>
      </w:pPr>
      <w:r>
        <w:t>cat("F1 Score:", Rff1score, "\n")</w:t>
      </w:r>
    </w:p>
    <w:p w14:paraId="4A4BFA3A" w14:textId="77777777" w:rsidR="00A0767D" w:rsidRDefault="00A0767D" w:rsidP="00A0767D">
      <w:pPr>
        <w:pStyle w:val="GenBody"/>
      </w:pPr>
      <w:r>
        <w:t>```</w:t>
      </w:r>
    </w:p>
    <w:p w14:paraId="5FCB508B" w14:textId="77777777" w:rsidR="00A0767D" w:rsidRDefault="00A0767D" w:rsidP="00A0767D">
      <w:pPr>
        <w:pStyle w:val="GenBody"/>
      </w:pPr>
    </w:p>
    <w:p w14:paraId="15DDDDA8" w14:textId="77777777" w:rsidR="00A0767D" w:rsidRDefault="00A0767D" w:rsidP="00A0767D">
      <w:pPr>
        <w:pStyle w:val="GenBody"/>
      </w:pPr>
    </w:p>
    <w:p w14:paraId="7B8D44DA" w14:textId="77777777" w:rsidR="00A0767D" w:rsidRDefault="00A0767D" w:rsidP="00A0767D">
      <w:pPr>
        <w:pStyle w:val="GenBody"/>
      </w:pPr>
      <w:r>
        <w:t>### 4.3.4. Gradient Boosting Machine</w:t>
      </w:r>
    </w:p>
    <w:p w14:paraId="759762B1" w14:textId="77777777" w:rsidR="00A0767D" w:rsidRDefault="00A0767D" w:rsidP="00A0767D">
      <w:pPr>
        <w:pStyle w:val="GenBody"/>
      </w:pPr>
      <w:r>
        <w:t>```{r}</w:t>
      </w:r>
    </w:p>
    <w:p w14:paraId="4BB2181C" w14:textId="77777777" w:rsidR="00A0767D" w:rsidRDefault="00A0767D" w:rsidP="00A0767D">
      <w:pPr>
        <w:pStyle w:val="GenBody"/>
      </w:pPr>
      <w:r>
        <w:t># Load the gbm package</w:t>
      </w:r>
    </w:p>
    <w:p w14:paraId="0A53D519" w14:textId="77777777" w:rsidR="00A0767D" w:rsidRDefault="00A0767D" w:rsidP="00A0767D">
      <w:pPr>
        <w:pStyle w:val="GenBody"/>
      </w:pPr>
      <w:r>
        <w:t>library(gbm)</w:t>
      </w:r>
    </w:p>
    <w:p w14:paraId="4D22DB46" w14:textId="77777777" w:rsidR="00A0767D" w:rsidRDefault="00A0767D" w:rsidP="00A0767D">
      <w:pPr>
        <w:pStyle w:val="GenBody"/>
      </w:pPr>
    </w:p>
    <w:p w14:paraId="4D42F94D" w14:textId="77777777" w:rsidR="00A0767D" w:rsidRDefault="00A0767D" w:rsidP="00A0767D">
      <w:pPr>
        <w:pStyle w:val="GenBody"/>
      </w:pPr>
      <w:r>
        <w:t># Train the GBM model</w:t>
      </w:r>
    </w:p>
    <w:p w14:paraId="1D62D5E4" w14:textId="77777777" w:rsidR="00A0767D" w:rsidRDefault="00A0767D" w:rsidP="00A0767D">
      <w:pPr>
        <w:pStyle w:val="GenBody"/>
      </w:pPr>
      <w:r>
        <w:t>Gbmmodel &lt;- gbm(Aircompfail ~ ., data = m4train,</w:t>
      </w:r>
    </w:p>
    <w:p w14:paraId="73B45A46" w14:textId="77777777" w:rsidR="00A0767D" w:rsidRDefault="00A0767D" w:rsidP="00A0767D">
      <w:pPr>
        <w:pStyle w:val="GenBody"/>
      </w:pPr>
      <w:r>
        <w:t xml:space="preserve">                 distribution = "bernoulli", # For binary classification</w:t>
      </w:r>
    </w:p>
    <w:p w14:paraId="68F83673" w14:textId="77777777" w:rsidR="00A0767D" w:rsidRDefault="00A0767D" w:rsidP="00A0767D">
      <w:pPr>
        <w:pStyle w:val="GenBody"/>
      </w:pPr>
      <w:r>
        <w:t xml:space="preserve">                 n.trees = 100,              # Number of trees</w:t>
      </w:r>
    </w:p>
    <w:p w14:paraId="154DBFE8" w14:textId="77777777" w:rsidR="00A0767D" w:rsidRDefault="00A0767D" w:rsidP="00A0767D">
      <w:pPr>
        <w:pStyle w:val="GenBody"/>
      </w:pPr>
      <w:r>
        <w:t xml:space="preserve">                 interaction.depth = 3,      # Depth of each tree</w:t>
      </w:r>
    </w:p>
    <w:p w14:paraId="62C7F0DC" w14:textId="77777777" w:rsidR="00A0767D" w:rsidRDefault="00A0767D" w:rsidP="00A0767D">
      <w:pPr>
        <w:pStyle w:val="GenBody"/>
      </w:pPr>
      <w:r>
        <w:t xml:space="preserve">                 shrinkage = 0.01,            # Learning rate</w:t>
      </w:r>
    </w:p>
    <w:p w14:paraId="2B701000" w14:textId="77777777" w:rsidR="00A0767D" w:rsidRDefault="00A0767D" w:rsidP="00A0767D">
      <w:pPr>
        <w:pStyle w:val="GenBody"/>
      </w:pPr>
      <w:r>
        <w:t xml:space="preserve">                 cv.folds = 5,               # Number of cross-validation folds</w:t>
      </w:r>
    </w:p>
    <w:p w14:paraId="05228EF2" w14:textId="77777777" w:rsidR="00A0767D" w:rsidRDefault="00A0767D" w:rsidP="00A0767D">
      <w:pPr>
        <w:pStyle w:val="GenBody"/>
      </w:pPr>
      <w:r>
        <w:t xml:space="preserve">                 verbose = TRUE)             # Print progress</w:t>
      </w:r>
    </w:p>
    <w:p w14:paraId="19D27D35" w14:textId="77777777" w:rsidR="00A0767D" w:rsidRDefault="00A0767D" w:rsidP="00A0767D">
      <w:pPr>
        <w:pStyle w:val="GenBody"/>
      </w:pPr>
    </w:p>
    <w:p w14:paraId="3B1A22EF" w14:textId="77777777" w:rsidR="00A0767D" w:rsidRDefault="00A0767D" w:rsidP="00A0767D">
      <w:pPr>
        <w:pStyle w:val="GenBody"/>
      </w:pPr>
      <w:r>
        <w:t># Print the summary of the model to get information on the performance</w:t>
      </w:r>
    </w:p>
    <w:p w14:paraId="74BB0C01" w14:textId="77777777" w:rsidR="00A0767D" w:rsidRDefault="00A0767D" w:rsidP="00A0767D">
      <w:pPr>
        <w:pStyle w:val="GenBody"/>
      </w:pPr>
      <w:r>
        <w:t>summary(Gbmmodel)</w:t>
      </w:r>
    </w:p>
    <w:p w14:paraId="46C872C1" w14:textId="77777777" w:rsidR="00A0767D" w:rsidRDefault="00A0767D" w:rsidP="00A0767D">
      <w:pPr>
        <w:pStyle w:val="GenBody"/>
      </w:pPr>
      <w:r>
        <w:t>str(Gbmmodel)</w:t>
      </w:r>
    </w:p>
    <w:p w14:paraId="12E741A3" w14:textId="77777777" w:rsidR="00A0767D" w:rsidRDefault="00A0767D" w:rsidP="00A0767D">
      <w:pPr>
        <w:pStyle w:val="GenBody"/>
      </w:pPr>
    </w:p>
    <w:p w14:paraId="4CCDD6CB" w14:textId="77777777" w:rsidR="00A0767D" w:rsidRDefault="00A0767D" w:rsidP="00A0767D">
      <w:pPr>
        <w:pStyle w:val="GenBody"/>
      </w:pPr>
      <w:r>
        <w:t># Determine the best number of trees using cross-validation results</w:t>
      </w:r>
    </w:p>
    <w:p w14:paraId="0FB5F5A7" w14:textId="77777777" w:rsidR="00A0767D" w:rsidRDefault="00A0767D" w:rsidP="00A0767D">
      <w:pPr>
        <w:pStyle w:val="GenBody"/>
      </w:pPr>
      <w:r>
        <w:t>bestntrees &lt;- gbm.perf(Gbmmodel, method = "cv")</w:t>
      </w:r>
    </w:p>
    <w:p w14:paraId="529DBB38" w14:textId="77777777" w:rsidR="00A0767D" w:rsidRDefault="00A0767D" w:rsidP="00A0767D">
      <w:pPr>
        <w:pStyle w:val="GenBody"/>
      </w:pPr>
      <w:r>
        <w:t>print(paste("Best number of trees:", bestntrees))</w:t>
      </w:r>
    </w:p>
    <w:p w14:paraId="08242BFD" w14:textId="77777777" w:rsidR="00A0767D" w:rsidRDefault="00A0767D" w:rsidP="00A0767D">
      <w:pPr>
        <w:pStyle w:val="GenBody"/>
      </w:pPr>
      <w:r>
        <w:t>```</w:t>
      </w:r>
    </w:p>
    <w:p w14:paraId="6EB837D0" w14:textId="77777777" w:rsidR="00A0767D" w:rsidRDefault="00A0767D" w:rsidP="00A0767D">
      <w:pPr>
        <w:pStyle w:val="GenBody"/>
      </w:pPr>
    </w:p>
    <w:p w14:paraId="2C421B87" w14:textId="77777777" w:rsidR="00A0767D" w:rsidRDefault="00A0767D" w:rsidP="00A0767D">
      <w:pPr>
        <w:pStyle w:val="GenBody"/>
      </w:pPr>
      <w:r>
        <w:t>```{r}</w:t>
      </w:r>
    </w:p>
    <w:p w14:paraId="7F26D258" w14:textId="77777777" w:rsidR="00A0767D" w:rsidRDefault="00A0767D" w:rsidP="00A0767D">
      <w:pPr>
        <w:pStyle w:val="GenBody"/>
      </w:pPr>
      <w:r>
        <w:t># Make predictions on the test set</w:t>
      </w:r>
    </w:p>
    <w:p w14:paraId="0F60850A" w14:textId="77777777" w:rsidR="00A0767D" w:rsidRDefault="00A0767D" w:rsidP="00A0767D">
      <w:pPr>
        <w:pStyle w:val="GenBody"/>
      </w:pPr>
      <w:r>
        <w:t>Gbmpredict &lt;- predict(Gbmmodel, newdata = m4test, n.trees = bestntrees, type = "response")</w:t>
      </w:r>
    </w:p>
    <w:p w14:paraId="04DC88E8" w14:textId="77777777" w:rsidR="00A0767D" w:rsidRDefault="00A0767D" w:rsidP="00A0767D">
      <w:pPr>
        <w:pStyle w:val="GenBody"/>
      </w:pPr>
      <w:r>
        <w:t>summary(Gbmpredict)</w:t>
      </w:r>
    </w:p>
    <w:p w14:paraId="1B7CEF92" w14:textId="77777777" w:rsidR="00A0767D" w:rsidRDefault="00A0767D" w:rsidP="00A0767D">
      <w:pPr>
        <w:pStyle w:val="GenBody"/>
      </w:pPr>
      <w:r>
        <w:t>```</w:t>
      </w:r>
    </w:p>
    <w:p w14:paraId="22FF6BDD" w14:textId="77777777" w:rsidR="00A0767D" w:rsidRDefault="00A0767D" w:rsidP="00A0767D">
      <w:pPr>
        <w:pStyle w:val="GenBody"/>
      </w:pPr>
    </w:p>
    <w:p w14:paraId="3BD9BD20" w14:textId="77777777" w:rsidR="00A0767D" w:rsidRDefault="00A0767D" w:rsidP="00A0767D">
      <w:pPr>
        <w:pStyle w:val="GenBody"/>
      </w:pPr>
      <w:r>
        <w:t>#### GBM Evaluate</w:t>
      </w:r>
    </w:p>
    <w:p w14:paraId="2B39452D" w14:textId="77777777" w:rsidR="00A0767D" w:rsidRDefault="00A0767D" w:rsidP="00A0767D">
      <w:pPr>
        <w:pStyle w:val="GenBody"/>
      </w:pPr>
      <w:r>
        <w:t>```{r}</w:t>
      </w:r>
    </w:p>
    <w:p w14:paraId="4F1F8CF0" w14:textId="77777777" w:rsidR="00A0767D" w:rsidRDefault="00A0767D" w:rsidP="00A0767D">
      <w:pPr>
        <w:pStyle w:val="GenBody"/>
      </w:pPr>
      <w:r>
        <w:t># Convert probabilities to class labels</w:t>
      </w:r>
    </w:p>
    <w:p w14:paraId="086EB8DE" w14:textId="77777777" w:rsidR="00A0767D" w:rsidRDefault="00A0767D" w:rsidP="00A0767D">
      <w:pPr>
        <w:pStyle w:val="GenBody"/>
      </w:pPr>
      <w:r>
        <w:t>Gbmpredclass &lt;- ifelse(Gbmpredict &gt; 0.5, "1", "0")</w:t>
      </w:r>
    </w:p>
    <w:p w14:paraId="1AB6E2C9" w14:textId="77777777" w:rsidR="00A0767D" w:rsidRDefault="00A0767D" w:rsidP="00A0767D">
      <w:pPr>
        <w:pStyle w:val="GenBody"/>
      </w:pPr>
      <w:r>
        <w:t>Gbmpredclass &lt;- as.factor(Gbmpredclass)</w:t>
      </w:r>
    </w:p>
    <w:p w14:paraId="7526ED17" w14:textId="77777777" w:rsidR="00A0767D" w:rsidRDefault="00A0767D" w:rsidP="00A0767D">
      <w:pPr>
        <w:pStyle w:val="GenBody"/>
      </w:pPr>
    </w:p>
    <w:p w14:paraId="716294C5" w14:textId="77777777" w:rsidR="00A0767D" w:rsidRDefault="00A0767D" w:rsidP="00A0767D">
      <w:pPr>
        <w:pStyle w:val="GenBody"/>
      </w:pPr>
      <w:r>
        <w:lastRenderedPageBreak/>
        <w:t>print(paste("Length of predicted classes: ", length(Gbmpredclass)))</w:t>
      </w:r>
    </w:p>
    <w:p w14:paraId="6DF24EDD" w14:textId="77777777" w:rsidR="00A0767D" w:rsidRDefault="00A0767D" w:rsidP="00A0767D">
      <w:pPr>
        <w:pStyle w:val="GenBody"/>
      </w:pPr>
      <w:r>
        <w:t>print(paste("Length of actual classes: ", length(m4test$Aircompfail)))</w:t>
      </w:r>
    </w:p>
    <w:p w14:paraId="03C85386" w14:textId="77777777" w:rsidR="00A0767D" w:rsidRDefault="00A0767D" w:rsidP="00A0767D">
      <w:pPr>
        <w:pStyle w:val="GenBody"/>
      </w:pPr>
    </w:p>
    <w:p w14:paraId="3738EA10" w14:textId="77777777" w:rsidR="00A0767D" w:rsidRDefault="00A0767D" w:rsidP="00A0767D">
      <w:pPr>
        <w:pStyle w:val="GenBody"/>
      </w:pPr>
      <w:r>
        <w:t># Create a confusion matrix</w:t>
      </w:r>
    </w:p>
    <w:p w14:paraId="1D782C00" w14:textId="77777777" w:rsidR="00A0767D" w:rsidRDefault="00A0767D" w:rsidP="00A0767D">
      <w:pPr>
        <w:pStyle w:val="GenBody"/>
      </w:pPr>
      <w:r>
        <w:t>Gbmconfmatrix &lt;- confusionMatrix(Gbmpredclass, factor(m4test$Aircompfail))</w:t>
      </w:r>
    </w:p>
    <w:p w14:paraId="263CBAB8" w14:textId="77777777" w:rsidR="00A0767D" w:rsidRDefault="00A0767D" w:rsidP="00A0767D">
      <w:pPr>
        <w:pStyle w:val="GenBody"/>
      </w:pPr>
    </w:p>
    <w:p w14:paraId="02D3D999" w14:textId="77777777" w:rsidR="00A0767D" w:rsidRDefault="00A0767D" w:rsidP="00A0767D">
      <w:pPr>
        <w:pStyle w:val="GenBody"/>
      </w:pPr>
      <w:r>
        <w:t># Extract recall, precision, and F1 score</w:t>
      </w:r>
    </w:p>
    <w:p w14:paraId="144F7144" w14:textId="77777777" w:rsidR="00A0767D" w:rsidRDefault="00A0767D" w:rsidP="00A0767D">
      <w:pPr>
        <w:pStyle w:val="GenBody"/>
      </w:pPr>
      <w:r>
        <w:t>Gbmaccuracy &lt;- Gbmconfmatrix$overall['Accuracy']</w:t>
      </w:r>
    </w:p>
    <w:p w14:paraId="46B8F766" w14:textId="77777777" w:rsidR="00A0767D" w:rsidRDefault="00A0767D" w:rsidP="00A0767D">
      <w:pPr>
        <w:pStyle w:val="GenBody"/>
      </w:pPr>
      <w:r>
        <w:t>Gbmrecall &lt;- Gbmconfmatrix$byClass["Recall"]</w:t>
      </w:r>
    </w:p>
    <w:p w14:paraId="40F7EFA7" w14:textId="77777777" w:rsidR="00A0767D" w:rsidRDefault="00A0767D" w:rsidP="00A0767D">
      <w:pPr>
        <w:pStyle w:val="GenBody"/>
      </w:pPr>
      <w:r>
        <w:t>Gbmprecision &lt;- Gbmconfmatrix$byClass["Precision"]</w:t>
      </w:r>
    </w:p>
    <w:p w14:paraId="02B1AD38" w14:textId="77777777" w:rsidR="00A0767D" w:rsidRDefault="00A0767D" w:rsidP="00A0767D">
      <w:pPr>
        <w:pStyle w:val="GenBody"/>
      </w:pPr>
      <w:r>
        <w:t>Gbmf1score &lt;- Gbmconfmatrix$byClass["F1"]</w:t>
      </w:r>
    </w:p>
    <w:p w14:paraId="754EDEC2" w14:textId="77777777" w:rsidR="00A0767D" w:rsidRDefault="00A0767D" w:rsidP="00A0767D">
      <w:pPr>
        <w:pStyle w:val="GenBody"/>
      </w:pPr>
    </w:p>
    <w:p w14:paraId="6DC4B921" w14:textId="77777777" w:rsidR="00A0767D" w:rsidRDefault="00A0767D" w:rsidP="00A0767D">
      <w:pPr>
        <w:pStyle w:val="GenBody"/>
      </w:pPr>
      <w:r>
        <w:t># Print the metrics</w:t>
      </w:r>
    </w:p>
    <w:p w14:paraId="2EFF131C" w14:textId="77777777" w:rsidR="00A0767D" w:rsidRDefault="00A0767D" w:rsidP="00A0767D">
      <w:pPr>
        <w:pStyle w:val="GenBody"/>
      </w:pPr>
      <w:r>
        <w:t>print(Gbmconfmatrix)</w:t>
      </w:r>
    </w:p>
    <w:p w14:paraId="0A8CF736" w14:textId="77777777" w:rsidR="00A0767D" w:rsidRDefault="00A0767D" w:rsidP="00A0767D">
      <w:pPr>
        <w:pStyle w:val="GenBody"/>
      </w:pPr>
    </w:p>
    <w:p w14:paraId="5CF48485" w14:textId="77777777" w:rsidR="00A0767D" w:rsidRDefault="00A0767D" w:rsidP="00A0767D">
      <w:pPr>
        <w:pStyle w:val="GenBody"/>
      </w:pPr>
      <w:r>
        <w:t>cat("Accuracy:", Gbmaccuracy, "\n")</w:t>
      </w:r>
    </w:p>
    <w:p w14:paraId="2B8CBB1C" w14:textId="77777777" w:rsidR="00A0767D" w:rsidRDefault="00A0767D" w:rsidP="00A0767D">
      <w:pPr>
        <w:pStyle w:val="GenBody"/>
      </w:pPr>
      <w:r>
        <w:t>cat("Recall:", Gbmrecall, "\n")</w:t>
      </w:r>
    </w:p>
    <w:p w14:paraId="50F2DE03" w14:textId="77777777" w:rsidR="00A0767D" w:rsidRDefault="00A0767D" w:rsidP="00A0767D">
      <w:pPr>
        <w:pStyle w:val="GenBody"/>
      </w:pPr>
      <w:r>
        <w:t>cat("Precision:", Gbmprecision, "\n")</w:t>
      </w:r>
    </w:p>
    <w:p w14:paraId="103C05D0" w14:textId="77777777" w:rsidR="00A0767D" w:rsidRDefault="00A0767D" w:rsidP="00A0767D">
      <w:pPr>
        <w:pStyle w:val="GenBody"/>
      </w:pPr>
      <w:r>
        <w:t>cat("F1 Score:", Gbmf1score, "\n")</w:t>
      </w:r>
    </w:p>
    <w:p w14:paraId="69B7C58A" w14:textId="77777777" w:rsidR="00A0767D" w:rsidRDefault="00A0767D" w:rsidP="00A0767D">
      <w:pPr>
        <w:pStyle w:val="GenBody"/>
      </w:pPr>
      <w:r>
        <w:t>```</w:t>
      </w:r>
    </w:p>
    <w:p w14:paraId="4A223C30" w14:textId="77777777" w:rsidR="00A0767D" w:rsidRDefault="00A0767D" w:rsidP="00A0767D">
      <w:pPr>
        <w:pStyle w:val="GenBody"/>
      </w:pPr>
    </w:p>
    <w:p w14:paraId="1E6BDD59" w14:textId="77777777" w:rsidR="00A0767D" w:rsidRDefault="00A0767D" w:rsidP="00A0767D">
      <w:pPr>
        <w:pStyle w:val="GenBody"/>
      </w:pPr>
      <w:r>
        <w:t>### 4.3.5. Neural Network</w:t>
      </w:r>
    </w:p>
    <w:p w14:paraId="2B1765FE" w14:textId="77777777" w:rsidR="00A0767D" w:rsidRDefault="00A0767D" w:rsidP="00A0767D">
      <w:pPr>
        <w:pStyle w:val="GenBody"/>
      </w:pPr>
    </w:p>
    <w:p w14:paraId="3BB07FC4" w14:textId="77777777" w:rsidR="00A0767D" w:rsidRDefault="00A0767D" w:rsidP="00A0767D">
      <w:pPr>
        <w:pStyle w:val="GenBody"/>
      </w:pPr>
      <w:r>
        <w:t>Import Libraries</w:t>
      </w:r>
    </w:p>
    <w:p w14:paraId="7D224868" w14:textId="77777777" w:rsidR="00A0767D" w:rsidRDefault="00A0767D" w:rsidP="00A0767D">
      <w:pPr>
        <w:pStyle w:val="GenBody"/>
      </w:pPr>
      <w:r>
        <w:t>```{r}</w:t>
      </w:r>
    </w:p>
    <w:p w14:paraId="2740C58E" w14:textId="77777777" w:rsidR="00A0767D" w:rsidRDefault="00A0767D" w:rsidP="00A0767D">
      <w:pPr>
        <w:pStyle w:val="GenBody"/>
      </w:pPr>
      <w:r>
        <w:t># Load necessary libraries</w:t>
      </w:r>
    </w:p>
    <w:p w14:paraId="7AE79127" w14:textId="77777777" w:rsidR="00A0767D" w:rsidRDefault="00A0767D" w:rsidP="00A0767D">
      <w:pPr>
        <w:pStyle w:val="GenBody"/>
      </w:pPr>
      <w:r>
        <w:t>library(keras)</w:t>
      </w:r>
    </w:p>
    <w:p w14:paraId="20B88AB1" w14:textId="77777777" w:rsidR="00A0767D" w:rsidRDefault="00A0767D" w:rsidP="00A0767D">
      <w:pPr>
        <w:pStyle w:val="GenBody"/>
      </w:pPr>
      <w:r>
        <w:t>library(tensorflow)</w:t>
      </w:r>
    </w:p>
    <w:p w14:paraId="62AD7626" w14:textId="77777777" w:rsidR="00A0767D" w:rsidRDefault="00A0767D" w:rsidP="00A0767D">
      <w:pPr>
        <w:pStyle w:val="GenBody"/>
      </w:pPr>
      <w:r>
        <w:t>library(nnet) #function for neural network</w:t>
      </w:r>
    </w:p>
    <w:p w14:paraId="339A8571" w14:textId="77777777" w:rsidR="00A0767D" w:rsidRDefault="00A0767D" w:rsidP="00A0767D">
      <w:pPr>
        <w:pStyle w:val="GenBody"/>
      </w:pPr>
      <w:r>
        <w:t>library(caret) #streamlines training and evaluation</w:t>
      </w:r>
    </w:p>
    <w:p w14:paraId="49FE20A2" w14:textId="77777777" w:rsidR="00A0767D" w:rsidRDefault="00A0767D" w:rsidP="00A0767D">
      <w:pPr>
        <w:pStyle w:val="GenBody"/>
      </w:pPr>
    </w:p>
    <w:p w14:paraId="3536C5DD" w14:textId="77777777" w:rsidR="00A0767D" w:rsidRDefault="00A0767D" w:rsidP="00A0767D">
      <w:pPr>
        <w:pStyle w:val="GenBody"/>
      </w:pPr>
      <w:r>
        <w:t># Scale the data</w:t>
      </w:r>
    </w:p>
    <w:p w14:paraId="11516F0D" w14:textId="77777777" w:rsidR="00A0767D" w:rsidRDefault="00A0767D" w:rsidP="00A0767D">
      <w:pPr>
        <w:pStyle w:val="GenBody"/>
      </w:pPr>
      <w:r>
        <w:t>dl4train &lt;- m4train</w:t>
      </w:r>
    </w:p>
    <w:p w14:paraId="7C1E0F4D" w14:textId="77777777" w:rsidR="00A0767D" w:rsidRDefault="00A0767D" w:rsidP="00A0767D">
      <w:pPr>
        <w:pStyle w:val="GenBody"/>
      </w:pPr>
      <w:r>
        <w:t>dl4test &lt;- m4test</w:t>
      </w:r>
    </w:p>
    <w:p w14:paraId="283DE50D" w14:textId="77777777" w:rsidR="00A0767D" w:rsidRDefault="00A0767D" w:rsidP="00A0767D">
      <w:pPr>
        <w:pStyle w:val="GenBody"/>
      </w:pPr>
      <w:r>
        <w:t>```</w:t>
      </w:r>
    </w:p>
    <w:p w14:paraId="6988E2BC" w14:textId="77777777" w:rsidR="00A0767D" w:rsidRDefault="00A0767D" w:rsidP="00A0767D">
      <w:pPr>
        <w:pStyle w:val="GenBody"/>
      </w:pPr>
    </w:p>
    <w:p w14:paraId="436F3D48" w14:textId="77777777" w:rsidR="00A0767D" w:rsidRDefault="00A0767D" w:rsidP="00A0767D">
      <w:pPr>
        <w:pStyle w:val="GenBody"/>
      </w:pPr>
    </w:p>
    <w:p w14:paraId="1D8EDE15" w14:textId="77777777" w:rsidR="00A0767D" w:rsidRDefault="00A0767D" w:rsidP="00A0767D">
      <w:pPr>
        <w:pStyle w:val="GenBody"/>
      </w:pPr>
      <w:r>
        <w:t>```{r}</w:t>
      </w:r>
    </w:p>
    <w:p w14:paraId="0CEA86D3" w14:textId="77777777" w:rsidR="00A0767D" w:rsidRDefault="00A0767D" w:rsidP="00A0767D">
      <w:pPr>
        <w:pStyle w:val="GenBody"/>
      </w:pPr>
      <w:r>
        <w:t>dl4train[-which(names(dl4train) == "Aircompfail")] &lt;- scale(dl4train[-which(names(dl4train) == "Aircompfail")])</w:t>
      </w:r>
    </w:p>
    <w:p w14:paraId="1C43132A" w14:textId="77777777" w:rsidR="00A0767D" w:rsidRDefault="00A0767D" w:rsidP="00A0767D">
      <w:pPr>
        <w:pStyle w:val="GenBody"/>
      </w:pPr>
    </w:p>
    <w:p w14:paraId="5442E2CF" w14:textId="77777777" w:rsidR="00A0767D" w:rsidRDefault="00A0767D" w:rsidP="00A0767D">
      <w:pPr>
        <w:pStyle w:val="GenBody"/>
      </w:pPr>
      <w:r>
        <w:t>dl4test[-which(names(dl4test) == "Aircompfail")] &lt;- scale(dl4test[-which(names(dl4test) == "Aircompfail")])</w:t>
      </w:r>
    </w:p>
    <w:p w14:paraId="25041404" w14:textId="77777777" w:rsidR="00A0767D" w:rsidRDefault="00A0767D" w:rsidP="00A0767D">
      <w:pPr>
        <w:pStyle w:val="GenBody"/>
      </w:pPr>
    </w:p>
    <w:p w14:paraId="288097C0" w14:textId="77777777" w:rsidR="00A0767D" w:rsidRDefault="00A0767D" w:rsidP="00A0767D">
      <w:pPr>
        <w:pStyle w:val="GenBody"/>
      </w:pPr>
      <w:r>
        <w:t>#FIT NN</w:t>
      </w:r>
    </w:p>
    <w:p w14:paraId="684A605D" w14:textId="77777777" w:rsidR="00A0767D" w:rsidRDefault="00A0767D" w:rsidP="00A0767D">
      <w:pPr>
        <w:pStyle w:val="GenBody"/>
      </w:pPr>
      <w:r>
        <w:lastRenderedPageBreak/>
        <w:t>NNmodel &lt;- nnet(Aircompfail~., data = dl4train, size = 5, decay = 0.1, maxit = 200, linout = FALSE)</w:t>
      </w:r>
    </w:p>
    <w:p w14:paraId="085FB1CC" w14:textId="77777777" w:rsidR="00A0767D" w:rsidRDefault="00A0767D" w:rsidP="00A0767D">
      <w:pPr>
        <w:pStyle w:val="GenBody"/>
      </w:pPr>
    </w:p>
    <w:p w14:paraId="5A3482B3" w14:textId="77777777" w:rsidR="00A0767D" w:rsidRDefault="00A0767D" w:rsidP="00A0767D">
      <w:pPr>
        <w:pStyle w:val="GenBody"/>
      </w:pPr>
      <w:r>
        <w:t>#Neural Network Predict</w:t>
      </w:r>
    </w:p>
    <w:p w14:paraId="2B86F195" w14:textId="77777777" w:rsidR="00A0767D" w:rsidRDefault="00A0767D" w:rsidP="00A0767D">
      <w:pPr>
        <w:pStyle w:val="GenBody"/>
      </w:pPr>
      <w:r>
        <w:t>NNpred &lt;- predict(NNmodel, dl4test, type = "raw")</w:t>
      </w:r>
    </w:p>
    <w:p w14:paraId="72EEB1D3" w14:textId="77777777" w:rsidR="00A0767D" w:rsidRDefault="00A0767D" w:rsidP="00A0767D">
      <w:pPr>
        <w:pStyle w:val="GenBody"/>
      </w:pPr>
      <w:r>
        <w:t>NNpred</w:t>
      </w:r>
    </w:p>
    <w:p w14:paraId="4A28DD8B" w14:textId="77777777" w:rsidR="00A0767D" w:rsidRDefault="00A0767D" w:rsidP="00A0767D">
      <w:pPr>
        <w:pStyle w:val="GenBody"/>
      </w:pPr>
      <w:r>
        <w:t>summary(NNpred)</w:t>
      </w:r>
    </w:p>
    <w:p w14:paraId="1CC7FAEF" w14:textId="77777777" w:rsidR="00A0767D" w:rsidRDefault="00A0767D" w:rsidP="00A0767D">
      <w:pPr>
        <w:pStyle w:val="GenBody"/>
      </w:pPr>
      <w:r>
        <w:t>```</w:t>
      </w:r>
    </w:p>
    <w:p w14:paraId="3EF269B5" w14:textId="77777777" w:rsidR="00A0767D" w:rsidRDefault="00A0767D" w:rsidP="00A0767D">
      <w:pPr>
        <w:pStyle w:val="GenBody"/>
      </w:pPr>
    </w:p>
    <w:p w14:paraId="74CE1825" w14:textId="77777777" w:rsidR="00A0767D" w:rsidRDefault="00A0767D" w:rsidP="00A0767D">
      <w:pPr>
        <w:pStyle w:val="GenBody"/>
      </w:pPr>
      <w:r>
        <w:t>#### NN Evaluate</w:t>
      </w:r>
    </w:p>
    <w:p w14:paraId="21814A04" w14:textId="77777777" w:rsidR="00A0767D" w:rsidRDefault="00A0767D" w:rsidP="00A0767D">
      <w:pPr>
        <w:pStyle w:val="GenBody"/>
      </w:pPr>
      <w:r>
        <w:t>```{r}</w:t>
      </w:r>
    </w:p>
    <w:p w14:paraId="7801379E" w14:textId="77777777" w:rsidR="00A0767D" w:rsidRDefault="00A0767D" w:rsidP="00A0767D">
      <w:pPr>
        <w:pStyle w:val="GenBody"/>
      </w:pPr>
      <w:r>
        <w:t># Convert probabilities to class labels</w:t>
      </w:r>
    </w:p>
    <w:p w14:paraId="61BFA321" w14:textId="77777777" w:rsidR="00A0767D" w:rsidRDefault="00A0767D" w:rsidP="00A0767D">
      <w:pPr>
        <w:pStyle w:val="GenBody"/>
      </w:pPr>
      <w:r>
        <w:t>NNpredclass &lt;- ifelse(NNpred &gt; 0.5, "1", "0")</w:t>
      </w:r>
    </w:p>
    <w:p w14:paraId="0FE21736" w14:textId="77777777" w:rsidR="00A0767D" w:rsidRDefault="00A0767D" w:rsidP="00A0767D">
      <w:pPr>
        <w:pStyle w:val="GenBody"/>
      </w:pPr>
      <w:r>
        <w:t>NNpredclass &lt;- as.factor(NNpredclass)</w:t>
      </w:r>
    </w:p>
    <w:p w14:paraId="6FA12D82" w14:textId="77777777" w:rsidR="00A0767D" w:rsidRDefault="00A0767D" w:rsidP="00A0767D">
      <w:pPr>
        <w:pStyle w:val="GenBody"/>
      </w:pPr>
    </w:p>
    <w:p w14:paraId="155BCB97" w14:textId="77777777" w:rsidR="00A0767D" w:rsidRDefault="00A0767D" w:rsidP="00A0767D">
      <w:pPr>
        <w:pStyle w:val="GenBody"/>
      </w:pPr>
      <w:r>
        <w:t>print(paste("Length of predicted classes: ", length(NNpredclass)))</w:t>
      </w:r>
    </w:p>
    <w:p w14:paraId="7D9E20F7" w14:textId="77777777" w:rsidR="00A0767D" w:rsidRDefault="00A0767D" w:rsidP="00A0767D">
      <w:pPr>
        <w:pStyle w:val="GenBody"/>
      </w:pPr>
      <w:r>
        <w:t>print(paste("Length of actual classes: ", length(dl4test$Aircompfail)))</w:t>
      </w:r>
    </w:p>
    <w:p w14:paraId="36639E04" w14:textId="77777777" w:rsidR="00A0767D" w:rsidRDefault="00A0767D" w:rsidP="00A0767D">
      <w:pPr>
        <w:pStyle w:val="GenBody"/>
      </w:pPr>
    </w:p>
    <w:p w14:paraId="26B1C3B7" w14:textId="77777777" w:rsidR="00A0767D" w:rsidRDefault="00A0767D" w:rsidP="00A0767D">
      <w:pPr>
        <w:pStyle w:val="GenBody"/>
      </w:pPr>
      <w:r>
        <w:t># Create a confusion matrix</w:t>
      </w:r>
    </w:p>
    <w:p w14:paraId="0CAE092B" w14:textId="77777777" w:rsidR="00A0767D" w:rsidRDefault="00A0767D" w:rsidP="00A0767D">
      <w:pPr>
        <w:pStyle w:val="GenBody"/>
      </w:pPr>
      <w:r>
        <w:t>NNconfmatrix &lt;- confusionMatrix(NNpredclass, factor(dl4test$Aircompfail))</w:t>
      </w:r>
    </w:p>
    <w:p w14:paraId="0BA26741" w14:textId="77777777" w:rsidR="00A0767D" w:rsidRDefault="00A0767D" w:rsidP="00A0767D">
      <w:pPr>
        <w:pStyle w:val="GenBody"/>
      </w:pPr>
    </w:p>
    <w:p w14:paraId="705FD7AA" w14:textId="77777777" w:rsidR="00A0767D" w:rsidRDefault="00A0767D" w:rsidP="00A0767D">
      <w:pPr>
        <w:pStyle w:val="GenBody"/>
      </w:pPr>
      <w:r>
        <w:t># Extract recall, precision, and F1 score</w:t>
      </w:r>
    </w:p>
    <w:p w14:paraId="27E197A9" w14:textId="77777777" w:rsidR="00A0767D" w:rsidRDefault="00A0767D" w:rsidP="00A0767D">
      <w:pPr>
        <w:pStyle w:val="GenBody"/>
      </w:pPr>
      <w:r>
        <w:t>NNaccuracy &lt;- NNconfmatrix$overall['Accuracy']</w:t>
      </w:r>
    </w:p>
    <w:p w14:paraId="1483EE76" w14:textId="77777777" w:rsidR="00A0767D" w:rsidRDefault="00A0767D" w:rsidP="00A0767D">
      <w:pPr>
        <w:pStyle w:val="GenBody"/>
      </w:pPr>
      <w:r>
        <w:lastRenderedPageBreak/>
        <w:t>NNrecall &lt;- NNconfmatrix$byClass["Recall"]</w:t>
      </w:r>
    </w:p>
    <w:p w14:paraId="245FE3F5" w14:textId="77777777" w:rsidR="00A0767D" w:rsidRDefault="00A0767D" w:rsidP="00A0767D">
      <w:pPr>
        <w:pStyle w:val="GenBody"/>
      </w:pPr>
      <w:r>
        <w:t>NNprecision &lt;- NNconfmatrix$byClass["Precision"]</w:t>
      </w:r>
    </w:p>
    <w:p w14:paraId="0DB90599" w14:textId="77777777" w:rsidR="00A0767D" w:rsidRDefault="00A0767D" w:rsidP="00A0767D">
      <w:pPr>
        <w:pStyle w:val="GenBody"/>
      </w:pPr>
      <w:r>
        <w:t>NNf1score &lt;- NNconfmatrix$byClass["F1"]</w:t>
      </w:r>
    </w:p>
    <w:p w14:paraId="0E187F06" w14:textId="77777777" w:rsidR="00A0767D" w:rsidRDefault="00A0767D" w:rsidP="00A0767D">
      <w:pPr>
        <w:pStyle w:val="GenBody"/>
      </w:pPr>
    </w:p>
    <w:p w14:paraId="5CCDC4BF" w14:textId="77777777" w:rsidR="00A0767D" w:rsidRDefault="00A0767D" w:rsidP="00A0767D">
      <w:pPr>
        <w:pStyle w:val="GenBody"/>
      </w:pPr>
      <w:r>
        <w:t># Print the metrics</w:t>
      </w:r>
    </w:p>
    <w:p w14:paraId="5D01BCBC" w14:textId="77777777" w:rsidR="00A0767D" w:rsidRDefault="00A0767D" w:rsidP="00A0767D">
      <w:pPr>
        <w:pStyle w:val="GenBody"/>
      </w:pPr>
      <w:r>
        <w:t>print(NNconfmatrix)</w:t>
      </w:r>
    </w:p>
    <w:p w14:paraId="26B260F9" w14:textId="77777777" w:rsidR="00A0767D" w:rsidRDefault="00A0767D" w:rsidP="00A0767D">
      <w:pPr>
        <w:pStyle w:val="GenBody"/>
      </w:pPr>
    </w:p>
    <w:p w14:paraId="243F00C8" w14:textId="77777777" w:rsidR="00A0767D" w:rsidRDefault="00A0767D" w:rsidP="00A0767D">
      <w:pPr>
        <w:pStyle w:val="GenBody"/>
      </w:pPr>
      <w:r>
        <w:t>cat("Accuracy:", NNaccuracy, "\n")</w:t>
      </w:r>
    </w:p>
    <w:p w14:paraId="200DC7B5" w14:textId="77777777" w:rsidR="00A0767D" w:rsidRDefault="00A0767D" w:rsidP="00A0767D">
      <w:pPr>
        <w:pStyle w:val="GenBody"/>
      </w:pPr>
      <w:r>
        <w:t>cat("Recall:", NNrecall, "\n")</w:t>
      </w:r>
    </w:p>
    <w:p w14:paraId="4BB3366E" w14:textId="77777777" w:rsidR="00A0767D" w:rsidRDefault="00A0767D" w:rsidP="00A0767D">
      <w:pPr>
        <w:pStyle w:val="GenBody"/>
      </w:pPr>
      <w:r>
        <w:t>cat("Precision:", NNprecision, "\n")</w:t>
      </w:r>
    </w:p>
    <w:p w14:paraId="353C0556" w14:textId="77777777" w:rsidR="00A0767D" w:rsidRDefault="00A0767D" w:rsidP="00A0767D">
      <w:pPr>
        <w:pStyle w:val="GenBody"/>
      </w:pPr>
      <w:r>
        <w:t>cat("F1 Score:", NNf1score, "\n")</w:t>
      </w:r>
    </w:p>
    <w:p w14:paraId="5AA572E2" w14:textId="77777777" w:rsidR="00A0767D" w:rsidRDefault="00A0767D" w:rsidP="00A0767D">
      <w:pPr>
        <w:pStyle w:val="GenBody"/>
      </w:pPr>
      <w:r>
        <w:t>```</w:t>
      </w:r>
    </w:p>
    <w:p w14:paraId="18351C40" w14:textId="77777777" w:rsidR="00A0767D" w:rsidRDefault="00A0767D" w:rsidP="00A0767D">
      <w:pPr>
        <w:pStyle w:val="GenBody"/>
      </w:pPr>
    </w:p>
    <w:p w14:paraId="4889760D" w14:textId="77777777" w:rsidR="00A0767D" w:rsidRDefault="00A0767D" w:rsidP="00A0767D">
      <w:pPr>
        <w:pStyle w:val="GenBody"/>
      </w:pPr>
      <w:r>
        <w:t>## 4.4 Model Comparison</w:t>
      </w:r>
    </w:p>
    <w:p w14:paraId="5C82B068" w14:textId="77777777" w:rsidR="00A0767D" w:rsidRDefault="00A0767D" w:rsidP="00A0767D">
      <w:pPr>
        <w:pStyle w:val="GenBody"/>
      </w:pPr>
      <w:r>
        <w:t>```{r}</w:t>
      </w:r>
    </w:p>
    <w:p w14:paraId="1CB65DE6" w14:textId="77777777" w:rsidR="00A0767D" w:rsidRDefault="00A0767D" w:rsidP="00A0767D">
      <w:pPr>
        <w:pStyle w:val="GenBody"/>
      </w:pPr>
      <w:r>
        <w:t>#print accuracy for each model</w:t>
      </w:r>
    </w:p>
    <w:p w14:paraId="1B3D0B69" w14:textId="77777777" w:rsidR="00A0767D" w:rsidRDefault="00A0767D" w:rsidP="00A0767D">
      <w:pPr>
        <w:pStyle w:val="GenBody"/>
      </w:pPr>
      <w:r>
        <w:t>Logaccuracy</w:t>
      </w:r>
    </w:p>
    <w:p w14:paraId="0FEB803B" w14:textId="77777777" w:rsidR="00A0767D" w:rsidRDefault="00A0767D" w:rsidP="00A0767D">
      <w:pPr>
        <w:pStyle w:val="GenBody"/>
      </w:pPr>
      <w:r>
        <w:t>Dtaccuracy</w:t>
      </w:r>
    </w:p>
    <w:p w14:paraId="58A31D0A" w14:textId="77777777" w:rsidR="00A0767D" w:rsidRDefault="00A0767D" w:rsidP="00A0767D">
      <w:pPr>
        <w:pStyle w:val="GenBody"/>
      </w:pPr>
      <w:r>
        <w:t>Rfaccuracy</w:t>
      </w:r>
    </w:p>
    <w:p w14:paraId="049DFF06" w14:textId="77777777" w:rsidR="00A0767D" w:rsidRDefault="00A0767D" w:rsidP="00A0767D">
      <w:pPr>
        <w:pStyle w:val="GenBody"/>
      </w:pPr>
      <w:r>
        <w:t>Gbmaccuracy</w:t>
      </w:r>
    </w:p>
    <w:p w14:paraId="3C4D3C5B" w14:textId="77777777" w:rsidR="00A0767D" w:rsidRDefault="00A0767D" w:rsidP="00A0767D">
      <w:pPr>
        <w:pStyle w:val="GenBody"/>
      </w:pPr>
      <w:r>
        <w:t>NNaccuracy</w:t>
      </w:r>
    </w:p>
    <w:p w14:paraId="7A114B38" w14:textId="77777777" w:rsidR="00A0767D" w:rsidRDefault="00A0767D" w:rsidP="00A0767D">
      <w:pPr>
        <w:pStyle w:val="GenBody"/>
      </w:pPr>
      <w:r>
        <w:t>```</w:t>
      </w:r>
    </w:p>
    <w:p w14:paraId="047F8D39" w14:textId="77777777" w:rsidR="00A0767D" w:rsidRDefault="00A0767D" w:rsidP="00A0767D">
      <w:pPr>
        <w:pStyle w:val="GenBody"/>
      </w:pPr>
    </w:p>
    <w:p w14:paraId="2C596A26" w14:textId="77777777" w:rsidR="00A0767D" w:rsidRDefault="00A0767D" w:rsidP="00A0767D">
      <w:pPr>
        <w:pStyle w:val="GenBody"/>
      </w:pPr>
      <w:r>
        <w:t>```{r}</w:t>
      </w:r>
    </w:p>
    <w:p w14:paraId="7D49EE3F" w14:textId="77777777" w:rsidR="00A0767D" w:rsidRDefault="00A0767D" w:rsidP="00A0767D">
      <w:pPr>
        <w:pStyle w:val="GenBody"/>
      </w:pPr>
      <w:r>
        <w:t># Store all accuracies in a named vector</w:t>
      </w:r>
    </w:p>
    <w:p w14:paraId="1845DACE" w14:textId="77777777" w:rsidR="00A0767D" w:rsidRDefault="00A0767D" w:rsidP="00A0767D">
      <w:pPr>
        <w:pStyle w:val="GenBody"/>
      </w:pPr>
      <w:r>
        <w:t>accuracies &lt;- c(Logaccuracy, Dtaccuracy, Rfaccuracy, Gbmaccuracy, NNaccuracy)</w:t>
      </w:r>
    </w:p>
    <w:p w14:paraId="4AE7C450" w14:textId="77777777" w:rsidR="00A0767D" w:rsidRDefault="00A0767D" w:rsidP="00A0767D">
      <w:pPr>
        <w:pStyle w:val="GenBody"/>
      </w:pPr>
      <w:r>
        <w:t>names &lt;- c("Logaccuracy", "Dtaccuracy", "Rfaccuracy", "Gbmaccuracy", "NNaccuracy")</w:t>
      </w:r>
    </w:p>
    <w:p w14:paraId="386302BC" w14:textId="77777777" w:rsidR="00A0767D" w:rsidRDefault="00A0767D" w:rsidP="00A0767D">
      <w:pPr>
        <w:pStyle w:val="GenBody"/>
      </w:pPr>
    </w:p>
    <w:p w14:paraId="496CBFB0" w14:textId="77777777" w:rsidR="00A0767D" w:rsidRDefault="00A0767D" w:rsidP="00A0767D">
      <w:pPr>
        <w:pStyle w:val="GenBody"/>
      </w:pPr>
      <w:r>
        <w:t># Create a data frame for ggplot</w:t>
      </w:r>
    </w:p>
    <w:p w14:paraId="6C029129" w14:textId="77777777" w:rsidR="00A0767D" w:rsidRDefault="00A0767D" w:rsidP="00A0767D">
      <w:pPr>
        <w:pStyle w:val="GenBody"/>
      </w:pPr>
      <w:r>
        <w:t>accuracy_df &lt;- data.frame(Model = names, Accuracy = accuracies)</w:t>
      </w:r>
    </w:p>
    <w:p w14:paraId="3987C403" w14:textId="77777777" w:rsidR="00A0767D" w:rsidRDefault="00A0767D" w:rsidP="00A0767D">
      <w:pPr>
        <w:pStyle w:val="GenBody"/>
      </w:pPr>
    </w:p>
    <w:p w14:paraId="28777325" w14:textId="77777777" w:rsidR="00A0767D" w:rsidRDefault="00A0767D" w:rsidP="00A0767D">
      <w:pPr>
        <w:pStyle w:val="GenBody"/>
      </w:pPr>
      <w:r>
        <w:t># Find the highest accuracy</w:t>
      </w:r>
    </w:p>
    <w:p w14:paraId="098913EF" w14:textId="77777777" w:rsidR="00A0767D" w:rsidRDefault="00A0767D" w:rsidP="00A0767D">
      <w:pPr>
        <w:pStyle w:val="GenBody"/>
      </w:pPr>
      <w:r>
        <w:t>max_accuracy &lt;- max(accuracies)</w:t>
      </w:r>
    </w:p>
    <w:p w14:paraId="6ACE61DB" w14:textId="77777777" w:rsidR="00A0767D" w:rsidRDefault="00A0767D" w:rsidP="00A0767D">
      <w:pPr>
        <w:pStyle w:val="GenBody"/>
      </w:pPr>
    </w:p>
    <w:p w14:paraId="0A8D0AF1" w14:textId="77777777" w:rsidR="00A0767D" w:rsidRDefault="00A0767D" w:rsidP="00A0767D">
      <w:pPr>
        <w:pStyle w:val="GenBody"/>
      </w:pPr>
      <w:r>
        <w:t># Find which model achieved the highest accuracy</w:t>
      </w:r>
    </w:p>
    <w:p w14:paraId="5FE9871B" w14:textId="77777777" w:rsidR="00A0767D" w:rsidRDefault="00A0767D" w:rsidP="00A0767D">
      <w:pPr>
        <w:pStyle w:val="GenBody"/>
      </w:pPr>
      <w:r>
        <w:t>best_model &lt;- names[which.max(accuracies)]</w:t>
      </w:r>
    </w:p>
    <w:p w14:paraId="1CF1028F" w14:textId="77777777" w:rsidR="00A0767D" w:rsidRDefault="00A0767D" w:rsidP="00A0767D">
      <w:pPr>
        <w:pStyle w:val="GenBody"/>
      </w:pPr>
    </w:p>
    <w:p w14:paraId="64FBE311" w14:textId="77777777" w:rsidR="00A0767D" w:rsidRDefault="00A0767D" w:rsidP="00A0767D">
      <w:pPr>
        <w:pStyle w:val="GenBody"/>
      </w:pPr>
      <w:r>
        <w:t># Visualize the accuracies using ggplot2</w:t>
      </w:r>
    </w:p>
    <w:p w14:paraId="2E42E914" w14:textId="77777777" w:rsidR="00A0767D" w:rsidRDefault="00A0767D" w:rsidP="00A0767D">
      <w:pPr>
        <w:pStyle w:val="GenBody"/>
      </w:pPr>
      <w:r>
        <w:t>ggplot(accuracy_df, aes(x = Model, y = Accuracy, fill = Model)) +</w:t>
      </w:r>
    </w:p>
    <w:p w14:paraId="57F47F4D" w14:textId="77777777" w:rsidR="00A0767D" w:rsidRDefault="00A0767D" w:rsidP="00A0767D">
      <w:pPr>
        <w:pStyle w:val="GenBody"/>
      </w:pPr>
      <w:r>
        <w:t xml:space="preserve">  geom_bar(stat = "identity", width = 0.6) +</w:t>
      </w:r>
    </w:p>
    <w:p w14:paraId="59C4A169" w14:textId="77777777" w:rsidR="00A0767D" w:rsidRDefault="00A0767D" w:rsidP="00A0767D">
      <w:pPr>
        <w:pStyle w:val="GenBody"/>
      </w:pPr>
      <w:r>
        <w:t xml:space="preserve">  geom_text(aes(label = round(Accuracy, 2)), vjust = -0.3) +</w:t>
      </w:r>
    </w:p>
    <w:p w14:paraId="67711D52" w14:textId="77777777" w:rsidR="00A0767D" w:rsidRDefault="00A0767D" w:rsidP="00A0767D">
      <w:pPr>
        <w:pStyle w:val="GenBody"/>
      </w:pPr>
      <w:r>
        <w:t xml:space="preserve">  labs(title = "Model Accuracies", y = "Accuracy", x = "Model") +</w:t>
      </w:r>
    </w:p>
    <w:p w14:paraId="797ECD5E" w14:textId="77777777" w:rsidR="00A0767D" w:rsidRDefault="00A0767D" w:rsidP="00A0767D">
      <w:pPr>
        <w:pStyle w:val="GenBody"/>
      </w:pPr>
      <w:r>
        <w:t xml:space="preserve">  theme_minimal() +</w:t>
      </w:r>
    </w:p>
    <w:p w14:paraId="109995A6" w14:textId="77777777" w:rsidR="00A0767D" w:rsidRDefault="00A0767D" w:rsidP="00A0767D">
      <w:pPr>
        <w:pStyle w:val="GenBody"/>
      </w:pPr>
      <w:r>
        <w:t xml:space="preserve">  theme(legend.position = "none")</w:t>
      </w:r>
    </w:p>
    <w:p w14:paraId="6F0EB693" w14:textId="77777777" w:rsidR="00A0767D" w:rsidRDefault="00A0767D" w:rsidP="00A0767D">
      <w:pPr>
        <w:pStyle w:val="GenBody"/>
      </w:pPr>
      <w:r>
        <w:lastRenderedPageBreak/>
        <w:t>```</w:t>
      </w:r>
    </w:p>
    <w:p w14:paraId="227F2B3A" w14:textId="77777777" w:rsidR="00A0767D" w:rsidRDefault="00A0767D" w:rsidP="00A0767D">
      <w:pPr>
        <w:pStyle w:val="GenBody"/>
      </w:pPr>
    </w:p>
    <w:p w14:paraId="03AA136F" w14:textId="77777777" w:rsidR="00A0767D" w:rsidRDefault="00A0767D" w:rsidP="00A0767D">
      <w:pPr>
        <w:pStyle w:val="GenBody"/>
      </w:pPr>
      <w:r>
        <w:t>```{r}</w:t>
      </w:r>
    </w:p>
    <w:p w14:paraId="2EB8481E" w14:textId="77777777" w:rsidR="00A0767D" w:rsidRDefault="00A0767D" w:rsidP="00A0767D">
      <w:pPr>
        <w:pStyle w:val="GenBody"/>
      </w:pPr>
      <w:r>
        <w:t># Print the highest accuracy and the corresponding model</w:t>
      </w:r>
    </w:p>
    <w:p w14:paraId="6EB3629D" w14:textId="77777777" w:rsidR="00A0767D" w:rsidRDefault="00A0767D" w:rsidP="00A0767D">
      <w:pPr>
        <w:pStyle w:val="GenBody"/>
      </w:pPr>
      <w:r>
        <w:t>cat("The highest accuracy is", max_accuracy, "achieved by", best_model, "\n")</w:t>
      </w:r>
    </w:p>
    <w:p w14:paraId="72DB1851" w14:textId="77777777" w:rsidR="00A0767D" w:rsidRDefault="00A0767D" w:rsidP="00A0767D">
      <w:pPr>
        <w:pStyle w:val="GenBody"/>
      </w:pPr>
      <w:r>
        <w:t>```</w:t>
      </w:r>
    </w:p>
    <w:p w14:paraId="5A40E238" w14:textId="77777777" w:rsidR="00A0767D" w:rsidRDefault="00A0767D" w:rsidP="00A0767D">
      <w:pPr>
        <w:pStyle w:val="GenBody"/>
      </w:pPr>
    </w:p>
    <w:p w14:paraId="063375DC" w14:textId="77777777" w:rsidR="00A0767D" w:rsidRDefault="00A0767D" w:rsidP="00A0767D">
      <w:pPr>
        <w:pStyle w:val="GenBody"/>
      </w:pPr>
    </w:p>
    <w:p w14:paraId="7F3D2188" w14:textId="77777777" w:rsidR="00A0767D" w:rsidRDefault="00A0767D" w:rsidP="00A0767D">
      <w:pPr>
        <w:pStyle w:val="GenBody"/>
      </w:pPr>
    </w:p>
    <w:p w14:paraId="673C497A" w14:textId="77777777" w:rsidR="00A0767D" w:rsidRDefault="00A0767D" w:rsidP="00A0767D">
      <w:pPr>
        <w:pStyle w:val="GenBody"/>
      </w:pPr>
      <w:r>
        <w:t># 5. Analogue Sensor</w:t>
      </w:r>
    </w:p>
    <w:p w14:paraId="0EDBBCE4" w14:textId="77777777" w:rsidR="00A0767D" w:rsidRDefault="00A0767D" w:rsidP="00A0767D">
      <w:pPr>
        <w:pStyle w:val="GenBody"/>
      </w:pPr>
      <w:r>
        <w:t>```{r}</w:t>
      </w:r>
    </w:p>
    <w:p w14:paraId="1EEA3C10" w14:textId="77777777" w:rsidR="00A0767D" w:rsidRDefault="00A0767D" w:rsidP="00A0767D">
      <w:pPr>
        <w:pStyle w:val="GenBody"/>
      </w:pPr>
      <w:r>
        <w:t>View(Analog)</w:t>
      </w:r>
    </w:p>
    <w:p w14:paraId="1B0F055C" w14:textId="77777777" w:rsidR="00A0767D" w:rsidRDefault="00A0767D" w:rsidP="00A0767D">
      <w:pPr>
        <w:pStyle w:val="GenBody"/>
      </w:pPr>
      <w:r>
        <w:t>str(Analog)</w:t>
      </w:r>
    </w:p>
    <w:p w14:paraId="2A4D6234" w14:textId="77777777" w:rsidR="00A0767D" w:rsidRDefault="00A0767D" w:rsidP="00A0767D">
      <w:pPr>
        <w:pStyle w:val="GenBody"/>
      </w:pPr>
      <w:r>
        <w:t>```</w:t>
      </w:r>
    </w:p>
    <w:p w14:paraId="75BD3F2D" w14:textId="77777777" w:rsidR="00A0767D" w:rsidRDefault="00A0767D" w:rsidP="00A0767D">
      <w:pPr>
        <w:pStyle w:val="GenBody"/>
      </w:pPr>
    </w:p>
    <w:p w14:paraId="782D9CD4" w14:textId="77777777" w:rsidR="00A0767D" w:rsidRDefault="00A0767D" w:rsidP="00A0767D">
      <w:pPr>
        <w:pStyle w:val="GenBody"/>
      </w:pPr>
      <w:r>
        <w:t>## 5.1 Feature Selection</w:t>
      </w:r>
    </w:p>
    <w:p w14:paraId="08E6580C" w14:textId="77777777" w:rsidR="00A0767D" w:rsidRDefault="00A0767D" w:rsidP="00A0767D">
      <w:pPr>
        <w:pStyle w:val="GenBody"/>
      </w:pPr>
      <w:r>
        <w:t>```{r}</w:t>
      </w:r>
    </w:p>
    <w:p w14:paraId="07CC6E8C" w14:textId="77777777" w:rsidR="00A0767D" w:rsidRDefault="00A0767D" w:rsidP="00A0767D">
      <w:pPr>
        <w:pStyle w:val="GenBody"/>
      </w:pPr>
      <w:r>
        <w:t># Calculate the correlation matrix</w:t>
      </w:r>
    </w:p>
    <w:p w14:paraId="48B9AE73" w14:textId="77777777" w:rsidR="00A0767D" w:rsidRDefault="00A0767D" w:rsidP="00A0767D">
      <w:pPr>
        <w:pStyle w:val="GenBody"/>
      </w:pPr>
      <w:r>
        <w:t>Analogcorrmatrix &lt;- cor(Analog[, -ncol(Analog)])</w:t>
      </w:r>
    </w:p>
    <w:p w14:paraId="16665775" w14:textId="77777777" w:rsidR="00A0767D" w:rsidRDefault="00A0767D" w:rsidP="00A0767D">
      <w:pPr>
        <w:pStyle w:val="GenBody"/>
      </w:pPr>
    </w:p>
    <w:p w14:paraId="6F35E9A2" w14:textId="77777777" w:rsidR="00A0767D" w:rsidRDefault="00A0767D" w:rsidP="00A0767D">
      <w:pPr>
        <w:pStyle w:val="GenBody"/>
      </w:pPr>
      <w:r>
        <w:t># Plot the correlation matrix</w:t>
      </w:r>
    </w:p>
    <w:p w14:paraId="0250ECA8" w14:textId="77777777" w:rsidR="00A0767D" w:rsidRDefault="00A0767D" w:rsidP="00A0767D">
      <w:pPr>
        <w:pStyle w:val="GenBody"/>
      </w:pPr>
      <w:r>
        <w:t>corrplot(Analogcorrmatrix, method = "circle")</w:t>
      </w:r>
    </w:p>
    <w:p w14:paraId="7593A5CC" w14:textId="77777777" w:rsidR="00A0767D" w:rsidRDefault="00A0767D" w:rsidP="00A0767D">
      <w:pPr>
        <w:pStyle w:val="GenBody"/>
      </w:pPr>
      <w:r>
        <w:lastRenderedPageBreak/>
        <w:t>```</w:t>
      </w:r>
    </w:p>
    <w:p w14:paraId="3C4C68DD" w14:textId="77777777" w:rsidR="00A0767D" w:rsidRDefault="00A0767D" w:rsidP="00A0767D">
      <w:pPr>
        <w:pStyle w:val="GenBody"/>
      </w:pPr>
    </w:p>
    <w:p w14:paraId="5A5FCA77" w14:textId="77777777" w:rsidR="00A0767D" w:rsidRDefault="00A0767D" w:rsidP="00A0767D">
      <w:pPr>
        <w:pStyle w:val="GenBody"/>
      </w:pPr>
      <w:r>
        <w:t>```{r}</w:t>
      </w:r>
    </w:p>
    <w:p w14:paraId="27E70B74" w14:textId="77777777" w:rsidR="00A0767D" w:rsidRDefault="00A0767D" w:rsidP="00A0767D">
      <w:pPr>
        <w:pStyle w:val="GenBody"/>
      </w:pPr>
      <w:r>
        <w:t># Find highly correlated features (correlation &gt; 0.75)</w:t>
      </w:r>
    </w:p>
    <w:p w14:paraId="65AF1AE9" w14:textId="77777777" w:rsidR="00A0767D" w:rsidRDefault="00A0767D" w:rsidP="00A0767D">
      <w:pPr>
        <w:pStyle w:val="GenBody"/>
      </w:pPr>
      <w:r>
        <w:t>AnaloghighlyCorrelated &lt;- findCorrelation(Analogcorrmatrix, cutoff = 0.75)</w:t>
      </w:r>
    </w:p>
    <w:p w14:paraId="09A83836" w14:textId="77777777" w:rsidR="00A0767D" w:rsidRDefault="00A0767D" w:rsidP="00A0767D">
      <w:pPr>
        <w:pStyle w:val="GenBody"/>
      </w:pPr>
    </w:p>
    <w:p w14:paraId="158121BF" w14:textId="77777777" w:rsidR="00A0767D" w:rsidRDefault="00A0767D" w:rsidP="00A0767D">
      <w:pPr>
        <w:pStyle w:val="GenBody"/>
      </w:pPr>
      <w:r>
        <w:t># Print the indices of highly correlated attributes</w:t>
      </w:r>
    </w:p>
    <w:p w14:paraId="15F863B9" w14:textId="77777777" w:rsidR="00A0767D" w:rsidRDefault="00A0767D" w:rsidP="00A0767D">
      <w:pPr>
        <w:pStyle w:val="GenBody"/>
      </w:pPr>
      <w:r>
        <w:t>print(AnaloghighlyCorrelated)</w:t>
      </w:r>
    </w:p>
    <w:p w14:paraId="751660AF" w14:textId="77777777" w:rsidR="00A0767D" w:rsidRDefault="00A0767D" w:rsidP="00A0767D">
      <w:pPr>
        <w:pStyle w:val="GenBody"/>
      </w:pPr>
      <w:r>
        <w:t>```</w:t>
      </w:r>
    </w:p>
    <w:p w14:paraId="7688076B" w14:textId="77777777" w:rsidR="00A0767D" w:rsidRDefault="00A0767D" w:rsidP="00A0767D">
      <w:pPr>
        <w:pStyle w:val="GenBody"/>
      </w:pPr>
    </w:p>
    <w:p w14:paraId="5B9178CC" w14:textId="77777777" w:rsidR="00A0767D" w:rsidRDefault="00A0767D" w:rsidP="00A0767D">
      <w:pPr>
        <w:pStyle w:val="GenBody"/>
      </w:pPr>
      <w:r>
        <w:t>```{r}</w:t>
      </w:r>
    </w:p>
    <w:p w14:paraId="76D41DB9" w14:textId="77777777" w:rsidR="00A0767D" w:rsidRDefault="00A0767D" w:rsidP="00A0767D">
      <w:pPr>
        <w:pStyle w:val="GenBody"/>
      </w:pPr>
      <w:r>
        <w:t># Remove highly correlated features</w:t>
      </w:r>
    </w:p>
    <w:p w14:paraId="42852676" w14:textId="77777777" w:rsidR="00A0767D" w:rsidRDefault="00A0767D" w:rsidP="00A0767D">
      <w:pPr>
        <w:pStyle w:val="GenBody"/>
      </w:pPr>
      <w:r>
        <w:t>Analog &lt;- Analog[, -AnaloghighlyCorrelated]</w:t>
      </w:r>
    </w:p>
    <w:p w14:paraId="09215835" w14:textId="77777777" w:rsidR="00A0767D" w:rsidRDefault="00A0767D" w:rsidP="00A0767D">
      <w:pPr>
        <w:pStyle w:val="GenBody"/>
      </w:pPr>
    </w:p>
    <w:p w14:paraId="5F41ACD6" w14:textId="77777777" w:rsidR="00A0767D" w:rsidRDefault="00A0767D" w:rsidP="00A0767D">
      <w:pPr>
        <w:pStyle w:val="GenBody"/>
      </w:pPr>
      <w:r>
        <w:t>str(Analog)</w:t>
      </w:r>
    </w:p>
    <w:p w14:paraId="759087CC" w14:textId="77777777" w:rsidR="00A0767D" w:rsidRDefault="00A0767D" w:rsidP="00A0767D">
      <w:pPr>
        <w:pStyle w:val="GenBody"/>
      </w:pPr>
      <w:r>
        <w:t>```</w:t>
      </w:r>
    </w:p>
    <w:p w14:paraId="44B69931" w14:textId="77777777" w:rsidR="00A0767D" w:rsidRDefault="00A0767D" w:rsidP="00A0767D">
      <w:pPr>
        <w:pStyle w:val="GenBody"/>
      </w:pPr>
    </w:p>
    <w:p w14:paraId="2C1FBED9" w14:textId="77777777" w:rsidR="00A0767D" w:rsidRDefault="00A0767D" w:rsidP="00A0767D">
      <w:pPr>
        <w:pStyle w:val="GenBody"/>
      </w:pPr>
      <w:r>
        <w:t>## 5.2 Train_Test_Split</w:t>
      </w:r>
    </w:p>
    <w:p w14:paraId="58E960B3" w14:textId="77777777" w:rsidR="00A0767D" w:rsidRDefault="00A0767D" w:rsidP="00A0767D">
      <w:pPr>
        <w:pStyle w:val="GenBody"/>
      </w:pPr>
    </w:p>
    <w:p w14:paraId="0C2F9304" w14:textId="77777777" w:rsidR="00A0767D" w:rsidRDefault="00A0767D" w:rsidP="00A0767D">
      <w:pPr>
        <w:pStyle w:val="GenBody"/>
      </w:pPr>
      <w:r>
        <w:t>Split the dataframe using 80/20 split</w:t>
      </w:r>
    </w:p>
    <w:p w14:paraId="1827A7B8" w14:textId="77777777" w:rsidR="00A0767D" w:rsidRDefault="00A0767D" w:rsidP="00A0767D">
      <w:pPr>
        <w:pStyle w:val="GenBody"/>
      </w:pPr>
      <w:r>
        <w:t>```{r}</w:t>
      </w:r>
    </w:p>
    <w:p w14:paraId="4459F837" w14:textId="77777777" w:rsidR="00A0767D" w:rsidRDefault="00A0767D" w:rsidP="00A0767D">
      <w:pPr>
        <w:pStyle w:val="GenBody"/>
      </w:pPr>
      <w:r>
        <w:t>Analogsplit &lt;- sample.split(Analog, SplitRatio = 0.8)</w:t>
      </w:r>
    </w:p>
    <w:p w14:paraId="4A941C90" w14:textId="77777777" w:rsidR="00A0767D" w:rsidRDefault="00A0767D" w:rsidP="00A0767D">
      <w:pPr>
        <w:pStyle w:val="GenBody"/>
      </w:pPr>
      <w:r>
        <w:lastRenderedPageBreak/>
        <w:t>```</w:t>
      </w:r>
    </w:p>
    <w:p w14:paraId="2F189E33" w14:textId="77777777" w:rsidR="00A0767D" w:rsidRDefault="00A0767D" w:rsidP="00A0767D">
      <w:pPr>
        <w:pStyle w:val="GenBody"/>
      </w:pPr>
    </w:p>
    <w:p w14:paraId="5E79D4DB" w14:textId="77777777" w:rsidR="00A0767D" w:rsidRDefault="00A0767D" w:rsidP="00A0767D">
      <w:pPr>
        <w:pStyle w:val="GenBody"/>
      </w:pPr>
      <w:r>
        <w:t>Initiate training set and testing set</w:t>
      </w:r>
    </w:p>
    <w:p w14:paraId="02E7B698" w14:textId="77777777" w:rsidR="00A0767D" w:rsidRDefault="00A0767D" w:rsidP="00A0767D">
      <w:pPr>
        <w:pStyle w:val="GenBody"/>
      </w:pPr>
      <w:r>
        <w:t>```{r}</w:t>
      </w:r>
    </w:p>
    <w:p w14:paraId="0E54A151" w14:textId="77777777" w:rsidR="00A0767D" w:rsidRDefault="00A0767D" w:rsidP="00A0767D">
      <w:pPr>
        <w:pStyle w:val="GenBody"/>
      </w:pPr>
      <w:r>
        <w:t>Atrain &lt;- Analog[Analogsplit,]</w:t>
      </w:r>
    </w:p>
    <w:p w14:paraId="5FBD4777" w14:textId="77777777" w:rsidR="00A0767D" w:rsidRDefault="00A0767D" w:rsidP="00A0767D">
      <w:pPr>
        <w:pStyle w:val="GenBody"/>
      </w:pPr>
      <w:r>
        <w:t>Atest &lt;- Analog[!Analogsplit,]</w:t>
      </w:r>
    </w:p>
    <w:p w14:paraId="7B6B830F" w14:textId="77777777" w:rsidR="00A0767D" w:rsidRDefault="00A0767D" w:rsidP="00A0767D">
      <w:pPr>
        <w:pStyle w:val="GenBody"/>
      </w:pPr>
      <w:r>
        <w:t>```</w:t>
      </w:r>
    </w:p>
    <w:p w14:paraId="668FC6B1" w14:textId="77777777" w:rsidR="00A0767D" w:rsidRDefault="00A0767D" w:rsidP="00A0767D">
      <w:pPr>
        <w:pStyle w:val="GenBody"/>
      </w:pPr>
    </w:p>
    <w:p w14:paraId="34C65209" w14:textId="77777777" w:rsidR="00A0767D" w:rsidRDefault="00A0767D" w:rsidP="00A0767D">
      <w:pPr>
        <w:pStyle w:val="GenBody"/>
      </w:pPr>
      <w:r>
        <w:t>80% to training and 20% to testing dataset</w:t>
      </w:r>
    </w:p>
    <w:p w14:paraId="37460607" w14:textId="77777777" w:rsidR="00A0767D" w:rsidRDefault="00A0767D" w:rsidP="00A0767D">
      <w:pPr>
        <w:pStyle w:val="GenBody"/>
      </w:pPr>
    </w:p>
    <w:p w14:paraId="1461FD75" w14:textId="77777777" w:rsidR="00A0767D" w:rsidRDefault="00A0767D" w:rsidP="00A0767D">
      <w:pPr>
        <w:pStyle w:val="GenBody"/>
      </w:pPr>
      <w:r>
        <w:t>```{r}</w:t>
      </w:r>
    </w:p>
    <w:p w14:paraId="0E452CDA" w14:textId="77777777" w:rsidR="00A0767D" w:rsidRDefault="00A0767D" w:rsidP="00A0767D">
      <w:pPr>
        <w:pStyle w:val="GenBody"/>
      </w:pPr>
      <w:r>
        <w:t>names(Analog)</w:t>
      </w:r>
    </w:p>
    <w:p w14:paraId="0ED65548" w14:textId="77777777" w:rsidR="00A0767D" w:rsidRDefault="00A0767D" w:rsidP="00A0767D">
      <w:pPr>
        <w:pStyle w:val="GenBody"/>
      </w:pPr>
      <w:r>
        <w:t>```</w:t>
      </w:r>
    </w:p>
    <w:p w14:paraId="4F925378" w14:textId="77777777" w:rsidR="00A0767D" w:rsidRDefault="00A0767D" w:rsidP="00A0767D">
      <w:pPr>
        <w:pStyle w:val="GenBody"/>
      </w:pPr>
    </w:p>
    <w:p w14:paraId="3B98F1CB" w14:textId="77777777" w:rsidR="00A0767D" w:rsidRDefault="00A0767D" w:rsidP="00A0767D">
      <w:pPr>
        <w:pStyle w:val="GenBody"/>
      </w:pPr>
      <w:r>
        <w:t>check for number of rows in each</w:t>
      </w:r>
    </w:p>
    <w:p w14:paraId="7580D25B" w14:textId="77777777" w:rsidR="00A0767D" w:rsidRDefault="00A0767D" w:rsidP="00A0767D">
      <w:pPr>
        <w:pStyle w:val="GenBody"/>
      </w:pPr>
      <w:r>
        <w:t>```{r}</w:t>
      </w:r>
    </w:p>
    <w:p w14:paraId="6A12F68D" w14:textId="77777777" w:rsidR="00A0767D" w:rsidRDefault="00A0767D" w:rsidP="00A0767D">
      <w:pPr>
        <w:pStyle w:val="GenBody"/>
      </w:pPr>
      <w:r>
        <w:t>nrow(Atrain)</w:t>
      </w:r>
    </w:p>
    <w:p w14:paraId="7489650C" w14:textId="77777777" w:rsidR="00A0767D" w:rsidRDefault="00A0767D" w:rsidP="00A0767D">
      <w:pPr>
        <w:pStyle w:val="GenBody"/>
      </w:pPr>
      <w:r>
        <w:t>```</w:t>
      </w:r>
    </w:p>
    <w:p w14:paraId="55F677CB" w14:textId="77777777" w:rsidR="00A0767D" w:rsidRDefault="00A0767D" w:rsidP="00A0767D">
      <w:pPr>
        <w:pStyle w:val="GenBody"/>
      </w:pPr>
    </w:p>
    <w:p w14:paraId="6B5E7917" w14:textId="77777777" w:rsidR="00A0767D" w:rsidRDefault="00A0767D" w:rsidP="00A0767D">
      <w:pPr>
        <w:pStyle w:val="GenBody"/>
      </w:pPr>
      <w:r>
        <w:t>```{r}</w:t>
      </w:r>
    </w:p>
    <w:p w14:paraId="22585919" w14:textId="77777777" w:rsidR="00A0767D" w:rsidRDefault="00A0767D" w:rsidP="00A0767D">
      <w:pPr>
        <w:pStyle w:val="GenBody"/>
      </w:pPr>
      <w:r>
        <w:t>nrow(Atest)</w:t>
      </w:r>
    </w:p>
    <w:p w14:paraId="325EE3BB" w14:textId="77777777" w:rsidR="00A0767D" w:rsidRDefault="00A0767D" w:rsidP="00A0767D">
      <w:pPr>
        <w:pStyle w:val="GenBody"/>
      </w:pPr>
      <w:r>
        <w:t>```</w:t>
      </w:r>
    </w:p>
    <w:p w14:paraId="7D5359FE" w14:textId="77777777" w:rsidR="00A0767D" w:rsidRDefault="00A0767D" w:rsidP="00A0767D">
      <w:pPr>
        <w:pStyle w:val="GenBody"/>
      </w:pPr>
    </w:p>
    <w:p w14:paraId="01B0560B" w14:textId="77777777" w:rsidR="00A0767D" w:rsidRDefault="00A0767D" w:rsidP="00A0767D">
      <w:pPr>
        <w:pStyle w:val="GenBody"/>
      </w:pPr>
      <w:r>
        <w:t>## 5.3 Modelling Techniques</w:t>
      </w:r>
    </w:p>
    <w:p w14:paraId="64E1A5B5" w14:textId="77777777" w:rsidR="00A0767D" w:rsidRDefault="00A0767D" w:rsidP="00A0767D">
      <w:pPr>
        <w:pStyle w:val="GenBody"/>
      </w:pPr>
    </w:p>
    <w:p w14:paraId="3F9EF60F" w14:textId="77777777" w:rsidR="00A0767D" w:rsidRDefault="00A0767D" w:rsidP="00A0767D">
      <w:pPr>
        <w:pStyle w:val="GenBody"/>
      </w:pPr>
      <w:r>
        <w:t>### 5.3.1. Logistic Regression</w:t>
      </w:r>
    </w:p>
    <w:p w14:paraId="50527E1B" w14:textId="77777777" w:rsidR="00A0767D" w:rsidRDefault="00A0767D" w:rsidP="00A0767D">
      <w:pPr>
        <w:pStyle w:val="GenBody"/>
      </w:pPr>
      <w:r>
        <w:t>```{r}</w:t>
      </w:r>
    </w:p>
    <w:p w14:paraId="07BCB7CA" w14:textId="77777777" w:rsidR="00A0767D" w:rsidRDefault="00A0767D" w:rsidP="00A0767D">
      <w:pPr>
        <w:pStyle w:val="GenBody"/>
      </w:pPr>
      <w:r>
        <w:t>#Train the model</w:t>
      </w:r>
    </w:p>
    <w:p w14:paraId="6DE37C06" w14:textId="77777777" w:rsidR="00A0767D" w:rsidRDefault="00A0767D" w:rsidP="00A0767D">
      <w:pPr>
        <w:pStyle w:val="GenBody"/>
      </w:pPr>
      <w:r>
        <w:t>ALogmodel &lt;- glm(Aircompfail~., data = Atrain, family = "binomial")</w:t>
      </w:r>
    </w:p>
    <w:p w14:paraId="4B19E27F" w14:textId="77777777" w:rsidR="00A0767D" w:rsidRDefault="00A0767D" w:rsidP="00A0767D">
      <w:pPr>
        <w:pStyle w:val="GenBody"/>
      </w:pPr>
    </w:p>
    <w:p w14:paraId="3B1306C4" w14:textId="77777777" w:rsidR="00A0767D" w:rsidRDefault="00A0767D" w:rsidP="00A0767D">
      <w:pPr>
        <w:pStyle w:val="GenBody"/>
      </w:pPr>
      <w:r>
        <w:t>#Predict the model</w:t>
      </w:r>
    </w:p>
    <w:p w14:paraId="63F764DE" w14:textId="77777777" w:rsidR="00A0767D" w:rsidRDefault="00A0767D" w:rsidP="00A0767D">
      <w:pPr>
        <w:pStyle w:val="GenBody"/>
      </w:pPr>
      <w:r>
        <w:t>ALogpredict &lt;- predict(ALogmodel, Atest, type = "response")</w:t>
      </w:r>
    </w:p>
    <w:p w14:paraId="24E5866C" w14:textId="77777777" w:rsidR="00A0767D" w:rsidRDefault="00A0767D" w:rsidP="00A0767D">
      <w:pPr>
        <w:pStyle w:val="GenBody"/>
      </w:pPr>
      <w:r>
        <w:t>ALogpredict</w:t>
      </w:r>
    </w:p>
    <w:p w14:paraId="146294AF" w14:textId="77777777" w:rsidR="00A0767D" w:rsidRDefault="00A0767D" w:rsidP="00A0767D">
      <w:pPr>
        <w:pStyle w:val="GenBody"/>
      </w:pPr>
      <w:r>
        <w:t>```</w:t>
      </w:r>
    </w:p>
    <w:p w14:paraId="24EEC0F0" w14:textId="77777777" w:rsidR="00A0767D" w:rsidRDefault="00A0767D" w:rsidP="00A0767D">
      <w:pPr>
        <w:pStyle w:val="GenBody"/>
      </w:pPr>
    </w:p>
    <w:p w14:paraId="766C75F9" w14:textId="77777777" w:rsidR="00A0767D" w:rsidRDefault="00A0767D" w:rsidP="00A0767D">
      <w:pPr>
        <w:pStyle w:val="GenBody"/>
      </w:pPr>
      <w:r>
        <w:t>#### Logistic Regression Evaluation</w:t>
      </w:r>
    </w:p>
    <w:p w14:paraId="39F6D9E7" w14:textId="77777777" w:rsidR="00A0767D" w:rsidRDefault="00A0767D" w:rsidP="00A0767D">
      <w:pPr>
        <w:pStyle w:val="GenBody"/>
      </w:pPr>
      <w:r>
        <w:t>```{r}</w:t>
      </w:r>
    </w:p>
    <w:p w14:paraId="4E1243EA" w14:textId="77777777" w:rsidR="00A0767D" w:rsidRDefault="00A0767D" w:rsidP="00A0767D">
      <w:pPr>
        <w:pStyle w:val="GenBody"/>
      </w:pPr>
      <w:r>
        <w:t># Convert probabilities to binary outcomes (assuming 0.5 as threshold)</w:t>
      </w:r>
    </w:p>
    <w:p w14:paraId="2DC44F69" w14:textId="77777777" w:rsidR="00A0767D" w:rsidRDefault="00A0767D" w:rsidP="00A0767D">
      <w:pPr>
        <w:pStyle w:val="GenBody"/>
      </w:pPr>
      <w:r>
        <w:t>ALogpredclass &lt;- ifelse(ALogpredict &gt; 0.5, 1, 0)</w:t>
      </w:r>
    </w:p>
    <w:p w14:paraId="5F273C18" w14:textId="77777777" w:rsidR="00A0767D" w:rsidRDefault="00A0767D" w:rsidP="00A0767D">
      <w:pPr>
        <w:pStyle w:val="GenBody"/>
      </w:pPr>
      <w:r>
        <w:t>ALogpredclass &lt;- as.factor(ALogpredclass)</w:t>
      </w:r>
    </w:p>
    <w:p w14:paraId="7F395376" w14:textId="77777777" w:rsidR="00A0767D" w:rsidRDefault="00A0767D" w:rsidP="00A0767D">
      <w:pPr>
        <w:pStyle w:val="GenBody"/>
      </w:pPr>
    </w:p>
    <w:p w14:paraId="5543C18A" w14:textId="77777777" w:rsidR="00A0767D" w:rsidRDefault="00A0767D" w:rsidP="00A0767D">
      <w:pPr>
        <w:pStyle w:val="GenBody"/>
      </w:pPr>
      <w:r>
        <w:t>summary(ALogpredclass)</w:t>
      </w:r>
    </w:p>
    <w:p w14:paraId="2364A5B9" w14:textId="77777777" w:rsidR="00A0767D" w:rsidRDefault="00A0767D" w:rsidP="00A0767D">
      <w:pPr>
        <w:pStyle w:val="GenBody"/>
      </w:pPr>
      <w:r>
        <w:t>```</w:t>
      </w:r>
    </w:p>
    <w:p w14:paraId="673674D5" w14:textId="77777777" w:rsidR="00A0767D" w:rsidRDefault="00A0767D" w:rsidP="00A0767D">
      <w:pPr>
        <w:pStyle w:val="GenBody"/>
      </w:pPr>
    </w:p>
    <w:p w14:paraId="2F2D0C49" w14:textId="77777777" w:rsidR="00A0767D" w:rsidRDefault="00A0767D" w:rsidP="00A0767D">
      <w:pPr>
        <w:pStyle w:val="GenBody"/>
      </w:pPr>
      <w:r>
        <w:lastRenderedPageBreak/>
        <w:t>```{r}</w:t>
      </w:r>
    </w:p>
    <w:p w14:paraId="6E3D1E7D" w14:textId="77777777" w:rsidR="00A0767D" w:rsidRDefault="00A0767D" w:rsidP="00A0767D">
      <w:pPr>
        <w:pStyle w:val="GenBody"/>
      </w:pPr>
      <w:r>
        <w:t># Ensure that the lengths of predclass and testdata match</w:t>
      </w:r>
    </w:p>
    <w:p w14:paraId="39C796AC" w14:textId="77777777" w:rsidR="00A0767D" w:rsidRDefault="00A0767D" w:rsidP="00A0767D">
      <w:pPr>
        <w:pStyle w:val="GenBody"/>
      </w:pPr>
      <w:r>
        <w:t>print(paste("Length of predicted classes: ", length(ALogpredclass)))</w:t>
      </w:r>
    </w:p>
    <w:p w14:paraId="38EC28AA" w14:textId="77777777" w:rsidR="00A0767D" w:rsidRDefault="00A0767D" w:rsidP="00A0767D">
      <w:pPr>
        <w:pStyle w:val="GenBody"/>
      </w:pPr>
      <w:r>
        <w:t>print(paste("Length of actual classes: ", length(Atest$Aircompfail)))</w:t>
      </w:r>
    </w:p>
    <w:p w14:paraId="56E0D5FA" w14:textId="77777777" w:rsidR="00A0767D" w:rsidRDefault="00A0767D" w:rsidP="00A0767D">
      <w:pPr>
        <w:pStyle w:val="GenBody"/>
      </w:pPr>
    </w:p>
    <w:p w14:paraId="0A7DB7F5" w14:textId="77777777" w:rsidR="00A0767D" w:rsidRDefault="00A0767D" w:rsidP="00A0767D">
      <w:pPr>
        <w:pStyle w:val="GenBody"/>
      </w:pPr>
      <w:r>
        <w:t>Alogmatrix &lt;- confusionMatrix(ALogpredclass, (factor(Atest$Aircompfail)))</w:t>
      </w:r>
    </w:p>
    <w:p w14:paraId="1406E735" w14:textId="77777777" w:rsidR="00A0767D" w:rsidRDefault="00A0767D" w:rsidP="00A0767D">
      <w:pPr>
        <w:pStyle w:val="GenBody"/>
      </w:pPr>
      <w:r>
        <w:t>Alogmatrix</w:t>
      </w:r>
    </w:p>
    <w:p w14:paraId="67E08E61" w14:textId="77777777" w:rsidR="00A0767D" w:rsidRDefault="00A0767D" w:rsidP="00A0767D">
      <w:pPr>
        <w:pStyle w:val="GenBody"/>
      </w:pPr>
    </w:p>
    <w:p w14:paraId="2CC30CEF" w14:textId="77777777" w:rsidR="00A0767D" w:rsidRDefault="00A0767D" w:rsidP="00A0767D">
      <w:pPr>
        <w:pStyle w:val="GenBody"/>
      </w:pPr>
      <w:r>
        <w:t>Alogaccuracy &lt;- Alogmatrix$overall['Accuracy']</w:t>
      </w:r>
    </w:p>
    <w:p w14:paraId="51D403AA" w14:textId="77777777" w:rsidR="00A0767D" w:rsidRDefault="00A0767D" w:rsidP="00A0767D">
      <w:pPr>
        <w:pStyle w:val="GenBody"/>
      </w:pPr>
      <w:r>
        <w:t>Alogrecall &lt;- Alogmatrix$byClass["Recall"]</w:t>
      </w:r>
    </w:p>
    <w:p w14:paraId="4D9D7E9A" w14:textId="77777777" w:rsidR="00A0767D" w:rsidRDefault="00A0767D" w:rsidP="00A0767D">
      <w:pPr>
        <w:pStyle w:val="GenBody"/>
      </w:pPr>
      <w:r>
        <w:t>Alogprecision &lt;- Alogmatrix$byClass["Precision"]</w:t>
      </w:r>
    </w:p>
    <w:p w14:paraId="2E0EBEBA" w14:textId="77777777" w:rsidR="00A0767D" w:rsidRDefault="00A0767D" w:rsidP="00A0767D">
      <w:pPr>
        <w:pStyle w:val="GenBody"/>
      </w:pPr>
      <w:r>
        <w:t>Alogf1score &lt;- Alogmatrix$byClass["F1"]</w:t>
      </w:r>
    </w:p>
    <w:p w14:paraId="06B7A4D0" w14:textId="77777777" w:rsidR="00A0767D" w:rsidRDefault="00A0767D" w:rsidP="00A0767D">
      <w:pPr>
        <w:pStyle w:val="GenBody"/>
      </w:pPr>
    </w:p>
    <w:p w14:paraId="4E3A7EBA" w14:textId="77777777" w:rsidR="00A0767D" w:rsidRDefault="00A0767D" w:rsidP="00A0767D">
      <w:pPr>
        <w:pStyle w:val="GenBody"/>
      </w:pPr>
      <w:r>
        <w:t>Alogaccuracy</w:t>
      </w:r>
    </w:p>
    <w:p w14:paraId="351C8421" w14:textId="77777777" w:rsidR="00A0767D" w:rsidRDefault="00A0767D" w:rsidP="00A0767D">
      <w:pPr>
        <w:pStyle w:val="GenBody"/>
      </w:pPr>
      <w:r>
        <w:t>Alogrecall</w:t>
      </w:r>
    </w:p>
    <w:p w14:paraId="2205C8AC" w14:textId="77777777" w:rsidR="00A0767D" w:rsidRDefault="00A0767D" w:rsidP="00A0767D">
      <w:pPr>
        <w:pStyle w:val="GenBody"/>
      </w:pPr>
      <w:r>
        <w:t>Alogprecision</w:t>
      </w:r>
    </w:p>
    <w:p w14:paraId="52F02A6D" w14:textId="77777777" w:rsidR="00A0767D" w:rsidRDefault="00A0767D" w:rsidP="00A0767D">
      <w:pPr>
        <w:pStyle w:val="GenBody"/>
      </w:pPr>
      <w:r>
        <w:t>Alogf1score</w:t>
      </w:r>
    </w:p>
    <w:p w14:paraId="62987D6C" w14:textId="77777777" w:rsidR="00A0767D" w:rsidRDefault="00A0767D" w:rsidP="00A0767D">
      <w:pPr>
        <w:pStyle w:val="GenBody"/>
      </w:pPr>
      <w:r>
        <w:t>```</w:t>
      </w:r>
    </w:p>
    <w:p w14:paraId="0F1092AC" w14:textId="77777777" w:rsidR="00A0767D" w:rsidRDefault="00A0767D" w:rsidP="00A0767D">
      <w:pPr>
        <w:pStyle w:val="GenBody"/>
      </w:pPr>
    </w:p>
    <w:p w14:paraId="09D77C52" w14:textId="77777777" w:rsidR="00A0767D" w:rsidRDefault="00A0767D" w:rsidP="00A0767D">
      <w:pPr>
        <w:pStyle w:val="GenBody"/>
      </w:pPr>
      <w:r>
        <w:t>### 5.3.2. Decision Tree</w:t>
      </w:r>
    </w:p>
    <w:p w14:paraId="2AC9133B" w14:textId="77777777" w:rsidR="00A0767D" w:rsidRDefault="00A0767D" w:rsidP="00A0767D">
      <w:pPr>
        <w:pStyle w:val="GenBody"/>
      </w:pPr>
      <w:r>
        <w:t>```{r}</w:t>
      </w:r>
    </w:p>
    <w:p w14:paraId="7EF3962C" w14:textId="77777777" w:rsidR="00A0767D" w:rsidRDefault="00A0767D" w:rsidP="00A0767D">
      <w:pPr>
        <w:pStyle w:val="GenBody"/>
      </w:pPr>
      <w:r>
        <w:t># Fit the decision tree model using the training data</w:t>
      </w:r>
    </w:p>
    <w:p w14:paraId="61D50AB9" w14:textId="77777777" w:rsidR="00A0767D" w:rsidRDefault="00A0767D" w:rsidP="00A0767D">
      <w:pPr>
        <w:pStyle w:val="GenBody"/>
      </w:pPr>
      <w:r>
        <w:lastRenderedPageBreak/>
        <w:t>Adtmodel &lt;- rpart(Aircompfail ~ ., data = Atrain, method = "class")</w:t>
      </w:r>
    </w:p>
    <w:p w14:paraId="4509350C" w14:textId="77777777" w:rsidR="00A0767D" w:rsidRDefault="00A0767D" w:rsidP="00A0767D">
      <w:pPr>
        <w:pStyle w:val="GenBody"/>
      </w:pPr>
    </w:p>
    <w:p w14:paraId="0D44DF09" w14:textId="77777777" w:rsidR="00A0767D" w:rsidRDefault="00A0767D" w:rsidP="00A0767D">
      <w:pPr>
        <w:pStyle w:val="GenBody"/>
      </w:pPr>
      <w:r>
        <w:t># Plot the decision tree</w:t>
      </w:r>
    </w:p>
    <w:p w14:paraId="262D0F4C" w14:textId="77777777" w:rsidR="00A0767D" w:rsidRDefault="00A0767D" w:rsidP="00A0767D">
      <w:pPr>
        <w:pStyle w:val="GenBody"/>
      </w:pPr>
      <w:r>
        <w:t>rpart.plot(Adtmodel)</w:t>
      </w:r>
    </w:p>
    <w:p w14:paraId="29B0A4D6" w14:textId="77777777" w:rsidR="00A0767D" w:rsidRDefault="00A0767D" w:rsidP="00A0767D">
      <w:pPr>
        <w:pStyle w:val="GenBody"/>
      </w:pPr>
      <w:r>
        <w:t>```</w:t>
      </w:r>
    </w:p>
    <w:p w14:paraId="78B0717E" w14:textId="77777777" w:rsidR="00A0767D" w:rsidRDefault="00A0767D" w:rsidP="00A0767D">
      <w:pPr>
        <w:pStyle w:val="GenBody"/>
      </w:pPr>
    </w:p>
    <w:p w14:paraId="23FEE11E" w14:textId="77777777" w:rsidR="00A0767D" w:rsidRDefault="00A0767D" w:rsidP="00A0767D">
      <w:pPr>
        <w:pStyle w:val="GenBody"/>
      </w:pPr>
      <w:r>
        <w:t>Predict the model</w:t>
      </w:r>
    </w:p>
    <w:p w14:paraId="040EF692" w14:textId="77777777" w:rsidR="00A0767D" w:rsidRDefault="00A0767D" w:rsidP="00A0767D">
      <w:pPr>
        <w:pStyle w:val="GenBody"/>
      </w:pPr>
      <w:r>
        <w:t>```{r}</w:t>
      </w:r>
    </w:p>
    <w:p w14:paraId="4D15FB22" w14:textId="77777777" w:rsidR="00A0767D" w:rsidRDefault="00A0767D" w:rsidP="00A0767D">
      <w:pPr>
        <w:pStyle w:val="GenBody"/>
      </w:pPr>
      <w:r>
        <w:t># Predict class labels</w:t>
      </w:r>
    </w:p>
    <w:p w14:paraId="5F5014C0" w14:textId="77777777" w:rsidR="00A0767D" w:rsidRDefault="00A0767D" w:rsidP="00A0767D">
      <w:pPr>
        <w:pStyle w:val="GenBody"/>
      </w:pPr>
      <w:r>
        <w:t>Adtpredict &lt;- predict(Adtmodel, Atest, type = "class")  # Get class labels</w:t>
      </w:r>
    </w:p>
    <w:p w14:paraId="1E38FBF1" w14:textId="77777777" w:rsidR="00A0767D" w:rsidRDefault="00A0767D" w:rsidP="00A0767D">
      <w:pPr>
        <w:pStyle w:val="GenBody"/>
      </w:pPr>
      <w:r>
        <w:t>summary(Adtpredict)</w:t>
      </w:r>
    </w:p>
    <w:p w14:paraId="0B261F80" w14:textId="77777777" w:rsidR="00A0767D" w:rsidRDefault="00A0767D" w:rsidP="00A0767D">
      <w:pPr>
        <w:pStyle w:val="GenBody"/>
      </w:pPr>
      <w:r>
        <w:t>```</w:t>
      </w:r>
    </w:p>
    <w:p w14:paraId="509327E6" w14:textId="77777777" w:rsidR="00A0767D" w:rsidRDefault="00A0767D" w:rsidP="00A0767D">
      <w:pPr>
        <w:pStyle w:val="GenBody"/>
      </w:pPr>
    </w:p>
    <w:p w14:paraId="386E7773" w14:textId="77777777" w:rsidR="00A0767D" w:rsidRDefault="00A0767D" w:rsidP="00A0767D">
      <w:pPr>
        <w:pStyle w:val="GenBody"/>
      </w:pPr>
      <w:r>
        <w:t>#### Decision Tree Evaluation</w:t>
      </w:r>
    </w:p>
    <w:p w14:paraId="00E948E7" w14:textId="77777777" w:rsidR="00A0767D" w:rsidRDefault="00A0767D" w:rsidP="00A0767D">
      <w:pPr>
        <w:pStyle w:val="GenBody"/>
      </w:pPr>
      <w:r>
        <w:t>```{r}</w:t>
      </w:r>
    </w:p>
    <w:p w14:paraId="109E7C65" w14:textId="77777777" w:rsidR="00A0767D" w:rsidRDefault="00A0767D" w:rsidP="00A0767D">
      <w:pPr>
        <w:pStyle w:val="GenBody"/>
      </w:pPr>
      <w:r>
        <w:t># Ensure that the lengths of predclass and testdata match</w:t>
      </w:r>
    </w:p>
    <w:p w14:paraId="2B16E431" w14:textId="77777777" w:rsidR="00A0767D" w:rsidRDefault="00A0767D" w:rsidP="00A0767D">
      <w:pPr>
        <w:pStyle w:val="GenBody"/>
      </w:pPr>
      <w:r>
        <w:t>print(paste("Length of predicted classes: ", length(Adtpredict)))</w:t>
      </w:r>
    </w:p>
    <w:p w14:paraId="283D054E" w14:textId="77777777" w:rsidR="00A0767D" w:rsidRDefault="00A0767D" w:rsidP="00A0767D">
      <w:pPr>
        <w:pStyle w:val="GenBody"/>
      </w:pPr>
      <w:r>
        <w:t>print(paste("Length of actual classes: ", length(Atest$Aircompfail)))</w:t>
      </w:r>
    </w:p>
    <w:p w14:paraId="480146D5" w14:textId="77777777" w:rsidR="00A0767D" w:rsidRDefault="00A0767D" w:rsidP="00A0767D">
      <w:pPr>
        <w:pStyle w:val="GenBody"/>
      </w:pPr>
      <w:r>
        <w:t>```</w:t>
      </w:r>
    </w:p>
    <w:p w14:paraId="74073221" w14:textId="77777777" w:rsidR="00A0767D" w:rsidRDefault="00A0767D" w:rsidP="00A0767D">
      <w:pPr>
        <w:pStyle w:val="GenBody"/>
      </w:pPr>
    </w:p>
    <w:p w14:paraId="531B0EED" w14:textId="77777777" w:rsidR="00A0767D" w:rsidRDefault="00A0767D" w:rsidP="00A0767D">
      <w:pPr>
        <w:pStyle w:val="GenBody"/>
      </w:pPr>
      <w:r>
        <w:t>Decision Tree Confusion  matrix</w:t>
      </w:r>
    </w:p>
    <w:p w14:paraId="50188C83" w14:textId="77777777" w:rsidR="00A0767D" w:rsidRDefault="00A0767D" w:rsidP="00A0767D">
      <w:pPr>
        <w:pStyle w:val="GenBody"/>
      </w:pPr>
      <w:r>
        <w:t>```{r}</w:t>
      </w:r>
    </w:p>
    <w:p w14:paraId="58D36570" w14:textId="77777777" w:rsidR="00A0767D" w:rsidRDefault="00A0767D" w:rsidP="00A0767D">
      <w:pPr>
        <w:pStyle w:val="GenBody"/>
      </w:pPr>
      <w:r>
        <w:lastRenderedPageBreak/>
        <w:t>#Evaluate model performance</w:t>
      </w:r>
    </w:p>
    <w:p w14:paraId="40E77073" w14:textId="77777777" w:rsidR="00A0767D" w:rsidRDefault="00A0767D" w:rsidP="00A0767D">
      <w:pPr>
        <w:pStyle w:val="GenBody"/>
      </w:pPr>
      <w:r>
        <w:t>Adtconfmatrix &lt;- confusionMatrix(factor(Adtpredict), factor(Atest$Aircompfail))</w:t>
      </w:r>
    </w:p>
    <w:p w14:paraId="09D1C1CC" w14:textId="77777777" w:rsidR="00A0767D" w:rsidRDefault="00A0767D" w:rsidP="00A0767D">
      <w:pPr>
        <w:pStyle w:val="GenBody"/>
      </w:pPr>
      <w:r>
        <w:t>Adtaccuracy &lt;- Adtconfmatrix$overall['Accuracy']</w:t>
      </w:r>
    </w:p>
    <w:p w14:paraId="4F0476AA" w14:textId="77777777" w:rsidR="00A0767D" w:rsidRDefault="00A0767D" w:rsidP="00A0767D">
      <w:pPr>
        <w:pStyle w:val="GenBody"/>
      </w:pPr>
      <w:r>
        <w:t>Adtrecall &lt;- Adtconfmatrix$byClass["Recall"]</w:t>
      </w:r>
    </w:p>
    <w:p w14:paraId="79494380" w14:textId="77777777" w:rsidR="00A0767D" w:rsidRDefault="00A0767D" w:rsidP="00A0767D">
      <w:pPr>
        <w:pStyle w:val="GenBody"/>
      </w:pPr>
      <w:r>
        <w:t>Adtprecision &lt;- Adtconfmatrix$byClass["Precision"]</w:t>
      </w:r>
    </w:p>
    <w:p w14:paraId="0AAF8D59" w14:textId="77777777" w:rsidR="00A0767D" w:rsidRDefault="00A0767D" w:rsidP="00A0767D">
      <w:pPr>
        <w:pStyle w:val="GenBody"/>
      </w:pPr>
      <w:r>
        <w:t>Adtf1score &lt;- Adtconfmatrix$byClass["F1"]</w:t>
      </w:r>
    </w:p>
    <w:p w14:paraId="0BCE4EF3" w14:textId="77777777" w:rsidR="00A0767D" w:rsidRDefault="00A0767D" w:rsidP="00A0767D">
      <w:pPr>
        <w:pStyle w:val="GenBody"/>
      </w:pPr>
    </w:p>
    <w:p w14:paraId="04B77BED" w14:textId="77777777" w:rsidR="00A0767D" w:rsidRDefault="00A0767D" w:rsidP="00A0767D">
      <w:pPr>
        <w:pStyle w:val="GenBody"/>
      </w:pPr>
      <w:r>
        <w:t>Adtconfmatrix</w:t>
      </w:r>
    </w:p>
    <w:p w14:paraId="0E19D6B1" w14:textId="77777777" w:rsidR="00A0767D" w:rsidRDefault="00A0767D" w:rsidP="00A0767D">
      <w:pPr>
        <w:pStyle w:val="GenBody"/>
      </w:pPr>
      <w:r>
        <w:t>Adtaccuracy</w:t>
      </w:r>
    </w:p>
    <w:p w14:paraId="104E027F" w14:textId="77777777" w:rsidR="00A0767D" w:rsidRDefault="00A0767D" w:rsidP="00A0767D">
      <w:pPr>
        <w:pStyle w:val="GenBody"/>
      </w:pPr>
      <w:r>
        <w:t>Adtrecall</w:t>
      </w:r>
    </w:p>
    <w:p w14:paraId="1BC26C79" w14:textId="77777777" w:rsidR="00A0767D" w:rsidRDefault="00A0767D" w:rsidP="00A0767D">
      <w:pPr>
        <w:pStyle w:val="GenBody"/>
      </w:pPr>
      <w:r>
        <w:t>Adtprecision</w:t>
      </w:r>
    </w:p>
    <w:p w14:paraId="0CC8297D" w14:textId="77777777" w:rsidR="00A0767D" w:rsidRDefault="00A0767D" w:rsidP="00A0767D">
      <w:pPr>
        <w:pStyle w:val="GenBody"/>
      </w:pPr>
      <w:r>
        <w:t>Adtf1score</w:t>
      </w:r>
    </w:p>
    <w:p w14:paraId="75EC577B" w14:textId="77777777" w:rsidR="00A0767D" w:rsidRDefault="00A0767D" w:rsidP="00A0767D">
      <w:pPr>
        <w:pStyle w:val="GenBody"/>
      </w:pPr>
      <w:r>
        <w:t>```</w:t>
      </w:r>
    </w:p>
    <w:p w14:paraId="06E4F6EF" w14:textId="77777777" w:rsidR="00A0767D" w:rsidRDefault="00A0767D" w:rsidP="00A0767D">
      <w:pPr>
        <w:pStyle w:val="GenBody"/>
      </w:pPr>
    </w:p>
    <w:p w14:paraId="18E1DC02" w14:textId="77777777" w:rsidR="00A0767D" w:rsidRDefault="00A0767D" w:rsidP="00A0767D">
      <w:pPr>
        <w:pStyle w:val="GenBody"/>
      </w:pPr>
      <w:r>
        <w:t>### 5.3.3. Random forest</w:t>
      </w:r>
    </w:p>
    <w:p w14:paraId="2BC20082" w14:textId="77777777" w:rsidR="00A0767D" w:rsidRDefault="00A0767D" w:rsidP="00A0767D">
      <w:pPr>
        <w:pStyle w:val="GenBody"/>
      </w:pPr>
      <w:r>
        <w:t>```{r}</w:t>
      </w:r>
    </w:p>
    <w:p w14:paraId="4C9A5584" w14:textId="77777777" w:rsidR="00A0767D" w:rsidRDefault="00A0767D" w:rsidP="00A0767D">
      <w:pPr>
        <w:pStyle w:val="GenBody"/>
      </w:pPr>
      <w:r>
        <w:t># Train the Random Forest model</w:t>
      </w:r>
    </w:p>
    <w:p w14:paraId="57CF7E12" w14:textId="77777777" w:rsidR="00A0767D" w:rsidRDefault="00A0767D" w:rsidP="00A0767D">
      <w:pPr>
        <w:pStyle w:val="GenBody"/>
      </w:pPr>
      <w:r>
        <w:t>Arfmodel &lt;- ranger(Aircompfail ~ ., data = Atrain, probability = TRUE)</w:t>
      </w:r>
    </w:p>
    <w:p w14:paraId="4E245F91" w14:textId="77777777" w:rsidR="00A0767D" w:rsidRDefault="00A0767D" w:rsidP="00A0767D">
      <w:pPr>
        <w:pStyle w:val="GenBody"/>
      </w:pPr>
    </w:p>
    <w:p w14:paraId="64730E26" w14:textId="77777777" w:rsidR="00A0767D" w:rsidRDefault="00A0767D" w:rsidP="00A0767D">
      <w:pPr>
        <w:pStyle w:val="GenBody"/>
      </w:pPr>
      <w:r>
        <w:t>#predict on the test set</w:t>
      </w:r>
    </w:p>
    <w:p w14:paraId="2CF2A4CB" w14:textId="77777777" w:rsidR="00A0767D" w:rsidRDefault="00A0767D" w:rsidP="00A0767D">
      <w:pPr>
        <w:pStyle w:val="GenBody"/>
      </w:pPr>
      <w:r>
        <w:t>Arfpredict &lt;- predict(Arfmodel, Atest)$predictions</w:t>
      </w:r>
    </w:p>
    <w:p w14:paraId="73A8C32E" w14:textId="77777777" w:rsidR="00A0767D" w:rsidRDefault="00A0767D" w:rsidP="00A0767D">
      <w:pPr>
        <w:pStyle w:val="GenBody"/>
      </w:pPr>
      <w:r>
        <w:t>summary(Arfpredict)</w:t>
      </w:r>
    </w:p>
    <w:p w14:paraId="2C54A7D6" w14:textId="77777777" w:rsidR="00A0767D" w:rsidRDefault="00A0767D" w:rsidP="00A0767D">
      <w:pPr>
        <w:pStyle w:val="GenBody"/>
      </w:pPr>
      <w:r>
        <w:lastRenderedPageBreak/>
        <w:t>```</w:t>
      </w:r>
    </w:p>
    <w:p w14:paraId="46B7746A" w14:textId="77777777" w:rsidR="00A0767D" w:rsidRDefault="00A0767D" w:rsidP="00A0767D">
      <w:pPr>
        <w:pStyle w:val="GenBody"/>
      </w:pPr>
    </w:p>
    <w:p w14:paraId="06F9DEC7" w14:textId="77777777" w:rsidR="00A0767D" w:rsidRDefault="00A0767D" w:rsidP="00A0767D">
      <w:pPr>
        <w:pStyle w:val="GenBody"/>
      </w:pPr>
      <w:r>
        <w:t>#### Random Forest Evaluation</w:t>
      </w:r>
    </w:p>
    <w:p w14:paraId="3AE42AB8" w14:textId="77777777" w:rsidR="00A0767D" w:rsidRDefault="00A0767D" w:rsidP="00A0767D">
      <w:pPr>
        <w:pStyle w:val="GenBody"/>
      </w:pPr>
      <w:r>
        <w:t>```{r}</w:t>
      </w:r>
    </w:p>
    <w:p w14:paraId="5E47B80C" w14:textId="77777777" w:rsidR="00A0767D" w:rsidRDefault="00A0767D" w:rsidP="00A0767D">
      <w:pPr>
        <w:pStyle w:val="GenBody"/>
      </w:pPr>
      <w:r>
        <w:t># Convert predictions and actual values to factors with the same levels</w:t>
      </w:r>
    </w:p>
    <w:p w14:paraId="006C9116" w14:textId="77777777" w:rsidR="00A0767D" w:rsidRDefault="00A0767D" w:rsidP="00A0767D">
      <w:pPr>
        <w:pStyle w:val="GenBody"/>
      </w:pPr>
      <w:r>
        <w:t>Arfpredclass &lt;- ifelse(Arfpredict[,2] &gt; 0.5, "1", "0")</w:t>
      </w:r>
    </w:p>
    <w:p w14:paraId="60069B9C" w14:textId="77777777" w:rsidR="00A0767D" w:rsidRDefault="00A0767D" w:rsidP="00A0767D">
      <w:pPr>
        <w:pStyle w:val="GenBody"/>
      </w:pPr>
    </w:p>
    <w:p w14:paraId="788C865D" w14:textId="77777777" w:rsidR="00A0767D" w:rsidRDefault="00A0767D" w:rsidP="00A0767D">
      <w:pPr>
        <w:pStyle w:val="GenBody"/>
      </w:pPr>
    </w:p>
    <w:p w14:paraId="420B8928" w14:textId="77777777" w:rsidR="00A0767D" w:rsidRDefault="00A0767D" w:rsidP="00A0767D">
      <w:pPr>
        <w:pStyle w:val="GenBody"/>
      </w:pPr>
      <w:r>
        <w:t>print(paste("Length of predicted classes: ", length(Arfpredclass)))</w:t>
      </w:r>
    </w:p>
    <w:p w14:paraId="4F99A89C" w14:textId="77777777" w:rsidR="00A0767D" w:rsidRDefault="00A0767D" w:rsidP="00A0767D">
      <w:pPr>
        <w:pStyle w:val="GenBody"/>
      </w:pPr>
      <w:r>
        <w:t>print(paste("Length of actual classes: ", length(Atest$Aircompfail)))</w:t>
      </w:r>
    </w:p>
    <w:p w14:paraId="54E643C9" w14:textId="77777777" w:rsidR="00A0767D" w:rsidRDefault="00A0767D" w:rsidP="00A0767D">
      <w:pPr>
        <w:pStyle w:val="GenBody"/>
      </w:pPr>
    </w:p>
    <w:p w14:paraId="20C34B11" w14:textId="77777777" w:rsidR="00A0767D" w:rsidRDefault="00A0767D" w:rsidP="00A0767D">
      <w:pPr>
        <w:pStyle w:val="GenBody"/>
      </w:pPr>
      <w:r>
        <w:t># Generate the confusion matrix and calculate accuracy</w:t>
      </w:r>
    </w:p>
    <w:p w14:paraId="7F2384DE" w14:textId="77777777" w:rsidR="00A0767D" w:rsidRDefault="00A0767D" w:rsidP="00A0767D">
      <w:pPr>
        <w:pStyle w:val="GenBody"/>
      </w:pPr>
      <w:r>
        <w:t>Arfconfmatrix &lt;- confusionMatrix(as.factor(Arfpredclass), factor(Atest$Aircompfail))</w:t>
      </w:r>
    </w:p>
    <w:p w14:paraId="10AD339C" w14:textId="77777777" w:rsidR="00A0767D" w:rsidRDefault="00A0767D" w:rsidP="00A0767D">
      <w:pPr>
        <w:pStyle w:val="GenBody"/>
      </w:pPr>
    </w:p>
    <w:p w14:paraId="5FA19DFE" w14:textId="77777777" w:rsidR="00A0767D" w:rsidRDefault="00A0767D" w:rsidP="00A0767D">
      <w:pPr>
        <w:pStyle w:val="GenBody"/>
      </w:pPr>
      <w:r>
        <w:t># Extract recall, precision, and F1 score</w:t>
      </w:r>
    </w:p>
    <w:p w14:paraId="56370D90" w14:textId="77777777" w:rsidR="00A0767D" w:rsidRDefault="00A0767D" w:rsidP="00A0767D">
      <w:pPr>
        <w:pStyle w:val="GenBody"/>
      </w:pPr>
      <w:r>
        <w:t>Arfaccuracy &lt;- Arfconfmatrix$overall['Accuracy']</w:t>
      </w:r>
    </w:p>
    <w:p w14:paraId="1910238F" w14:textId="77777777" w:rsidR="00A0767D" w:rsidRDefault="00A0767D" w:rsidP="00A0767D">
      <w:pPr>
        <w:pStyle w:val="GenBody"/>
      </w:pPr>
      <w:r>
        <w:t>Arfrecall &lt;- Arfconfmatrix$byClass["Recall"]</w:t>
      </w:r>
    </w:p>
    <w:p w14:paraId="1B30DB0D" w14:textId="77777777" w:rsidR="00A0767D" w:rsidRDefault="00A0767D" w:rsidP="00A0767D">
      <w:pPr>
        <w:pStyle w:val="GenBody"/>
      </w:pPr>
      <w:r>
        <w:t>Arfprecision &lt;- Arfconfmatrix$byClass["Precision"]</w:t>
      </w:r>
    </w:p>
    <w:p w14:paraId="3C503ABE" w14:textId="77777777" w:rsidR="00A0767D" w:rsidRDefault="00A0767D" w:rsidP="00A0767D">
      <w:pPr>
        <w:pStyle w:val="GenBody"/>
      </w:pPr>
      <w:r>
        <w:t>Arff1score &lt;- Arfconfmatrix$byClass["F1"]</w:t>
      </w:r>
    </w:p>
    <w:p w14:paraId="6CEA6DA0" w14:textId="77777777" w:rsidR="00A0767D" w:rsidRDefault="00A0767D" w:rsidP="00A0767D">
      <w:pPr>
        <w:pStyle w:val="GenBody"/>
      </w:pPr>
    </w:p>
    <w:p w14:paraId="787C94D3" w14:textId="77777777" w:rsidR="00A0767D" w:rsidRDefault="00A0767D" w:rsidP="00A0767D">
      <w:pPr>
        <w:pStyle w:val="GenBody"/>
      </w:pPr>
      <w:r>
        <w:t># Print the metrics</w:t>
      </w:r>
    </w:p>
    <w:p w14:paraId="5E664CAD" w14:textId="77777777" w:rsidR="00A0767D" w:rsidRDefault="00A0767D" w:rsidP="00A0767D">
      <w:pPr>
        <w:pStyle w:val="GenBody"/>
      </w:pPr>
      <w:r>
        <w:t>print(Arfconfmatrix)</w:t>
      </w:r>
    </w:p>
    <w:p w14:paraId="15986397" w14:textId="77777777" w:rsidR="00A0767D" w:rsidRDefault="00A0767D" w:rsidP="00A0767D">
      <w:pPr>
        <w:pStyle w:val="GenBody"/>
      </w:pPr>
    </w:p>
    <w:p w14:paraId="12314A10" w14:textId="77777777" w:rsidR="00A0767D" w:rsidRDefault="00A0767D" w:rsidP="00A0767D">
      <w:pPr>
        <w:pStyle w:val="GenBody"/>
      </w:pPr>
      <w:r>
        <w:t>cat("Accuracy:", Arfaccuracy, "\n")</w:t>
      </w:r>
    </w:p>
    <w:p w14:paraId="07F2EFC1" w14:textId="77777777" w:rsidR="00A0767D" w:rsidRDefault="00A0767D" w:rsidP="00A0767D">
      <w:pPr>
        <w:pStyle w:val="GenBody"/>
      </w:pPr>
      <w:r>
        <w:t>cat("Recall:", Arfrecall, "\n")</w:t>
      </w:r>
    </w:p>
    <w:p w14:paraId="0DE46B79" w14:textId="77777777" w:rsidR="00A0767D" w:rsidRDefault="00A0767D" w:rsidP="00A0767D">
      <w:pPr>
        <w:pStyle w:val="GenBody"/>
      </w:pPr>
      <w:r>
        <w:t>cat("Precision:", Arfprecision, "\n")</w:t>
      </w:r>
    </w:p>
    <w:p w14:paraId="0EFBC8D1" w14:textId="77777777" w:rsidR="00A0767D" w:rsidRDefault="00A0767D" w:rsidP="00A0767D">
      <w:pPr>
        <w:pStyle w:val="GenBody"/>
      </w:pPr>
      <w:r>
        <w:t>cat("F1 Score:", Arff1score, "\n")</w:t>
      </w:r>
    </w:p>
    <w:p w14:paraId="6C53B4D1" w14:textId="77777777" w:rsidR="00A0767D" w:rsidRDefault="00A0767D" w:rsidP="00A0767D">
      <w:pPr>
        <w:pStyle w:val="GenBody"/>
      </w:pPr>
      <w:r>
        <w:t>```</w:t>
      </w:r>
    </w:p>
    <w:p w14:paraId="624CAD49" w14:textId="77777777" w:rsidR="00A0767D" w:rsidRDefault="00A0767D" w:rsidP="00A0767D">
      <w:pPr>
        <w:pStyle w:val="GenBody"/>
      </w:pPr>
    </w:p>
    <w:p w14:paraId="32A0B0FF" w14:textId="77777777" w:rsidR="00A0767D" w:rsidRDefault="00A0767D" w:rsidP="00A0767D">
      <w:pPr>
        <w:pStyle w:val="GenBody"/>
      </w:pPr>
    </w:p>
    <w:p w14:paraId="59B2FA8E" w14:textId="77777777" w:rsidR="00A0767D" w:rsidRDefault="00A0767D" w:rsidP="00A0767D">
      <w:pPr>
        <w:pStyle w:val="GenBody"/>
      </w:pPr>
      <w:r>
        <w:t>### 5.3.4. Gradient Boosting Machine</w:t>
      </w:r>
    </w:p>
    <w:p w14:paraId="42430436" w14:textId="77777777" w:rsidR="00A0767D" w:rsidRDefault="00A0767D" w:rsidP="00A0767D">
      <w:pPr>
        <w:pStyle w:val="GenBody"/>
      </w:pPr>
      <w:r>
        <w:t>```{r}</w:t>
      </w:r>
    </w:p>
    <w:p w14:paraId="2005514E" w14:textId="77777777" w:rsidR="00A0767D" w:rsidRDefault="00A0767D" w:rsidP="00A0767D">
      <w:pPr>
        <w:pStyle w:val="GenBody"/>
      </w:pPr>
      <w:r>
        <w:t># Train the GBM model</w:t>
      </w:r>
    </w:p>
    <w:p w14:paraId="070CCDF8" w14:textId="77777777" w:rsidR="00A0767D" w:rsidRDefault="00A0767D" w:rsidP="00A0767D">
      <w:pPr>
        <w:pStyle w:val="GenBody"/>
      </w:pPr>
      <w:r>
        <w:t>Agbmmodel &lt;- gbm(Aircompfail ~ ., data = Atrain,</w:t>
      </w:r>
    </w:p>
    <w:p w14:paraId="11465227" w14:textId="77777777" w:rsidR="00A0767D" w:rsidRDefault="00A0767D" w:rsidP="00A0767D">
      <w:pPr>
        <w:pStyle w:val="GenBody"/>
      </w:pPr>
      <w:r>
        <w:t xml:space="preserve">                 distribution = "bernoulli", # For binary classification</w:t>
      </w:r>
    </w:p>
    <w:p w14:paraId="51CA5857" w14:textId="77777777" w:rsidR="00A0767D" w:rsidRDefault="00A0767D" w:rsidP="00A0767D">
      <w:pPr>
        <w:pStyle w:val="GenBody"/>
      </w:pPr>
      <w:r>
        <w:t xml:space="preserve">                 n.trees = 100,              # Number of trees</w:t>
      </w:r>
    </w:p>
    <w:p w14:paraId="5AABE7F5" w14:textId="77777777" w:rsidR="00A0767D" w:rsidRDefault="00A0767D" w:rsidP="00A0767D">
      <w:pPr>
        <w:pStyle w:val="GenBody"/>
      </w:pPr>
      <w:r>
        <w:t xml:space="preserve">                 interaction.depth = 3,      # Depth of each tree</w:t>
      </w:r>
    </w:p>
    <w:p w14:paraId="0FEE807E" w14:textId="77777777" w:rsidR="00A0767D" w:rsidRDefault="00A0767D" w:rsidP="00A0767D">
      <w:pPr>
        <w:pStyle w:val="GenBody"/>
      </w:pPr>
      <w:r>
        <w:t xml:space="preserve">                 shrinkage = 0.01,            # Learning rate</w:t>
      </w:r>
    </w:p>
    <w:p w14:paraId="4BC4171F" w14:textId="77777777" w:rsidR="00A0767D" w:rsidRDefault="00A0767D" w:rsidP="00A0767D">
      <w:pPr>
        <w:pStyle w:val="GenBody"/>
      </w:pPr>
      <w:r>
        <w:t xml:space="preserve">                 cv.folds = 5,               # Number of cross-validation folds</w:t>
      </w:r>
    </w:p>
    <w:p w14:paraId="3CB7E6B0" w14:textId="77777777" w:rsidR="00A0767D" w:rsidRDefault="00A0767D" w:rsidP="00A0767D">
      <w:pPr>
        <w:pStyle w:val="GenBody"/>
      </w:pPr>
      <w:r>
        <w:t xml:space="preserve">                 verbose = TRUE)             # Print progress</w:t>
      </w:r>
    </w:p>
    <w:p w14:paraId="7619D363" w14:textId="77777777" w:rsidR="00A0767D" w:rsidRDefault="00A0767D" w:rsidP="00A0767D">
      <w:pPr>
        <w:pStyle w:val="GenBody"/>
      </w:pPr>
    </w:p>
    <w:p w14:paraId="57CF7AEB" w14:textId="77777777" w:rsidR="00A0767D" w:rsidRDefault="00A0767D" w:rsidP="00A0767D">
      <w:pPr>
        <w:pStyle w:val="GenBody"/>
      </w:pPr>
      <w:r>
        <w:t># Print the summary of the model to get information on the performance</w:t>
      </w:r>
    </w:p>
    <w:p w14:paraId="4DAB703F" w14:textId="77777777" w:rsidR="00A0767D" w:rsidRDefault="00A0767D" w:rsidP="00A0767D">
      <w:pPr>
        <w:pStyle w:val="GenBody"/>
      </w:pPr>
      <w:r>
        <w:t>summary(Agbmmodel)</w:t>
      </w:r>
    </w:p>
    <w:p w14:paraId="44FE09C9" w14:textId="77777777" w:rsidR="00A0767D" w:rsidRDefault="00A0767D" w:rsidP="00A0767D">
      <w:pPr>
        <w:pStyle w:val="GenBody"/>
      </w:pPr>
      <w:r>
        <w:t>str(Agbmmodel)</w:t>
      </w:r>
    </w:p>
    <w:p w14:paraId="60CA493F" w14:textId="77777777" w:rsidR="00A0767D" w:rsidRDefault="00A0767D" w:rsidP="00A0767D">
      <w:pPr>
        <w:pStyle w:val="GenBody"/>
      </w:pPr>
    </w:p>
    <w:p w14:paraId="4B68DEF0" w14:textId="77777777" w:rsidR="00A0767D" w:rsidRDefault="00A0767D" w:rsidP="00A0767D">
      <w:pPr>
        <w:pStyle w:val="GenBody"/>
      </w:pPr>
      <w:r>
        <w:t># Determine the best number of trees using cross-validation results</w:t>
      </w:r>
    </w:p>
    <w:p w14:paraId="113D69FE" w14:textId="77777777" w:rsidR="00A0767D" w:rsidRDefault="00A0767D" w:rsidP="00A0767D">
      <w:pPr>
        <w:pStyle w:val="GenBody"/>
      </w:pPr>
      <w:r>
        <w:t>Abestntrees &lt;- gbm.perf(Agbmmodel, method = "cv")</w:t>
      </w:r>
    </w:p>
    <w:p w14:paraId="7C17EFB7" w14:textId="77777777" w:rsidR="00A0767D" w:rsidRDefault="00A0767D" w:rsidP="00A0767D">
      <w:pPr>
        <w:pStyle w:val="GenBody"/>
      </w:pPr>
      <w:r>
        <w:t>print(paste("Best number of trees:", Abestntrees))</w:t>
      </w:r>
    </w:p>
    <w:p w14:paraId="3D543365" w14:textId="77777777" w:rsidR="00A0767D" w:rsidRDefault="00A0767D" w:rsidP="00A0767D">
      <w:pPr>
        <w:pStyle w:val="GenBody"/>
      </w:pPr>
      <w:r>
        <w:t>```</w:t>
      </w:r>
    </w:p>
    <w:p w14:paraId="62448387" w14:textId="77777777" w:rsidR="00A0767D" w:rsidRDefault="00A0767D" w:rsidP="00A0767D">
      <w:pPr>
        <w:pStyle w:val="GenBody"/>
      </w:pPr>
    </w:p>
    <w:p w14:paraId="7976CA13" w14:textId="77777777" w:rsidR="00A0767D" w:rsidRDefault="00A0767D" w:rsidP="00A0767D">
      <w:pPr>
        <w:pStyle w:val="GenBody"/>
      </w:pPr>
      <w:r>
        <w:t>```{r}</w:t>
      </w:r>
    </w:p>
    <w:p w14:paraId="5D333AA7" w14:textId="77777777" w:rsidR="00A0767D" w:rsidRDefault="00A0767D" w:rsidP="00A0767D">
      <w:pPr>
        <w:pStyle w:val="GenBody"/>
      </w:pPr>
      <w:r>
        <w:t># Make predictions on the test set</w:t>
      </w:r>
    </w:p>
    <w:p w14:paraId="115E0D56" w14:textId="77777777" w:rsidR="00A0767D" w:rsidRDefault="00A0767D" w:rsidP="00A0767D">
      <w:pPr>
        <w:pStyle w:val="GenBody"/>
      </w:pPr>
      <w:r>
        <w:t>Agbmpredict &lt;- predict(Agbmmodel, newdata = Atest, n.trees = Abestntrees, type = "response")</w:t>
      </w:r>
    </w:p>
    <w:p w14:paraId="60324899" w14:textId="77777777" w:rsidR="00A0767D" w:rsidRDefault="00A0767D" w:rsidP="00A0767D">
      <w:pPr>
        <w:pStyle w:val="GenBody"/>
      </w:pPr>
      <w:r>
        <w:t>summary(Agbmpredict)</w:t>
      </w:r>
    </w:p>
    <w:p w14:paraId="041803CE" w14:textId="77777777" w:rsidR="00A0767D" w:rsidRDefault="00A0767D" w:rsidP="00A0767D">
      <w:pPr>
        <w:pStyle w:val="GenBody"/>
      </w:pPr>
      <w:r>
        <w:t>```</w:t>
      </w:r>
    </w:p>
    <w:p w14:paraId="2856B0BB" w14:textId="77777777" w:rsidR="00A0767D" w:rsidRDefault="00A0767D" w:rsidP="00A0767D">
      <w:pPr>
        <w:pStyle w:val="GenBody"/>
      </w:pPr>
    </w:p>
    <w:p w14:paraId="20C6C6EF" w14:textId="77777777" w:rsidR="00A0767D" w:rsidRDefault="00A0767D" w:rsidP="00A0767D">
      <w:pPr>
        <w:pStyle w:val="GenBody"/>
      </w:pPr>
      <w:r>
        <w:t>#### GBM Evaluate</w:t>
      </w:r>
    </w:p>
    <w:p w14:paraId="04CA7FDE" w14:textId="77777777" w:rsidR="00A0767D" w:rsidRDefault="00A0767D" w:rsidP="00A0767D">
      <w:pPr>
        <w:pStyle w:val="GenBody"/>
      </w:pPr>
      <w:r>
        <w:t>```{r}</w:t>
      </w:r>
    </w:p>
    <w:p w14:paraId="67980E3C" w14:textId="77777777" w:rsidR="00A0767D" w:rsidRDefault="00A0767D" w:rsidP="00A0767D">
      <w:pPr>
        <w:pStyle w:val="GenBody"/>
      </w:pPr>
      <w:r>
        <w:t># Convert probabilities to class labels</w:t>
      </w:r>
    </w:p>
    <w:p w14:paraId="4F67028A" w14:textId="77777777" w:rsidR="00A0767D" w:rsidRDefault="00A0767D" w:rsidP="00A0767D">
      <w:pPr>
        <w:pStyle w:val="GenBody"/>
      </w:pPr>
      <w:r>
        <w:t>Agbmpredclass &lt;- ifelse(Agbmpredict &gt; 0.5, "1", "0")</w:t>
      </w:r>
    </w:p>
    <w:p w14:paraId="3DD953CE" w14:textId="77777777" w:rsidR="00A0767D" w:rsidRDefault="00A0767D" w:rsidP="00A0767D">
      <w:pPr>
        <w:pStyle w:val="GenBody"/>
      </w:pPr>
      <w:r>
        <w:t>Agbmpredclass &lt;- as.factor(Agbmpredclass)</w:t>
      </w:r>
    </w:p>
    <w:p w14:paraId="5570E059" w14:textId="77777777" w:rsidR="00A0767D" w:rsidRDefault="00A0767D" w:rsidP="00A0767D">
      <w:pPr>
        <w:pStyle w:val="GenBody"/>
      </w:pPr>
    </w:p>
    <w:p w14:paraId="665BA05B" w14:textId="77777777" w:rsidR="00A0767D" w:rsidRDefault="00A0767D" w:rsidP="00A0767D">
      <w:pPr>
        <w:pStyle w:val="GenBody"/>
      </w:pPr>
      <w:r>
        <w:t>print(paste("Length of predicted classes: ", length(Agbmpredclass)))</w:t>
      </w:r>
    </w:p>
    <w:p w14:paraId="64239DB8" w14:textId="77777777" w:rsidR="00A0767D" w:rsidRDefault="00A0767D" w:rsidP="00A0767D">
      <w:pPr>
        <w:pStyle w:val="GenBody"/>
      </w:pPr>
      <w:r>
        <w:t>print(paste("Length of actual classes: ", length(Atest$Aircompfail)))</w:t>
      </w:r>
    </w:p>
    <w:p w14:paraId="456693CE" w14:textId="77777777" w:rsidR="00A0767D" w:rsidRDefault="00A0767D" w:rsidP="00A0767D">
      <w:pPr>
        <w:pStyle w:val="GenBody"/>
      </w:pPr>
    </w:p>
    <w:p w14:paraId="0B411843" w14:textId="77777777" w:rsidR="00A0767D" w:rsidRDefault="00A0767D" w:rsidP="00A0767D">
      <w:pPr>
        <w:pStyle w:val="GenBody"/>
      </w:pPr>
      <w:r>
        <w:t># Create a confusion matrix</w:t>
      </w:r>
    </w:p>
    <w:p w14:paraId="5B4C6E52" w14:textId="77777777" w:rsidR="00A0767D" w:rsidRDefault="00A0767D" w:rsidP="00A0767D">
      <w:pPr>
        <w:pStyle w:val="GenBody"/>
      </w:pPr>
      <w:r>
        <w:lastRenderedPageBreak/>
        <w:t>Agbmconfmatrix &lt;- confusionMatrix(Agbmpredclass, factor(Atest$Aircompfail))</w:t>
      </w:r>
    </w:p>
    <w:p w14:paraId="1E313188" w14:textId="77777777" w:rsidR="00A0767D" w:rsidRDefault="00A0767D" w:rsidP="00A0767D">
      <w:pPr>
        <w:pStyle w:val="GenBody"/>
      </w:pPr>
    </w:p>
    <w:p w14:paraId="6045FDE7" w14:textId="77777777" w:rsidR="00A0767D" w:rsidRDefault="00A0767D" w:rsidP="00A0767D">
      <w:pPr>
        <w:pStyle w:val="GenBody"/>
      </w:pPr>
      <w:r>
        <w:t># Extract recall, precision, and F1 score</w:t>
      </w:r>
    </w:p>
    <w:p w14:paraId="782A7C67" w14:textId="77777777" w:rsidR="00A0767D" w:rsidRDefault="00A0767D" w:rsidP="00A0767D">
      <w:pPr>
        <w:pStyle w:val="GenBody"/>
      </w:pPr>
      <w:r>
        <w:t>Agbmaccuracy &lt;- Agbmconfmatrix$overall['Accuracy']</w:t>
      </w:r>
    </w:p>
    <w:p w14:paraId="10F3746E" w14:textId="77777777" w:rsidR="00A0767D" w:rsidRDefault="00A0767D" w:rsidP="00A0767D">
      <w:pPr>
        <w:pStyle w:val="GenBody"/>
      </w:pPr>
      <w:r>
        <w:t>Agbmrecall &lt;- Agbmconfmatrix$byClass["Recall"]</w:t>
      </w:r>
    </w:p>
    <w:p w14:paraId="66C660EC" w14:textId="77777777" w:rsidR="00A0767D" w:rsidRDefault="00A0767D" w:rsidP="00A0767D">
      <w:pPr>
        <w:pStyle w:val="GenBody"/>
      </w:pPr>
      <w:r>
        <w:t>Agbmprecision &lt;- Agbmconfmatrix$byClass["Precision"]</w:t>
      </w:r>
    </w:p>
    <w:p w14:paraId="63812A14" w14:textId="77777777" w:rsidR="00A0767D" w:rsidRDefault="00A0767D" w:rsidP="00A0767D">
      <w:pPr>
        <w:pStyle w:val="GenBody"/>
      </w:pPr>
      <w:r>
        <w:t>Agbmf1score &lt;- Agbmconfmatrix$byClass["F1"]</w:t>
      </w:r>
    </w:p>
    <w:p w14:paraId="6D383421" w14:textId="77777777" w:rsidR="00A0767D" w:rsidRDefault="00A0767D" w:rsidP="00A0767D">
      <w:pPr>
        <w:pStyle w:val="GenBody"/>
      </w:pPr>
    </w:p>
    <w:p w14:paraId="2034C14A" w14:textId="77777777" w:rsidR="00A0767D" w:rsidRDefault="00A0767D" w:rsidP="00A0767D">
      <w:pPr>
        <w:pStyle w:val="GenBody"/>
      </w:pPr>
      <w:r>
        <w:t># Print the metrics</w:t>
      </w:r>
    </w:p>
    <w:p w14:paraId="22E7EB8E" w14:textId="77777777" w:rsidR="00A0767D" w:rsidRDefault="00A0767D" w:rsidP="00A0767D">
      <w:pPr>
        <w:pStyle w:val="GenBody"/>
      </w:pPr>
      <w:r>
        <w:t>print(Agbmconfmatrix)</w:t>
      </w:r>
    </w:p>
    <w:p w14:paraId="36447EDA" w14:textId="77777777" w:rsidR="00A0767D" w:rsidRDefault="00A0767D" w:rsidP="00A0767D">
      <w:pPr>
        <w:pStyle w:val="GenBody"/>
      </w:pPr>
      <w:r>
        <w:t>cat("Accuracy:", Agbmaccuracy, "\n")</w:t>
      </w:r>
    </w:p>
    <w:p w14:paraId="7CC349FB" w14:textId="77777777" w:rsidR="00A0767D" w:rsidRDefault="00A0767D" w:rsidP="00A0767D">
      <w:pPr>
        <w:pStyle w:val="GenBody"/>
      </w:pPr>
      <w:r>
        <w:t>cat("Recall:", Agbmrecall, "\n")</w:t>
      </w:r>
    </w:p>
    <w:p w14:paraId="6AFA2BC0" w14:textId="77777777" w:rsidR="00A0767D" w:rsidRDefault="00A0767D" w:rsidP="00A0767D">
      <w:pPr>
        <w:pStyle w:val="GenBody"/>
      </w:pPr>
      <w:r>
        <w:t>cat("Precision:", Agbmprecision, "\n")</w:t>
      </w:r>
    </w:p>
    <w:p w14:paraId="1A6D5179" w14:textId="77777777" w:rsidR="00A0767D" w:rsidRDefault="00A0767D" w:rsidP="00A0767D">
      <w:pPr>
        <w:pStyle w:val="GenBody"/>
      </w:pPr>
      <w:r>
        <w:t>cat("F1 Score:", Agbmf1score, "\n")</w:t>
      </w:r>
    </w:p>
    <w:p w14:paraId="6EDB5802" w14:textId="77777777" w:rsidR="00A0767D" w:rsidRDefault="00A0767D" w:rsidP="00A0767D">
      <w:pPr>
        <w:pStyle w:val="GenBody"/>
      </w:pPr>
      <w:r>
        <w:t>```</w:t>
      </w:r>
    </w:p>
    <w:p w14:paraId="6FCC48BF" w14:textId="77777777" w:rsidR="00A0767D" w:rsidRDefault="00A0767D" w:rsidP="00A0767D">
      <w:pPr>
        <w:pStyle w:val="GenBody"/>
      </w:pPr>
    </w:p>
    <w:p w14:paraId="0B0FC9B1" w14:textId="77777777" w:rsidR="00A0767D" w:rsidRDefault="00A0767D" w:rsidP="00A0767D">
      <w:pPr>
        <w:pStyle w:val="GenBody"/>
      </w:pPr>
      <w:r>
        <w:t>### 5.3.5. Neural Network</w:t>
      </w:r>
    </w:p>
    <w:p w14:paraId="77B939FA" w14:textId="77777777" w:rsidR="00A0767D" w:rsidRDefault="00A0767D" w:rsidP="00A0767D">
      <w:pPr>
        <w:pStyle w:val="GenBody"/>
      </w:pPr>
    </w:p>
    <w:p w14:paraId="17F2323F" w14:textId="77777777" w:rsidR="00A0767D" w:rsidRDefault="00A0767D" w:rsidP="00A0767D">
      <w:pPr>
        <w:pStyle w:val="GenBody"/>
      </w:pPr>
      <w:r>
        <w:t>```{r}</w:t>
      </w:r>
    </w:p>
    <w:p w14:paraId="417E4944" w14:textId="77777777" w:rsidR="00A0767D" w:rsidRDefault="00A0767D" w:rsidP="00A0767D">
      <w:pPr>
        <w:pStyle w:val="GenBody"/>
      </w:pPr>
      <w:r>
        <w:t># Create a copy of the data</w:t>
      </w:r>
    </w:p>
    <w:p w14:paraId="24CDA041" w14:textId="77777777" w:rsidR="00A0767D" w:rsidRDefault="00A0767D" w:rsidP="00A0767D">
      <w:pPr>
        <w:pStyle w:val="GenBody"/>
      </w:pPr>
      <w:r>
        <w:t>dlAtrain &lt;- Atrain</w:t>
      </w:r>
    </w:p>
    <w:p w14:paraId="7F899C53" w14:textId="77777777" w:rsidR="00A0767D" w:rsidRDefault="00A0767D" w:rsidP="00A0767D">
      <w:pPr>
        <w:pStyle w:val="GenBody"/>
      </w:pPr>
      <w:r>
        <w:t>dlAtest &lt;- Atest</w:t>
      </w:r>
    </w:p>
    <w:p w14:paraId="5D3F1DA1" w14:textId="77777777" w:rsidR="00A0767D" w:rsidRDefault="00A0767D" w:rsidP="00A0767D">
      <w:pPr>
        <w:pStyle w:val="GenBody"/>
      </w:pPr>
    </w:p>
    <w:p w14:paraId="59607E88" w14:textId="77777777" w:rsidR="00A0767D" w:rsidRDefault="00A0767D" w:rsidP="00A0767D">
      <w:pPr>
        <w:pStyle w:val="GenBody"/>
      </w:pPr>
      <w:r>
        <w:t>#scale the data</w:t>
      </w:r>
    </w:p>
    <w:p w14:paraId="65E30776" w14:textId="77777777" w:rsidR="00A0767D" w:rsidRDefault="00A0767D" w:rsidP="00A0767D">
      <w:pPr>
        <w:pStyle w:val="GenBody"/>
      </w:pPr>
      <w:r>
        <w:t>dlAtrain[-which(names(dlAtrain) == "Aircompfail")] &lt;- scale(dlAtrain[-which(names(dlAtrain) == "Aircompfail")])</w:t>
      </w:r>
    </w:p>
    <w:p w14:paraId="51A234D3" w14:textId="77777777" w:rsidR="00A0767D" w:rsidRDefault="00A0767D" w:rsidP="00A0767D">
      <w:pPr>
        <w:pStyle w:val="GenBody"/>
      </w:pPr>
    </w:p>
    <w:p w14:paraId="56D15F43" w14:textId="77777777" w:rsidR="00A0767D" w:rsidRDefault="00A0767D" w:rsidP="00A0767D">
      <w:pPr>
        <w:pStyle w:val="GenBody"/>
      </w:pPr>
      <w:r>
        <w:t>dlAtest[-which(names(dlAtest) == "Aircompfail")] &lt;- scale(dlAtest[-which(names(dlAtest) == "Aircompfail")])</w:t>
      </w:r>
    </w:p>
    <w:p w14:paraId="39407AA9" w14:textId="77777777" w:rsidR="00A0767D" w:rsidRDefault="00A0767D" w:rsidP="00A0767D">
      <w:pPr>
        <w:pStyle w:val="GenBody"/>
      </w:pPr>
    </w:p>
    <w:p w14:paraId="79AE7FC1" w14:textId="77777777" w:rsidR="00A0767D" w:rsidRDefault="00A0767D" w:rsidP="00A0767D">
      <w:pPr>
        <w:pStyle w:val="GenBody"/>
      </w:pPr>
      <w:r>
        <w:t>#FIT NN</w:t>
      </w:r>
    </w:p>
    <w:p w14:paraId="36681190" w14:textId="77777777" w:rsidR="00A0767D" w:rsidRDefault="00A0767D" w:rsidP="00A0767D">
      <w:pPr>
        <w:pStyle w:val="GenBody"/>
      </w:pPr>
      <w:r>
        <w:t>Annmodel &lt;- nnet(Aircompfail~., data = dlAtrain, size = 5, decay = 0.1, maxit = 200, linout = FALSE)</w:t>
      </w:r>
    </w:p>
    <w:p w14:paraId="5176A44B" w14:textId="77777777" w:rsidR="00A0767D" w:rsidRDefault="00A0767D" w:rsidP="00A0767D">
      <w:pPr>
        <w:pStyle w:val="GenBody"/>
      </w:pPr>
    </w:p>
    <w:p w14:paraId="4F89A910" w14:textId="77777777" w:rsidR="00A0767D" w:rsidRDefault="00A0767D" w:rsidP="00A0767D">
      <w:pPr>
        <w:pStyle w:val="GenBody"/>
      </w:pPr>
      <w:r>
        <w:t>#Neural Network Predict</w:t>
      </w:r>
    </w:p>
    <w:p w14:paraId="6F27A027" w14:textId="77777777" w:rsidR="00A0767D" w:rsidRDefault="00A0767D" w:rsidP="00A0767D">
      <w:pPr>
        <w:pStyle w:val="GenBody"/>
      </w:pPr>
      <w:r>
        <w:t>Annpred &lt;- predict(Annmodel, dlAtest, type = "raw")</w:t>
      </w:r>
    </w:p>
    <w:p w14:paraId="5E37F419" w14:textId="77777777" w:rsidR="00A0767D" w:rsidRDefault="00A0767D" w:rsidP="00A0767D">
      <w:pPr>
        <w:pStyle w:val="GenBody"/>
      </w:pPr>
      <w:r>
        <w:t>Annpred</w:t>
      </w:r>
    </w:p>
    <w:p w14:paraId="239C4DB5" w14:textId="77777777" w:rsidR="00A0767D" w:rsidRDefault="00A0767D" w:rsidP="00A0767D">
      <w:pPr>
        <w:pStyle w:val="GenBody"/>
      </w:pPr>
      <w:r>
        <w:t>summary(Annpred)</w:t>
      </w:r>
    </w:p>
    <w:p w14:paraId="3E5DDE70" w14:textId="77777777" w:rsidR="00A0767D" w:rsidRDefault="00A0767D" w:rsidP="00A0767D">
      <w:pPr>
        <w:pStyle w:val="GenBody"/>
      </w:pPr>
      <w:r>
        <w:t>```</w:t>
      </w:r>
    </w:p>
    <w:p w14:paraId="322B45AE" w14:textId="77777777" w:rsidR="00A0767D" w:rsidRDefault="00A0767D" w:rsidP="00A0767D">
      <w:pPr>
        <w:pStyle w:val="GenBody"/>
      </w:pPr>
    </w:p>
    <w:p w14:paraId="411CF9A1" w14:textId="77777777" w:rsidR="00A0767D" w:rsidRDefault="00A0767D" w:rsidP="00A0767D">
      <w:pPr>
        <w:pStyle w:val="GenBody"/>
      </w:pPr>
      <w:r>
        <w:t>#### NN Evaluate</w:t>
      </w:r>
    </w:p>
    <w:p w14:paraId="0FA17207" w14:textId="77777777" w:rsidR="00A0767D" w:rsidRDefault="00A0767D" w:rsidP="00A0767D">
      <w:pPr>
        <w:pStyle w:val="GenBody"/>
      </w:pPr>
      <w:r>
        <w:t>```{r}</w:t>
      </w:r>
    </w:p>
    <w:p w14:paraId="3FA03688" w14:textId="77777777" w:rsidR="00A0767D" w:rsidRDefault="00A0767D" w:rsidP="00A0767D">
      <w:pPr>
        <w:pStyle w:val="GenBody"/>
      </w:pPr>
      <w:r>
        <w:t># Convert probabilities to class labels</w:t>
      </w:r>
    </w:p>
    <w:p w14:paraId="0058DDE5" w14:textId="77777777" w:rsidR="00A0767D" w:rsidRDefault="00A0767D" w:rsidP="00A0767D">
      <w:pPr>
        <w:pStyle w:val="GenBody"/>
      </w:pPr>
      <w:r>
        <w:t>Annpredclass &lt;- ifelse(Annpred &gt; 0.5, "1", "0")</w:t>
      </w:r>
    </w:p>
    <w:p w14:paraId="6C454F8A" w14:textId="77777777" w:rsidR="00A0767D" w:rsidRDefault="00A0767D" w:rsidP="00A0767D">
      <w:pPr>
        <w:pStyle w:val="GenBody"/>
      </w:pPr>
      <w:r>
        <w:t>Annpredclass &lt;- as.factor(Annpredclass)</w:t>
      </w:r>
    </w:p>
    <w:p w14:paraId="3A094790" w14:textId="77777777" w:rsidR="00A0767D" w:rsidRDefault="00A0767D" w:rsidP="00A0767D">
      <w:pPr>
        <w:pStyle w:val="GenBody"/>
      </w:pPr>
    </w:p>
    <w:p w14:paraId="110B2CDE" w14:textId="77777777" w:rsidR="00A0767D" w:rsidRDefault="00A0767D" w:rsidP="00A0767D">
      <w:pPr>
        <w:pStyle w:val="GenBody"/>
      </w:pPr>
      <w:r>
        <w:lastRenderedPageBreak/>
        <w:t>print(paste("Length of predicted classes: ", length(Annpredclass)))</w:t>
      </w:r>
    </w:p>
    <w:p w14:paraId="74C4F40C" w14:textId="77777777" w:rsidR="00A0767D" w:rsidRDefault="00A0767D" w:rsidP="00A0767D">
      <w:pPr>
        <w:pStyle w:val="GenBody"/>
      </w:pPr>
      <w:r>
        <w:t>print(paste("Length of actual classes: ", length(dlAtest$Aircompfail)))</w:t>
      </w:r>
    </w:p>
    <w:p w14:paraId="42D3616D" w14:textId="77777777" w:rsidR="00A0767D" w:rsidRDefault="00A0767D" w:rsidP="00A0767D">
      <w:pPr>
        <w:pStyle w:val="GenBody"/>
      </w:pPr>
    </w:p>
    <w:p w14:paraId="424D702F" w14:textId="77777777" w:rsidR="00A0767D" w:rsidRDefault="00A0767D" w:rsidP="00A0767D">
      <w:pPr>
        <w:pStyle w:val="GenBody"/>
      </w:pPr>
      <w:r>
        <w:t># Create a confusion matrix</w:t>
      </w:r>
    </w:p>
    <w:p w14:paraId="2FD58FE5" w14:textId="77777777" w:rsidR="00A0767D" w:rsidRDefault="00A0767D" w:rsidP="00A0767D">
      <w:pPr>
        <w:pStyle w:val="GenBody"/>
      </w:pPr>
      <w:r>
        <w:t>Annconfmatrix &lt;- confusionMatrix(Annpredclass, factor(dlAtest$Aircompfail))</w:t>
      </w:r>
    </w:p>
    <w:p w14:paraId="2EFE0F59" w14:textId="77777777" w:rsidR="00A0767D" w:rsidRDefault="00A0767D" w:rsidP="00A0767D">
      <w:pPr>
        <w:pStyle w:val="GenBody"/>
      </w:pPr>
    </w:p>
    <w:p w14:paraId="639F83ED" w14:textId="77777777" w:rsidR="00A0767D" w:rsidRDefault="00A0767D" w:rsidP="00A0767D">
      <w:pPr>
        <w:pStyle w:val="GenBody"/>
      </w:pPr>
      <w:r>
        <w:t># Extract recall, precision, and F1 score</w:t>
      </w:r>
    </w:p>
    <w:p w14:paraId="7994F695" w14:textId="77777777" w:rsidR="00A0767D" w:rsidRDefault="00A0767D" w:rsidP="00A0767D">
      <w:pPr>
        <w:pStyle w:val="GenBody"/>
      </w:pPr>
      <w:r>
        <w:t>Annaccuracy &lt;- Annconfmatrix$overall['Accuracy']</w:t>
      </w:r>
    </w:p>
    <w:p w14:paraId="62C4AA03" w14:textId="77777777" w:rsidR="00A0767D" w:rsidRDefault="00A0767D" w:rsidP="00A0767D">
      <w:pPr>
        <w:pStyle w:val="GenBody"/>
      </w:pPr>
      <w:r>
        <w:t>Annrecall &lt;- Annconfmatrix$byClass["Recall"]</w:t>
      </w:r>
    </w:p>
    <w:p w14:paraId="2DBB26E8" w14:textId="77777777" w:rsidR="00A0767D" w:rsidRDefault="00A0767D" w:rsidP="00A0767D">
      <w:pPr>
        <w:pStyle w:val="GenBody"/>
      </w:pPr>
      <w:r>
        <w:t>Annprecision &lt;- Annconfmatrix$byClass["Precision"]</w:t>
      </w:r>
    </w:p>
    <w:p w14:paraId="7FD068BF" w14:textId="77777777" w:rsidR="00A0767D" w:rsidRDefault="00A0767D" w:rsidP="00A0767D">
      <w:pPr>
        <w:pStyle w:val="GenBody"/>
      </w:pPr>
      <w:r>
        <w:t>Annf1score &lt;- Annconfmatrix$byClass["F1"]</w:t>
      </w:r>
    </w:p>
    <w:p w14:paraId="794F58C0" w14:textId="77777777" w:rsidR="00A0767D" w:rsidRDefault="00A0767D" w:rsidP="00A0767D">
      <w:pPr>
        <w:pStyle w:val="GenBody"/>
      </w:pPr>
    </w:p>
    <w:p w14:paraId="740CB735" w14:textId="77777777" w:rsidR="00A0767D" w:rsidRDefault="00A0767D" w:rsidP="00A0767D">
      <w:pPr>
        <w:pStyle w:val="GenBody"/>
      </w:pPr>
      <w:r>
        <w:t># Print the metrics</w:t>
      </w:r>
    </w:p>
    <w:p w14:paraId="26DD5707" w14:textId="77777777" w:rsidR="00A0767D" w:rsidRDefault="00A0767D" w:rsidP="00A0767D">
      <w:pPr>
        <w:pStyle w:val="GenBody"/>
      </w:pPr>
      <w:r>
        <w:t>print(Annconfmatrix)</w:t>
      </w:r>
    </w:p>
    <w:p w14:paraId="14607B3E" w14:textId="77777777" w:rsidR="00A0767D" w:rsidRDefault="00A0767D" w:rsidP="00A0767D">
      <w:pPr>
        <w:pStyle w:val="GenBody"/>
      </w:pPr>
    </w:p>
    <w:p w14:paraId="5464A8E1" w14:textId="77777777" w:rsidR="00A0767D" w:rsidRDefault="00A0767D" w:rsidP="00A0767D">
      <w:pPr>
        <w:pStyle w:val="GenBody"/>
      </w:pPr>
      <w:r>
        <w:t>cat("Accuracy:", Annaccuracy, "\n")</w:t>
      </w:r>
    </w:p>
    <w:p w14:paraId="34AF91C9" w14:textId="77777777" w:rsidR="00A0767D" w:rsidRDefault="00A0767D" w:rsidP="00A0767D">
      <w:pPr>
        <w:pStyle w:val="GenBody"/>
      </w:pPr>
      <w:r>
        <w:t>cat("Recall:", Annrecall, "\n")</w:t>
      </w:r>
    </w:p>
    <w:p w14:paraId="4E78A1E3" w14:textId="77777777" w:rsidR="00A0767D" w:rsidRDefault="00A0767D" w:rsidP="00A0767D">
      <w:pPr>
        <w:pStyle w:val="GenBody"/>
      </w:pPr>
      <w:r>
        <w:t>cat("Precision:", Annprecision, "\n")</w:t>
      </w:r>
    </w:p>
    <w:p w14:paraId="04E76174" w14:textId="77777777" w:rsidR="00A0767D" w:rsidRDefault="00A0767D" w:rsidP="00A0767D">
      <w:pPr>
        <w:pStyle w:val="GenBody"/>
      </w:pPr>
      <w:r>
        <w:t>cat("F1 Score:", Annf1score, "\n")</w:t>
      </w:r>
    </w:p>
    <w:p w14:paraId="3B924667" w14:textId="77777777" w:rsidR="00A0767D" w:rsidRDefault="00A0767D" w:rsidP="00A0767D">
      <w:pPr>
        <w:pStyle w:val="GenBody"/>
      </w:pPr>
      <w:r>
        <w:t>```</w:t>
      </w:r>
    </w:p>
    <w:p w14:paraId="75A3BE26" w14:textId="77777777" w:rsidR="00A0767D" w:rsidRDefault="00A0767D" w:rsidP="00A0767D">
      <w:pPr>
        <w:pStyle w:val="GenBody"/>
      </w:pPr>
    </w:p>
    <w:p w14:paraId="25C2A4C1" w14:textId="77777777" w:rsidR="00A0767D" w:rsidRDefault="00A0767D" w:rsidP="00A0767D">
      <w:pPr>
        <w:pStyle w:val="GenBody"/>
      </w:pPr>
      <w:r>
        <w:t>## 5.4 Model Comparison</w:t>
      </w:r>
    </w:p>
    <w:p w14:paraId="373737C9" w14:textId="77777777" w:rsidR="00A0767D" w:rsidRDefault="00A0767D" w:rsidP="00A0767D">
      <w:pPr>
        <w:pStyle w:val="GenBody"/>
      </w:pPr>
      <w:r>
        <w:lastRenderedPageBreak/>
        <w:t>```{r}</w:t>
      </w:r>
    </w:p>
    <w:p w14:paraId="5C63F249" w14:textId="77777777" w:rsidR="00A0767D" w:rsidRDefault="00A0767D" w:rsidP="00A0767D">
      <w:pPr>
        <w:pStyle w:val="GenBody"/>
      </w:pPr>
      <w:r>
        <w:t>#print accuracy for each model</w:t>
      </w:r>
    </w:p>
    <w:p w14:paraId="0152B350" w14:textId="77777777" w:rsidR="00A0767D" w:rsidRDefault="00A0767D" w:rsidP="00A0767D">
      <w:pPr>
        <w:pStyle w:val="GenBody"/>
      </w:pPr>
      <w:r>
        <w:t>Alogaccuracy</w:t>
      </w:r>
    </w:p>
    <w:p w14:paraId="5CB5C0E7" w14:textId="77777777" w:rsidR="00A0767D" w:rsidRDefault="00A0767D" w:rsidP="00A0767D">
      <w:pPr>
        <w:pStyle w:val="GenBody"/>
      </w:pPr>
      <w:r>
        <w:t>Adtaccuracy</w:t>
      </w:r>
    </w:p>
    <w:p w14:paraId="43B64AA4" w14:textId="77777777" w:rsidR="00A0767D" w:rsidRDefault="00A0767D" w:rsidP="00A0767D">
      <w:pPr>
        <w:pStyle w:val="GenBody"/>
      </w:pPr>
      <w:r>
        <w:t>Arfaccuracy</w:t>
      </w:r>
    </w:p>
    <w:p w14:paraId="435A4A06" w14:textId="77777777" w:rsidR="00A0767D" w:rsidRDefault="00A0767D" w:rsidP="00A0767D">
      <w:pPr>
        <w:pStyle w:val="GenBody"/>
      </w:pPr>
      <w:r>
        <w:t>Agbmaccuracy</w:t>
      </w:r>
    </w:p>
    <w:p w14:paraId="79D696DA" w14:textId="77777777" w:rsidR="00A0767D" w:rsidRDefault="00A0767D" w:rsidP="00A0767D">
      <w:pPr>
        <w:pStyle w:val="GenBody"/>
      </w:pPr>
      <w:r>
        <w:t>Annaccuracy</w:t>
      </w:r>
    </w:p>
    <w:p w14:paraId="38661EC2" w14:textId="77777777" w:rsidR="00A0767D" w:rsidRDefault="00A0767D" w:rsidP="00A0767D">
      <w:pPr>
        <w:pStyle w:val="GenBody"/>
      </w:pPr>
      <w:r>
        <w:t>```</w:t>
      </w:r>
    </w:p>
    <w:p w14:paraId="40B6D22A" w14:textId="77777777" w:rsidR="00A0767D" w:rsidRDefault="00A0767D" w:rsidP="00A0767D">
      <w:pPr>
        <w:pStyle w:val="GenBody"/>
      </w:pPr>
    </w:p>
    <w:p w14:paraId="40A97F5B" w14:textId="77777777" w:rsidR="00A0767D" w:rsidRDefault="00A0767D" w:rsidP="00A0767D">
      <w:pPr>
        <w:pStyle w:val="GenBody"/>
      </w:pPr>
      <w:r>
        <w:t>```{r}</w:t>
      </w:r>
    </w:p>
    <w:p w14:paraId="4187A7B1" w14:textId="77777777" w:rsidR="00A0767D" w:rsidRDefault="00A0767D" w:rsidP="00A0767D">
      <w:pPr>
        <w:pStyle w:val="GenBody"/>
      </w:pPr>
      <w:r>
        <w:t># Store all accuracies in a named vector</w:t>
      </w:r>
    </w:p>
    <w:p w14:paraId="0C38FEC8" w14:textId="77777777" w:rsidR="00A0767D" w:rsidRDefault="00A0767D" w:rsidP="00A0767D">
      <w:pPr>
        <w:pStyle w:val="GenBody"/>
      </w:pPr>
      <w:r>
        <w:t>Analog_accuracies &lt;- c(Alogaccuracy, Adtaccuracy, Arfaccuracy, Agbmaccuracy, Annaccuracy)</w:t>
      </w:r>
    </w:p>
    <w:p w14:paraId="0192EB18" w14:textId="77777777" w:rsidR="00A0767D" w:rsidRDefault="00A0767D" w:rsidP="00A0767D">
      <w:pPr>
        <w:pStyle w:val="GenBody"/>
      </w:pPr>
      <w:r>
        <w:t>Anames &lt;- c("Alogaccuracy", "Adtaccuracy", "Arfaccuracy", "Agbmaccuracy", "Annaccuracy")</w:t>
      </w:r>
    </w:p>
    <w:p w14:paraId="7C51A02D" w14:textId="77777777" w:rsidR="00A0767D" w:rsidRDefault="00A0767D" w:rsidP="00A0767D">
      <w:pPr>
        <w:pStyle w:val="GenBody"/>
      </w:pPr>
    </w:p>
    <w:p w14:paraId="627AE1D9" w14:textId="77777777" w:rsidR="00A0767D" w:rsidRDefault="00A0767D" w:rsidP="00A0767D">
      <w:pPr>
        <w:pStyle w:val="GenBody"/>
      </w:pPr>
      <w:r>
        <w:t># Create a data frame for ggplot</w:t>
      </w:r>
    </w:p>
    <w:p w14:paraId="1F371ED2" w14:textId="77777777" w:rsidR="00A0767D" w:rsidRDefault="00A0767D" w:rsidP="00A0767D">
      <w:pPr>
        <w:pStyle w:val="GenBody"/>
      </w:pPr>
      <w:r>
        <w:t>Analog_df &lt;- data.frame(Model = Anames, Accuracy = Analog_accuracies)</w:t>
      </w:r>
    </w:p>
    <w:p w14:paraId="20A621BA" w14:textId="77777777" w:rsidR="00A0767D" w:rsidRDefault="00A0767D" w:rsidP="00A0767D">
      <w:pPr>
        <w:pStyle w:val="GenBody"/>
      </w:pPr>
    </w:p>
    <w:p w14:paraId="2068A255" w14:textId="77777777" w:rsidR="00A0767D" w:rsidRDefault="00A0767D" w:rsidP="00A0767D">
      <w:pPr>
        <w:pStyle w:val="GenBody"/>
      </w:pPr>
      <w:r>
        <w:t># Find the highest accuracy</w:t>
      </w:r>
    </w:p>
    <w:p w14:paraId="69284E79" w14:textId="77777777" w:rsidR="00A0767D" w:rsidRDefault="00A0767D" w:rsidP="00A0767D">
      <w:pPr>
        <w:pStyle w:val="GenBody"/>
      </w:pPr>
      <w:r>
        <w:t>Amax_accuracy &lt;- max(Analog_accuracies)</w:t>
      </w:r>
    </w:p>
    <w:p w14:paraId="4A576F9E" w14:textId="77777777" w:rsidR="00A0767D" w:rsidRDefault="00A0767D" w:rsidP="00A0767D">
      <w:pPr>
        <w:pStyle w:val="GenBody"/>
      </w:pPr>
    </w:p>
    <w:p w14:paraId="1761DD50" w14:textId="77777777" w:rsidR="00A0767D" w:rsidRDefault="00A0767D" w:rsidP="00A0767D">
      <w:pPr>
        <w:pStyle w:val="GenBody"/>
      </w:pPr>
      <w:r>
        <w:t># Find which model achieved the highest accuracy</w:t>
      </w:r>
    </w:p>
    <w:p w14:paraId="20740288" w14:textId="77777777" w:rsidR="00A0767D" w:rsidRDefault="00A0767D" w:rsidP="00A0767D">
      <w:pPr>
        <w:pStyle w:val="GenBody"/>
      </w:pPr>
      <w:r>
        <w:t>Abest_model &lt;- Anames[which.max(Analog_accuracies)]</w:t>
      </w:r>
    </w:p>
    <w:p w14:paraId="1D91E54A" w14:textId="77777777" w:rsidR="00A0767D" w:rsidRDefault="00A0767D" w:rsidP="00A0767D">
      <w:pPr>
        <w:pStyle w:val="GenBody"/>
      </w:pPr>
    </w:p>
    <w:p w14:paraId="0115FF1C" w14:textId="77777777" w:rsidR="00A0767D" w:rsidRDefault="00A0767D" w:rsidP="00A0767D">
      <w:pPr>
        <w:pStyle w:val="GenBody"/>
      </w:pPr>
      <w:r>
        <w:t># Visualize the accuracies using ggplot2</w:t>
      </w:r>
    </w:p>
    <w:p w14:paraId="43E883A1" w14:textId="77777777" w:rsidR="00A0767D" w:rsidRDefault="00A0767D" w:rsidP="00A0767D">
      <w:pPr>
        <w:pStyle w:val="GenBody"/>
      </w:pPr>
      <w:r>
        <w:t>ggplot(Analog_df, aes(x = Model, y = Accuracy, fill = Model)) +</w:t>
      </w:r>
    </w:p>
    <w:p w14:paraId="4A0E82A4" w14:textId="77777777" w:rsidR="00A0767D" w:rsidRDefault="00A0767D" w:rsidP="00A0767D">
      <w:pPr>
        <w:pStyle w:val="GenBody"/>
      </w:pPr>
      <w:r>
        <w:t xml:space="preserve">  geom_bar(stat = "identity", width = 0.6) +</w:t>
      </w:r>
    </w:p>
    <w:p w14:paraId="29B6BA00" w14:textId="77777777" w:rsidR="00A0767D" w:rsidRDefault="00A0767D" w:rsidP="00A0767D">
      <w:pPr>
        <w:pStyle w:val="GenBody"/>
      </w:pPr>
      <w:r>
        <w:t xml:space="preserve">  geom_text(aes(label = round(Accuracy, 2)), vjust = -0.3) +</w:t>
      </w:r>
    </w:p>
    <w:p w14:paraId="620A6578" w14:textId="77777777" w:rsidR="00A0767D" w:rsidRDefault="00A0767D" w:rsidP="00A0767D">
      <w:pPr>
        <w:pStyle w:val="GenBody"/>
      </w:pPr>
      <w:r>
        <w:t xml:space="preserve">  labs(title = "Analog Model Accuracies", y = "Accuracy", x = "Models") +</w:t>
      </w:r>
    </w:p>
    <w:p w14:paraId="43E393C5" w14:textId="77777777" w:rsidR="00A0767D" w:rsidRDefault="00A0767D" w:rsidP="00A0767D">
      <w:pPr>
        <w:pStyle w:val="GenBody"/>
      </w:pPr>
      <w:r>
        <w:t xml:space="preserve">  theme_minimal() +</w:t>
      </w:r>
    </w:p>
    <w:p w14:paraId="0CA8CAFB" w14:textId="77777777" w:rsidR="00A0767D" w:rsidRDefault="00A0767D" w:rsidP="00A0767D">
      <w:pPr>
        <w:pStyle w:val="GenBody"/>
      </w:pPr>
      <w:r>
        <w:t xml:space="preserve">  theme(legend.position = "none")</w:t>
      </w:r>
    </w:p>
    <w:p w14:paraId="427FAD90" w14:textId="77777777" w:rsidR="00A0767D" w:rsidRDefault="00A0767D" w:rsidP="00A0767D">
      <w:pPr>
        <w:pStyle w:val="GenBody"/>
      </w:pPr>
      <w:r>
        <w:t>```</w:t>
      </w:r>
    </w:p>
    <w:p w14:paraId="373257DD" w14:textId="77777777" w:rsidR="00A0767D" w:rsidRDefault="00A0767D" w:rsidP="00A0767D">
      <w:pPr>
        <w:pStyle w:val="GenBody"/>
      </w:pPr>
    </w:p>
    <w:p w14:paraId="21617801" w14:textId="77777777" w:rsidR="00A0767D" w:rsidRDefault="00A0767D" w:rsidP="00A0767D">
      <w:pPr>
        <w:pStyle w:val="GenBody"/>
      </w:pPr>
      <w:r>
        <w:t>```{r}</w:t>
      </w:r>
    </w:p>
    <w:p w14:paraId="3345731D" w14:textId="77777777" w:rsidR="00A0767D" w:rsidRDefault="00A0767D" w:rsidP="00A0767D">
      <w:pPr>
        <w:pStyle w:val="GenBody"/>
      </w:pPr>
      <w:r>
        <w:t># Print the highest accuracy and the corresponding model</w:t>
      </w:r>
    </w:p>
    <w:p w14:paraId="0A5DF495" w14:textId="77777777" w:rsidR="00A0767D" w:rsidRDefault="00A0767D" w:rsidP="00A0767D">
      <w:pPr>
        <w:pStyle w:val="GenBody"/>
      </w:pPr>
      <w:r>
        <w:t>cat("The highest accuracy is", Amax_accuracy, "achieved by", Abest_model, "\n")</w:t>
      </w:r>
    </w:p>
    <w:p w14:paraId="517CB1D3" w14:textId="77777777" w:rsidR="00A0767D" w:rsidRDefault="00A0767D" w:rsidP="00A0767D">
      <w:pPr>
        <w:pStyle w:val="GenBody"/>
      </w:pPr>
      <w:r>
        <w:t>```</w:t>
      </w:r>
    </w:p>
    <w:p w14:paraId="37BEC03F" w14:textId="77777777" w:rsidR="00A0767D" w:rsidRDefault="00A0767D" w:rsidP="00A0767D">
      <w:pPr>
        <w:pStyle w:val="GenBody"/>
      </w:pPr>
    </w:p>
    <w:p w14:paraId="2BE20D80" w14:textId="77777777" w:rsidR="00A0767D" w:rsidRDefault="00A0767D" w:rsidP="00A0767D">
      <w:pPr>
        <w:pStyle w:val="GenBody"/>
      </w:pPr>
      <w:r>
        <w:t xml:space="preserve"># 6. Digital Sensors - Modelling </w:t>
      </w:r>
    </w:p>
    <w:p w14:paraId="1A2CAE76" w14:textId="77777777" w:rsidR="00A0767D" w:rsidRDefault="00A0767D" w:rsidP="00A0767D">
      <w:pPr>
        <w:pStyle w:val="GenBody"/>
      </w:pPr>
      <w:r>
        <w:t>```{r}</w:t>
      </w:r>
    </w:p>
    <w:p w14:paraId="3F2D98DE" w14:textId="77777777" w:rsidR="00A0767D" w:rsidRDefault="00A0767D" w:rsidP="00A0767D">
      <w:pPr>
        <w:pStyle w:val="GenBody"/>
      </w:pPr>
      <w:r>
        <w:t>View(Digital)</w:t>
      </w:r>
    </w:p>
    <w:p w14:paraId="534E58BC" w14:textId="77777777" w:rsidR="00A0767D" w:rsidRDefault="00A0767D" w:rsidP="00A0767D">
      <w:pPr>
        <w:pStyle w:val="GenBody"/>
      </w:pPr>
      <w:r>
        <w:t>str(Digital)</w:t>
      </w:r>
    </w:p>
    <w:p w14:paraId="7FAF0733" w14:textId="77777777" w:rsidR="00A0767D" w:rsidRDefault="00A0767D" w:rsidP="00A0767D">
      <w:pPr>
        <w:pStyle w:val="GenBody"/>
      </w:pPr>
      <w:r>
        <w:t>```</w:t>
      </w:r>
    </w:p>
    <w:p w14:paraId="78B426BC" w14:textId="77777777" w:rsidR="00A0767D" w:rsidRDefault="00A0767D" w:rsidP="00A0767D">
      <w:pPr>
        <w:pStyle w:val="GenBody"/>
      </w:pPr>
    </w:p>
    <w:p w14:paraId="323EFA33" w14:textId="77777777" w:rsidR="00A0767D" w:rsidRDefault="00A0767D" w:rsidP="00A0767D">
      <w:pPr>
        <w:pStyle w:val="GenBody"/>
      </w:pPr>
      <w:r>
        <w:t>## 6.1 Feature Selection</w:t>
      </w:r>
    </w:p>
    <w:p w14:paraId="351152C4" w14:textId="77777777" w:rsidR="00A0767D" w:rsidRDefault="00A0767D" w:rsidP="00A0767D">
      <w:pPr>
        <w:pStyle w:val="GenBody"/>
      </w:pPr>
      <w:r>
        <w:lastRenderedPageBreak/>
        <w:t>```{r}</w:t>
      </w:r>
    </w:p>
    <w:p w14:paraId="74A0F3AE" w14:textId="77777777" w:rsidR="00A0767D" w:rsidRDefault="00A0767D" w:rsidP="00A0767D">
      <w:pPr>
        <w:pStyle w:val="GenBody"/>
      </w:pPr>
      <w:r>
        <w:t># Calculate the correlation matrix</w:t>
      </w:r>
    </w:p>
    <w:p w14:paraId="5DB1492E" w14:textId="77777777" w:rsidR="00A0767D" w:rsidRDefault="00A0767D" w:rsidP="00A0767D">
      <w:pPr>
        <w:pStyle w:val="GenBody"/>
      </w:pPr>
      <w:r>
        <w:t>Digitalcorrmatrix &lt;- cor(Digital[, -ncol(Digital)])</w:t>
      </w:r>
    </w:p>
    <w:p w14:paraId="755143FF" w14:textId="77777777" w:rsidR="00A0767D" w:rsidRDefault="00A0767D" w:rsidP="00A0767D">
      <w:pPr>
        <w:pStyle w:val="GenBody"/>
      </w:pPr>
    </w:p>
    <w:p w14:paraId="49AA891E" w14:textId="77777777" w:rsidR="00A0767D" w:rsidRDefault="00A0767D" w:rsidP="00A0767D">
      <w:pPr>
        <w:pStyle w:val="GenBody"/>
      </w:pPr>
      <w:r>
        <w:t># Plot the correlation matrix</w:t>
      </w:r>
    </w:p>
    <w:p w14:paraId="2E5B2AED" w14:textId="77777777" w:rsidR="00A0767D" w:rsidRDefault="00A0767D" w:rsidP="00A0767D">
      <w:pPr>
        <w:pStyle w:val="GenBody"/>
      </w:pPr>
      <w:r>
        <w:t>corrplot(Digitalcorrmatrix, method = "circle")</w:t>
      </w:r>
    </w:p>
    <w:p w14:paraId="7A8A9691" w14:textId="77777777" w:rsidR="00A0767D" w:rsidRDefault="00A0767D" w:rsidP="00A0767D">
      <w:pPr>
        <w:pStyle w:val="GenBody"/>
      </w:pPr>
      <w:r>
        <w:t>```</w:t>
      </w:r>
    </w:p>
    <w:p w14:paraId="31BF3C07" w14:textId="77777777" w:rsidR="00A0767D" w:rsidRDefault="00A0767D" w:rsidP="00A0767D">
      <w:pPr>
        <w:pStyle w:val="GenBody"/>
      </w:pPr>
    </w:p>
    <w:p w14:paraId="106E9C0E" w14:textId="77777777" w:rsidR="00A0767D" w:rsidRDefault="00A0767D" w:rsidP="00A0767D">
      <w:pPr>
        <w:pStyle w:val="GenBody"/>
      </w:pPr>
      <w:r>
        <w:t>```{r}</w:t>
      </w:r>
    </w:p>
    <w:p w14:paraId="7E6591CF" w14:textId="77777777" w:rsidR="00A0767D" w:rsidRDefault="00A0767D" w:rsidP="00A0767D">
      <w:pPr>
        <w:pStyle w:val="GenBody"/>
      </w:pPr>
      <w:r>
        <w:t># Find highly correlated features (correlation &gt; 0.75)</w:t>
      </w:r>
    </w:p>
    <w:p w14:paraId="1997B267" w14:textId="77777777" w:rsidR="00A0767D" w:rsidRDefault="00A0767D" w:rsidP="00A0767D">
      <w:pPr>
        <w:pStyle w:val="GenBody"/>
      </w:pPr>
      <w:r>
        <w:t>DigitalhighlyCorrelated &lt;- findCorrelation(Digitalcorrmatrix, cutoff = 0.75)</w:t>
      </w:r>
    </w:p>
    <w:p w14:paraId="6BA3EB2A" w14:textId="77777777" w:rsidR="00A0767D" w:rsidRDefault="00A0767D" w:rsidP="00A0767D">
      <w:pPr>
        <w:pStyle w:val="GenBody"/>
      </w:pPr>
    </w:p>
    <w:p w14:paraId="0A818A9F" w14:textId="77777777" w:rsidR="00A0767D" w:rsidRDefault="00A0767D" w:rsidP="00A0767D">
      <w:pPr>
        <w:pStyle w:val="GenBody"/>
      </w:pPr>
      <w:r>
        <w:t># Print the indices of highly correlated attributes</w:t>
      </w:r>
    </w:p>
    <w:p w14:paraId="26AF99A7" w14:textId="77777777" w:rsidR="00A0767D" w:rsidRDefault="00A0767D" w:rsidP="00A0767D">
      <w:pPr>
        <w:pStyle w:val="GenBody"/>
      </w:pPr>
      <w:r>
        <w:t>print(DigitalhighlyCorrelated)</w:t>
      </w:r>
    </w:p>
    <w:p w14:paraId="39A675BC" w14:textId="77777777" w:rsidR="00A0767D" w:rsidRDefault="00A0767D" w:rsidP="00A0767D">
      <w:pPr>
        <w:pStyle w:val="GenBody"/>
      </w:pPr>
      <w:r>
        <w:t>```</w:t>
      </w:r>
    </w:p>
    <w:p w14:paraId="41FF6D83" w14:textId="77777777" w:rsidR="00A0767D" w:rsidRDefault="00A0767D" w:rsidP="00A0767D">
      <w:pPr>
        <w:pStyle w:val="GenBody"/>
      </w:pPr>
    </w:p>
    <w:p w14:paraId="7F19079D" w14:textId="77777777" w:rsidR="00A0767D" w:rsidRDefault="00A0767D" w:rsidP="00A0767D">
      <w:pPr>
        <w:pStyle w:val="GenBody"/>
      </w:pPr>
      <w:r>
        <w:t>```{r}</w:t>
      </w:r>
    </w:p>
    <w:p w14:paraId="7E4607BE" w14:textId="77777777" w:rsidR="00A0767D" w:rsidRDefault="00A0767D" w:rsidP="00A0767D">
      <w:pPr>
        <w:pStyle w:val="GenBody"/>
      </w:pPr>
      <w:r>
        <w:t># Remove highly correlated features</w:t>
      </w:r>
    </w:p>
    <w:p w14:paraId="5FA41203" w14:textId="77777777" w:rsidR="00A0767D" w:rsidRDefault="00A0767D" w:rsidP="00A0767D">
      <w:pPr>
        <w:pStyle w:val="GenBody"/>
      </w:pPr>
      <w:r>
        <w:t>Digital &lt;- Digital[, -DigitalhighlyCorrelated]</w:t>
      </w:r>
    </w:p>
    <w:p w14:paraId="3453DF06" w14:textId="77777777" w:rsidR="00A0767D" w:rsidRDefault="00A0767D" w:rsidP="00A0767D">
      <w:pPr>
        <w:pStyle w:val="GenBody"/>
      </w:pPr>
    </w:p>
    <w:p w14:paraId="109FAC2B" w14:textId="77777777" w:rsidR="00A0767D" w:rsidRDefault="00A0767D" w:rsidP="00A0767D">
      <w:pPr>
        <w:pStyle w:val="GenBody"/>
      </w:pPr>
      <w:r>
        <w:t>str(Digital)</w:t>
      </w:r>
    </w:p>
    <w:p w14:paraId="589CAFEE" w14:textId="77777777" w:rsidR="00A0767D" w:rsidRDefault="00A0767D" w:rsidP="00A0767D">
      <w:pPr>
        <w:pStyle w:val="GenBody"/>
      </w:pPr>
      <w:r>
        <w:t>```</w:t>
      </w:r>
    </w:p>
    <w:p w14:paraId="0E163427" w14:textId="77777777" w:rsidR="00A0767D" w:rsidRDefault="00A0767D" w:rsidP="00A0767D">
      <w:pPr>
        <w:pStyle w:val="GenBody"/>
      </w:pPr>
    </w:p>
    <w:p w14:paraId="04DB64DC" w14:textId="77777777" w:rsidR="00A0767D" w:rsidRDefault="00A0767D" w:rsidP="00A0767D">
      <w:pPr>
        <w:pStyle w:val="GenBody"/>
      </w:pPr>
      <w:r>
        <w:t>## 6.2 Train_Test_Split</w:t>
      </w:r>
    </w:p>
    <w:p w14:paraId="6FB8F13C" w14:textId="77777777" w:rsidR="00A0767D" w:rsidRDefault="00A0767D" w:rsidP="00A0767D">
      <w:pPr>
        <w:pStyle w:val="GenBody"/>
      </w:pPr>
    </w:p>
    <w:p w14:paraId="250B762C" w14:textId="77777777" w:rsidR="00A0767D" w:rsidRDefault="00A0767D" w:rsidP="00A0767D">
      <w:pPr>
        <w:pStyle w:val="GenBody"/>
      </w:pPr>
      <w:r>
        <w:t>Split the dataframe using 80/20 split</w:t>
      </w:r>
    </w:p>
    <w:p w14:paraId="43C134B3" w14:textId="77777777" w:rsidR="00A0767D" w:rsidRDefault="00A0767D" w:rsidP="00A0767D">
      <w:pPr>
        <w:pStyle w:val="GenBody"/>
      </w:pPr>
      <w:r>
        <w:t>```{r}</w:t>
      </w:r>
    </w:p>
    <w:p w14:paraId="660F9223" w14:textId="77777777" w:rsidR="00A0767D" w:rsidRDefault="00A0767D" w:rsidP="00A0767D">
      <w:pPr>
        <w:pStyle w:val="GenBody"/>
      </w:pPr>
      <w:r>
        <w:t>Digitalsplit &lt;- sample.split(Digital, SplitRatio = 0.8)</w:t>
      </w:r>
    </w:p>
    <w:p w14:paraId="7E66441E" w14:textId="77777777" w:rsidR="00A0767D" w:rsidRDefault="00A0767D" w:rsidP="00A0767D">
      <w:pPr>
        <w:pStyle w:val="GenBody"/>
      </w:pPr>
      <w:r>
        <w:t>```</w:t>
      </w:r>
    </w:p>
    <w:p w14:paraId="34503952" w14:textId="77777777" w:rsidR="00A0767D" w:rsidRDefault="00A0767D" w:rsidP="00A0767D">
      <w:pPr>
        <w:pStyle w:val="GenBody"/>
      </w:pPr>
    </w:p>
    <w:p w14:paraId="04B3D389" w14:textId="77777777" w:rsidR="00A0767D" w:rsidRDefault="00A0767D" w:rsidP="00A0767D">
      <w:pPr>
        <w:pStyle w:val="GenBody"/>
      </w:pPr>
      <w:r>
        <w:t>Initiate training set and testing set</w:t>
      </w:r>
    </w:p>
    <w:p w14:paraId="01C6F2F5" w14:textId="77777777" w:rsidR="00A0767D" w:rsidRDefault="00A0767D" w:rsidP="00A0767D">
      <w:pPr>
        <w:pStyle w:val="GenBody"/>
      </w:pPr>
      <w:r>
        <w:t>```{r}</w:t>
      </w:r>
    </w:p>
    <w:p w14:paraId="48635FB8" w14:textId="77777777" w:rsidR="00A0767D" w:rsidRDefault="00A0767D" w:rsidP="00A0767D">
      <w:pPr>
        <w:pStyle w:val="GenBody"/>
      </w:pPr>
      <w:r>
        <w:t>Dtrain &lt;- Digital[Digitalsplit,]</w:t>
      </w:r>
    </w:p>
    <w:p w14:paraId="275BF0F6" w14:textId="77777777" w:rsidR="00A0767D" w:rsidRDefault="00A0767D" w:rsidP="00A0767D">
      <w:pPr>
        <w:pStyle w:val="GenBody"/>
      </w:pPr>
      <w:r>
        <w:t>Dtest &lt;- Digital[!Digitalsplit,]</w:t>
      </w:r>
    </w:p>
    <w:p w14:paraId="0D37D30E" w14:textId="77777777" w:rsidR="00A0767D" w:rsidRDefault="00A0767D" w:rsidP="00A0767D">
      <w:pPr>
        <w:pStyle w:val="GenBody"/>
      </w:pPr>
      <w:r>
        <w:t>```</w:t>
      </w:r>
    </w:p>
    <w:p w14:paraId="31A870B7" w14:textId="77777777" w:rsidR="00A0767D" w:rsidRDefault="00A0767D" w:rsidP="00A0767D">
      <w:pPr>
        <w:pStyle w:val="GenBody"/>
      </w:pPr>
    </w:p>
    <w:p w14:paraId="25F8F1E7" w14:textId="77777777" w:rsidR="00A0767D" w:rsidRDefault="00A0767D" w:rsidP="00A0767D">
      <w:pPr>
        <w:pStyle w:val="GenBody"/>
      </w:pPr>
      <w:r>
        <w:t>80% to training and 20% to testing dataset</w:t>
      </w:r>
    </w:p>
    <w:p w14:paraId="5A64E117" w14:textId="77777777" w:rsidR="00A0767D" w:rsidRDefault="00A0767D" w:rsidP="00A0767D">
      <w:pPr>
        <w:pStyle w:val="GenBody"/>
      </w:pPr>
    </w:p>
    <w:p w14:paraId="6B1C15B5" w14:textId="77777777" w:rsidR="00A0767D" w:rsidRDefault="00A0767D" w:rsidP="00A0767D">
      <w:pPr>
        <w:pStyle w:val="GenBody"/>
      </w:pPr>
      <w:r>
        <w:t>```{r}</w:t>
      </w:r>
    </w:p>
    <w:p w14:paraId="2F799F3D" w14:textId="77777777" w:rsidR="00A0767D" w:rsidRDefault="00A0767D" w:rsidP="00A0767D">
      <w:pPr>
        <w:pStyle w:val="GenBody"/>
      </w:pPr>
      <w:r>
        <w:t>names(Digital)</w:t>
      </w:r>
    </w:p>
    <w:p w14:paraId="67DEC2F2" w14:textId="77777777" w:rsidR="00A0767D" w:rsidRDefault="00A0767D" w:rsidP="00A0767D">
      <w:pPr>
        <w:pStyle w:val="GenBody"/>
      </w:pPr>
      <w:r>
        <w:t>```</w:t>
      </w:r>
    </w:p>
    <w:p w14:paraId="67E9AB4F" w14:textId="77777777" w:rsidR="00A0767D" w:rsidRDefault="00A0767D" w:rsidP="00A0767D">
      <w:pPr>
        <w:pStyle w:val="GenBody"/>
      </w:pPr>
    </w:p>
    <w:p w14:paraId="0A5DD709" w14:textId="77777777" w:rsidR="00A0767D" w:rsidRDefault="00A0767D" w:rsidP="00A0767D">
      <w:pPr>
        <w:pStyle w:val="GenBody"/>
      </w:pPr>
      <w:r>
        <w:t>check for number of rows in each</w:t>
      </w:r>
    </w:p>
    <w:p w14:paraId="4D0F25DF" w14:textId="77777777" w:rsidR="00A0767D" w:rsidRDefault="00A0767D" w:rsidP="00A0767D">
      <w:pPr>
        <w:pStyle w:val="GenBody"/>
      </w:pPr>
      <w:r>
        <w:t>```{r}</w:t>
      </w:r>
    </w:p>
    <w:p w14:paraId="592CBF4A" w14:textId="77777777" w:rsidR="00A0767D" w:rsidRDefault="00A0767D" w:rsidP="00A0767D">
      <w:pPr>
        <w:pStyle w:val="GenBody"/>
      </w:pPr>
      <w:r>
        <w:lastRenderedPageBreak/>
        <w:t>nrow(Dtrain)</w:t>
      </w:r>
    </w:p>
    <w:p w14:paraId="24B36D93" w14:textId="77777777" w:rsidR="00A0767D" w:rsidRDefault="00A0767D" w:rsidP="00A0767D">
      <w:pPr>
        <w:pStyle w:val="GenBody"/>
      </w:pPr>
      <w:r>
        <w:t>```</w:t>
      </w:r>
    </w:p>
    <w:p w14:paraId="127F6544" w14:textId="77777777" w:rsidR="00A0767D" w:rsidRDefault="00A0767D" w:rsidP="00A0767D">
      <w:pPr>
        <w:pStyle w:val="GenBody"/>
      </w:pPr>
    </w:p>
    <w:p w14:paraId="3C5C9268" w14:textId="77777777" w:rsidR="00A0767D" w:rsidRDefault="00A0767D" w:rsidP="00A0767D">
      <w:pPr>
        <w:pStyle w:val="GenBody"/>
      </w:pPr>
      <w:r>
        <w:t>```{r}</w:t>
      </w:r>
    </w:p>
    <w:p w14:paraId="46697C2B" w14:textId="77777777" w:rsidR="00A0767D" w:rsidRDefault="00A0767D" w:rsidP="00A0767D">
      <w:pPr>
        <w:pStyle w:val="GenBody"/>
      </w:pPr>
      <w:r>
        <w:t>nrow(Dtest)</w:t>
      </w:r>
    </w:p>
    <w:p w14:paraId="57CD5609" w14:textId="77777777" w:rsidR="00A0767D" w:rsidRDefault="00A0767D" w:rsidP="00A0767D">
      <w:pPr>
        <w:pStyle w:val="GenBody"/>
      </w:pPr>
      <w:r>
        <w:t>```</w:t>
      </w:r>
    </w:p>
    <w:p w14:paraId="7B6A7DFE" w14:textId="77777777" w:rsidR="00A0767D" w:rsidRDefault="00A0767D" w:rsidP="00A0767D">
      <w:pPr>
        <w:pStyle w:val="GenBody"/>
      </w:pPr>
    </w:p>
    <w:p w14:paraId="3F707A9A" w14:textId="77777777" w:rsidR="00A0767D" w:rsidRDefault="00A0767D" w:rsidP="00A0767D">
      <w:pPr>
        <w:pStyle w:val="GenBody"/>
      </w:pPr>
      <w:r>
        <w:t>## 6.3 Digital Sensor</w:t>
      </w:r>
    </w:p>
    <w:p w14:paraId="591C2D33" w14:textId="77777777" w:rsidR="00A0767D" w:rsidRDefault="00A0767D" w:rsidP="00A0767D">
      <w:pPr>
        <w:pStyle w:val="GenBody"/>
      </w:pPr>
    </w:p>
    <w:p w14:paraId="28FEF3C4" w14:textId="77777777" w:rsidR="00A0767D" w:rsidRDefault="00A0767D" w:rsidP="00A0767D">
      <w:pPr>
        <w:pStyle w:val="GenBody"/>
      </w:pPr>
      <w:r>
        <w:t>### 6.3.1. Logistic Regression</w:t>
      </w:r>
    </w:p>
    <w:p w14:paraId="57DA71CE" w14:textId="77777777" w:rsidR="00A0767D" w:rsidRDefault="00A0767D" w:rsidP="00A0767D">
      <w:pPr>
        <w:pStyle w:val="GenBody"/>
      </w:pPr>
      <w:r>
        <w:t>```{r}</w:t>
      </w:r>
    </w:p>
    <w:p w14:paraId="724CD03D" w14:textId="77777777" w:rsidR="00A0767D" w:rsidRDefault="00A0767D" w:rsidP="00A0767D">
      <w:pPr>
        <w:pStyle w:val="GenBody"/>
      </w:pPr>
      <w:r>
        <w:t>#Train the model</w:t>
      </w:r>
    </w:p>
    <w:p w14:paraId="07DD9D4A" w14:textId="77777777" w:rsidR="00A0767D" w:rsidRDefault="00A0767D" w:rsidP="00A0767D">
      <w:pPr>
        <w:pStyle w:val="GenBody"/>
      </w:pPr>
      <w:r>
        <w:t>DLogmodel &lt;- glm(Aircompfail~., data = Dtrain, family = "binomial")</w:t>
      </w:r>
    </w:p>
    <w:p w14:paraId="5BE7CD5D" w14:textId="77777777" w:rsidR="00A0767D" w:rsidRDefault="00A0767D" w:rsidP="00A0767D">
      <w:pPr>
        <w:pStyle w:val="GenBody"/>
      </w:pPr>
    </w:p>
    <w:p w14:paraId="66BE4C70" w14:textId="77777777" w:rsidR="00A0767D" w:rsidRDefault="00A0767D" w:rsidP="00A0767D">
      <w:pPr>
        <w:pStyle w:val="GenBody"/>
      </w:pPr>
      <w:r>
        <w:t>#Predict the model</w:t>
      </w:r>
    </w:p>
    <w:p w14:paraId="2D8754DB" w14:textId="77777777" w:rsidR="00A0767D" w:rsidRDefault="00A0767D" w:rsidP="00A0767D">
      <w:pPr>
        <w:pStyle w:val="GenBody"/>
      </w:pPr>
      <w:r>
        <w:t>DLogpredict &lt;- predict(DLogmodel, Dtest, type = "response")</w:t>
      </w:r>
    </w:p>
    <w:p w14:paraId="3BCF2C2D" w14:textId="77777777" w:rsidR="00A0767D" w:rsidRDefault="00A0767D" w:rsidP="00A0767D">
      <w:pPr>
        <w:pStyle w:val="GenBody"/>
      </w:pPr>
      <w:r>
        <w:t>DLogpredict</w:t>
      </w:r>
    </w:p>
    <w:p w14:paraId="15DE934A" w14:textId="77777777" w:rsidR="00A0767D" w:rsidRDefault="00A0767D" w:rsidP="00A0767D">
      <w:pPr>
        <w:pStyle w:val="GenBody"/>
      </w:pPr>
      <w:r>
        <w:t>```</w:t>
      </w:r>
    </w:p>
    <w:p w14:paraId="16C548AA" w14:textId="77777777" w:rsidR="00A0767D" w:rsidRDefault="00A0767D" w:rsidP="00A0767D">
      <w:pPr>
        <w:pStyle w:val="GenBody"/>
      </w:pPr>
    </w:p>
    <w:p w14:paraId="29815FE0" w14:textId="77777777" w:rsidR="00A0767D" w:rsidRDefault="00A0767D" w:rsidP="00A0767D">
      <w:pPr>
        <w:pStyle w:val="GenBody"/>
      </w:pPr>
      <w:r>
        <w:t>#### Logistic Regression Evaluation</w:t>
      </w:r>
    </w:p>
    <w:p w14:paraId="6347DE1A" w14:textId="77777777" w:rsidR="00A0767D" w:rsidRDefault="00A0767D" w:rsidP="00A0767D">
      <w:pPr>
        <w:pStyle w:val="GenBody"/>
      </w:pPr>
      <w:r>
        <w:t>```{r}</w:t>
      </w:r>
    </w:p>
    <w:p w14:paraId="57208175" w14:textId="77777777" w:rsidR="00A0767D" w:rsidRDefault="00A0767D" w:rsidP="00A0767D">
      <w:pPr>
        <w:pStyle w:val="GenBody"/>
      </w:pPr>
      <w:r>
        <w:t># Convert probabilities to binary outcomes (assuming 0.5 as threshold)</w:t>
      </w:r>
    </w:p>
    <w:p w14:paraId="15134291" w14:textId="77777777" w:rsidR="00A0767D" w:rsidRDefault="00A0767D" w:rsidP="00A0767D">
      <w:pPr>
        <w:pStyle w:val="GenBody"/>
      </w:pPr>
      <w:r>
        <w:lastRenderedPageBreak/>
        <w:t>DLogpredclass &lt;- ifelse(DLogpredict &gt; 0.5, 1, 0)</w:t>
      </w:r>
    </w:p>
    <w:p w14:paraId="1EED7F15" w14:textId="77777777" w:rsidR="00A0767D" w:rsidRDefault="00A0767D" w:rsidP="00A0767D">
      <w:pPr>
        <w:pStyle w:val="GenBody"/>
      </w:pPr>
      <w:r>
        <w:t>DLogpredclass &lt;- as.factor(DLogpredclass)</w:t>
      </w:r>
    </w:p>
    <w:p w14:paraId="18310A45" w14:textId="77777777" w:rsidR="00A0767D" w:rsidRDefault="00A0767D" w:rsidP="00A0767D">
      <w:pPr>
        <w:pStyle w:val="GenBody"/>
      </w:pPr>
    </w:p>
    <w:p w14:paraId="2C63B10A" w14:textId="77777777" w:rsidR="00A0767D" w:rsidRDefault="00A0767D" w:rsidP="00A0767D">
      <w:pPr>
        <w:pStyle w:val="GenBody"/>
      </w:pPr>
      <w:r>
        <w:t>summary(DLogpredclass)</w:t>
      </w:r>
    </w:p>
    <w:p w14:paraId="078B9A6A" w14:textId="77777777" w:rsidR="00A0767D" w:rsidRDefault="00A0767D" w:rsidP="00A0767D">
      <w:pPr>
        <w:pStyle w:val="GenBody"/>
      </w:pPr>
      <w:r>
        <w:t>```</w:t>
      </w:r>
    </w:p>
    <w:p w14:paraId="11AF7674" w14:textId="77777777" w:rsidR="00A0767D" w:rsidRDefault="00A0767D" w:rsidP="00A0767D">
      <w:pPr>
        <w:pStyle w:val="GenBody"/>
      </w:pPr>
    </w:p>
    <w:p w14:paraId="135FFE7C" w14:textId="77777777" w:rsidR="00A0767D" w:rsidRDefault="00A0767D" w:rsidP="00A0767D">
      <w:pPr>
        <w:pStyle w:val="GenBody"/>
      </w:pPr>
      <w:r>
        <w:t>```{r}</w:t>
      </w:r>
    </w:p>
    <w:p w14:paraId="64B29351" w14:textId="77777777" w:rsidR="00A0767D" w:rsidRDefault="00A0767D" w:rsidP="00A0767D">
      <w:pPr>
        <w:pStyle w:val="GenBody"/>
      </w:pPr>
      <w:r>
        <w:t># Ensure that the lengths of predclass and testdata match</w:t>
      </w:r>
    </w:p>
    <w:p w14:paraId="31CA7413" w14:textId="77777777" w:rsidR="00A0767D" w:rsidRDefault="00A0767D" w:rsidP="00A0767D">
      <w:pPr>
        <w:pStyle w:val="GenBody"/>
      </w:pPr>
      <w:r>
        <w:t>print(paste("Length of predicted classes: ", length(DLogpredclass)))</w:t>
      </w:r>
    </w:p>
    <w:p w14:paraId="3ED3DB16" w14:textId="77777777" w:rsidR="00A0767D" w:rsidRDefault="00A0767D" w:rsidP="00A0767D">
      <w:pPr>
        <w:pStyle w:val="GenBody"/>
      </w:pPr>
      <w:r>
        <w:t>print(paste("Length of actual classes: ", length(Dtest$Aircompfail)))</w:t>
      </w:r>
    </w:p>
    <w:p w14:paraId="6088C131" w14:textId="77777777" w:rsidR="00A0767D" w:rsidRDefault="00A0767D" w:rsidP="00A0767D">
      <w:pPr>
        <w:pStyle w:val="GenBody"/>
      </w:pPr>
    </w:p>
    <w:p w14:paraId="79686BB5" w14:textId="77777777" w:rsidR="00A0767D" w:rsidRDefault="00A0767D" w:rsidP="00A0767D">
      <w:pPr>
        <w:pStyle w:val="GenBody"/>
      </w:pPr>
      <w:r>
        <w:t>Dlogmatrix &lt;- confusionMatrix(DLogpredclass, (factor(Dtest$Aircompfail)))</w:t>
      </w:r>
    </w:p>
    <w:p w14:paraId="35F90913" w14:textId="77777777" w:rsidR="00A0767D" w:rsidRDefault="00A0767D" w:rsidP="00A0767D">
      <w:pPr>
        <w:pStyle w:val="GenBody"/>
      </w:pPr>
      <w:r>
        <w:t>Dlogmatrix</w:t>
      </w:r>
    </w:p>
    <w:p w14:paraId="2DDDDD5E" w14:textId="77777777" w:rsidR="00A0767D" w:rsidRDefault="00A0767D" w:rsidP="00A0767D">
      <w:pPr>
        <w:pStyle w:val="GenBody"/>
      </w:pPr>
    </w:p>
    <w:p w14:paraId="33823338" w14:textId="77777777" w:rsidR="00A0767D" w:rsidRDefault="00A0767D" w:rsidP="00A0767D">
      <w:pPr>
        <w:pStyle w:val="GenBody"/>
      </w:pPr>
      <w:r>
        <w:t>Dlogaccuracy &lt;- Dlogmatrix$overall['Accuracy']</w:t>
      </w:r>
    </w:p>
    <w:p w14:paraId="24F3BD8B" w14:textId="77777777" w:rsidR="00A0767D" w:rsidRDefault="00A0767D" w:rsidP="00A0767D">
      <w:pPr>
        <w:pStyle w:val="GenBody"/>
      </w:pPr>
      <w:r>
        <w:t>Dlogrecall &lt;- Dlogmatrix$byClass["Recall"]</w:t>
      </w:r>
    </w:p>
    <w:p w14:paraId="35BB3AF0" w14:textId="77777777" w:rsidR="00A0767D" w:rsidRDefault="00A0767D" w:rsidP="00A0767D">
      <w:pPr>
        <w:pStyle w:val="GenBody"/>
      </w:pPr>
      <w:r>
        <w:t>Dlogprecision &lt;- Dlogmatrix$byClass["Precision"]</w:t>
      </w:r>
    </w:p>
    <w:p w14:paraId="6AD0E0ED" w14:textId="77777777" w:rsidR="00A0767D" w:rsidRDefault="00A0767D" w:rsidP="00A0767D">
      <w:pPr>
        <w:pStyle w:val="GenBody"/>
      </w:pPr>
      <w:r>
        <w:t>Dlogf1score &lt;- Dlogmatrix$byClass["F1"]</w:t>
      </w:r>
    </w:p>
    <w:p w14:paraId="6A51D8D5" w14:textId="77777777" w:rsidR="00A0767D" w:rsidRDefault="00A0767D" w:rsidP="00A0767D">
      <w:pPr>
        <w:pStyle w:val="GenBody"/>
      </w:pPr>
    </w:p>
    <w:p w14:paraId="60F86394" w14:textId="77777777" w:rsidR="00A0767D" w:rsidRDefault="00A0767D" w:rsidP="00A0767D">
      <w:pPr>
        <w:pStyle w:val="GenBody"/>
      </w:pPr>
      <w:r>
        <w:t>Dlogaccuracy</w:t>
      </w:r>
    </w:p>
    <w:p w14:paraId="34111CCD" w14:textId="77777777" w:rsidR="00A0767D" w:rsidRDefault="00A0767D" w:rsidP="00A0767D">
      <w:pPr>
        <w:pStyle w:val="GenBody"/>
      </w:pPr>
      <w:r>
        <w:t>Dlogrecall</w:t>
      </w:r>
    </w:p>
    <w:p w14:paraId="0F8ABDDE" w14:textId="77777777" w:rsidR="00A0767D" w:rsidRDefault="00A0767D" w:rsidP="00A0767D">
      <w:pPr>
        <w:pStyle w:val="GenBody"/>
      </w:pPr>
      <w:r>
        <w:t>Dlogprecision</w:t>
      </w:r>
    </w:p>
    <w:p w14:paraId="58A29582" w14:textId="77777777" w:rsidR="00A0767D" w:rsidRDefault="00A0767D" w:rsidP="00A0767D">
      <w:pPr>
        <w:pStyle w:val="GenBody"/>
      </w:pPr>
      <w:r>
        <w:lastRenderedPageBreak/>
        <w:t>Dlogf1score</w:t>
      </w:r>
    </w:p>
    <w:p w14:paraId="704E8E57" w14:textId="77777777" w:rsidR="00A0767D" w:rsidRDefault="00A0767D" w:rsidP="00A0767D">
      <w:pPr>
        <w:pStyle w:val="GenBody"/>
      </w:pPr>
      <w:r>
        <w:t>```</w:t>
      </w:r>
    </w:p>
    <w:p w14:paraId="10B791F3" w14:textId="77777777" w:rsidR="00A0767D" w:rsidRDefault="00A0767D" w:rsidP="00A0767D">
      <w:pPr>
        <w:pStyle w:val="GenBody"/>
      </w:pPr>
    </w:p>
    <w:p w14:paraId="6D66D1F2" w14:textId="77777777" w:rsidR="00A0767D" w:rsidRDefault="00A0767D" w:rsidP="00A0767D">
      <w:pPr>
        <w:pStyle w:val="GenBody"/>
      </w:pPr>
      <w:r>
        <w:t>### 6.3.2. Decision Tree</w:t>
      </w:r>
    </w:p>
    <w:p w14:paraId="1C91135F" w14:textId="77777777" w:rsidR="00A0767D" w:rsidRDefault="00A0767D" w:rsidP="00A0767D">
      <w:pPr>
        <w:pStyle w:val="GenBody"/>
      </w:pPr>
      <w:r>
        <w:t>```{r}</w:t>
      </w:r>
    </w:p>
    <w:p w14:paraId="04A0F111" w14:textId="77777777" w:rsidR="00A0767D" w:rsidRDefault="00A0767D" w:rsidP="00A0767D">
      <w:pPr>
        <w:pStyle w:val="GenBody"/>
      </w:pPr>
      <w:r>
        <w:t># Fit the decision tree model using the training data</w:t>
      </w:r>
    </w:p>
    <w:p w14:paraId="2D4CCC94" w14:textId="77777777" w:rsidR="00A0767D" w:rsidRDefault="00A0767D" w:rsidP="00A0767D">
      <w:pPr>
        <w:pStyle w:val="GenBody"/>
      </w:pPr>
      <w:r>
        <w:t>Ddtmodel &lt;- rpart(Aircompfail ~ ., data = Dtrain, method = "class")</w:t>
      </w:r>
    </w:p>
    <w:p w14:paraId="76511477" w14:textId="77777777" w:rsidR="00A0767D" w:rsidRDefault="00A0767D" w:rsidP="00A0767D">
      <w:pPr>
        <w:pStyle w:val="GenBody"/>
      </w:pPr>
    </w:p>
    <w:p w14:paraId="1F8B1D1B" w14:textId="77777777" w:rsidR="00A0767D" w:rsidRDefault="00A0767D" w:rsidP="00A0767D">
      <w:pPr>
        <w:pStyle w:val="GenBody"/>
      </w:pPr>
      <w:r>
        <w:t># Plot the decision tree</w:t>
      </w:r>
    </w:p>
    <w:p w14:paraId="36E862A9" w14:textId="77777777" w:rsidR="00A0767D" w:rsidRDefault="00A0767D" w:rsidP="00A0767D">
      <w:pPr>
        <w:pStyle w:val="GenBody"/>
      </w:pPr>
      <w:r>
        <w:t>rpart.plot(Ddtmodel)</w:t>
      </w:r>
    </w:p>
    <w:p w14:paraId="0C1DBCAC" w14:textId="77777777" w:rsidR="00A0767D" w:rsidRDefault="00A0767D" w:rsidP="00A0767D">
      <w:pPr>
        <w:pStyle w:val="GenBody"/>
      </w:pPr>
    </w:p>
    <w:p w14:paraId="6BDBCCB4" w14:textId="77777777" w:rsidR="00A0767D" w:rsidRDefault="00A0767D" w:rsidP="00A0767D">
      <w:pPr>
        <w:pStyle w:val="GenBody"/>
      </w:pPr>
      <w:r>
        <w:t># Predict class labels</w:t>
      </w:r>
    </w:p>
    <w:p w14:paraId="6A48F466" w14:textId="77777777" w:rsidR="00A0767D" w:rsidRDefault="00A0767D" w:rsidP="00A0767D">
      <w:pPr>
        <w:pStyle w:val="GenBody"/>
      </w:pPr>
      <w:r>
        <w:t>Ddtpredict &lt;- predict(Ddtmodel, Dtest, type = "class")  # Get class labels</w:t>
      </w:r>
    </w:p>
    <w:p w14:paraId="0BD4D32F" w14:textId="77777777" w:rsidR="00A0767D" w:rsidRDefault="00A0767D" w:rsidP="00A0767D">
      <w:pPr>
        <w:pStyle w:val="GenBody"/>
      </w:pPr>
      <w:r>
        <w:t>summary(Ddtpredict)</w:t>
      </w:r>
    </w:p>
    <w:p w14:paraId="7EB67BA6" w14:textId="77777777" w:rsidR="00A0767D" w:rsidRDefault="00A0767D" w:rsidP="00A0767D">
      <w:pPr>
        <w:pStyle w:val="GenBody"/>
      </w:pPr>
      <w:r>
        <w:t>```</w:t>
      </w:r>
    </w:p>
    <w:p w14:paraId="39B29DBE" w14:textId="77777777" w:rsidR="00A0767D" w:rsidRDefault="00A0767D" w:rsidP="00A0767D">
      <w:pPr>
        <w:pStyle w:val="GenBody"/>
      </w:pPr>
    </w:p>
    <w:p w14:paraId="145A6768" w14:textId="77777777" w:rsidR="00A0767D" w:rsidRDefault="00A0767D" w:rsidP="00A0767D">
      <w:pPr>
        <w:pStyle w:val="GenBody"/>
      </w:pPr>
      <w:r>
        <w:t>#### Decision Tree Evaluation</w:t>
      </w:r>
    </w:p>
    <w:p w14:paraId="6B3DAB0A" w14:textId="77777777" w:rsidR="00A0767D" w:rsidRDefault="00A0767D" w:rsidP="00A0767D">
      <w:pPr>
        <w:pStyle w:val="GenBody"/>
      </w:pPr>
      <w:r>
        <w:t>```{r}</w:t>
      </w:r>
    </w:p>
    <w:p w14:paraId="37D7898E" w14:textId="77777777" w:rsidR="00A0767D" w:rsidRDefault="00A0767D" w:rsidP="00A0767D">
      <w:pPr>
        <w:pStyle w:val="GenBody"/>
      </w:pPr>
      <w:r>
        <w:t># Ensure that the lengths of predclass and testdata match</w:t>
      </w:r>
    </w:p>
    <w:p w14:paraId="62C4EE37" w14:textId="77777777" w:rsidR="00A0767D" w:rsidRDefault="00A0767D" w:rsidP="00A0767D">
      <w:pPr>
        <w:pStyle w:val="GenBody"/>
      </w:pPr>
      <w:r>
        <w:t>print(paste("Length of predicted classes: ", length(Ddtpredict)))</w:t>
      </w:r>
    </w:p>
    <w:p w14:paraId="37F3A7D2" w14:textId="77777777" w:rsidR="00A0767D" w:rsidRDefault="00A0767D" w:rsidP="00A0767D">
      <w:pPr>
        <w:pStyle w:val="GenBody"/>
      </w:pPr>
      <w:r>
        <w:t>print(paste("Length of actual classes: ", length(Dtest$Aircompfail)))</w:t>
      </w:r>
    </w:p>
    <w:p w14:paraId="1979F616" w14:textId="77777777" w:rsidR="00A0767D" w:rsidRDefault="00A0767D" w:rsidP="00A0767D">
      <w:pPr>
        <w:pStyle w:val="GenBody"/>
      </w:pPr>
      <w:r>
        <w:t>```</w:t>
      </w:r>
    </w:p>
    <w:p w14:paraId="76E278D0" w14:textId="77777777" w:rsidR="00A0767D" w:rsidRDefault="00A0767D" w:rsidP="00A0767D">
      <w:pPr>
        <w:pStyle w:val="GenBody"/>
      </w:pPr>
    </w:p>
    <w:p w14:paraId="6941C70F" w14:textId="77777777" w:rsidR="00A0767D" w:rsidRDefault="00A0767D" w:rsidP="00A0767D">
      <w:pPr>
        <w:pStyle w:val="GenBody"/>
      </w:pPr>
      <w:r>
        <w:t>Decision Tree Confusion  matrix</w:t>
      </w:r>
    </w:p>
    <w:p w14:paraId="1B7E8243" w14:textId="77777777" w:rsidR="00A0767D" w:rsidRDefault="00A0767D" w:rsidP="00A0767D">
      <w:pPr>
        <w:pStyle w:val="GenBody"/>
      </w:pPr>
      <w:r>
        <w:t>```{r}</w:t>
      </w:r>
    </w:p>
    <w:p w14:paraId="5F5808D3" w14:textId="77777777" w:rsidR="00A0767D" w:rsidRDefault="00A0767D" w:rsidP="00A0767D">
      <w:pPr>
        <w:pStyle w:val="GenBody"/>
      </w:pPr>
      <w:r>
        <w:t>#Evaluate model performance</w:t>
      </w:r>
    </w:p>
    <w:p w14:paraId="4F57613D" w14:textId="77777777" w:rsidR="00A0767D" w:rsidRDefault="00A0767D" w:rsidP="00A0767D">
      <w:pPr>
        <w:pStyle w:val="GenBody"/>
      </w:pPr>
      <w:r>
        <w:t>Ddtconfmatrix &lt;- confusionMatrix(factor(Ddtpredict), factor(Dtest$Aircompfail))</w:t>
      </w:r>
    </w:p>
    <w:p w14:paraId="663A5226" w14:textId="77777777" w:rsidR="00A0767D" w:rsidRDefault="00A0767D" w:rsidP="00A0767D">
      <w:pPr>
        <w:pStyle w:val="GenBody"/>
      </w:pPr>
      <w:r>
        <w:t>Ddtaccuracy &lt;- Ddtconfmatrix$overall['Accuracy']</w:t>
      </w:r>
    </w:p>
    <w:p w14:paraId="666E78B5" w14:textId="77777777" w:rsidR="00A0767D" w:rsidRDefault="00A0767D" w:rsidP="00A0767D">
      <w:pPr>
        <w:pStyle w:val="GenBody"/>
      </w:pPr>
      <w:r>
        <w:t>Ddtrecall &lt;- Ddtconfmatrix$byClass["Recall"]</w:t>
      </w:r>
    </w:p>
    <w:p w14:paraId="3719B017" w14:textId="77777777" w:rsidR="00A0767D" w:rsidRDefault="00A0767D" w:rsidP="00A0767D">
      <w:pPr>
        <w:pStyle w:val="GenBody"/>
      </w:pPr>
      <w:r>
        <w:t>Ddtprecision &lt;- Ddtconfmatrix$byClass["Precision"]</w:t>
      </w:r>
    </w:p>
    <w:p w14:paraId="6F853141" w14:textId="77777777" w:rsidR="00A0767D" w:rsidRDefault="00A0767D" w:rsidP="00A0767D">
      <w:pPr>
        <w:pStyle w:val="GenBody"/>
      </w:pPr>
      <w:r>
        <w:t>Ddtf1score &lt;- Ddtconfmatrix$byClass["F1"]</w:t>
      </w:r>
    </w:p>
    <w:p w14:paraId="63BF6EB7" w14:textId="77777777" w:rsidR="00A0767D" w:rsidRDefault="00A0767D" w:rsidP="00A0767D">
      <w:pPr>
        <w:pStyle w:val="GenBody"/>
      </w:pPr>
    </w:p>
    <w:p w14:paraId="42075618" w14:textId="77777777" w:rsidR="00A0767D" w:rsidRDefault="00A0767D" w:rsidP="00A0767D">
      <w:pPr>
        <w:pStyle w:val="GenBody"/>
      </w:pPr>
      <w:r>
        <w:t>Ddtconfmatrix</w:t>
      </w:r>
    </w:p>
    <w:p w14:paraId="2E7EBAF9" w14:textId="77777777" w:rsidR="00A0767D" w:rsidRDefault="00A0767D" w:rsidP="00A0767D">
      <w:pPr>
        <w:pStyle w:val="GenBody"/>
      </w:pPr>
      <w:r>
        <w:t>Ddtaccuracy</w:t>
      </w:r>
    </w:p>
    <w:p w14:paraId="4ED7BDA5" w14:textId="77777777" w:rsidR="00A0767D" w:rsidRDefault="00A0767D" w:rsidP="00A0767D">
      <w:pPr>
        <w:pStyle w:val="GenBody"/>
      </w:pPr>
      <w:r>
        <w:t>Ddtrecall</w:t>
      </w:r>
    </w:p>
    <w:p w14:paraId="45933EF4" w14:textId="77777777" w:rsidR="00A0767D" w:rsidRDefault="00A0767D" w:rsidP="00A0767D">
      <w:pPr>
        <w:pStyle w:val="GenBody"/>
      </w:pPr>
      <w:r>
        <w:t>Ddtprecision</w:t>
      </w:r>
    </w:p>
    <w:p w14:paraId="3CE2F294" w14:textId="77777777" w:rsidR="00A0767D" w:rsidRDefault="00A0767D" w:rsidP="00A0767D">
      <w:pPr>
        <w:pStyle w:val="GenBody"/>
      </w:pPr>
      <w:r>
        <w:t>Ddtf1score</w:t>
      </w:r>
    </w:p>
    <w:p w14:paraId="6980ECBB" w14:textId="77777777" w:rsidR="00A0767D" w:rsidRDefault="00A0767D" w:rsidP="00A0767D">
      <w:pPr>
        <w:pStyle w:val="GenBody"/>
      </w:pPr>
      <w:r>
        <w:t>```</w:t>
      </w:r>
    </w:p>
    <w:p w14:paraId="1206C164" w14:textId="77777777" w:rsidR="00A0767D" w:rsidRDefault="00A0767D" w:rsidP="00A0767D">
      <w:pPr>
        <w:pStyle w:val="GenBody"/>
      </w:pPr>
    </w:p>
    <w:p w14:paraId="2835CBAF" w14:textId="77777777" w:rsidR="00A0767D" w:rsidRDefault="00A0767D" w:rsidP="00A0767D">
      <w:pPr>
        <w:pStyle w:val="GenBody"/>
      </w:pPr>
      <w:r>
        <w:t>### 6.3.3. Random forest</w:t>
      </w:r>
    </w:p>
    <w:p w14:paraId="32D3AE73" w14:textId="77777777" w:rsidR="00A0767D" w:rsidRDefault="00A0767D" w:rsidP="00A0767D">
      <w:pPr>
        <w:pStyle w:val="GenBody"/>
      </w:pPr>
      <w:r>
        <w:t>```{r}</w:t>
      </w:r>
    </w:p>
    <w:p w14:paraId="7DD83C41" w14:textId="77777777" w:rsidR="00A0767D" w:rsidRDefault="00A0767D" w:rsidP="00A0767D">
      <w:pPr>
        <w:pStyle w:val="GenBody"/>
      </w:pPr>
      <w:r>
        <w:t># Train the Random Forest model</w:t>
      </w:r>
    </w:p>
    <w:p w14:paraId="6B8C7894" w14:textId="77777777" w:rsidR="00A0767D" w:rsidRDefault="00A0767D" w:rsidP="00A0767D">
      <w:pPr>
        <w:pStyle w:val="GenBody"/>
      </w:pPr>
      <w:r>
        <w:t>Drfmodel &lt;- ranger(Aircompfail ~ ., data = Dtrain, probability = TRUE)</w:t>
      </w:r>
    </w:p>
    <w:p w14:paraId="06FAC66C" w14:textId="77777777" w:rsidR="00A0767D" w:rsidRDefault="00A0767D" w:rsidP="00A0767D">
      <w:pPr>
        <w:pStyle w:val="GenBody"/>
      </w:pPr>
    </w:p>
    <w:p w14:paraId="5D9ACC10" w14:textId="77777777" w:rsidR="00A0767D" w:rsidRDefault="00A0767D" w:rsidP="00A0767D">
      <w:pPr>
        <w:pStyle w:val="GenBody"/>
      </w:pPr>
      <w:r>
        <w:lastRenderedPageBreak/>
        <w:t>#predict on the test set</w:t>
      </w:r>
    </w:p>
    <w:p w14:paraId="16936FCF" w14:textId="77777777" w:rsidR="00A0767D" w:rsidRDefault="00A0767D" w:rsidP="00A0767D">
      <w:pPr>
        <w:pStyle w:val="GenBody"/>
      </w:pPr>
      <w:r>
        <w:t>Drfpredict &lt;- predict(Drfmodel, Dtest)$predictions</w:t>
      </w:r>
    </w:p>
    <w:p w14:paraId="3135248D" w14:textId="77777777" w:rsidR="00A0767D" w:rsidRDefault="00A0767D" w:rsidP="00A0767D">
      <w:pPr>
        <w:pStyle w:val="GenBody"/>
      </w:pPr>
      <w:r>
        <w:t>summary(Drfpredict)</w:t>
      </w:r>
    </w:p>
    <w:p w14:paraId="5EC81295" w14:textId="77777777" w:rsidR="00A0767D" w:rsidRDefault="00A0767D" w:rsidP="00A0767D">
      <w:pPr>
        <w:pStyle w:val="GenBody"/>
      </w:pPr>
      <w:r>
        <w:t>```</w:t>
      </w:r>
    </w:p>
    <w:p w14:paraId="3C7DC468" w14:textId="77777777" w:rsidR="00A0767D" w:rsidRDefault="00A0767D" w:rsidP="00A0767D">
      <w:pPr>
        <w:pStyle w:val="GenBody"/>
      </w:pPr>
    </w:p>
    <w:p w14:paraId="3FE4A14C" w14:textId="77777777" w:rsidR="00A0767D" w:rsidRDefault="00A0767D" w:rsidP="00A0767D">
      <w:pPr>
        <w:pStyle w:val="GenBody"/>
      </w:pPr>
      <w:r>
        <w:t>#### Random Forest Evaluation</w:t>
      </w:r>
    </w:p>
    <w:p w14:paraId="410CC071" w14:textId="77777777" w:rsidR="00A0767D" w:rsidRDefault="00A0767D" w:rsidP="00A0767D">
      <w:pPr>
        <w:pStyle w:val="GenBody"/>
      </w:pPr>
      <w:r>
        <w:t>```{r}</w:t>
      </w:r>
    </w:p>
    <w:p w14:paraId="213F951B" w14:textId="77777777" w:rsidR="00A0767D" w:rsidRDefault="00A0767D" w:rsidP="00A0767D">
      <w:pPr>
        <w:pStyle w:val="GenBody"/>
      </w:pPr>
      <w:r>
        <w:t># Convert predictions and actual values to factors with the same levels</w:t>
      </w:r>
    </w:p>
    <w:p w14:paraId="1F47EF6C" w14:textId="77777777" w:rsidR="00A0767D" w:rsidRDefault="00A0767D" w:rsidP="00A0767D">
      <w:pPr>
        <w:pStyle w:val="GenBody"/>
      </w:pPr>
      <w:r>
        <w:t>Drfpredclass &lt;- ifelse(Drfpredict[,2] &gt; 0.5, "1", "0")</w:t>
      </w:r>
    </w:p>
    <w:p w14:paraId="25B8C812" w14:textId="77777777" w:rsidR="00A0767D" w:rsidRDefault="00A0767D" w:rsidP="00A0767D">
      <w:pPr>
        <w:pStyle w:val="GenBody"/>
      </w:pPr>
    </w:p>
    <w:p w14:paraId="3CE0191B" w14:textId="77777777" w:rsidR="00A0767D" w:rsidRDefault="00A0767D" w:rsidP="00A0767D">
      <w:pPr>
        <w:pStyle w:val="GenBody"/>
      </w:pPr>
    </w:p>
    <w:p w14:paraId="7C2FEDFB" w14:textId="77777777" w:rsidR="00A0767D" w:rsidRDefault="00A0767D" w:rsidP="00A0767D">
      <w:pPr>
        <w:pStyle w:val="GenBody"/>
      </w:pPr>
      <w:r>
        <w:t>print(paste("Length of predicted classes: ", length(Drfpredclass)))</w:t>
      </w:r>
    </w:p>
    <w:p w14:paraId="55C9B9D5" w14:textId="77777777" w:rsidR="00A0767D" w:rsidRDefault="00A0767D" w:rsidP="00A0767D">
      <w:pPr>
        <w:pStyle w:val="GenBody"/>
      </w:pPr>
      <w:r>
        <w:t>print(paste("Length of actual classes: ", length(Dtest$Aircompfail)))</w:t>
      </w:r>
    </w:p>
    <w:p w14:paraId="36EAFFC3" w14:textId="77777777" w:rsidR="00A0767D" w:rsidRDefault="00A0767D" w:rsidP="00A0767D">
      <w:pPr>
        <w:pStyle w:val="GenBody"/>
      </w:pPr>
    </w:p>
    <w:p w14:paraId="7062BE71" w14:textId="77777777" w:rsidR="00A0767D" w:rsidRDefault="00A0767D" w:rsidP="00A0767D">
      <w:pPr>
        <w:pStyle w:val="GenBody"/>
      </w:pPr>
      <w:r>
        <w:t># Generate the confusion matrix and calculate accuracy</w:t>
      </w:r>
    </w:p>
    <w:p w14:paraId="1730F6C1" w14:textId="77777777" w:rsidR="00A0767D" w:rsidRDefault="00A0767D" w:rsidP="00A0767D">
      <w:pPr>
        <w:pStyle w:val="GenBody"/>
      </w:pPr>
      <w:r>
        <w:t>Drfconfmatrix &lt;- confusionMatrix(as.factor(Drfpredclass), factor(Dtest$Aircompfail))</w:t>
      </w:r>
    </w:p>
    <w:p w14:paraId="4C770DC6" w14:textId="77777777" w:rsidR="00A0767D" w:rsidRDefault="00A0767D" w:rsidP="00A0767D">
      <w:pPr>
        <w:pStyle w:val="GenBody"/>
      </w:pPr>
    </w:p>
    <w:p w14:paraId="0E583F99" w14:textId="77777777" w:rsidR="00A0767D" w:rsidRDefault="00A0767D" w:rsidP="00A0767D">
      <w:pPr>
        <w:pStyle w:val="GenBody"/>
      </w:pPr>
      <w:r>
        <w:t># Extract recall, precision, and F1 score</w:t>
      </w:r>
    </w:p>
    <w:p w14:paraId="6A8C7BD0" w14:textId="77777777" w:rsidR="00A0767D" w:rsidRDefault="00A0767D" w:rsidP="00A0767D">
      <w:pPr>
        <w:pStyle w:val="GenBody"/>
      </w:pPr>
      <w:r>
        <w:t>Drfaccuracy &lt;- Drfconfmatrix$overall['Accuracy']</w:t>
      </w:r>
    </w:p>
    <w:p w14:paraId="2A76D359" w14:textId="77777777" w:rsidR="00A0767D" w:rsidRDefault="00A0767D" w:rsidP="00A0767D">
      <w:pPr>
        <w:pStyle w:val="GenBody"/>
      </w:pPr>
      <w:r>
        <w:t>Drfrecall &lt;- Drfconfmatrix$byClass["Recall"]</w:t>
      </w:r>
    </w:p>
    <w:p w14:paraId="2B96CFAE" w14:textId="77777777" w:rsidR="00A0767D" w:rsidRDefault="00A0767D" w:rsidP="00A0767D">
      <w:pPr>
        <w:pStyle w:val="GenBody"/>
      </w:pPr>
      <w:r>
        <w:t>Drfprecision &lt;- Drfconfmatrix$byClass["Precision"]</w:t>
      </w:r>
    </w:p>
    <w:p w14:paraId="53AA1197" w14:textId="77777777" w:rsidR="00A0767D" w:rsidRDefault="00A0767D" w:rsidP="00A0767D">
      <w:pPr>
        <w:pStyle w:val="GenBody"/>
      </w:pPr>
      <w:r>
        <w:t>Drff1score &lt;- Drfconfmatrix$byClass["F1"]</w:t>
      </w:r>
    </w:p>
    <w:p w14:paraId="3E719D5B" w14:textId="77777777" w:rsidR="00A0767D" w:rsidRDefault="00A0767D" w:rsidP="00A0767D">
      <w:pPr>
        <w:pStyle w:val="GenBody"/>
      </w:pPr>
    </w:p>
    <w:p w14:paraId="27AE7B2F" w14:textId="77777777" w:rsidR="00A0767D" w:rsidRDefault="00A0767D" w:rsidP="00A0767D">
      <w:pPr>
        <w:pStyle w:val="GenBody"/>
      </w:pPr>
      <w:r>
        <w:t># Print the metrics</w:t>
      </w:r>
    </w:p>
    <w:p w14:paraId="6BB88CB8" w14:textId="77777777" w:rsidR="00A0767D" w:rsidRDefault="00A0767D" w:rsidP="00A0767D">
      <w:pPr>
        <w:pStyle w:val="GenBody"/>
      </w:pPr>
      <w:r>
        <w:t>print(Drfconfmatrix)</w:t>
      </w:r>
    </w:p>
    <w:p w14:paraId="21FB5619" w14:textId="77777777" w:rsidR="00A0767D" w:rsidRDefault="00A0767D" w:rsidP="00A0767D">
      <w:pPr>
        <w:pStyle w:val="GenBody"/>
      </w:pPr>
    </w:p>
    <w:p w14:paraId="4222BC3F" w14:textId="77777777" w:rsidR="00A0767D" w:rsidRDefault="00A0767D" w:rsidP="00A0767D">
      <w:pPr>
        <w:pStyle w:val="GenBody"/>
      </w:pPr>
      <w:r>
        <w:t>cat("Accuracy:", Drfaccuracy, "\n")</w:t>
      </w:r>
    </w:p>
    <w:p w14:paraId="499C9B72" w14:textId="77777777" w:rsidR="00A0767D" w:rsidRDefault="00A0767D" w:rsidP="00A0767D">
      <w:pPr>
        <w:pStyle w:val="GenBody"/>
      </w:pPr>
      <w:r>
        <w:t>cat("Recall:", Drfrecall, "\n")</w:t>
      </w:r>
    </w:p>
    <w:p w14:paraId="18044719" w14:textId="77777777" w:rsidR="00A0767D" w:rsidRDefault="00A0767D" w:rsidP="00A0767D">
      <w:pPr>
        <w:pStyle w:val="GenBody"/>
      </w:pPr>
      <w:r>
        <w:t>cat("Precision:", Drfprecision, "\n")</w:t>
      </w:r>
    </w:p>
    <w:p w14:paraId="77284606" w14:textId="77777777" w:rsidR="00A0767D" w:rsidRDefault="00A0767D" w:rsidP="00A0767D">
      <w:pPr>
        <w:pStyle w:val="GenBody"/>
      </w:pPr>
      <w:r>
        <w:t>cat("F1 Score:", Drff1score, "\n")</w:t>
      </w:r>
    </w:p>
    <w:p w14:paraId="5F133A01" w14:textId="77777777" w:rsidR="00A0767D" w:rsidRDefault="00A0767D" w:rsidP="00A0767D">
      <w:pPr>
        <w:pStyle w:val="GenBody"/>
      </w:pPr>
      <w:r>
        <w:t>```</w:t>
      </w:r>
    </w:p>
    <w:p w14:paraId="7FA532DE" w14:textId="77777777" w:rsidR="00A0767D" w:rsidRDefault="00A0767D" w:rsidP="00A0767D">
      <w:pPr>
        <w:pStyle w:val="GenBody"/>
      </w:pPr>
    </w:p>
    <w:p w14:paraId="7F9D6E2C" w14:textId="77777777" w:rsidR="00A0767D" w:rsidRDefault="00A0767D" w:rsidP="00A0767D">
      <w:pPr>
        <w:pStyle w:val="GenBody"/>
      </w:pPr>
    </w:p>
    <w:p w14:paraId="5598942E" w14:textId="77777777" w:rsidR="00A0767D" w:rsidRDefault="00A0767D" w:rsidP="00A0767D">
      <w:pPr>
        <w:pStyle w:val="GenBody"/>
      </w:pPr>
      <w:r>
        <w:t>### 6.3.4. Gradient Boosting Machine</w:t>
      </w:r>
    </w:p>
    <w:p w14:paraId="59798ED6" w14:textId="77777777" w:rsidR="00A0767D" w:rsidRDefault="00A0767D" w:rsidP="00A0767D">
      <w:pPr>
        <w:pStyle w:val="GenBody"/>
      </w:pPr>
      <w:r>
        <w:t>```{r}</w:t>
      </w:r>
    </w:p>
    <w:p w14:paraId="276997B0" w14:textId="77777777" w:rsidR="00A0767D" w:rsidRDefault="00A0767D" w:rsidP="00A0767D">
      <w:pPr>
        <w:pStyle w:val="GenBody"/>
      </w:pPr>
      <w:r>
        <w:t># Train the GBM model</w:t>
      </w:r>
    </w:p>
    <w:p w14:paraId="18ECFCA7" w14:textId="77777777" w:rsidR="00A0767D" w:rsidRDefault="00A0767D" w:rsidP="00A0767D">
      <w:pPr>
        <w:pStyle w:val="GenBody"/>
      </w:pPr>
      <w:r>
        <w:t>Dgbmmodel &lt;- gbm(Aircompfail ~ ., data = Dtrain,</w:t>
      </w:r>
    </w:p>
    <w:p w14:paraId="56A5519B" w14:textId="77777777" w:rsidR="00A0767D" w:rsidRDefault="00A0767D" w:rsidP="00A0767D">
      <w:pPr>
        <w:pStyle w:val="GenBody"/>
      </w:pPr>
      <w:r>
        <w:t xml:space="preserve">                 distribution = "bernoulli", # For binary classification</w:t>
      </w:r>
    </w:p>
    <w:p w14:paraId="1F389754" w14:textId="77777777" w:rsidR="00A0767D" w:rsidRDefault="00A0767D" w:rsidP="00A0767D">
      <w:pPr>
        <w:pStyle w:val="GenBody"/>
      </w:pPr>
      <w:r>
        <w:t xml:space="preserve">                 n.trees = 100,              # Number of trees</w:t>
      </w:r>
    </w:p>
    <w:p w14:paraId="59123A32" w14:textId="77777777" w:rsidR="00A0767D" w:rsidRDefault="00A0767D" w:rsidP="00A0767D">
      <w:pPr>
        <w:pStyle w:val="GenBody"/>
      </w:pPr>
      <w:r>
        <w:t xml:space="preserve">                 interaction.depth = 3,      # Depth of each tree</w:t>
      </w:r>
    </w:p>
    <w:p w14:paraId="2B4F7159" w14:textId="77777777" w:rsidR="00A0767D" w:rsidRDefault="00A0767D" w:rsidP="00A0767D">
      <w:pPr>
        <w:pStyle w:val="GenBody"/>
      </w:pPr>
      <w:r>
        <w:t xml:space="preserve">                 shrinkage = 0.01,            # Learning rate</w:t>
      </w:r>
    </w:p>
    <w:p w14:paraId="21BC2D5D" w14:textId="77777777" w:rsidR="00A0767D" w:rsidRDefault="00A0767D" w:rsidP="00A0767D">
      <w:pPr>
        <w:pStyle w:val="GenBody"/>
      </w:pPr>
      <w:r>
        <w:t xml:space="preserve">                 cv.folds = 5,               # Number of cross-validation folds</w:t>
      </w:r>
    </w:p>
    <w:p w14:paraId="4B250DF2" w14:textId="77777777" w:rsidR="00A0767D" w:rsidRDefault="00A0767D" w:rsidP="00A0767D">
      <w:pPr>
        <w:pStyle w:val="GenBody"/>
      </w:pPr>
      <w:r>
        <w:t xml:space="preserve">                 verbose = TRUE)             # Print progress</w:t>
      </w:r>
    </w:p>
    <w:p w14:paraId="6794C97D" w14:textId="77777777" w:rsidR="00A0767D" w:rsidRDefault="00A0767D" w:rsidP="00A0767D">
      <w:pPr>
        <w:pStyle w:val="GenBody"/>
      </w:pPr>
    </w:p>
    <w:p w14:paraId="5202B2AD" w14:textId="77777777" w:rsidR="00A0767D" w:rsidRDefault="00A0767D" w:rsidP="00A0767D">
      <w:pPr>
        <w:pStyle w:val="GenBody"/>
      </w:pPr>
      <w:r>
        <w:lastRenderedPageBreak/>
        <w:t># Print the summary of the model to get information on the performance</w:t>
      </w:r>
    </w:p>
    <w:p w14:paraId="4C8D70C3" w14:textId="77777777" w:rsidR="00A0767D" w:rsidRDefault="00A0767D" w:rsidP="00A0767D">
      <w:pPr>
        <w:pStyle w:val="GenBody"/>
      </w:pPr>
      <w:r>
        <w:t>summary(Dgbmmodel)</w:t>
      </w:r>
    </w:p>
    <w:p w14:paraId="692BC17A" w14:textId="77777777" w:rsidR="00A0767D" w:rsidRDefault="00A0767D" w:rsidP="00A0767D">
      <w:pPr>
        <w:pStyle w:val="GenBody"/>
      </w:pPr>
      <w:r>
        <w:t>str(Dgbmmodel)</w:t>
      </w:r>
    </w:p>
    <w:p w14:paraId="4EAA60F4" w14:textId="77777777" w:rsidR="00A0767D" w:rsidRDefault="00A0767D" w:rsidP="00A0767D">
      <w:pPr>
        <w:pStyle w:val="GenBody"/>
      </w:pPr>
    </w:p>
    <w:p w14:paraId="79563F3D" w14:textId="77777777" w:rsidR="00A0767D" w:rsidRDefault="00A0767D" w:rsidP="00A0767D">
      <w:pPr>
        <w:pStyle w:val="GenBody"/>
      </w:pPr>
      <w:r>
        <w:t># Determine the best number of trees using cross-validation results</w:t>
      </w:r>
    </w:p>
    <w:p w14:paraId="7CC4F5C0" w14:textId="77777777" w:rsidR="00A0767D" w:rsidRDefault="00A0767D" w:rsidP="00A0767D">
      <w:pPr>
        <w:pStyle w:val="GenBody"/>
      </w:pPr>
      <w:r>
        <w:t>Dbestntrees &lt;- gbm.perf(Dgbmmodel, method = "cv")</w:t>
      </w:r>
    </w:p>
    <w:p w14:paraId="2B14CADA" w14:textId="77777777" w:rsidR="00A0767D" w:rsidRDefault="00A0767D" w:rsidP="00A0767D">
      <w:pPr>
        <w:pStyle w:val="GenBody"/>
      </w:pPr>
      <w:r>
        <w:t>print(paste("Best number of trees:", Dbestntrees))</w:t>
      </w:r>
    </w:p>
    <w:p w14:paraId="57B6C9A9" w14:textId="77777777" w:rsidR="00A0767D" w:rsidRDefault="00A0767D" w:rsidP="00A0767D">
      <w:pPr>
        <w:pStyle w:val="GenBody"/>
      </w:pPr>
      <w:r>
        <w:t>```</w:t>
      </w:r>
    </w:p>
    <w:p w14:paraId="1A6348A4" w14:textId="77777777" w:rsidR="00A0767D" w:rsidRDefault="00A0767D" w:rsidP="00A0767D">
      <w:pPr>
        <w:pStyle w:val="GenBody"/>
      </w:pPr>
    </w:p>
    <w:p w14:paraId="6DE672CC" w14:textId="77777777" w:rsidR="00A0767D" w:rsidRDefault="00A0767D" w:rsidP="00A0767D">
      <w:pPr>
        <w:pStyle w:val="GenBody"/>
      </w:pPr>
      <w:r>
        <w:t>```{r}</w:t>
      </w:r>
    </w:p>
    <w:p w14:paraId="3CCEF74B" w14:textId="77777777" w:rsidR="00A0767D" w:rsidRDefault="00A0767D" w:rsidP="00A0767D">
      <w:pPr>
        <w:pStyle w:val="GenBody"/>
      </w:pPr>
      <w:r>
        <w:t># Make predictions on the test set</w:t>
      </w:r>
    </w:p>
    <w:p w14:paraId="6AF1C366" w14:textId="77777777" w:rsidR="00A0767D" w:rsidRDefault="00A0767D" w:rsidP="00A0767D">
      <w:pPr>
        <w:pStyle w:val="GenBody"/>
      </w:pPr>
      <w:r>
        <w:t>Dgbmpredict &lt;- predict(Dgbmmodel, newdata = Dtest, n.trees = Dbestntrees, type = "response")</w:t>
      </w:r>
    </w:p>
    <w:p w14:paraId="57E20103" w14:textId="77777777" w:rsidR="00A0767D" w:rsidRDefault="00A0767D" w:rsidP="00A0767D">
      <w:pPr>
        <w:pStyle w:val="GenBody"/>
      </w:pPr>
      <w:r>
        <w:t>summary(Dgbmpredict)</w:t>
      </w:r>
    </w:p>
    <w:p w14:paraId="144DABBB" w14:textId="77777777" w:rsidR="00A0767D" w:rsidRDefault="00A0767D" w:rsidP="00A0767D">
      <w:pPr>
        <w:pStyle w:val="GenBody"/>
      </w:pPr>
      <w:r>
        <w:t>```</w:t>
      </w:r>
    </w:p>
    <w:p w14:paraId="02C1DE08" w14:textId="77777777" w:rsidR="00A0767D" w:rsidRDefault="00A0767D" w:rsidP="00A0767D">
      <w:pPr>
        <w:pStyle w:val="GenBody"/>
      </w:pPr>
    </w:p>
    <w:p w14:paraId="626F9C1D" w14:textId="77777777" w:rsidR="00A0767D" w:rsidRDefault="00A0767D" w:rsidP="00A0767D">
      <w:pPr>
        <w:pStyle w:val="GenBody"/>
      </w:pPr>
      <w:r>
        <w:t>#### GBM Evaluate</w:t>
      </w:r>
    </w:p>
    <w:p w14:paraId="6EC5021D" w14:textId="77777777" w:rsidR="00A0767D" w:rsidRDefault="00A0767D" w:rsidP="00A0767D">
      <w:pPr>
        <w:pStyle w:val="GenBody"/>
      </w:pPr>
      <w:r>
        <w:t>```{r}</w:t>
      </w:r>
    </w:p>
    <w:p w14:paraId="16EF13DD" w14:textId="77777777" w:rsidR="00A0767D" w:rsidRDefault="00A0767D" w:rsidP="00A0767D">
      <w:pPr>
        <w:pStyle w:val="GenBody"/>
      </w:pPr>
      <w:r>
        <w:t># Convert probabilities to class labels</w:t>
      </w:r>
    </w:p>
    <w:p w14:paraId="6CD9CC8A" w14:textId="77777777" w:rsidR="00A0767D" w:rsidRDefault="00A0767D" w:rsidP="00A0767D">
      <w:pPr>
        <w:pStyle w:val="GenBody"/>
      </w:pPr>
      <w:r>
        <w:t>Dgbmpredclass &lt;- ifelse(Dgbmpredict &gt; 0.5, "1", "0")</w:t>
      </w:r>
    </w:p>
    <w:p w14:paraId="7A88C05E" w14:textId="77777777" w:rsidR="00A0767D" w:rsidRDefault="00A0767D" w:rsidP="00A0767D">
      <w:pPr>
        <w:pStyle w:val="GenBody"/>
      </w:pPr>
      <w:r>
        <w:t>Dgbmpredclass &lt;- as.factor(Dgbmpredclass)</w:t>
      </w:r>
    </w:p>
    <w:p w14:paraId="6B48C843" w14:textId="77777777" w:rsidR="00A0767D" w:rsidRDefault="00A0767D" w:rsidP="00A0767D">
      <w:pPr>
        <w:pStyle w:val="GenBody"/>
      </w:pPr>
    </w:p>
    <w:p w14:paraId="6237A4C1" w14:textId="77777777" w:rsidR="00A0767D" w:rsidRDefault="00A0767D" w:rsidP="00A0767D">
      <w:pPr>
        <w:pStyle w:val="GenBody"/>
      </w:pPr>
      <w:r>
        <w:t>print(paste("Length of predicted classes: ", length(Dgbmpredclass)))</w:t>
      </w:r>
    </w:p>
    <w:p w14:paraId="0BB8680B" w14:textId="77777777" w:rsidR="00A0767D" w:rsidRDefault="00A0767D" w:rsidP="00A0767D">
      <w:pPr>
        <w:pStyle w:val="GenBody"/>
      </w:pPr>
      <w:r>
        <w:lastRenderedPageBreak/>
        <w:t>print(paste("Length of actual classes: ", length(Dtest$Aircompfail)))</w:t>
      </w:r>
    </w:p>
    <w:p w14:paraId="3C7C1F00" w14:textId="77777777" w:rsidR="00A0767D" w:rsidRDefault="00A0767D" w:rsidP="00A0767D">
      <w:pPr>
        <w:pStyle w:val="GenBody"/>
      </w:pPr>
    </w:p>
    <w:p w14:paraId="00BE14E7" w14:textId="77777777" w:rsidR="00A0767D" w:rsidRDefault="00A0767D" w:rsidP="00A0767D">
      <w:pPr>
        <w:pStyle w:val="GenBody"/>
      </w:pPr>
      <w:r>
        <w:t># Create a confusion matrix</w:t>
      </w:r>
    </w:p>
    <w:p w14:paraId="1734837D" w14:textId="77777777" w:rsidR="00A0767D" w:rsidRDefault="00A0767D" w:rsidP="00A0767D">
      <w:pPr>
        <w:pStyle w:val="GenBody"/>
      </w:pPr>
      <w:r>
        <w:t>Dgbmconfmatrix &lt;- confusionMatrix(Dgbmpredclass, factor(Dtest$Aircompfail))</w:t>
      </w:r>
    </w:p>
    <w:p w14:paraId="54A51446" w14:textId="77777777" w:rsidR="00A0767D" w:rsidRDefault="00A0767D" w:rsidP="00A0767D">
      <w:pPr>
        <w:pStyle w:val="GenBody"/>
      </w:pPr>
    </w:p>
    <w:p w14:paraId="5C0799CE" w14:textId="77777777" w:rsidR="00A0767D" w:rsidRDefault="00A0767D" w:rsidP="00A0767D">
      <w:pPr>
        <w:pStyle w:val="GenBody"/>
      </w:pPr>
      <w:r>
        <w:t># Extract recall, precision, and F1 score</w:t>
      </w:r>
    </w:p>
    <w:p w14:paraId="2AA46A39" w14:textId="77777777" w:rsidR="00A0767D" w:rsidRDefault="00A0767D" w:rsidP="00A0767D">
      <w:pPr>
        <w:pStyle w:val="GenBody"/>
      </w:pPr>
      <w:r>
        <w:t>Dgbmaccuracy &lt;- Dgbmconfmatrix$overall['Accuracy']</w:t>
      </w:r>
    </w:p>
    <w:p w14:paraId="008BE640" w14:textId="77777777" w:rsidR="00A0767D" w:rsidRDefault="00A0767D" w:rsidP="00A0767D">
      <w:pPr>
        <w:pStyle w:val="GenBody"/>
      </w:pPr>
      <w:r>
        <w:t>Dgbmrecall &lt;- Dgbmconfmatrix$byClass["Recall"]</w:t>
      </w:r>
    </w:p>
    <w:p w14:paraId="120CDB0D" w14:textId="77777777" w:rsidR="00A0767D" w:rsidRDefault="00A0767D" w:rsidP="00A0767D">
      <w:pPr>
        <w:pStyle w:val="GenBody"/>
      </w:pPr>
      <w:r>
        <w:t>Dgbmprecision &lt;- Dgbmconfmatrix$byClass["Precision"]</w:t>
      </w:r>
    </w:p>
    <w:p w14:paraId="123C453D" w14:textId="77777777" w:rsidR="00A0767D" w:rsidRDefault="00A0767D" w:rsidP="00A0767D">
      <w:pPr>
        <w:pStyle w:val="GenBody"/>
      </w:pPr>
      <w:r>
        <w:t>Dgbmf1score &lt;- Dgbmconfmatrix$byClass["F1"]</w:t>
      </w:r>
    </w:p>
    <w:p w14:paraId="2D38E707" w14:textId="77777777" w:rsidR="00A0767D" w:rsidRDefault="00A0767D" w:rsidP="00A0767D">
      <w:pPr>
        <w:pStyle w:val="GenBody"/>
      </w:pPr>
    </w:p>
    <w:p w14:paraId="7B03B9AA" w14:textId="77777777" w:rsidR="00A0767D" w:rsidRDefault="00A0767D" w:rsidP="00A0767D">
      <w:pPr>
        <w:pStyle w:val="GenBody"/>
      </w:pPr>
      <w:r>
        <w:t># Print the metrics</w:t>
      </w:r>
    </w:p>
    <w:p w14:paraId="58F6A734" w14:textId="77777777" w:rsidR="00A0767D" w:rsidRDefault="00A0767D" w:rsidP="00A0767D">
      <w:pPr>
        <w:pStyle w:val="GenBody"/>
      </w:pPr>
      <w:r>
        <w:t>print(Dgbmconfmatrix)</w:t>
      </w:r>
    </w:p>
    <w:p w14:paraId="09796277" w14:textId="77777777" w:rsidR="00A0767D" w:rsidRDefault="00A0767D" w:rsidP="00A0767D">
      <w:pPr>
        <w:pStyle w:val="GenBody"/>
      </w:pPr>
      <w:r>
        <w:t>cat("Accuracy:", Dgbmaccuracy, "\n")</w:t>
      </w:r>
    </w:p>
    <w:p w14:paraId="10C32A47" w14:textId="77777777" w:rsidR="00A0767D" w:rsidRDefault="00A0767D" w:rsidP="00A0767D">
      <w:pPr>
        <w:pStyle w:val="GenBody"/>
      </w:pPr>
      <w:r>
        <w:t>cat("Recall:", Dgbmrecall, "\n")</w:t>
      </w:r>
    </w:p>
    <w:p w14:paraId="2A399E5E" w14:textId="77777777" w:rsidR="00A0767D" w:rsidRDefault="00A0767D" w:rsidP="00A0767D">
      <w:pPr>
        <w:pStyle w:val="GenBody"/>
      </w:pPr>
      <w:r>
        <w:t>cat("Precision:", Dgbmprecision, "\n")</w:t>
      </w:r>
    </w:p>
    <w:p w14:paraId="7F7D34F1" w14:textId="77777777" w:rsidR="00A0767D" w:rsidRDefault="00A0767D" w:rsidP="00A0767D">
      <w:pPr>
        <w:pStyle w:val="GenBody"/>
      </w:pPr>
      <w:r>
        <w:t>cat("F1 Score:", Dgbmf1score, "\n")</w:t>
      </w:r>
    </w:p>
    <w:p w14:paraId="0164F59E" w14:textId="77777777" w:rsidR="00A0767D" w:rsidRDefault="00A0767D" w:rsidP="00A0767D">
      <w:pPr>
        <w:pStyle w:val="GenBody"/>
      </w:pPr>
      <w:r>
        <w:t>```</w:t>
      </w:r>
    </w:p>
    <w:p w14:paraId="192F6FD0" w14:textId="77777777" w:rsidR="00A0767D" w:rsidRDefault="00A0767D" w:rsidP="00A0767D">
      <w:pPr>
        <w:pStyle w:val="GenBody"/>
      </w:pPr>
    </w:p>
    <w:p w14:paraId="4BE147FE" w14:textId="77777777" w:rsidR="00A0767D" w:rsidRDefault="00A0767D" w:rsidP="00A0767D">
      <w:pPr>
        <w:pStyle w:val="GenBody"/>
      </w:pPr>
      <w:r>
        <w:t>### 6.3.5. Neural Network</w:t>
      </w:r>
    </w:p>
    <w:p w14:paraId="1C93C0EB" w14:textId="77777777" w:rsidR="00A0767D" w:rsidRDefault="00A0767D" w:rsidP="00A0767D">
      <w:pPr>
        <w:pStyle w:val="GenBody"/>
      </w:pPr>
      <w:r>
        <w:t>```{r}</w:t>
      </w:r>
    </w:p>
    <w:p w14:paraId="6B5CA6E0" w14:textId="77777777" w:rsidR="00A0767D" w:rsidRDefault="00A0767D" w:rsidP="00A0767D">
      <w:pPr>
        <w:pStyle w:val="GenBody"/>
      </w:pPr>
      <w:r>
        <w:t># Copy the data</w:t>
      </w:r>
    </w:p>
    <w:p w14:paraId="5C7ABF5B" w14:textId="77777777" w:rsidR="00A0767D" w:rsidRDefault="00A0767D" w:rsidP="00A0767D">
      <w:pPr>
        <w:pStyle w:val="GenBody"/>
      </w:pPr>
      <w:r>
        <w:lastRenderedPageBreak/>
        <w:t>dlDtrain &lt;- Dtrain</w:t>
      </w:r>
    </w:p>
    <w:p w14:paraId="6C0BFA1F" w14:textId="77777777" w:rsidR="00A0767D" w:rsidRDefault="00A0767D" w:rsidP="00A0767D">
      <w:pPr>
        <w:pStyle w:val="GenBody"/>
      </w:pPr>
      <w:r>
        <w:t>dlDtest &lt;- Dtest</w:t>
      </w:r>
    </w:p>
    <w:p w14:paraId="22875EF7" w14:textId="77777777" w:rsidR="00A0767D" w:rsidRDefault="00A0767D" w:rsidP="00A0767D">
      <w:pPr>
        <w:pStyle w:val="GenBody"/>
      </w:pPr>
    </w:p>
    <w:p w14:paraId="3E52EC31" w14:textId="77777777" w:rsidR="00A0767D" w:rsidRDefault="00A0767D" w:rsidP="00A0767D">
      <w:pPr>
        <w:pStyle w:val="GenBody"/>
      </w:pPr>
      <w:r>
        <w:t>#scale the data</w:t>
      </w:r>
    </w:p>
    <w:p w14:paraId="0E3BF210" w14:textId="77777777" w:rsidR="00A0767D" w:rsidRDefault="00A0767D" w:rsidP="00A0767D">
      <w:pPr>
        <w:pStyle w:val="GenBody"/>
      </w:pPr>
      <w:r>
        <w:t>dlDtrain[-which(names(dlDtrain) == "Aircompfail")] &lt;- scale(dlDtrain[-which(names(dlDtrain) == "Aircompfail")])</w:t>
      </w:r>
    </w:p>
    <w:p w14:paraId="2CC2169F" w14:textId="77777777" w:rsidR="00A0767D" w:rsidRDefault="00A0767D" w:rsidP="00A0767D">
      <w:pPr>
        <w:pStyle w:val="GenBody"/>
      </w:pPr>
    </w:p>
    <w:p w14:paraId="2CEA9E31" w14:textId="77777777" w:rsidR="00A0767D" w:rsidRDefault="00A0767D" w:rsidP="00A0767D">
      <w:pPr>
        <w:pStyle w:val="GenBody"/>
      </w:pPr>
      <w:r>
        <w:t>dlDtest[-which(names(dlDtest) == "Aircompfail")] &lt;- scale(dlDtest[-which(names(dlDtest) == "Aircompfail")])</w:t>
      </w:r>
    </w:p>
    <w:p w14:paraId="3FC37BC4" w14:textId="77777777" w:rsidR="00A0767D" w:rsidRDefault="00A0767D" w:rsidP="00A0767D">
      <w:pPr>
        <w:pStyle w:val="GenBody"/>
      </w:pPr>
    </w:p>
    <w:p w14:paraId="496FF05C" w14:textId="77777777" w:rsidR="00A0767D" w:rsidRDefault="00A0767D" w:rsidP="00A0767D">
      <w:pPr>
        <w:pStyle w:val="GenBody"/>
      </w:pPr>
      <w:r>
        <w:t>#FIT NN</w:t>
      </w:r>
    </w:p>
    <w:p w14:paraId="6664D150" w14:textId="77777777" w:rsidR="00A0767D" w:rsidRDefault="00A0767D" w:rsidP="00A0767D">
      <w:pPr>
        <w:pStyle w:val="GenBody"/>
      </w:pPr>
      <w:r>
        <w:t>Dnnmodel &lt;- nnet(Aircompfail~., data = dlDtrain, size = 5, decay = 0.1, maxit = 200, linout = FALSE)</w:t>
      </w:r>
    </w:p>
    <w:p w14:paraId="44BEC660" w14:textId="77777777" w:rsidR="00A0767D" w:rsidRDefault="00A0767D" w:rsidP="00A0767D">
      <w:pPr>
        <w:pStyle w:val="GenBody"/>
      </w:pPr>
    </w:p>
    <w:p w14:paraId="65CD2252" w14:textId="77777777" w:rsidR="00A0767D" w:rsidRDefault="00A0767D" w:rsidP="00A0767D">
      <w:pPr>
        <w:pStyle w:val="GenBody"/>
      </w:pPr>
      <w:r>
        <w:t>#Neural Network Predict</w:t>
      </w:r>
    </w:p>
    <w:p w14:paraId="09AA8EA4" w14:textId="77777777" w:rsidR="00A0767D" w:rsidRDefault="00A0767D" w:rsidP="00A0767D">
      <w:pPr>
        <w:pStyle w:val="GenBody"/>
      </w:pPr>
      <w:r>
        <w:t>Dnnpred &lt;- predict(Dnnmodel, dlDtest, type = "raw")</w:t>
      </w:r>
    </w:p>
    <w:p w14:paraId="6F2EDDCD" w14:textId="77777777" w:rsidR="00A0767D" w:rsidRDefault="00A0767D" w:rsidP="00A0767D">
      <w:pPr>
        <w:pStyle w:val="GenBody"/>
      </w:pPr>
      <w:r>
        <w:t>Dnnpred</w:t>
      </w:r>
    </w:p>
    <w:p w14:paraId="73FFF276" w14:textId="77777777" w:rsidR="00A0767D" w:rsidRDefault="00A0767D" w:rsidP="00A0767D">
      <w:pPr>
        <w:pStyle w:val="GenBody"/>
      </w:pPr>
      <w:r>
        <w:t>summary(Dnnpred)</w:t>
      </w:r>
    </w:p>
    <w:p w14:paraId="3D0595C6" w14:textId="77777777" w:rsidR="00A0767D" w:rsidRDefault="00A0767D" w:rsidP="00A0767D">
      <w:pPr>
        <w:pStyle w:val="GenBody"/>
      </w:pPr>
      <w:r>
        <w:t>```</w:t>
      </w:r>
    </w:p>
    <w:p w14:paraId="1A4F9EFB" w14:textId="77777777" w:rsidR="00A0767D" w:rsidRDefault="00A0767D" w:rsidP="00A0767D">
      <w:pPr>
        <w:pStyle w:val="GenBody"/>
      </w:pPr>
    </w:p>
    <w:p w14:paraId="7B92B2AF" w14:textId="77777777" w:rsidR="00A0767D" w:rsidRDefault="00A0767D" w:rsidP="00A0767D">
      <w:pPr>
        <w:pStyle w:val="GenBody"/>
      </w:pPr>
      <w:r>
        <w:t>#### NN Evaluate</w:t>
      </w:r>
    </w:p>
    <w:p w14:paraId="45DDE9EC" w14:textId="77777777" w:rsidR="00A0767D" w:rsidRDefault="00A0767D" w:rsidP="00A0767D">
      <w:pPr>
        <w:pStyle w:val="GenBody"/>
      </w:pPr>
      <w:r>
        <w:t>```{r}</w:t>
      </w:r>
    </w:p>
    <w:p w14:paraId="6D63D06F" w14:textId="77777777" w:rsidR="00A0767D" w:rsidRDefault="00A0767D" w:rsidP="00A0767D">
      <w:pPr>
        <w:pStyle w:val="GenBody"/>
      </w:pPr>
      <w:r>
        <w:t># Convert probabilities to class labels</w:t>
      </w:r>
    </w:p>
    <w:p w14:paraId="29401A07" w14:textId="77777777" w:rsidR="00A0767D" w:rsidRDefault="00A0767D" w:rsidP="00A0767D">
      <w:pPr>
        <w:pStyle w:val="GenBody"/>
      </w:pPr>
      <w:r>
        <w:t>Dnnpredclass &lt;- ifelse(Dnnpred &gt; 0.5, "1", "0")</w:t>
      </w:r>
    </w:p>
    <w:p w14:paraId="1B334102" w14:textId="77777777" w:rsidR="00A0767D" w:rsidRDefault="00A0767D" w:rsidP="00A0767D">
      <w:pPr>
        <w:pStyle w:val="GenBody"/>
      </w:pPr>
      <w:r>
        <w:lastRenderedPageBreak/>
        <w:t>Dnnpredclass &lt;- as.factor(Dnnpredclass)</w:t>
      </w:r>
    </w:p>
    <w:p w14:paraId="1851A1A0" w14:textId="77777777" w:rsidR="00A0767D" w:rsidRDefault="00A0767D" w:rsidP="00A0767D">
      <w:pPr>
        <w:pStyle w:val="GenBody"/>
      </w:pPr>
    </w:p>
    <w:p w14:paraId="0EB23DF0" w14:textId="77777777" w:rsidR="00A0767D" w:rsidRDefault="00A0767D" w:rsidP="00A0767D">
      <w:pPr>
        <w:pStyle w:val="GenBody"/>
      </w:pPr>
      <w:r>
        <w:t>print(paste("Length of predicted classes: ", length(Dnnpredclass)))</w:t>
      </w:r>
    </w:p>
    <w:p w14:paraId="66FEC640" w14:textId="77777777" w:rsidR="00A0767D" w:rsidRDefault="00A0767D" w:rsidP="00A0767D">
      <w:pPr>
        <w:pStyle w:val="GenBody"/>
      </w:pPr>
      <w:r>
        <w:t>print(paste("Length of actual classes: ", length(dlDtest$Aircompfail)))</w:t>
      </w:r>
    </w:p>
    <w:p w14:paraId="57086994" w14:textId="77777777" w:rsidR="00A0767D" w:rsidRDefault="00A0767D" w:rsidP="00A0767D">
      <w:pPr>
        <w:pStyle w:val="GenBody"/>
      </w:pPr>
    </w:p>
    <w:p w14:paraId="78C734EB" w14:textId="77777777" w:rsidR="00A0767D" w:rsidRDefault="00A0767D" w:rsidP="00A0767D">
      <w:pPr>
        <w:pStyle w:val="GenBody"/>
      </w:pPr>
      <w:r>
        <w:t># Create a confusion matrix</w:t>
      </w:r>
    </w:p>
    <w:p w14:paraId="0D4619A1" w14:textId="77777777" w:rsidR="00A0767D" w:rsidRDefault="00A0767D" w:rsidP="00A0767D">
      <w:pPr>
        <w:pStyle w:val="GenBody"/>
      </w:pPr>
      <w:r>
        <w:t>Dnnconfmatrix &lt;- confusionMatrix(Dnnpredclass, factor(dlDtest$Aircompfail))</w:t>
      </w:r>
    </w:p>
    <w:p w14:paraId="5551EB83" w14:textId="77777777" w:rsidR="00A0767D" w:rsidRDefault="00A0767D" w:rsidP="00A0767D">
      <w:pPr>
        <w:pStyle w:val="GenBody"/>
      </w:pPr>
    </w:p>
    <w:p w14:paraId="42C4D901" w14:textId="77777777" w:rsidR="00A0767D" w:rsidRDefault="00A0767D" w:rsidP="00A0767D">
      <w:pPr>
        <w:pStyle w:val="GenBody"/>
      </w:pPr>
      <w:r>
        <w:t># Extract recall, precision, and F1 score</w:t>
      </w:r>
    </w:p>
    <w:p w14:paraId="14C5E218" w14:textId="77777777" w:rsidR="00A0767D" w:rsidRDefault="00A0767D" w:rsidP="00A0767D">
      <w:pPr>
        <w:pStyle w:val="GenBody"/>
      </w:pPr>
      <w:r>
        <w:t>Dnnaccuracy &lt;- Dnnconfmatrix$overall['Accuracy']</w:t>
      </w:r>
    </w:p>
    <w:p w14:paraId="067F6752" w14:textId="77777777" w:rsidR="00A0767D" w:rsidRDefault="00A0767D" w:rsidP="00A0767D">
      <w:pPr>
        <w:pStyle w:val="GenBody"/>
      </w:pPr>
      <w:r>
        <w:t>Dnnrecall &lt;- Dnnconfmatrix$byClass["Recall"]</w:t>
      </w:r>
    </w:p>
    <w:p w14:paraId="60AB7BE5" w14:textId="77777777" w:rsidR="00A0767D" w:rsidRDefault="00A0767D" w:rsidP="00A0767D">
      <w:pPr>
        <w:pStyle w:val="GenBody"/>
      </w:pPr>
      <w:r>
        <w:t>Dnnprecision &lt;- Dnnconfmatrix$byClass["Precision"]</w:t>
      </w:r>
    </w:p>
    <w:p w14:paraId="2DBCE87E" w14:textId="77777777" w:rsidR="00A0767D" w:rsidRDefault="00A0767D" w:rsidP="00A0767D">
      <w:pPr>
        <w:pStyle w:val="GenBody"/>
      </w:pPr>
      <w:r>
        <w:t>Dnnf1score &lt;- Dnnconfmatrix$byClass["F1"]</w:t>
      </w:r>
    </w:p>
    <w:p w14:paraId="432FFD9E" w14:textId="77777777" w:rsidR="00A0767D" w:rsidRDefault="00A0767D" w:rsidP="00A0767D">
      <w:pPr>
        <w:pStyle w:val="GenBody"/>
      </w:pPr>
    </w:p>
    <w:p w14:paraId="23217A0E" w14:textId="77777777" w:rsidR="00A0767D" w:rsidRDefault="00A0767D" w:rsidP="00A0767D">
      <w:pPr>
        <w:pStyle w:val="GenBody"/>
      </w:pPr>
      <w:r>
        <w:t># Print the metrics</w:t>
      </w:r>
    </w:p>
    <w:p w14:paraId="565434E4" w14:textId="77777777" w:rsidR="00A0767D" w:rsidRDefault="00A0767D" w:rsidP="00A0767D">
      <w:pPr>
        <w:pStyle w:val="GenBody"/>
      </w:pPr>
      <w:r>
        <w:t>print(Dnnconfmatrix)</w:t>
      </w:r>
    </w:p>
    <w:p w14:paraId="777DE571" w14:textId="77777777" w:rsidR="00A0767D" w:rsidRDefault="00A0767D" w:rsidP="00A0767D">
      <w:pPr>
        <w:pStyle w:val="GenBody"/>
      </w:pPr>
    </w:p>
    <w:p w14:paraId="33D81F5B" w14:textId="77777777" w:rsidR="00A0767D" w:rsidRDefault="00A0767D" w:rsidP="00A0767D">
      <w:pPr>
        <w:pStyle w:val="GenBody"/>
      </w:pPr>
      <w:r>
        <w:t>cat("Accuracy:", Dnnaccuracy, "\n")</w:t>
      </w:r>
    </w:p>
    <w:p w14:paraId="0537B0EA" w14:textId="77777777" w:rsidR="00A0767D" w:rsidRDefault="00A0767D" w:rsidP="00A0767D">
      <w:pPr>
        <w:pStyle w:val="GenBody"/>
      </w:pPr>
      <w:r>
        <w:t>cat("Recall:", Dnnrecall, "\n")</w:t>
      </w:r>
    </w:p>
    <w:p w14:paraId="448AC617" w14:textId="77777777" w:rsidR="00A0767D" w:rsidRDefault="00A0767D" w:rsidP="00A0767D">
      <w:pPr>
        <w:pStyle w:val="GenBody"/>
      </w:pPr>
      <w:r>
        <w:t>cat("Precision:", Dnnprecision, "\n")</w:t>
      </w:r>
    </w:p>
    <w:p w14:paraId="1ADE4C54" w14:textId="77777777" w:rsidR="00A0767D" w:rsidRDefault="00A0767D" w:rsidP="00A0767D">
      <w:pPr>
        <w:pStyle w:val="GenBody"/>
      </w:pPr>
      <w:r>
        <w:t>cat("F1 Score:", Dnnf1score, "\n")</w:t>
      </w:r>
    </w:p>
    <w:p w14:paraId="5D23028A" w14:textId="77777777" w:rsidR="00A0767D" w:rsidRDefault="00A0767D" w:rsidP="00A0767D">
      <w:pPr>
        <w:pStyle w:val="GenBody"/>
      </w:pPr>
      <w:r>
        <w:t>```</w:t>
      </w:r>
    </w:p>
    <w:p w14:paraId="232541AD" w14:textId="77777777" w:rsidR="00A0767D" w:rsidRDefault="00A0767D" w:rsidP="00A0767D">
      <w:pPr>
        <w:pStyle w:val="GenBody"/>
      </w:pPr>
    </w:p>
    <w:p w14:paraId="67553FA5" w14:textId="77777777" w:rsidR="00A0767D" w:rsidRDefault="00A0767D" w:rsidP="00A0767D">
      <w:pPr>
        <w:pStyle w:val="GenBody"/>
      </w:pPr>
      <w:r>
        <w:t>## 6.4 Model Comparison</w:t>
      </w:r>
    </w:p>
    <w:p w14:paraId="4C7786D1" w14:textId="77777777" w:rsidR="00A0767D" w:rsidRDefault="00A0767D" w:rsidP="00A0767D">
      <w:pPr>
        <w:pStyle w:val="GenBody"/>
      </w:pPr>
      <w:r>
        <w:t>```{r}</w:t>
      </w:r>
    </w:p>
    <w:p w14:paraId="207BCCA8" w14:textId="77777777" w:rsidR="00A0767D" w:rsidRDefault="00A0767D" w:rsidP="00A0767D">
      <w:pPr>
        <w:pStyle w:val="GenBody"/>
      </w:pPr>
      <w:r>
        <w:t>#print accuracy for each model</w:t>
      </w:r>
    </w:p>
    <w:p w14:paraId="4866FC82" w14:textId="77777777" w:rsidR="00A0767D" w:rsidRDefault="00A0767D" w:rsidP="00A0767D">
      <w:pPr>
        <w:pStyle w:val="GenBody"/>
      </w:pPr>
      <w:r>
        <w:t>Dlogaccuracy</w:t>
      </w:r>
    </w:p>
    <w:p w14:paraId="31F1D8E6" w14:textId="77777777" w:rsidR="00A0767D" w:rsidRDefault="00A0767D" w:rsidP="00A0767D">
      <w:pPr>
        <w:pStyle w:val="GenBody"/>
      </w:pPr>
      <w:r>
        <w:t>Ddtaccuracy</w:t>
      </w:r>
    </w:p>
    <w:p w14:paraId="261AC8F2" w14:textId="77777777" w:rsidR="00A0767D" w:rsidRDefault="00A0767D" w:rsidP="00A0767D">
      <w:pPr>
        <w:pStyle w:val="GenBody"/>
      </w:pPr>
      <w:r>
        <w:t>Drfaccuracy</w:t>
      </w:r>
    </w:p>
    <w:p w14:paraId="6C9BBA23" w14:textId="77777777" w:rsidR="00A0767D" w:rsidRDefault="00A0767D" w:rsidP="00A0767D">
      <w:pPr>
        <w:pStyle w:val="GenBody"/>
      </w:pPr>
      <w:r>
        <w:t>Dgbmaccuracy</w:t>
      </w:r>
    </w:p>
    <w:p w14:paraId="2D40C2D5" w14:textId="77777777" w:rsidR="00A0767D" w:rsidRDefault="00A0767D" w:rsidP="00A0767D">
      <w:pPr>
        <w:pStyle w:val="GenBody"/>
      </w:pPr>
      <w:r>
        <w:t>Dnnaccuracy</w:t>
      </w:r>
    </w:p>
    <w:p w14:paraId="287F316F" w14:textId="77777777" w:rsidR="00A0767D" w:rsidRDefault="00A0767D" w:rsidP="00A0767D">
      <w:pPr>
        <w:pStyle w:val="GenBody"/>
      </w:pPr>
      <w:r>
        <w:t>```</w:t>
      </w:r>
    </w:p>
    <w:p w14:paraId="329830D0" w14:textId="77777777" w:rsidR="00A0767D" w:rsidRDefault="00A0767D" w:rsidP="00A0767D">
      <w:pPr>
        <w:pStyle w:val="GenBody"/>
      </w:pPr>
    </w:p>
    <w:p w14:paraId="13956BF7" w14:textId="77777777" w:rsidR="00A0767D" w:rsidRDefault="00A0767D" w:rsidP="00A0767D">
      <w:pPr>
        <w:pStyle w:val="GenBody"/>
      </w:pPr>
      <w:r>
        <w:t>```{r}</w:t>
      </w:r>
    </w:p>
    <w:p w14:paraId="665B9262" w14:textId="77777777" w:rsidR="00A0767D" w:rsidRDefault="00A0767D" w:rsidP="00A0767D">
      <w:pPr>
        <w:pStyle w:val="GenBody"/>
      </w:pPr>
      <w:r>
        <w:t># Store all accuracies in a named vector</w:t>
      </w:r>
    </w:p>
    <w:p w14:paraId="620BA785" w14:textId="77777777" w:rsidR="00A0767D" w:rsidRDefault="00A0767D" w:rsidP="00A0767D">
      <w:pPr>
        <w:pStyle w:val="GenBody"/>
      </w:pPr>
      <w:r>
        <w:t>Digital_accuracies &lt;- c(Dlogaccuracy, Ddtaccuracy, Drfaccuracy, Dgbmaccuracy, Dnnaccuracy)</w:t>
      </w:r>
    </w:p>
    <w:p w14:paraId="7426850F" w14:textId="77777777" w:rsidR="00A0767D" w:rsidRDefault="00A0767D" w:rsidP="00A0767D">
      <w:pPr>
        <w:pStyle w:val="GenBody"/>
      </w:pPr>
      <w:r>
        <w:t>Dnames &lt;- c("Dlogaccuracy", "Ddtaccuracy", "Drfaccuracy", "Dgbmaccuracy", "Dnnaccuracy")</w:t>
      </w:r>
    </w:p>
    <w:p w14:paraId="04CB984C" w14:textId="77777777" w:rsidR="00A0767D" w:rsidRDefault="00A0767D" w:rsidP="00A0767D">
      <w:pPr>
        <w:pStyle w:val="GenBody"/>
      </w:pPr>
    </w:p>
    <w:p w14:paraId="119E5B3A" w14:textId="77777777" w:rsidR="00A0767D" w:rsidRDefault="00A0767D" w:rsidP="00A0767D">
      <w:pPr>
        <w:pStyle w:val="GenBody"/>
      </w:pPr>
      <w:r>
        <w:t># Create a data frame for ggplot</w:t>
      </w:r>
    </w:p>
    <w:p w14:paraId="031E7BB8" w14:textId="77777777" w:rsidR="00A0767D" w:rsidRDefault="00A0767D" w:rsidP="00A0767D">
      <w:pPr>
        <w:pStyle w:val="GenBody"/>
      </w:pPr>
      <w:r>
        <w:t>Digital_df &lt;- data.frame(Model = Dnames, Accuracy = Digital_accuracies)</w:t>
      </w:r>
    </w:p>
    <w:p w14:paraId="437CE56F" w14:textId="77777777" w:rsidR="00A0767D" w:rsidRDefault="00A0767D" w:rsidP="00A0767D">
      <w:pPr>
        <w:pStyle w:val="GenBody"/>
      </w:pPr>
    </w:p>
    <w:p w14:paraId="297AB7E2" w14:textId="77777777" w:rsidR="00A0767D" w:rsidRDefault="00A0767D" w:rsidP="00A0767D">
      <w:pPr>
        <w:pStyle w:val="GenBody"/>
      </w:pPr>
      <w:r>
        <w:t># Find the highest accuracy</w:t>
      </w:r>
    </w:p>
    <w:p w14:paraId="63ED1A70" w14:textId="77777777" w:rsidR="00A0767D" w:rsidRDefault="00A0767D" w:rsidP="00A0767D">
      <w:pPr>
        <w:pStyle w:val="GenBody"/>
      </w:pPr>
      <w:r>
        <w:t>Dmax_accuracy &lt;- max(Digital_accuracies)</w:t>
      </w:r>
    </w:p>
    <w:p w14:paraId="1A1C2384" w14:textId="77777777" w:rsidR="00A0767D" w:rsidRDefault="00A0767D" w:rsidP="00A0767D">
      <w:pPr>
        <w:pStyle w:val="GenBody"/>
      </w:pPr>
    </w:p>
    <w:p w14:paraId="448B36DA" w14:textId="77777777" w:rsidR="00A0767D" w:rsidRDefault="00A0767D" w:rsidP="00A0767D">
      <w:pPr>
        <w:pStyle w:val="GenBody"/>
      </w:pPr>
      <w:r>
        <w:lastRenderedPageBreak/>
        <w:t># Find which model achieved the highest accuracy</w:t>
      </w:r>
    </w:p>
    <w:p w14:paraId="2BC41001" w14:textId="77777777" w:rsidR="00A0767D" w:rsidRDefault="00A0767D" w:rsidP="00A0767D">
      <w:pPr>
        <w:pStyle w:val="GenBody"/>
      </w:pPr>
      <w:r>
        <w:t>Dbest_model &lt;- Dnames[which.max(Digital_accuracies)]</w:t>
      </w:r>
    </w:p>
    <w:p w14:paraId="1BA6C2CB" w14:textId="77777777" w:rsidR="00A0767D" w:rsidRDefault="00A0767D" w:rsidP="00A0767D">
      <w:pPr>
        <w:pStyle w:val="GenBody"/>
      </w:pPr>
    </w:p>
    <w:p w14:paraId="678BA3B6" w14:textId="77777777" w:rsidR="00A0767D" w:rsidRDefault="00A0767D" w:rsidP="00A0767D">
      <w:pPr>
        <w:pStyle w:val="GenBody"/>
      </w:pPr>
      <w:r>
        <w:t># Visualize the accuracies using ggplot2</w:t>
      </w:r>
    </w:p>
    <w:p w14:paraId="73145F45" w14:textId="77777777" w:rsidR="00A0767D" w:rsidRDefault="00A0767D" w:rsidP="00A0767D">
      <w:pPr>
        <w:pStyle w:val="GenBody"/>
      </w:pPr>
      <w:r>
        <w:t>ggplot(Digital_df, aes(x = Model, y = Accuracy, fill = Model)) +</w:t>
      </w:r>
    </w:p>
    <w:p w14:paraId="6F97D851" w14:textId="77777777" w:rsidR="00A0767D" w:rsidRDefault="00A0767D" w:rsidP="00A0767D">
      <w:pPr>
        <w:pStyle w:val="GenBody"/>
      </w:pPr>
      <w:r>
        <w:t xml:space="preserve">  geom_bar(stat = "identity", width = 0.6) +</w:t>
      </w:r>
    </w:p>
    <w:p w14:paraId="2F529E2D" w14:textId="77777777" w:rsidR="00A0767D" w:rsidRDefault="00A0767D" w:rsidP="00A0767D">
      <w:pPr>
        <w:pStyle w:val="GenBody"/>
      </w:pPr>
      <w:r>
        <w:t xml:space="preserve">  geom_text(aes(label = round(Accuracy, 2)), vjust = -0.3) +</w:t>
      </w:r>
    </w:p>
    <w:p w14:paraId="0F8AFCD7" w14:textId="77777777" w:rsidR="00A0767D" w:rsidRDefault="00A0767D" w:rsidP="00A0767D">
      <w:pPr>
        <w:pStyle w:val="GenBody"/>
      </w:pPr>
      <w:r>
        <w:t xml:space="preserve">  labs(title = "Digital Model Accuracies", y = "Accuracy", x = "Models") +</w:t>
      </w:r>
    </w:p>
    <w:p w14:paraId="62128B6F" w14:textId="77777777" w:rsidR="00A0767D" w:rsidRDefault="00A0767D" w:rsidP="00A0767D">
      <w:pPr>
        <w:pStyle w:val="GenBody"/>
      </w:pPr>
      <w:r>
        <w:t xml:space="preserve">  theme_minimal() +</w:t>
      </w:r>
    </w:p>
    <w:p w14:paraId="7C7C1E87" w14:textId="77777777" w:rsidR="00A0767D" w:rsidRDefault="00A0767D" w:rsidP="00A0767D">
      <w:pPr>
        <w:pStyle w:val="GenBody"/>
      </w:pPr>
      <w:r>
        <w:t xml:space="preserve">  theme(legend.position = "none")</w:t>
      </w:r>
    </w:p>
    <w:p w14:paraId="40AC0EE3" w14:textId="77777777" w:rsidR="00A0767D" w:rsidRDefault="00A0767D" w:rsidP="00A0767D">
      <w:pPr>
        <w:pStyle w:val="GenBody"/>
      </w:pPr>
      <w:r>
        <w:t>```</w:t>
      </w:r>
    </w:p>
    <w:p w14:paraId="23C3FF65" w14:textId="77777777" w:rsidR="00A0767D" w:rsidRDefault="00A0767D" w:rsidP="00A0767D">
      <w:pPr>
        <w:pStyle w:val="GenBody"/>
      </w:pPr>
    </w:p>
    <w:p w14:paraId="312992DE" w14:textId="77777777" w:rsidR="00A0767D" w:rsidRDefault="00A0767D" w:rsidP="00A0767D">
      <w:pPr>
        <w:pStyle w:val="GenBody"/>
      </w:pPr>
      <w:r>
        <w:t>```{r}</w:t>
      </w:r>
    </w:p>
    <w:p w14:paraId="22F42BF0" w14:textId="77777777" w:rsidR="00A0767D" w:rsidRDefault="00A0767D" w:rsidP="00A0767D">
      <w:pPr>
        <w:pStyle w:val="GenBody"/>
      </w:pPr>
      <w:r>
        <w:t># Print the highest accuracy and the corresponding model</w:t>
      </w:r>
    </w:p>
    <w:p w14:paraId="0C464F23" w14:textId="77777777" w:rsidR="00A0767D" w:rsidRDefault="00A0767D" w:rsidP="00A0767D">
      <w:pPr>
        <w:pStyle w:val="GenBody"/>
      </w:pPr>
      <w:r>
        <w:t>cat("The highest accuracy is", Dmax_accuracy, "achieved by", Dbest_model, "\n")</w:t>
      </w:r>
    </w:p>
    <w:p w14:paraId="0056A6FE" w14:textId="77777777" w:rsidR="00A0767D" w:rsidRDefault="00A0767D" w:rsidP="00A0767D">
      <w:pPr>
        <w:pStyle w:val="GenBody"/>
      </w:pPr>
      <w:r>
        <w:t>```</w:t>
      </w:r>
    </w:p>
    <w:p w14:paraId="1751175F" w14:textId="77777777" w:rsidR="00A0767D" w:rsidRDefault="00A0767D" w:rsidP="00A0767D">
      <w:pPr>
        <w:pStyle w:val="GenBody"/>
      </w:pPr>
    </w:p>
    <w:p w14:paraId="1CFA5ABA" w14:textId="77777777" w:rsidR="00A0767D" w:rsidRDefault="00A0767D" w:rsidP="00A0767D">
      <w:pPr>
        <w:pStyle w:val="GenBody"/>
      </w:pPr>
      <w:r>
        <w:t># 7. Evaluation</w:t>
      </w:r>
    </w:p>
    <w:p w14:paraId="4B7750CA" w14:textId="77777777" w:rsidR="00A0767D" w:rsidRDefault="00A0767D" w:rsidP="00A0767D">
      <w:pPr>
        <w:pStyle w:val="GenBody"/>
      </w:pPr>
      <w:r>
        <w:t>```{r}</w:t>
      </w:r>
    </w:p>
    <w:p w14:paraId="3B6342C7" w14:textId="77777777" w:rsidR="00A0767D" w:rsidRDefault="00A0767D" w:rsidP="00A0767D">
      <w:pPr>
        <w:pStyle w:val="GenBody"/>
      </w:pPr>
    </w:p>
    <w:p w14:paraId="6A05AD9F" w14:textId="77777777" w:rsidR="00A0767D" w:rsidRDefault="00A0767D" w:rsidP="00A0767D">
      <w:pPr>
        <w:pStyle w:val="GenBody"/>
      </w:pPr>
      <w:r>
        <w:t>```</w:t>
      </w:r>
    </w:p>
    <w:p w14:paraId="76E2AB16" w14:textId="77777777" w:rsidR="00A0767D" w:rsidRDefault="00A0767D" w:rsidP="00A0767D">
      <w:pPr>
        <w:pStyle w:val="GenBody"/>
      </w:pPr>
    </w:p>
    <w:p w14:paraId="70CA74A2" w14:textId="77777777" w:rsidR="00A0767D" w:rsidRDefault="00A0767D" w:rsidP="00A0767D">
      <w:pPr>
        <w:pStyle w:val="GenBody"/>
      </w:pPr>
      <w:r>
        <w:lastRenderedPageBreak/>
        <w:t>```{r}</w:t>
      </w:r>
    </w:p>
    <w:p w14:paraId="21E95E9E" w14:textId="77777777" w:rsidR="00A0767D" w:rsidRDefault="00A0767D" w:rsidP="00A0767D">
      <w:pPr>
        <w:pStyle w:val="GenBody"/>
      </w:pPr>
      <w:r>
        <w:t># Create a data frame with the accuracies</w:t>
      </w:r>
    </w:p>
    <w:p w14:paraId="10DF9F4E" w14:textId="77777777" w:rsidR="00A0767D" w:rsidRDefault="00A0767D" w:rsidP="00A0767D">
      <w:pPr>
        <w:pStyle w:val="GenBody"/>
      </w:pPr>
      <w:r>
        <w:t>Evaluationdf &lt;- data.frame(</w:t>
      </w:r>
    </w:p>
    <w:p w14:paraId="6DEF26E2" w14:textId="77777777" w:rsidR="00A0767D" w:rsidRDefault="00A0767D" w:rsidP="00A0767D">
      <w:pPr>
        <w:pStyle w:val="GenBody"/>
      </w:pPr>
      <w:r>
        <w:t xml:space="preserve">  Techniques = c("Logaccuracy", "Dtaccuracy", "Rfaccuracy", "Gbmaccuracy", "NNaccuracy",</w:t>
      </w:r>
    </w:p>
    <w:p w14:paraId="0AB3AB1C" w14:textId="77777777" w:rsidR="00A0767D" w:rsidRDefault="00A0767D" w:rsidP="00A0767D">
      <w:pPr>
        <w:pStyle w:val="GenBody"/>
      </w:pPr>
      <w:r>
        <w:t xml:space="preserve">            "Alogaccuracy", "Adtaccuracy", "Arfaccuracy", "Agbmaccuracy", "Annaccuracy",</w:t>
      </w:r>
    </w:p>
    <w:p w14:paraId="29B80027" w14:textId="77777777" w:rsidR="00A0767D" w:rsidRDefault="00A0767D" w:rsidP="00A0767D">
      <w:pPr>
        <w:pStyle w:val="GenBody"/>
      </w:pPr>
      <w:r>
        <w:t xml:space="preserve">            "Dlogaccuracy", "Ddtaccuracy", "Drfaccuracy", "Dgbmaccuracy", "Dnnaccuracy"),</w:t>
      </w:r>
    </w:p>
    <w:p w14:paraId="12EAADBD" w14:textId="77777777" w:rsidR="00A0767D" w:rsidRDefault="00A0767D" w:rsidP="00A0767D">
      <w:pPr>
        <w:pStyle w:val="GenBody"/>
      </w:pPr>
      <w:r>
        <w:t xml:space="preserve">  Accuracy = c(Logaccuracy, Dtaccuracy, Rfaccuracy, Gbmaccuracy, NNaccuracy,</w:t>
      </w:r>
    </w:p>
    <w:p w14:paraId="5017EFC5" w14:textId="77777777" w:rsidR="00A0767D" w:rsidRDefault="00A0767D" w:rsidP="00A0767D">
      <w:pPr>
        <w:pStyle w:val="GenBody"/>
      </w:pPr>
      <w:r>
        <w:t xml:space="preserve">               Alogaccuracy, Adtaccuracy, Arfaccuracy, Agbmaccuracy, Annaccuracy,</w:t>
      </w:r>
    </w:p>
    <w:p w14:paraId="415636AD" w14:textId="77777777" w:rsidR="00A0767D" w:rsidRDefault="00A0767D" w:rsidP="00A0767D">
      <w:pPr>
        <w:pStyle w:val="GenBody"/>
      </w:pPr>
      <w:r>
        <w:t xml:space="preserve">               Dlogaccuracy, Ddtaccuracy, Drfaccuracy, Dgbmaccuracy, Dnnaccuracy),</w:t>
      </w:r>
    </w:p>
    <w:p w14:paraId="237C6A15" w14:textId="77777777" w:rsidR="00A0767D" w:rsidRDefault="00A0767D" w:rsidP="00A0767D">
      <w:pPr>
        <w:pStyle w:val="GenBody"/>
      </w:pPr>
      <w:r>
        <w:t xml:space="preserve">  Precision = c(Logprecision, Dtprecision, Rfprecision, Gbmprecision, NNprecision,</w:t>
      </w:r>
    </w:p>
    <w:p w14:paraId="76FE7C4B" w14:textId="77777777" w:rsidR="00A0767D" w:rsidRDefault="00A0767D" w:rsidP="00A0767D">
      <w:pPr>
        <w:pStyle w:val="GenBody"/>
      </w:pPr>
      <w:r>
        <w:t xml:space="preserve">                Alogprecision, Adtprecision, Arfprecision, Agbmprecision, Annprecision,</w:t>
      </w:r>
    </w:p>
    <w:p w14:paraId="1BF35331" w14:textId="77777777" w:rsidR="00A0767D" w:rsidRDefault="00A0767D" w:rsidP="00A0767D">
      <w:pPr>
        <w:pStyle w:val="GenBody"/>
      </w:pPr>
      <w:r>
        <w:t xml:space="preserve">                Dlogprecision, Ddtprecision, Drfprecision, Dgbmprecision, Dnnprecision),</w:t>
      </w:r>
    </w:p>
    <w:p w14:paraId="60CB41B6" w14:textId="77777777" w:rsidR="00A0767D" w:rsidRDefault="00A0767D" w:rsidP="00A0767D">
      <w:pPr>
        <w:pStyle w:val="GenBody"/>
      </w:pPr>
      <w:r>
        <w:t xml:space="preserve">  Recall = c(Logrecall, Dtrecall, Rfrecall, Gbmrecall, NNrecall,</w:t>
      </w:r>
    </w:p>
    <w:p w14:paraId="70A4C4D2" w14:textId="77777777" w:rsidR="00A0767D" w:rsidRDefault="00A0767D" w:rsidP="00A0767D">
      <w:pPr>
        <w:pStyle w:val="GenBody"/>
      </w:pPr>
      <w:r>
        <w:t xml:space="preserve">             Alogrecall, Adtrecall, Arfrecall, Agbmrecall, Annrecall,</w:t>
      </w:r>
    </w:p>
    <w:p w14:paraId="7C1FA718" w14:textId="77777777" w:rsidR="00A0767D" w:rsidRDefault="00A0767D" w:rsidP="00A0767D">
      <w:pPr>
        <w:pStyle w:val="GenBody"/>
      </w:pPr>
      <w:r>
        <w:t xml:space="preserve">             Dlogrecall, Ddtrecall, Drfrecall, Dgbmrecall, Dnnrecall),</w:t>
      </w:r>
    </w:p>
    <w:p w14:paraId="655A38D4" w14:textId="77777777" w:rsidR="00A0767D" w:rsidRDefault="00A0767D" w:rsidP="00A0767D">
      <w:pPr>
        <w:pStyle w:val="GenBody"/>
      </w:pPr>
      <w:r>
        <w:t xml:space="preserve">  F1_score = c(Logf1score, Dtf1score, Rff1score, Gbmf1score, NNf1score,</w:t>
      </w:r>
    </w:p>
    <w:p w14:paraId="5143199F" w14:textId="77777777" w:rsidR="00A0767D" w:rsidRDefault="00A0767D" w:rsidP="00A0767D">
      <w:pPr>
        <w:pStyle w:val="GenBody"/>
      </w:pPr>
      <w:r>
        <w:t xml:space="preserve">               Alogf1score, Adtf1score, Arff1score, Agbmf1score, Annf1score,</w:t>
      </w:r>
    </w:p>
    <w:p w14:paraId="163AC53A" w14:textId="77777777" w:rsidR="00A0767D" w:rsidRDefault="00A0767D" w:rsidP="00A0767D">
      <w:pPr>
        <w:pStyle w:val="GenBody"/>
      </w:pPr>
      <w:r>
        <w:t xml:space="preserve">               Dlogf1score, Ddtf1score, Drff1score, Dgbmf1score, Dnnf1score)</w:t>
      </w:r>
    </w:p>
    <w:p w14:paraId="67ACFB17" w14:textId="77777777" w:rsidR="00A0767D" w:rsidRDefault="00A0767D" w:rsidP="00A0767D">
      <w:pPr>
        <w:pStyle w:val="GenBody"/>
      </w:pPr>
      <w:r>
        <w:t>)</w:t>
      </w:r>
    </w:p>
    <w:p w14:paraId="722983F5" w14:textId="77777777" w:rsidR="00A0767D" w:rsidRDefault="00A0767D" w:rsidP="00A0767D">
      <w:pPr>
        <w:pStyle w:val="GenBody"/>
      </w:pPr>
    </w:p>
    <w:p w14:paraId="3DB84FB5" w14:textId="77777777" w:rsidR="00A0767D" w:rsidRDefault="00A0767D" w:rsidP="00A0767D">
      <w:pPr>
        <w:pStyle w:val="GenBody"/>
      </w:pPr>
      <w:r>
        <w:t># Print the accuracy table</w:t>
      </w:r>
    </w:p>
    <w:p w14:paraId="62D6966A" w14:textId="77777777" w:rsidR="00A0767D" w:rsidRDefault="00A0767D" w:rsidP="00A0767D">
      <w:pPr>
        <w:pStyle w:val="GenBody"/>
      </w:pPr>
      <w:r>
        <w:t>Evaluationdf</w:t>
      </w:r>
    </w:p>
    <w:p w14:paraId="5D553B2B" w14:textId="77777777" w:rsidR="00A0767D" w:rsidRDefault="00A0767D" w:rsidP="00A0767D">
      <w:pPr>
        <w:pStyle w:val="GenBody"/>
      </w:pPr>
      <w:r>
        <w:lastRenderedPageBreak/>
        <w:t>```</w:t>
      </w:r>
    </w:p>
    <w:p w14:paraId="29CBD895" w14:textId="77777777" w:rsidR="00A0767D" w:rsidRDefault="00A0767D" w:rsidP="00A0767D">
      <w:pPr>
        <w:pStyle w:val="GenBody"/>
      </w:pPr>
    </w:p>
    <w:p w14:paraId="0C409E8E" w14:textId="77777777" w:rsidR="00A0767D" w:rsidRDefault="00A0767D" w:rsidP="00A0767D">
      <w:pPr>
        <w:pStyle w:val="GenBody"/>
      </w:pPr>
      <w:r>
        <w:t>```{r}</w:t>
      </w:r>
    </w:p>
    <w:p w14:paraId="260F5992" w14:textId="77777777" w:rsidR="00A0767D" w:rsidRDefault="00A0767D" w:rsidP="00A0767D">
      <w:pPr>
        <w:pStyle w:val="GenBody"/>
      </w:pPr>
      <w:r>
        <w:t>library(reshape2)</w:t>
      </w:r>
    </w:p>
    <w:p w14:paraId="35EC016B" w14:textId="77777777" w:rsidR="00A0767D" w:rsidRDefault="00A0767D" w:rsidP="00A0767D">
      <w:pPr>
        <w:pStyle w:val="GenBody"/>
      </w:pPr>
    </w:p>
    <w:p w14:paraId="39FF355F" w14:textId="77777777" w:rsidR="00A0767D" w:rsidRDefault="00A0767D" w:rsidP="00A0767D">
      <w:pPr>
        <w:pStyle w:val="GenBody"/>
      </w:pPr>
      <w:r>
        <w:t># Find the highest accuracy and the corresponding model</w:t>
      </w:r>
    </w:p>
    <w:p w14:paraId="0EAF4CA4" w14:textId="77777777" w:rsidR="00A0767D" w:rsidRDefault="00A0767D" w:rsidP="00A0767D">
      <w:pPr>
        <w:pStyle w:val="GenBody"/>
      </w:pPr>
      <w:r>
        <w:t>max_eval &lt;- max(Evaluationdf$Accuracy)</w:t>
      </w:r>
    </w:p>
    <w:p w14:paraId="761BDBDC" w14:textId="77777777" w:rsidR="00A0767D" w:rsidRDefault="00A0767D" w:rsidP="00A0767D">
      <w:pPr>
        <w:pStyle w:val="GenBody"/>
      </w:pPr>
      <w:r>
        <w:t>evalbestmodel &lt;- Evaluationdf$Techniques[which.max(Evaluationdf$Accuracy)]</w:t>
      </w:r>
    </w:p>
    <w:p w14:paraId="25CE6E2D" w14:textId="77777777" w:rsidR="00A0767D" w:rsidRDefault="00A0767D" w:rsidP="00A0767D">
      <w:pPr>
        <w:pStyle w:val="GenBody"/>
      </w:pPr>
    </w:p>
    <w:p w14:paraId="7B657382" w14:textId="77777777" w:rsidR="00A0767D" w:rsidRDefault="00A0767D" w:rsidP="00A0767D">
      <w:pPr>
        <w:pStyle w:val="GenBody"/>
      </w:pPr>
      <w:r>
        <w:t># Convert the data from wide to long format for easier plotting</w:t>
      </w:r>
    </w:p>
    <w:p w14:paraId="7E0D4725" w14:textId="77777777" w:rsidR="00A0767D" w:rsidRDefault="00A0767D" w:rsidP="00A0767D">
      <w:pPr>
        <w:pStyle w:val="GenBody"/>
      </w:pPr>
      <w:r>
        <w:t xml:space="preserve">Evaluationdf_long &lt;- melt(Evaluationdf, id.vars = "Techniques", </w:t>
      </w:r>
    </w:p>
    <w:p w14:paraId="5E6F5FA2" w14:textId="77777777" w:rsidR="00A0767D" w:rsidRDefault="00A0767D" w:rsidP="00A0767D">
      <w:pPr>
        <w:pStyle w:val="GenBody"/>
      </w:pPr>
      <w:r>
        <w:t xml:space="preserve">                          variable.name = "Metric", value.name = "Value")</w:t>
      </w:r>
    </w:p>
    <w:p w14:paraId="71B4BA2B" w14:textId="77777777" w:rsidR="00A0767D" w:rsidRDefault="00A0767D" w:rsidP="00A0767D">
      <w:pPr>
        <w:pStyle w:val="GenBody"/>
      </w:pPr>
    </w:p>
    <w:p w14:paraId="3D56E82D" w14:textId="77777777" w:rsidR="00A0767D" w:rsidRDefault="00A0767D" w:rsidP="00A0767D">
      <w:pPr>
        <w:pStyle w:val="GenBody"/>
      </w:pPr>
      <w:r>
        <w:t># Plotting the metrics for each technique</w:t>
      </w:r>
    </w:p>
    <w:p w14:paraId="4A15D732" w14:textId="77777777" w:rsidR="00A0767D" w:rsidRDefault="00A0767D" w:rsidP="00A0767D">
      <w:pPr>
        <w:pStyle w:val="GenBody"/>
      </w:pPr>
      <w:r>
        <w:t>ggplot(Evaluationdf_long, aes(x = Techniques, y = Value, fill = Metric)) +</w:t>
      </w:r>
    </w:p>
    <w:p w14:paraId="42ED72A1" w14:textId="77777777" w:rsidR="00A0767D" w:rsidRDefault="00A0767D" w:rsidP="00A0767D">
      <w:pPr>
        <w:pStyle w:val="GenBody"/>
      </w:pPr>
      <w:r>
        <w:t xml:space="preserve">  geom_bar(stat = "identity", position = "dodge", width = 0.7) +</w:t>
      </w:r>
    </w:p>
    <w:p w14:paraId="2A535FAF" w14:textId="77777777" w:rsidR="00A0767D" w:rsidRDefault="00A0767D" w:rsidP="00A0767D">
      <w:pPr>
        <w:pStyle w:val="GenBody"/>
      </w:pPr>
      <w:r>
        <w:t xml:space="preserve">  geom_text(aes(label = round(Value, 2)), </w:t>
      </w:r>
    </w:p>
    <w:p w14:paraId="5B8A8434" w14:textId="77777777" w:rsidR="00A0767D" w:rsidRDefault="00A0767D" w:rsidP="00A0767D">
      <w:pPr>
        <w:pStyle w:val="GenBody"/>
      </w:pPr>
      <w:r>
        <w:t xml:space="preserve">            position = position_dodge(width = 0.7), </w:t>
      </w:r>
    </w:p>
    <w:p w14:paraId="6BFEB19A" w14:textId="77777777" w:rsidR="00A0767D" w:rsidRDefault="00A0767D" w:rsidP="00A0767D">
      <w:pPr>
        <w:pStyle w:val="GenBody"/>
      </w:pPr>
      <w:r>
        <w:t xml:space="preserve">            vjust = -0.5, size = 3)</w:t>
      </w:r>
    </w:p>
    <w:p w14:paraId="24F064AC" w14:textId="77777777" w:rsidR="00A0767D" w:rsidRDefault="00A0767D" w:rsidP="00A0767D">
      <w:pPr>
        <w:pStyle w:val="GenBody"/>
      </w:pPr>
      <w:r>
        <w:t xml:space="preserve">  labs(title = "Comparison of Metrics Across Techniques",</w:t>
      </w:r>
    </w:p>
    <w:p w14:paraId="3552DA8D" w14:textId="77777777" w:rsidR="00A0767D" w:rsidRDefault="00A0767D" w:rsidP="00A0767D">
      <w:pPr>
        <w:pStyle w:val="GenBody"/>
      </w:pPr>
      <w:r>
        <w:t xml:space="preserve">       x = "Techniques",</w:t>
      </w:r>
    </w:p>
    <w:p w14:paraId="46971250" w14:textId="77777777" w:rsidR="00A0767D" w:rsidRDefault="00A0767D" w:rsidP="00A0767D">
      <w:pPr>
        <w:pStyle w:val="GenBody"/>
      </w:pPr>
      <w:r>
        <w:t xml:space="preserve">       y = "Value") +</w:t>
      </w:r>
    </w:p>
    <w:p w14:paraId="2CA65EA8" w14:textId="77777777" w:rsidR="00A0767D" w:rsidRDefault="00A0767D" w:rsidP="00A0767D">
      <w:pPr>
        <w:pStyle w:val="GenBody"/>
      </w:pPr>
      <w:r>
        <w:lastRenderedPageBreak/>
        <w:t xml:space="preserve">  theme_minimal() +</w:t>
      </w:r>
    </w:p>
    <w:p w14:paraId="058A1379" w14:textId="77777777" w:rsidR="00A0767D" w:rsidRDefault="00A0767D" w:rsidP="00A0767D">
      <w:pPr>
        <w:pStyle w:val="GenBody"/>
      </w:pPr>
      <w:r>
        <w:t xml:space="preserve">  theme(axis.text.x = element_text(angle = 45, hjust = 1)) +</w:t>
      </w:r>
    </w:p>
    <w:p w14:paraId="1D19C487" w14:textId="77777777" w:rsidR="00A0767D" w:rsidRDefault="00A0767D" w:rsidP="00A0767D">
      <w:pPr>
        <w:pStyle w:val="GenBody"/>
      </w:pPr>
      <w:r>
        <w:t xml:space="preserve">  scale_fill_brewer(palette = "Set3")  # Use a color palette for differentiation</w:t>
      </w:r>
    </w:p>
    <w:p w14:paraId="76AD1F37" w14:textId="63CD6F77" w:rsidR="00A0767D" w:rsidRDefault="00A0767D" w:rsidP="00A0767D">
      <w:pPr>
        <w:pStyle w:val="GenBody"/>
      </w:pPr>
      <w:r>
        <w:t>```</w:t>
      </w:r>
    </w:p>
    <w:p w14:paraId="6A9377AA" w14:textId="77777777" w:rsidR="00A0767D" w:rsidRDefault="00A0767D" w:rsidP="00A0767D">
      <w:pPr>
        <w:pStyle w:val="GenBody"/>
      </w:pPr>
      <w:r>
        <w:t>```{r}</w:t>
      </w:r>
    </w:p>
    <w:p w14:paraId="3662B5B6" w14:textId="77777777" w:rsidR="00A0767D" w:rsidRDefault="00A0767D" w:rsidP="00A0767D">
      <w:pPr>
        <w:pStyle w:val="GenBody"/>
      </w:pPr>
      <w:r>
        <w:t># Visualize the accuracies using ggplot2</w:t>
      </w:r>
    </w:p>
    <w:p w14:paraId="03E1D1C0" w14:textId="77777777" w:rsidR="00A0767D" w:rsidRDefault="00A0767D" w:rsidP="00A0767D">
      <w:pPr>
        <w:pStyle w:val="GenBody"/>
      </w:pPr>
      <w:r>
        <w:t>ggplot(Evaluationdf, aes(y = Techniques, x = Accuracy, fill = Techniques)) +</w:t>
      </w:r>
    </w:p>
    <w:p w14:paraId="093862EF" w14:textId="77777777" w:rsidR="00A0767D" w:rsidRDefault="00A0767D" w:rsidP="00A0767D">
      <w:pPr>
        <w:pStyle w:val="GenBody"/>
      </w:pPr>
      <w:r>
        <w:t xml:space="preserve">  geom_bar(stat = "identity", width = 0.6) +</w:t>
      </w:r>
    </w:p>
    <w:p w14:paraId="5338166F" w14:textId="77777777" w:rsidR="00A0767D" w:rsidRDefault="00A0767D" w:rsidP="00A0767D">
      <w:pPr>
        <w:pStyle w:val="GenBody"/>
      </w:pPr>
      <w:r>
        <w:t xml:space="preserve">  geom_text(aes(label = round(Accuracy, 2)), vjust = -0.3) +</w:t>
      </w:r>
    </w:p>
    <w:p w14:paraId="29C16F3A" w14:textId="77777777" w:rsidR="00A0767D" w:rsidRDefault="00A0767D" w:rsidP="00A0767D">
      <w:pPr>
        <w:pStyle w:val="GenBody"/>
      </w:pPr>
      <w:r>
        <w:t xml:space="preserve">  labs(title = "Model Accuracies", y = "Accuracy", x = "Tecniques") +</w:t>
      </w:r>
    </w:p>
    <w:p w14:paraId="7CD4C1CF" w14:textId="77777777" w:rsidR="00A0767D" w:rsidRDefault="00A0767D" w:rsidP="00A0767D">
      <w:pPr>
        <w:pStyle w:val="GenBody"/>
      </w:pPr>
      <w:r>
        <w:t xml:space="preserve">  theme_minimal() +</w:t>
      </w:r>
    </w:p>
    <w:p w14:paraId="091C15D1" w14:textId="77777777" w:rsidR="00A0767D" w:rsidRDefault="00A0767D" w:rsidP="00A0767D">
      <w:pPr>
        <w:pStyle w:val="GenBody"/>
      </w:pPr>
      <w:r>
        <w:t xml:space="preserve">  theme(legend.position = "none") +</w:t>
      </w:r>
    </w:p>
    <w:p w14:paraId="157DB0E5" w14:textId="77777777" w:rsidR="00A0767D" w:rsidRDefault="00A0767D" w:rsidP="00A0767D">
      <w:pPr>
        <w:pStyle w:val="GenBody"/>
      </w:pPr>
      <w:r>
        <w:t xml:space="preserve">  coord_flip() # Flip the coordinates for better readability if there are many models</w:t>
      </w:r>
    </w:p>
    <w:p w14:paraId="71B1276F" w14:textId="618FC6E0" w:rsidR="00A0767D" w:rsidRDefault="00A0767D" w:rsidP="00A0767D">
      <w:pPr>
        <w:pStyle w:val="GenBody"/>
      </w:pPr>
      <w:r>
        <w:t>```</w:t>
      </w:r>
    </w:p>
    <w:p w14:paraId="3442D000" w14:textId="77777777" w:rsidR="00A0767D" w:rsidRDefault="00A0767D" w:rsidP="00A0767D">
      <w:pPr>
        <w:pStyle w:val="GenBody"/>
      </w:pPr>
      <w:r>
        <w:t>```{r}</w:t>
      </w:r>
    </w:p>
    <w:p w14:paraId="02326173" w14:textId="77777777" w:rsidR="00A0767D" w:rsidRDefault="00A0767D" w:rsidP="00A0767D">
      <w:pPr>
        <w:pStyle w:val="GenBody"/>
      </w:pPr>
      <w:r>
        <w:t># Print the highest accuracy and the corresponding model</w:t>
      </w:r>
    </w:p>
    <w:p w14:paraId="61D13D43" w14:textId="77777777" w:rsidR="00A0767D" w:rsidRDefault="00A0767D" w:rsidP="00A0767D">
      <w:pPr>
        <w:pStyle w:val="GenBody"/>
      </w:pPr>
      <w:r>
        <w:t>cat("The highest accuracy is", max_eval, "achieved by", evalbestmodel, "\n")</w:t>
      </w:r>
    </w:p>
    <w:p w14:paraId="33280DEE" w14:textId="77777777" w:rsidR="00A0767D" w:rsidRDefault="00A0767D" w:rsidP="00A0767D">
      <w:pPr>
        <w:pStyle w:val="GenBody"/>
      </w:pPr>
      <w:r>
        <w:t>```</w:t>
      </w:r>
    </w:p>
    <w:p w14:paraId="22AB4518" w14:textId="77777777" w:rsidR="00A0767D" w:rsidRDefault="00A0767D" w:rsidP="00A0767D">
      <w:pPr>
        <w:pStyle w:val="GenBody"/>
      </w:pPr>
    </w:p>
    <w:p w14:paraId="1F867732" w14:textId="77777777" w:rsidR="00A0767D" w:rsidRDefault="00A0767D" w:rsidP="00A0767D">
      <w:pPr>
        <w:pStyle w:val="GenBody"/>
      </w:pPr>
      <w:r>
        <w:t># 8. Analogue Hybrid Model</w:t>
      </w:r>
    </w:p>
    <w:p w14:paraId="04978BF7" w14:textId="77777777" w:rsidR="00A0767D" w:rsidRDefault="00A0767D" w:rsidP="00A0767D">
      <w:pPr>
        <w:pStyle w:val="GenBody"/>
      </w:pPr>
      <w:r>
        <w:t>```{r}</w:t>
      </w:r>
    </w:p>
    <w:p w14:paraId="44E12B31" w14:textId="77777777" w:rsidR="00A0767D" w:rsidRDefault="00A0767D" w:rsidP="00A0767D">
      <w:pPr>
        <w:pStyle w:val="GenBody"/>
      </w:pPr>
      <w:r>
        <w:t>length(Annpredclass)</w:t>
      </w:r>
    </w:p>
    <w:p w14:paraId="0D42D3F1" w14:textId="77777777" w:rsidR="00A0767D" w:rsidRDefault="00A0767D" w:rsidP="00A0767D">
      <w:pPr>
        <w:pStyle w:val="GenBody"/>
      </w:pPr>
      <w:r>
        <w:lastRenderedPageBreak/>
        <w:t>length(Arfpredclass)</w:t>
      </w:r>
    </w:p>
    <w:p w14:paraId="57C96F8F" w14:textId="77777777" w:rsidR="00A0767D" w:rsidRDefault="00A0767D" w:rsidP="00A0767D">
      <w:pPr>
        <w:pStyle w:val="GenBody"/>
      </w:pPr>
    </w:p>
    <w:p w14:paraId="65C9A4D4" w14:textId="77777777" w:rsidR="00A0767D" w:rsidRDefault="00A0767D" w:rsidP="00A0767D">
      <w:pPr>
        <w:pStyle w:val="GenBody"/>
      </w:pPr>
      <w:r>
        <w:t>Arfpredict_pos_class &lt;- Arfpredict[, 2]</w:t>
      </w:r>
    </w:p>
    <w:p w14:paraId="03C537BB" w14:textId="77777777" w:rsidR="00A0767D" w:rsidRDefault="00A0767D" w:rsidP="00A0767D">
      <w:pPr>
        <w:pStyle w:val="GenBody"/>
      </w:pPr>
      <w:r>
        <w:t>length(Arfpredict_pos_class)</w:t>
      </w:r>
    </w:p>
    <w:p w14:paraId="3FF7A4D3" w14:textId="77777777" w:rsidR="00A0767D" w:rsidRDefault="00A0767D" w:rsidP="00A0767D">
      <w:pPr>
        <w:pStyle w:val="GenBody"/>
      </w:pPr>
    </w:p>
    <w:p w14:paraId="1A7B0CB8" w14:textId="77777777" w:rsidR="00A0767D" w:rsidRDefault="00A0767D" w:rsidP="00A0767D">
      <w:pPr>
        <w:pStyle w:val="GenBody"/>
      </w:pPr>
      <w:r>
        <w:t>class(Arfpredict_pos_class)</w:t>
      </w:r>
    </w:p>
    <w:p w14:paraId="7DA3AF0E" w14:textId="77777777" w:rsidR="00A0767D" w:rsidRDefault="00A0767D" w:rsidP="00A0767D">
      <w:pPr>
        <w:pStyle w:val="GenBody"/>
      </w:pPr>
      <w:r>
        <w:t>class(Annpredclass)</w:t>
      </w:r>
    </w:p>
    <w:p w14:paraId="0B7F9F7B" w14:textId="77777777" w:rsidR="00A0767D" w:rsidRDefault="00A0767D" w:rsidP="00A0767D">
      <w:pPr>
        <w:pStyle w:val="GenBody"/>
      </w:pPr>
    </w:p>
    <w:p w14:paraId="3A15DAAC" w14:textId="77777777" w:rsidR="00A0767D" w:rsidRDefault="00A0767D" w:rsidP="00A0767D">
      <w:pPr>
        <w:pStyle w:val="GenBody"/>
      </w:pPr>
      <w:r>
        <w:t>#Combined model using Random Forest and Neural Network by averaging of the probabilities</w:t>
      </w:r>
    </w:p>
    <w:p w14:paraId="7372B9AB" w14:textId="77777777" w:rsidR="00A0767D" w:rsidRDefault="00A0767D" w:rsidP="00A0767D">
      <w:pPr>
        <w:pStyle w:val="GenBody"/>
      </w:pPr>
      <w:r>
        <w:t xml:space="preserve">combined_predictions &lt;- (Arfpredict_pos_class + (as.numeric(as.character(Annpredclass)))) / 2  </w:t>
      </w:r>
    </w:p>
    <w:p w14:paraId="1349D660" w14:textId="77777777" w:rsidR="00A0767D" w:rsidRDefault="00A0767D" w:rsidP="00A0767D">
      <w:pPr>
        <w:pStyle w:val="GenBody"/>
      </w:pPr>
    </w:p>
    <w:p w14:paraId="12B1E117" w14:textId="77777777" w:rsidR="00A0767D" w:rsidRDefault="00A0767D" w:rsidP="00A0767D">
      <w:pPr>
        <w:pStyle w:val="GenBody"/>
      </w:pPr>
      <w:r>
        <w:t># Step 5: Convert Combined Predictions to Class Labels</w:t>
      </w:r>
    </w:p>
    <w:p w14:paraId="4D14FC62" w14:textId="77777777" w:rsidR="00A0767D" w:rsidRDefault="00A0767D" w:rsidP="00A0767D">
      <w:pPr>
        <w:pStyle w:val="GenBody"/>
      </w:pPr>
      <w:r>
        <w:t>combined_predictions_class &lt;- ifelse(combined_predictions &gt; 0.5, 1, 0)</w:t>
      </w:r>
    </w:p>
    <w:p w14:paraId="39230AF4" w14:textId="77777777" w:rsidR="00A0767D" w:rsidRDefault="00A0767D" w:rsidP="00A0767D">
      <w:pPr>
        <w:pStyle w:val="GenBody"/>
      </w:pPr>
      <w:r>
        <w:t>length(combined_predictions_class)</w:t>
      </w:r>
    </w:p>
    <w:p w14:paraId="1067F3D5" w14:textId="77777777" w:rsidR="00A0767D" w:rsidRDefault="00A0767D" w:rsidP="00A0767D">
      <w:pPr>
        <w:pStyle w:val="GenBody"/>
      </w:pPr>
      <w:r>
        <w:t>```</w:t>
      </w:r>
    </w:p>
    <w:p w14:paraId="7F01E6E6" w14:textId="77777777" w:rsidR="00A0767D" w:rsidRDefault="00A0767D" w:rsidP="00A0767D">
      <w:pPr>
        <w:pStyle w:val="GenBody"/>
      </w:pPr>
    </w:p>
    <w:p w14:paraId="0704126C" w14:textId="77777777" w:rsidR="00A0767D" w:rsidRDefault="00A0767D" w:rsidP="00A0767D">
      <w:pPr>
        <w:pStyle w:val="GenBody"/>
      </w:pPr>
      <w:r>
        <w:t>## Analogue Hybrid Evaluate</w:t>
      </w:r>
    </w:p>
    <w:p w14:paraId="42437F4B" w14:textId="77777777" w:rsidR="00A0767D" w:rsidRDefault="00A0767D" w:rsidP="00A0767D">
      <w:pPr>
        <w:pStyle w:val="GenBody"/>
      </w:pPr>
      <w:r>
        <w:t>```{r}</w:t>
      </w:r>
    </w:p>
    <w:p w14:paraId="327733B8" w14:textId="77777777" w:rsidR="00A0767D" w:rsidRDefault="00A0767D" w:rsidP="00A0767D">
      <w:pPr>
        <w:pStyle w:val="GenBody"/>
      </w:pPr>
      <w:r>
        <w:t>length(combined_predictions_class)</w:t>
      </w:r>
    </w:p>
    <w:p w14:paraId="2207DAA9" w14:textId="77777777" w:rsidR="00A0767D" w:rsidRDefault="00A0767D" w:rsidP="00A0767D">
      <w:pPr>
        <w:pStyle w:val="GenBody"/>
      </w:pPr>
      <w:r>
        <w:t>length(dlAtest$Aircompfail)</w:t>
      </w:r>
    </w:p>
    <w:p w14:paraId="225C3D71" w14:textId="77777777" w:rsidR="00A0767D" w:rsidRDefault="00A0767D" w:rsidP="00A0767D">
      <w:pPr>
        <w:pStyle w:val="GenBody"/>
      </w:pPr>
    </w:p>
    <w:p w14:paraId="47ADECCB" w14:textId="77777777" w:rsidR="00A0767D" w:rsidRDefault="00A0767D" w:rsidP="00A0767D">
      <w:pPr>
        <w:pStyle w:val="GenBody"/>
      </w:pPr>
      <w:r>
        <w:t># Ensure that both vectors are factors</w:t>
      </w:r>
    </w:p>
    <w:p w14:paraId="7662124B" w14:textId="77777777" w:rsidR="00A0767D" w:rsidRDefault="00A0767D" w:rsidP="00A0767D">
      <w:pPr>
        <w:pStyle w:val="GenBody"/>
      </w:pPr>
      <w:r>
        <w:lastRenderedPageBreak/>
        <w:t>combined_predictions_factor &lt;- factor(combined_predictions_class, levels = levels(as.factor(Atest$Aircompfail)))</w:t>
      </w:r>
    </w:p>
    <w:p w14:paraId="2B64AC53" w14:textId="77777777" w:rsidR="00A0767D" w:rsidRDefault="00A0767D" w:rsidP="00A0767D">
      <w:pPr>
        <w:pStyle w:val="GenBody"/>
      </w:pPr>
      <w:r>
        <w:t>actual_factor &lt;- factor(Atest$Aircompfail)</w:t>
      </w:r>
    </w:p>
    <w:p w14:paraId="5033C757" w14:textId="77777777" w:rsidR="00A0767D" w:rsidRDefault="00A0767D" w:rsidP="00A0767D">
      <w:pPr>
        <w:pStyle w:val="GenBody"/>
      </w:pPr>
    </w:p>
    <w:p w14:paraId="6D73309D" w14:textId="77777777" w:rsidR="00A0767D" w:rsidRDefault="00A0767D" w:rsidP="00A0767D">
      <w:pPr>
        <w:pStyle w:val="GenBody"/>
      </w:pPr>
    </w:p>
    <w:p w14:paraId="771CF955" w14:textId="77777777" w:rsidR="00A0767D" w:rsidRDefault="00A0767D" w:rsidP="00A0767D">
      <w:pPr>
        <w:pStyle w:val="GenBody"/>
      </w:pPr>
      <w:r>
        <w:t># Calculate performance metrics</w:t>
      </w:r>
    </w:p>
    <w:p w14:paraId="2D962D4A" w14:textId="77777777" w:rsidR="00A0767D" w:rsidRDefault="00A0767D" w:rsidP="00A0767D">
      <w:pPr>
        <w:pStyle w:val="GenBody"/>
      </w:pPr>
      <w:r>
        <w:t>Ahybridconf_matrix &lt;- confusionMatrix(combined_predictions_factor, actual_factor)</w:t>
      </w:r>
    </w:p>
    <w:p w14:paraId="755429A6" w14:textId="77777777" w:rsidR="00A0767D" w:rsidRDefault="00A0767D" w:rsidP="00A0767D">
      <w:pPr>
        <w:pStyle w:val="GenBody"/>
      </w:pPr>
      <w:r>
        <w:t>print(Ahybridconf_matrix)</w:t>
      </w:r>
    </w:p>
    <w:p w14:paraId="38CEC73B" w14:textId="77777777" w:rsidR="00A0767D" w:rsidRDefault="00A0767D" w:rsidP="00A0767D">
      <w:pPr>
        <w:pStyle w:val="GenBody"/>
      </w:pPr>
      <w:r>
        <w:t>```</w:t>
      </w:r>
    </w:p>
    <w:p w14:paraId="6FBDFB12" w14:textId="77777777" w:rsidR="00A0767D" w:rsidRDefault="00A0767D" w:rsidP="00A0767D">
      <w:pPr>
        <w:pStyle w:val="GenBody"/>
      </w:pPr>
    </w:p>
    <w:p w14:paraId="6655DD2B" w14:textId="77777777" w:rsidR="00A0767D" w:rsidRDefault="00A0767D" w:rsidP="00A0767D">
      <w:pPr>
        <w:pStyle w:val="GenBody"/>
      </w:pPr>
      <w:r>
        <w:t>```{r}</w:t>
      </w:r>
    </w:p>
    <w:p w14:paraId="0712AFBD" w14:textId="77777777" w:rsidR="00A0767D" w:rsidRDefault="00A0767D" w:rsidP="00A0767D">
      <w:pPr>
        <w:pStyle w:val="GenBody"/>
      </w:pPr>
      <w:r>
        <w:t># Extract recall, precision, and F1 score</w:t>
      </w:r>
    </w:p>
    <w:p w14:paraId="72EC9576" w14:textId="77777777" w:rsidR="00A0767D" w:rsidRDefault="00A0767D" w:rsidP="00A0767D">
      <w:pPr>
        <w:pStyle w:val="GenBody"/>
      </w:pPr>
      <w:r>
        <w:t>Ahyaccuracy &lt;- Ahybridconf_matrix$overall['Accuracy']</w:t>
      </w:r>
    </w:p>
    <w:p w14:paraId="792ECBB8" w14:textId="77777777" w:rsidR="00A0767D" w:rsidRDefault="00A0767D" w:rsidP="00A0767D">
      <w:pPr>
        <w:pStyle w:val="GenBody"/>
      </w:pPr>
      <w:r>
        <w:t>Ahyrecall &lt;- Ahybridconf_matrix$byClass["Recall"]</w:t>
      </w:r>
    </w:p>
    <w:p w14:paraId="134A5BCA" w14:textId="77777777" w:rsidR="00A0767D" w:rsidRDefault="00A0767D" w:rsidP="00A0767D">
      <w:pPr>
        <w:pStyle w:val="GenBody"/>
      </w:pPr>
      <w:r>
        <w:t>Ahyprecision &lt;- Ahybridconf_matrix$byClass["Precision"]</w:t>
      </w:r>
    </w:p>
    <w:p w14:paraId="26B0174C" w14:textId="77777777" w:rsidR="00A0767D" w:rsidRDefault="00A0767D" w:rsidP="00A0767D">
      <w:pPr>
        <w:pStyle w:val="GenBody"/>
      </w:pPr>
      <w:r>
        <w:t>Ahyf1score &lt;- Ahybridconf_matrix$byClass["F1"]</w:t>
      </w:r>
    </w:p>
    <w:p w14:paraId="4C7A79F4" w14:textId="77777777" w:rsidR="00A0767D" w:rsidRDefault="00A0767D" w:rsidP="00A0767D">
      <w:pPr>
        <w:pStyle w:val="GenBody"/>
      </w:pPr>
    </w:p>
    <w:p w14:paraId="11A55A17" w14:textId="77777777" w:rsidR="00A0767D" w:rsidRDefault="00A0767D" w:rsidP="00A0767D">
      <w:pPr>
        <w:pStyle w:val="GenBody"/>
      </w:pPr>
      <w:r>
        <w:t>Ahyaccuracy</w:t>
      </w:r>
    </w:p>
    <w:p w14:paraId="0F7DCCAC" w14:textId="77777777" w:rsidR="00A0767D" w:rsidRDefault="00A0767D" w:rsidP="00A0767D">
      <w:pPr>
        <w:pStyle w:val="GenBody"/>
      </w:pPr>
      <w:r>
        <w:t>Ahyrecall</w:t>
      </w:r>
    </w:p>
    <w:p w14:paraId="68218B51" w14:textId="77777777" w:rsidR="00A0767D" w:rsidRDefault="00A0767D" w:rsidP="00A0767D">
      <w:pPr>
        <w:pStyle w:val="GenBody"/>
      </w:pPr>
      <w:r>
        <w:t>Ahyprecision</w:t>
      </w:r>
    </w:p>
    <w:p w14:paraId="69EAA267" w14:textId="77777777" w:rsidR="00A0767D" w:rsidRDefault="00A0767D" w:rsidP="00A0767D">
      <w:pPr>
        <w:pStyle w:val="GenBody"/>
      </w:pPr>
      <w:r>
        <w:t>Ahyf1score</w:t>
      </w:r>
    </w:p>
    <w:p w14:paraId="00467982" w14:textId="065AB99F" w:rsidR="00A0767D" w:rsidRDefault="00A0767D" w:rsidP="00A0767D">
      <w:pPr>
        <w:pStyle w:val="GenBody"/>
      </w:pPr>
      <w:r>
        <w:t>```</w:t>
      </w:r>
    </w:p>
    <w:p w14:paraId="2AB02CD8" w14:textId="77777777" w:rsidR="00A0767D" w:rsidRDefault="00A0767D" w:rsidP="00A0767D">
      <w:pPr>
        <w:pStyle w:val="GenBody"/>
      </w:pPr>
      <w:r>
        <w:t>```{r}</w:t>
      </w:r>
    </w:p>
    <w:p w14:paraId="43B53249" w14:textId="77777777" w:rsidR="00A0767D" w:rsidRDefault="00A0767D" w:rsidP="00A0767D">
      <w:pPr>
        <w:pStyle w:val="GenBody"/>
      </w:pPr>
      <w:r>
        <w:lastRenderedPageBreak/>
        <w:t># Save Metro5 as a CSV file</w:t>
      </w:r>
    </w:p>
    <w:p w14:paraId="1956FE40" w14:textId="77777777" w:rsidR="00A0767D" w:rsidRDefault="00A0767D" w:rsidP="00A0767D">
      <w:pPr>
        <w:pStyle w:val="GenBody"/>
      </w:pPr>
      <w:r>
        <w:t>write.csv(Metro5, "Metro5.csv", row.names = FALSE)</w:t>
      </w:r>
    </w:p>
    <w:p w14:paraId="3964AE06" w14:textId="77777777" w:rsidR="00A0767D" w:rsidRDefault="00A0767D" w:rsidP="00A0767D">
      <w:pPr>
        <w:pStyle w:val="GenBody"/>
      </w:pPr>
      <w:r>
        <w:t>```</w:t>
      </w:r>
    </w:p>
    <w:p w14:paraId="6674EEAC" w14:textId="77777777" w:rsidR="00A0767D" w:rsidRDefault="00A0767D" w:rsidP="00A0767D">
      <w:pPr>
        <w:pStyle w:val="GenBody"/>
      </w:pPr>
    </w:p>
    <w:p w14:paraId="2EF53C2A" w14:textId="77777777" w:rsidR="00A0767D" w:rsidRDefault="00A0767D" w:rsidP="00A0767D">
      <w:pPr>
        <w:pStyle w:val="GenBody"/>
      </w:pPr>
    </w:p>
    <w:p w14:paraId="47E35378" w14:textId="77777777" w:rsidR="00EE7DB0" w:rsidRPr="006E1B55" w:rsidRDefault="00EE7DB0" w:rsidP="00951279">
      <w:pPr>
        <w:pStyle w:val="GenBody"/>
      </w:pPr>
    </w:p>
    <w:sectPr w:rsidR="00EE7DB0" w:rsidRPr="006E1B55" w:rsidSect="00592586">
      <w:pgSz w:w="12240" w:h="16320"/>
      <w:pgMar w:top="1420" w:right="771" w:bottom="1481" w:left="1440" w:header="0" w:footer="720" w:gutter="0"/>
      <w:pgNumType w:fmt="lowerRoman" w:start="1"/>
      <w:cols w:space="720" w:equalWidth="0">
        <w:col w:w="10028" w:space="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F7AB3C" w14:textId="77777777" w:rsidR="007F7E46" w:rsidRDefault="007F7E46" w:rsidP="005C6F2C">
      <w:pPr>
        <w:spacing w:after="0" w:line="240" w:lineRule="auto"/>
      </w:pPr>
      <w:r>
        <w:separator/>
      </w:r>
    </w:p>
  </w:endnote>
  <w:endnote w:type="continuationSeparator" w:id="0">
    <w:p w14:paraId="5584CA77" w14:textId="77777777" w:rsidR="007F7E46" w:rsidRDefault="007F7E46" w:rsidP="005C6F2C">
      <w:pPr>
        <w:spacing w:after="0" w:line="240" w:lineRule="auto"/>
      </w:pPr>
      <w:r>
        <w:continuationSeparator/>
      </w:r>
    </w:p>
  </w:endnote>
  <w:endnote w:type="continuationNotice" w:id="1">
    <w:p w14:paraId="691D7F7E" w14:textId="77777777" w:rsidR="007F7E46" w:rsidRDefault="007F7E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charset w:val="00"/>
    <w:family w:val="roman"/>
    <w:pitch w:val="variable"/>
    <w:sig w:usb0="00000287" w:usb1="00000000" w:usb2="00000000" w:usb3="00000000" w:csb0="0000009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E3C1D" w14:textId="304CB279" w:rsidR="002A1939" w:rsidRDefault="002A1939" w:rsidP="00905A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950471" w14:textId="77777777" w:rsidR="002A1939" w:rsidRDefault="002A1939" w:rsidP="005E30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1095031"/>
      <w:docPartObj>
        <w:docPartGallery w:val="Page Numbers (Bottom of Page)"/>
        <w:docPartUnique/>
      </w:docPartObj>
    </w:sdtPr>
    <w:sdtEndPr>
      <w:rPr>
        <w:noProof/>
      </w:rPr>
    </w:sdtEndPr>
    <w:sdtContent>
      <w:p w14:paraId="6E8031A6" w14:textId="30F17319" w:rsidR="003E4BCF" w:rsidRDefault="003E4BC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0D4E85" w14:textId="77777777" w:rsidR="003E4BCF" w:rsidRDefault="003E4BCF" w:rsidP="00905AC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22522612"/>
      <w:docPartObj>
        <w:docPartGallery w:val="Page Numbers (Bottom of Page)"/>
        <w:docPartUnique/>
      </w:docPartObj>
    </w:sdtPr>
    <w:sdtEndPr>
      <w:rPr>
        <w:noProof/>
      </w:rPr>
    </w:sdtEndPr>
    <w:sdtContent>
      <w:p w14:paraId="018275E5" w14:textId="69D0EFF6" w:rsidR="003E4BCF" w:rsidRDefault="003E4BC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64988D" w14:textId="77777777" w:rsidR="003E4BCF" w:rsidRDefault="003E4BCF" w:rsidP="005E30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10A854" w14:textId="77777777" w:rsidR="007F7E46" w:rsidRDefault="007F7E46" w:rsidP="005C6F2C">
      <w:pPr>
        <w:spacing w:after="0" w:line="240" w:lineRule="auto"/>
      </w:pPr>
      <w:r>
        <w:separator/>
      </w:r>
    </w:p>
  </w:footnote>
  <w:footnote w:type="continuationSeparator" w:id="0">
    <w:p w14:paraId="7925A2F9" w14:textId="77777777" w:rsidR="007F7E46" w:rsidRDefault="007F7E46" w:rsidP="005C6F2C">
      <w:pPr>
        <w:spacing w:after="0" w:line="240" w:lineRule="auto"/>
      </w:pPr>
      <w:r>
        <w:continuationSeparator/>
      </w:r>
    </w:p>
  </w:footnote>
  <w:footnote w:type="continuationNotice" w:id="1">
    <w:p w14:paraId="365FCA94" w14:textId="77777777" w:rsidR="007F7E46" w:rsidRDefault="007F7E4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098BB1" w14:textId="77777777" w:rsidR="003E4BCF" w:rsidRDefault="003E4B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0E2DAB" w14:textId="77777777" w:rsidR="003E4BCF" w:rsidRDefault="003E4B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pStyle w:val="Achievement"/>
      <w:lvlText w:val="*"/>
      <w:lvlJc w:val="left"/>
      <w:pPr>
        <w:ind w:left="0" w:firstLine="0"/>
      </w:pPr>
    </w:lvl>
  </w:abstractNum>
  <w:abstractNum w:abstractNumId="1" w15:restartNumberingAfterBreak="0">
    <w:nsid w:val="049F74BF"/>
    <w:multiLevelType w:val="multilevel"/>
    <w:tmpl w:val="37E6E616"/>
    <w:lvl w:ilvl="0">
      <w:start w:val="2"/>
      <w:numFmt w:val="decimal"/>
      <w:lvlText w:val="%1"/>
      <w:lvlJc w:val="left"/>
      <w:pPr>
        <w:ind w:left="740" w:hanging="740"/>
      </w:pPr>
      <w:rPr>
        <w:rFonts w:hint="default"/>
      </w:rPr>
    </w:lvl>
    <w:lvl w:ilvl="1">
      <w:start w:val="1"/>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740" w:hanging="7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6619AD"/>
    <w:multiLevelType w:val="hybridMultilevel"/>
    <w:tmpl w:val="08389B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3A542F"/>
    <w:multiLevelType w:val="hybridMultilevel"/>
    <w:tmpl w:val="08389B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A767CBF"/>
    <w:multiLevelType w:val="hybridMultilevel"/>
    <w:tmpl w:val="1C3EE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6729CE"/>
    <w:multiLevelType w:val="hybridMultilevel"/>
    <w:tmpl w:val="FEAA54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CF395C"/>
    <w:multiLevelType w:val="hybridMultilevel"/>
    <w:tmpl w:val="FD122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D75639"/>
    <w:multiLevelType w:val="hybridMultilevel"/>
    <w:tmpl w:val="C02E5E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03762F"/>
    <w:multiLevelType w:val="hybridMultilevel"/>
    <w:tmpl w:val="716CA7B2"/>
    <w:lvl w:ilvl="0" w:tplc="A712CE9A">
      <w:start w:val="1"/>
      <w:numFmt w:val="decimal"/>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9" w15:restartNumberingAfterBreak="0">
    <w:nsid w:val="1C4C3F3F"/>
    <w:multiLevelType w:val="hybridMultilevel"/>
    <w:tmpl w:val="3F668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6A75CE"/>
    <w:multiLevelType w:val="hybridMultilevel"/>
    <w:tmpl w:val="893C2B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9608E1"/>
    <w:multiLevelType w:val="hybridMultilevel"/>
    <w:tmpl w:val="08C484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FC08DC"/>
    <w:multiLevelType w:val="multilevel"/>
    <w:tmpl w:val="30E637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61247C1"/>
    <w:multiLevelType w:val="hybridMultilevel"/>
    <w:tmpl w:val="9AD8FF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B1E51F0"/>
    <w:multiLevelType w:val="multilevel"/>
    <w:tmpl w:val="C03689AE"/>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2DCA5929"/>
    <w:multiLevelType w:val="hybridMultilevel"/>
    <w:tmpl w:val="054EBCE6"/>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930BF0"/>
    <w:multiLevelType w:val="hybridMultilevel"/>
    <w:tmpl w:val="57C47E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0A02E42"/>
    <w:multiLevelType w:val="hybridMultilevel"/>
    <w:tmpl w:val="F848A0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156734F"/>
    <w:multiLevelType w:val="hybridMultilevel"/>
    <w:tmpl w:val="C17AEF3E"/>
    <w:lvl w:ilvl="0" w:tplc="B0B6D118">
      <w:start w:val="1"/>
      <w:numFmt w:val="decimal"/>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40EAD8FA">
      <w:start w:val="1"/>
      <w:numFmt w:val="lowerLetter"/>
      <w:lvlText w:val="%2"/>
      <w:lvlJc w:val="left"/>
      <w:pPr>
        <w:ind w:left="11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B212DE06">
      <w:start w:val="1"/>
      <w:numFmt w:val="lowerRoman"/>
      <w:lvlText w:val="%3"/>
      <w:lvlJc w:val="left"/>
      <w:pPr>
        <w:ind w:left="18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1004E34">
      <w:start w:val="1"/>
      <w:numFmt w:val="decimal"/>
      <w:lvlText w:val="%4"/>
      <w:lvlJc w:val="left"/>
      <w:pPr>
        <w:ind w:left="25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89BC99FA">
      <w:start w:val="1"/>
      <w:numFmt w:val="lowerLetter"/>
      <w:lvlText w:val="%5"/>
      <w:lvlJc w:val="left"/>
      <w:pPr>
        <w:ind w:left="33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80E2E0DA">
      <w:start w:val="1"/>
      <w:numFmt w:val="lowerRoman"/>
      <w:lvlText w:val="%6"/>
      <w:lvlJc w:val="left"/>
      <w:pPr>
        <w:ind w:left="40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B803FEE">
      <w:start w:val="1"/>
      <w:numFmt w:val="decimal"/>
      <w:lvlText w:val="%7"/>
      <w:lvlJc w:val="left"/>
      <w:pPr>
        <w:ind w:left="47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F608205E">
      <w:start w:val="1"/>
      <w:numFmt w:val="lowerLetter"/>
      <w:lvlText w:val="%8"/>
      <w:lvlJc w:val="left"/>
      <w:pPr>
        <w:ind w:left="54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2976F44A">
      <w:start w:val="1"/>
      <w:numFmt w:val="lowerRoman"/>
      <w:lvlText w:val="%9"/>
      <w:lvlJc w:val="left"/>
      <w:pPr>
        <w:ind w:left="61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345B57EC"/>
    <w:multiLevelType w:val="hybridMultilevel"/>
    <w:tmpl w:val="219CCA8C"/>
    <w:lvl w:ilvl="0" w:tplc="56125E2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0" w15:restartNumberingAfterBreak="0">
    <w:nsid w:val="36425008"/>
    <w:multiLevelType w:val="hybridMultilevel"/>
    <w:tmpl w:val="2C8C5D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D67475"/>
    <w:multiLevelType w:val="hybridMultilevel"/>
    <w:tmpl w:val="8E2E04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020661"/>
    <w:multiLevelType w:val="hybridMultilevel"/>
    <w:tmpl w:val="08389B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E4B0D92"/>
    <w:multiLevelType w:val="hybridMultilevel"/>
    <w:tmpl w:val="9AD8FF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4805FE"/>
    <w:multiLevelType w:val="hybridMultilevel"/>
    <w:tmpl w:val="85884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EC7215"/>
    <w:multiLevelType w:val="hybridMultilevel"/>
    <w:tmpl w:val="CB5053EE"/>
    <w:lvl w:ilvl="0" w:tplc="597C4CAC">
      <w:start w:val="1"/>
      <w:numFmt w:val="decimal"/>
      <w:lvlText w:val="%1."/>
      <w:lvlJc w:val="left"/>
      <w:pPr>
        <w:ind w:left="355" w:hanging="360"/>
      </w:pPr>
      <w:rPr>
        <w:rFonts w:asciiTheme="minorHAnsi" w:hAnsiTheme="minorHAnsi" w:cstheme="minorBidi" w:hint="default"/>
        <w:sz w:val="22"/>
      </w:rPr>
    </w:lvl>
    <w:lvl w:ilvl="1" w:tplc="08090019" w:tentative="1">
      <w:start w:val="1"/>
      <w:numFmt w:val="lowerLetter"/>
      <w:lvlText w:val="%2."/>
      <w:lvlJc w:val="left"/>
      <w:pPr>
        <w:ind w:left="1075" w:hanging="360"/>
      </w:pPr>
    </w:lvl>
    <w:lvl w:ilvl="2" w:tplc="0809001B" w:tentative="1">
      <w:start w:val="1"/>
      <w:numFmt w:val="lowerRoman"/>
      <w:lvlText w:val="%3."/>
      <w:lvlJc w:val="right"/>
      <w:pPr>
        <w:ind w:left="1795" w:hanging="180"/>
      </w:pPr>
    </w:lvl>
    <w:lvl w:ilvl="3" w:tplc="0809000F" w:tentative="1">
      <w:start w:val="1"/>
      <w:numFmt w:val="decimal"/>
      <w:lvlText w:val="%4."/>
      <w:lvlJc w:val="left"/>
      <w:pPr>
        <w:ind w:left="2515" w:hanging="360"/>
      </w:pPr>
    </w:lvl>
    <w:lvl w:ilvl="4" w:tplc="08090019" w:tentative="1">
      <w:start w:val="1"/>
      <w:numFmt w:val="lowerLetter"/>
      <w:lvlText w:val="%5."/>
      <w:lvlJc w:val="left"/>
      <w:pPr>
        <w:ind w:left="3235" w:hanging="360"/>
      </w:pPr>
    </w:lvl>
    <w:lvl w:ilvl="5" w:tplc="0809001B" w:tentative="1">
      <w:start w:val="1"/>
      <w:numFmt w:val="lowerRoman"/>
      <w:lvlText w:val="%6."/>
      <w:lvlJc w:val="right"/>
      <w:pPr>
        <w:ind w:left="3955" w:hanging="180"/>
      </w:pPr>
    </w:lvl>
    <w:lvl w:ilvl="6" w:tplc="0809000F" w:tentative="1">
      <w:start w:val="1"/>
      <w:numFmt w:val="decimal"/>
      <w:lvlText w:val="%7."/>
      <w:lvlJc w:val="left"/>
      <w:pPr>
        <w:ind w:left="4675" w:hanging="360"/>
      </w:pPr>
    </w:lvl>
    <w:lvl w:ilvl="7" w:tplc="08090019" w:tentative="1">
      <w:start w:val="1"/>
      <w:numFmt w:val="lowerLetter"/>
      <w:lvlText w:val="%8."/>
      <w:lvlJc w:val="left"/>
      <w:pPr>
        <w:ind w:left="5395" w:hanging="360"/>
      </w:pPr>
    </w:lvl>
    <w:lvl w:ilvl="8" w:tplc="0809001B" w:tentative="1">
      <w:start w:val="1"/>
      <w:numFmt w:val="lowerRoman"/>
      <w:lvlText w:val="%9."/>
      <w:lvlJc w:val="right"/>
      <w:pPr>
        <w:ind w:left="6115" w:hanging="180"/>
      </w:pPr>
    </w:lvl>
  </w:abstractNum>
  <w:abstractNum w:abstractNumId="26" w15:restartNumberingAfterBreak="0">
    <w:nsid w:val="459D694B"/>
    <w:multiLevelType w:val="hybridMultilevel"/>
    <w:tmpl w:val="1110D258"/>
    <w:lvl w:ilvl="0" w:tplc="D120612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9D47D2F"/>
    <w:multiLevelType w:val="hybridMultilevel"/>
    <w:tmpl w:val="57C47E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BBB7FBB"/>
    <w:multiLevelType w:val="hybridMultilevel"/>
    <w:tmpl w:val="DD162BA4"/>
    <w:lvl w:ilvl="0" w:tplc="6D70C102">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06B68A2"/>
    <w:multiLevelType w:val="hybridMultilevel"/>
    <w:tmpl w:val="BCE2C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A063F8"/>
    <w:multiLevelType w:val="hybridMultilevel"/>
    <w:tmpl w:val="F5382B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ED60A0"/>
    <w:multiLevelType w:val="hybridMultilevel"/>
    <w:tmpl w:val="57C47E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61A6C3F"/>
    <w:multiLevelType w:val="hybridMultilevel"/>
    <w:tmpl w:val="DFE4AA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7412913"/>
    <w:multiLevelType w:val="hybridMultilevel"/>
    <w:tmpl w:val="08389B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A9B2967"/>
    <w:multiLevelType w:val="hybridMultilevel"/>
    <w:tmpl w:val="395CD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853905"/>
    <w:multiLevelType w:val="hybridMultilevel"/>
    <w:tmpl w:val="7E6446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15:restartNumberingAfterBreak="0">
    <w:nsid w:val="5BAF1C2D"/>
    <w:multiLevelType w:val="hybridMultilevel"/>
    <w:tmpl w:val="18C6A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147018"/>
    <w:multiLevelType w:val="hybridMultilevel"/>
    <w:tmpl w:val="5DF63C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D57361"/>
    <w:multiLevelType w:val="hybridMultilevel"/>
    <w:tmpl w:val="1110D258"/>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2EE22EC"/>
    <w:multiLevelType w:val="hybridMultilevel"/>
    <w:tmpl w:val="08389B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60A6907"/>
    <w:multiLevelType w:val="multilevel"/>
    <w:tmpl w:val="F6A84A7A"/>
    <w:lvl w:ilvl="0">
      <w:start w:val="2"/>
      <w:numFmt w:val="decimal"/>
      <w:lvlText w:val="%1"/>
      <w:lvlJc w:val="left"/>
      <w:pPr>
        <w:ind w:left="628" w:hanging="468"/>
      </w:pPr>
      <w:rPr>
        <w:lang w:val="en-US" w:eastAsia="en-US" w:bidi="ar-SA"/>
      </w:rPr>
    </w:lvl>
    <w:lvl w:ilvl="1">
      <w:start w:val="1"/>
      <w:numFmt w:val="decimal"/>
      <w:lvlText w:val="%1.%2."/>
      <w:lvlJc w:val="left"/>
      <w:pPr>
        <w:ind w:left="628" w:hanging="468"/>
      </w:pPr>
      <w:rPr>
        <w:rFonts w:ascii="Arial" w:eastAsia="Arial" w:hAnsi="Arial" w:cs="Arial" w:hint="default"/>
        <w:b w:val="0"/>
        <w:bCs w:val="0"/>
        <w:i w:val="0"/>
        <w:iCs w:val="0"/>
        <w:spacing w:val="0"/>
        <w:w w:val="99"/>
        <w:sz w:val="24"/>
        <w:szCs w:val="24"/>
        <w:lang w:val="en-US" w:eastAsia="en-US" w:bidi="ar-SA"/>
      </w:rPr>
    </w:lvl>
    <w:lvl w:ilvl="2">
      <w:start w:val="1"/>
      <w:numFmt w:val="decimal"/>
      <w:lvlText w:val="%1.%2.%3."/>
      <w:lvlJc w:val="left"/>
      <w:pPr>
        <w:ind w:left="829" w:hanging="669"/>
      </w:pPr>
      <w:rPr>
        <w:rFonts w:ascii="Arial" w:eastAsia="Arial" w:hAnsi="Arial" w:cs="Arial" w:hint="default"/>
        <w:b w:val="0"/>
        <w:bCs w:val="0"/>
        <w:i w:val="0"/>
        <w:iCs w:val="0"/>
        <w:spacing w:val="-2"/>
        <w:w w:val="99"/>
        <w:sz w:val="24"/>
        <w:szCs w:val="24"/>
        <w:lang w:val="en-US" w:eastAsia="en-US" w:bidi="ar-SA"/>
      </w:rPr>
    </w:lvl>
    <w:lvl w:ilvl="3">
      <w:numFmt w:val="bullet"/>
      <w:lvlText w:val="•"/>
      <w:lvlJc w:val="left"/>
      <w:pPr>
        <w:ind w:left="2780" w:hanging="669"/>
      </w:pPr>
      <w:rPr>
        <w:lang w:val="en-US" w:eastAsia="en-US" w:bidi="ar-SA"/>
      </w:rPr>
    </w:lvl>
    <w:lvl w:ilvl="4">
      <w:numFmt w:val="bullet"/>
      <w:lvlText w:val="•"/>
      <w:lvlJc w:val="left"/>
      <w:pPr>
        <w:ind w:left="3760" w:hanging="669"/>
      </w:pPr>
      <w:rPr>
        <w:lang w:val="en-US" w:eastAsia="en-US" w:bidi="ar-SA"/>
      </w:rPr>
    </w:lvl>
    <w:lvl w:ilvl="5">
      <w:numFmt w:val="bullet"/>
      <w:lvlText w:val="•"/>
      <w:lvlJc w:val="left"/>
      <w:pPr>
        <w:ind w:left="4740" w:hanging="669"/>
      </w:pPr>
      <w:rPr>
        <w:lang w:val="en-US" w:eastAsia="en-US" w:bidi="ar-SA"/>
      </w:rPr>
    </w:lvl>
    <w:lvl w:ilvl="6">
      <w:numFmt w:val="bullet"/>
      <w:lvlText w:val="•"/>
      <w:lvlJc w:val="left"/>
      <w:pPr>
        <w:ind w:left="5720" w:hanging="669"/>
      </w:pPr>
      <w:rPr>
        <w:lang w:val="en-US" w:eastAsia="en-US" w:bidi="ar-SA"/>
      </w:rPr>
    </w:lvl>
    <w:lvl w:ilvl="7">
      <w:numFmt w:val="bullet"/>
      <w:lvlText w:val="•"/>
      <w:lvlJc w:val="left"/>
      <w:pPr>
        <w:ind w:left="6700" w:hanging="669"/>
      </w:pPr>
      <w:rPr>
        <w:lang w:val="en-US" w:eastAsia="en-US" w:bidi="ar-SA"/>
      </w:rPr>
    </w:lvl>
    <w:lvl w:ilvl="8">
      <w:numFmt w:val="bullet"/>
      <w:lvlText w:val="•"/>
      <w:lvlJc w:val="left"/>
      <w:pPr>
        <w:ind w:left="7680" w:hanging="669"/>
      </w:pPr>
      <w:rPr>
        <w:lang w:val="en-US" w:eastAsia="en-US" w:bidi="ar-SA"/>
      </w:rPr>
    </w:lvl>
  </w:abstractNum>
  <w:abstractNum w:abstractNumId="41" w15:restartNumberingAfterBreak="0">
    <w:nsid w:val="67B13075"/>
    <w:multiLevelType w:val="multilevel"/>
    <w:tmpl w:val="830E1F64"/>
    <w:lvl w:ilvl="0">
      <w:start w:val="1"/>
      <w:numFmt w:val="decimal"/>
      <w:lvlText w:val="%1."/>
      <w:lvlJc w:val="left"/>
      <w:pPr>
        <w:ind w:left="720" w:hanging="360"/>
      </w:pPr>
      <w:rPr>
        <w:rFonts w:hint="default"/>
      </w:rPr>
    </w:lvl>
    <w:lvl w:ilv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42" w15:restartNumberingAfterBreak="0">
    <w:nsid w:val="6AB61232"/>
    <w:multiLevelType w:val="hybridMultilevel"/>
    <w:tmpl w:val="A4549C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AB7606"/>
    <w:multiLevelType w:val="hybridMultilevel"/>
    <w:tmpl w:val="25AA68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04563D3"/>
    <w:multiLevelType w:val="multilevel"/>
    <w:tmpl w:val="C2B0597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5" w15:restartNumberingAfterBreak="0">
    <w:nsid w:val="73D87C5D"/>
    <w:multiLevelType w:val="hybridMultilevel"/>
    <w:tmpl w:val="5F00FD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3FF3C61"/>
    <w:multiLevelType w:val="hybridMultilevel"/>
    <w:tmpl w:val="4142DE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7" w15:restartNumberingAfterBreak="0">
    <w:nsid w:val="793D5C65"/>
    <w:multiLevelType w:val="hybridMultilevel"/>
    <w:tmpl w:val="858845D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7F7B78FE"/>
    <w:multiLevelType w:val="hybridMultilevel"/>
    <w:tmpl w:val="08389B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90386821">
    <w:abstractNumId w:val="0"/>
    <w:lvlOverride w:ilvl="0">
      <w:lvl w:ilvl="0">
        <w:numFmt w:val="bullet"/>
        <w:pStyle w:val="Achievement"/>
        <w:lvlText w:val=""/>
        <w:legacy w:legacy="1" w:legacySpace="0" w:legacyIndent="240"/>
        <w:lvlJc w:val="left"/>
        <w:pPr>
          <w:ind w:left="240" w:hanging="240"/>
        </w:pPr>
        <w:rPr>
          <w:rFonts w:ascii="Wingdings" w:hAnsi="Wingdings"/>
          <w:sz w:val="12"/>
        </w:rPr>
      </w:lvl>
    </w:lvlOverride>
  </w:num>
  <w:num w:numId="2" w16cid:durableId="871265581">
    <w:abstractNumId w:val="9"/>
  </w:num>
  <w:num w:numId="3" w16cid:durableId="795559403">
    <w:abstractNumId w:val="5"/>
  </w:num>
  <w:num w:numId="4" w16cid:durableId="764425084">
    <w:abstractNumId w:val="41"/>
  </w:num>
  <w:num w:numId="5" w16cid:durableId="501048590">
    <w:abstractNumId w:val="28"/>
  </w:num>
  <w:num w:numId="6" w16cid:durableId="1424299580">
    <w:abstractNumId w:val="37"/>
  </w:num>
  <w:num w:numId="7" w16cid:durableId="1393846840">
    <w:abstractNumId w:val="45"/>
  </w:num>
  <w:num w:numId="8" w16cid:durableId="1655061448">
    <w:abstractNumId w:val="44"/>
  </w:num>
  <w:num w:numId="9" w16cid:durableId="274756186">
    <w:abstractNumId w:val="19"/>
  </w:num>
  <w:num w:numId="10" w16cid:durableId="1855916719">
    <w:abstractNumId w:val="11"/>
  </w:num>
  <w:num w:numId="11" w16cid:durableId="2032029920">
    <w:abstractNumId w:val="32"/>
  </w:num>
  <w:num w:numId="12" w16cid:durableId="750127151">
    <w:abstractNumId w:val="14"/>
  </w:num>
  <w:num w:numId="13" w16cid:durableId="640379857">
    <w:abstractNumId w:val="30"/>
  </w:num>
  <w:num w:numId="14" w16cid:durableId="1431856182">
    <w:abstractNumId w:val="24"/>
  </w:num>
  <w:num w:numId="15" w16cid:durableId="327175639">
    <w:abstractNumId w:val="39"/>
  </w:num>
  <w:num w:numId="16" w16cid:durableId="1169979500">
    <w:abstractNumId w:val="1"/>
  </w:num>
  <w:num w:numId="17" w16cid:durableId="245650499">
    <w:abstractNumId w:val="7"/>
  </w:num>
  <w:num w:numId="18" w16cid:durableId="938483939">
    <w:abstractNumId w:val="34"/>
  </w:num>
  <w:num w:numId="19" w16cid:durableId="2014454287">
    <w:abstractNumId w:val="18"/>
  </w:num>
  <w:num w:numId="20" w16cid:durableId="1726028180">
    <w:abstractNumId w:val="12"/>
  </w:num>
  <w:num w:numId="21" w16cid:durableId="436874874">
    <w:abstractNumId w:val="21"/>
  </w:num>
  <w:num w:numId="22" w16cid:durableId="1303773218">
    <w:abstractNumId w:val="42"/>
  </w:num>
  <w:num w:numId="23" w16cid:durableId="259531189">
    <w:abstractNumId w:val="29"/>
  </w:num>
  <w:num w:numId="24" w16cid:durableId="2009403946">
    <w:abstractNumId w:val="6"/>
  </w:num>
  <w:num w:numId="25" w16cid:durableId="1373850347">
    <w:abstractNumId w:val="26"/>
  </w:num>
  <w:num w:numId="26" w16cid:durableId="421342555">
    <w:abstractNumId w:val="38"/>
  </w:num>
  <w:num w:numId="27" w16cid:durableId="1233546957">
    <w:abstractNumId w:val="46"/>
  </w:num>
  <w:num w:numId="28" w16cid:durableId="750006160">
    <w:abstractNumId w:val="35"/>
  </w:num>
  <w:num w:numId="29" w16cid:durableId="2134979423">
    <w:abstractNumId w:val="36"/>
  </w:num>
  <w:num w:numId="30" w16cid:durableId="136344956">
    <w:abstractNumId w:val="48"/>
  </w:num>
  <w:num w:numId="31" w16cid:durableId="1618367046">
    <w:abstractNumId w:val="43"/>
  </w:num>
  <w:num w:numId="32" w16cid:durableId="1236277306">
    <w:abstractNumId w:val="27"/>
  </w:num>
  <w:num w:numId="33" w16cid:durableId="707417147">
    <w:abstractNumId w:val="25"/>
  </w:num>
  <w:num w:numId="34" w16cid:durableId="1605573680">
    <w:abstractNumId w:val="15"/>
  </w:num>
  <w:num w:numId="35" w16cid:durableId="743798976">
    <w:abstractNumId w:val="31"/>
  </w:num>
  <w:num w:numId="36" w16cid:durableId="822159559">
    <w:abstractNumId w:val="20"/>
  </w:num>
  <w:num w:numId="37" w16cid:durableId="372777593">
    <w:abstractNumId w:val="10"/>
  </w:num>
  <w:num w:numId="38" w16cid:durableId="954750810">
    <w:abstractNumId w:val="16"/>
  </w:num>
  <w:num w:numId="39" w16cid:durableId="1176843867">
    <w:abstractNumId w:val="40"/>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40" w16cid:durableId="1282147503">
    <w:abstractNumId w:val="23"/>
  </w:num>
  <w:num w:numId="41" w16cid:durableId="293830072">
    <w:abstractNumId w:val="8"/>
  </w:num>
  <w:num w:numId="42" w16cid:durableId="1114792489">
    <w:abstractNumId w:val="4"/>
  </w:num>
  <w:num w:numId="43" w16cid:durableId="2087801791">
    <w:abstractNumId w:val="33"/>
  </w:num>
  <w:num w:numId="44" w16cid:durableId="1466966031">
    <w:abstractNumId w:val="47"/>
  </w:num>
  <w:num w:numId="45" w16cid:durableId="480269580">
    <w:abstractNumId w:val="17"/>
  </w:num>
  <w:num w:numId="46" w16cid:durableId="1638562841">
    <w:abstractNumId w:val="22"/>
  </w:num>
  <w:num w:numId="47" w16cid:durableId="1136223554">
    <w:abstractNumId w:val="2"/>
  </w:num>
  <w:num w:numId="48" w16cid:durableId="1814525392">
    <w:abstractNumId w:val="13"/>
  </w:num>
  <w:num w:numId="49" w16cid:durableId="132477691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2"/>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F2C"/>
    <w:rsid w:val="00000567"/>
    <w:rsid w:val="000005C6"/>
    <w:rsid w:val="00000B87"/>
    <w:rsid w:val="0000190C"/>
    <w:rsid w:val="00002FC5"/>
    <w:rsid w:val="00003711"/>
    <w:rsid w:val="00003C07"/>
    <w:rsid w:val="00004AEE"/>
    <w:rsid w:val="00006FF6"/>
    <w:rsid w:val="0001136A"/>
    <w:rsid w:val="000119C9"/>
    <w:rsid w:val="000133CD"/>
    <w:rsid w:val="000134FA"/>
    <w:rsid w:val="000164C6"/>
    <w:rsid w:val="00016B17"/>
    <w:rsid w:val="0002091F"/>
    <w:rsid w:val="0002168B"/>
    <w:rsid w:val="00022AA0"/>
    <w:rsid w:val="00022B10"/>
    <w:rsid w:val="000260BE"/>
    <w:rsid w:val="0002647B"/>
    <w:rsid w:val="00027D68"/>
    <w:rsid w:val="0003185A"/>
    <w:rsid w:val="000332D0"/>
    <w:rsid w:val="00035C11"/>
    <w:rsid w:val="00041812"/>
    <w:rsid w:val="000418CD"/>
    <w:rsid w:val="00047CCE"/>
    <w:rsid w:val="00050556"/>
    <w:rsid w:val="000508AF"/>
    <w:rsid w:val="000527A0"/>
    <w:rsid w:val="000529D9"/>
    <w:rsid w:val="00053659"/>
    <w:rsid w:val="0005418B"/>
    <w:rsid w:val="00056361"/>
    <w:rsid w:val="000572F5"/>
    <w:rsid w:val="00057758"/>
    <w:rsid w:val="0006371A"/>
    <w:rsid w:val="00065099"/>
    <w:rsid w:val="00065FAA"/>
    <w:rsid w:val="0006707A"/>
    <w:rsid w:val="00067D0F"/>
    <w:rsid w:val="00071498"/>
    <w:rsid w:val="00072280"/>
    <w:rsid w:val="00073033"/>
    <w:rsid w:val="00075A84"/>
    <w:rsid w:val="0007644F"/>
    <w:rsid w:val="0007661B"/>
    <w:rsid w:val="00081940"/>
    <w:rsid w:val="0008203B"/>
    <w:rsid w:val="00083AD2"/>
    <w:rsid w:val="00083CCF"/>
    <w:rsid w:val="000847B4"/>
    <w:rsid w:val="00084E24"/>
    <w:rsid w:val="00085483"/>
    <w:rsid w:val="00086A09"/>
    <w:rsid w:val="00092221"/>
    <w:rsid w:val="000933B4"/>
    <w:rsid w:val="000937F3"/>
    <w:rsid w:val="000938BE"/>
    <w:rsid w:val="00093F5C"/>
    <w:rsid w:val="0009601F"/>
    <w:rsid w:val="000A1816"/>
    <w:rsid w:val="000A265D"/>
    <w:rsid w:val="000A4366"/>
    <w:rsid w:val="000A5293"/>
    <w:rsid w:val="000A532E"/>
    <w:rsid w:val="000A7EB5"/>
    <w:rsid w:val="000B09D1"/>
    <w:rsid w:val="000B5900"/>
    <w:rsid w:val="000C4A40"/>
    <w:rsid w:val="000C6632"/>
    <w:rsid w:val="000D2137"/>
    <w:rsid w:val="000D2404"/>
    <w:rsid w:val="000D2E20"/>
    <w:rsid w:val="000D3864"/>
    <w:rsid w:val="000D3A57"/>
    <w:rsid w:val="000D57B8"/>
    <w:rsid w:val="000D6B9D"/>
    <w:rsid w:val="000E0DFA"/>
    <w:rsid w:val="000E3FAC"/>
    <w:rsid w:val="000E49F2"/>
    <w:rsid w:val="000E5ED1"/>
    <w:rsid w:val="000F0829"/>
    <w:rsid w:val="000F3C42"/>
    <w:rsid w:val="000F43B6"/>
    <w:rsid w:val="000F4DD0"/>
    <w:rsid w:val="000F53F1"/>
    <w:rsid w:val="000F5688"/>
    <w:rsid w:val="000F73F7"/>
    <w:rsid w:val="0010005F"/>
    <w:rsid w:val="00101034"/>
    <w:rsid w:val="0010207F"/>
    <w:rsid w:val="001033CF"/>
    <w:rsid w:val="001043EB"/>
    <w:rsid w:val="0010452E"/>
    <w:rsid w:val="001064E7"/>
    <w:rsid w:val="00111096"/>
    <w:rsid w:val="00111370"/>
    <w:rsid w:val="0011228E"/>
    <w:rsid w:val="00112493"/>
    <w:rsid w:val="00113A1B"/>
    <w:rsid w:val="0011536D"/>
    <w:rsid w:val="00116637"/>
    <w:rsid w:val="00117824"/>
    <w:rsid w:val="00117E95"/>
    <w:rsid w:val="00120023"/>
    <w:rsid w:val="00120C4B"/>
    <w:rsid w:val="00120F6F"/>
    <w:rsid w:val="00121398"/>
    <w:rsid w:val="00121DD4"/>
    <w:rsid w:val="001222F2"/>
    <w:rsid w:val="00123663"/>
    <w:rsid w:val="00123BEC"/>
    <w:rsid w:val="00126998"/>
    <w:rsid w:val="00126DDF"/>
    <w:rsid w:val="00126E9B"/>
    <w:rsid w:val="001271D9"/>
    <w:rsid w:val="00127229"/>
    <w:rsid w:val="00132798"/>
    <w:rsid w:val="00132E68"/>
    <w:rsid w:val="0013385A"/>
    <w:rsid w:val="00134079"/>
    <w:rsid w:val="00135118"/>
    <w:rsid w:val="00135B45"/>
    <w:rsid w:val="00135E59"/>
    <w:rsid w:val="001360A3"/>
    <w:rsid w:val="001363D4"/>
    <w:rsid w:val="00136BD6"/>
    <w:rsid w:val="00137275"/>
    <w:rsid w:val="00140CD5"/>
    <w:rsid w:val="001411A7"/>
    <w:rsid w:val="0014213B"/>
    <w:rsid w:val="00143D6E"/>
    <w:rsid w:val="00145850"/>
    <w:rsid w:val="00147343"/>
    <w:rsid w:val="00150369"/>
    <w:rsid w:val="00150DA0"/>
    <w:rsid w:val="00150FDE"/>
    <w:rsid w:val="00153678"/>
    <w:rsid w:val="00154055"/>
    <w:rsid w:val="00156134"/>
    <w:rsid w:val="00160A27"/>
    <w:rsid w:val="001615A0"/>
    <w:rsid w:val="001645B5"/>
    <w:rsid w:val="00165432"/>
    <w:rsid w:val="0016552C"/>
    <w:rsid w:val="00166110"/>
    <w:rsid w:val="00167C78"/>
    <w:rsid w:val="001705F1"/>
    <w:rsid w:val="0017124E"/>
    <w:rsid w:val="001731F3"/>
    <w:rsid w:val="00174208"/>
    <w:rsid w:val="00174CA0"/>
    <w:rsid w:val="00176472"/>
    <w:rsid w:val="0017661E"/>
    <w:rsid w:val="00177071"/>
    <w:rsid w:val="00177098"/>
    <w:rsid w:val="0018204C"/>
    <w:rsid w:val="001840E9"/>
    <w:rsid w:val="00186AA8"/>
    <w:rsid w:val="00190746"/>
    <w:rsid w:val="0019170C"/>
    <w:rsid w:val="00193498"/>
    <w:rsid w:val="00193947"/>
    <w:rsid w:val="00193D1F"/>
    <w:rsid w:val="00193E1E"/>
    <w:rsid w:val="00194600"/>
    <w:rsid w:val="001946A8"/>
    <w:rsid w:val="00197647"/>
    <w:rsid w:val="00197D2F"/>
    <w:rsid w:val="001A2A80"/>
    <w:rsid w:val="001A3D5B"/>
    <w:rsid w:val="001A45CA"/>
    <w:rsid w:val="001A5A37"/>
    <w:rsid w:val="001A6BFB"/>
    <w:rsid w:val="001B0C9F"/>
    <w:rsid w:val="001B0E87"/>
    <w:rsid w:val="001B0FF0"/>
    <w:rsid w:val="001B1EEC"/>
    <w:rsid w:val="001B56D3"/>
    <w:rsid w:val="001B6501"/>
    <w:rsid w:val="001B6D56"/>
    <w:rsid w:val="001C0BD1"/>
    <w:rsid w:val="001C1022"/>
    <w:rsid w:val="001C1623"/>
    <w:rsid w:val="001C2B00"/>
    <w:rsid w:val="001C3FAC"/>
    <w:rsid w:val="001C7247"/>
    <w:rsid w:val="001C76B0"/>
    <w:rsid w:val="001D2702"/>
    <w:rsid w:val="001D3CC0"/>
    <w:rsid w:val="001D4483"/>
    <w:rsid w:val="001D44C9"/>
    <w:rsid w:val="001D77BF"/>
    <w:rsid w:val="001E4CD8"/>
    <w:rsid w:val="001E54EB"/>
    <w:rsid w:val="001E59F1"/>
    <w:rsid w:val="001F2837"/>
    <w:rsid w:val="001F4B0C"/>
    <w:rsid w:val="001F5340"/>
    <w:rsid w:val="001F5A93"/>
    <w:rsid w:val="001F6776"/>
    <w:rsid w:val="001F7B68"/>
    <w:rsid w:val="00200221"/>
    <w:rsid w:val="00200B72"/>
    <w:rsid w:val="00200BF6"/>
    <w:rsid w:val="00202458"/>
    <w:rsid w:val="00202CF8"/>
    <w:rsid w:val="00202DDF"/>
    <w:rsid w:val="00206338"/>
    <w:rsid w:val="00210CCC"/>
    <w:rsid w:val="0021156B"/>
    <w:rsid w:val="00212808"/>
    <w:rsid w:val="00212923"/>
    <w:rsid w:val="0021761D"/>
    <w:rsid w:val="00217E91"/>
    <w:rsid w:val="00222406"/>
    <w:rsid w:val="00223057"/>
    <w:rsid w:val="00224E04"/>
    <w:rsid w:val="00225A01"/>
    <w:rsid w:val="00226489"/>
    <w:rsid w:val="0022749F"/>
    <w:rsid w:val="00227C42"/>
    <w:rsid w:val="00230097"/>
    <w:rsid w:val="0023231C"/>
    <w:rsid w:val="00232786"/>
    <w:rsid w:val="00234AA1"/>
    <w:rsid w:val="00234E88"/>
    <w:rsid w:val="002364D7"/>
    <w:rsid w:val="002374E1"/>
    <w:rsid w:val="0024058B"/>
    <w:rsid w:val="00242539"/>
    <w:rsid w:val="00243F3F"/>
    <w:rsid w:val="002440D7"/>
    <w:rsid w:val="00244C7C"/>
    <w:rsid w:val="002457EC"/>
    <w:rsid w:val="00245F7B"/>
    <w:rsid w:val="002503D4"/>
    <w:rsid w:val="002506B5"/>
    <w:rsid w:val="00250A7B"/>
    <w:rsid w:val="00252831"/>
    <w:rsid w:val="00255531"/>
    <w:rsid w:val="00255EB7"/>
    <w:rsid w:val="00256D70"/>
    <w:rsid w:val="00257134"/>
    <w:rsid w:val="00260012"/>
    <w:rsid w:val="00260942"/>
    <w:rsid w:val="002624E6"/>
    <w:rsid w:val="00263767"/>
    <w:rsid w:val="00275C5B"/>
    <w:rsid w:val="002818F2"/>
    <w:rsid w:val="00282F1D"/>
    <w:rsid w:val="0028377B"/>
    <w:rsid w:val="002847A7"/>
    <w:rsid w:val="00284BC8"/>
    <w:rsid w:val="00286C45"/>
    <w:rsid w:val="002874B3"/>
    <w:rsid w:val="002905B8"/>
    <w:rsid w:val="002926BE"/>
    <w:rsid w:val="00292B18"/>
    <w:rsid w:val="00292C0E"/>
    <w:rsid w:val="00292C13"/>
    <w:rsid w:val="00293E05"/>
    <w:rsid w:val="002959DF"/>
    <w:rsid w:val="002A1872"/>
    <w:rsid w:val="002A1939"/>
    <w:rsid w:val="002A2A69"/>
    <w:rsid w:val="002A3BFB"/>
    <w:rsid w:val="002A5B90"/>
    <w:rsid w:val="002A688E"/>
    <w:rsid w:val="002A6C70"/>
    <w:rsid w:val="002B3B16"/>
    <w:rsid w:val="002B52F7"/>
    <w:rsid w:val="002B5EE2"/>
    <w:rsid w:val="002B6695"/>
    <w:rsid w:val="002B680B"/>
    <w:rsid w:val="002C1673"/>
    <w:rsid w:val="002C24A3"/>
    <w:rsid w:val="002C2583"/>
    <w:rsid w:val="002C31E8"/>
    <w:rsid w:val="002C417A"/>
    <w:rsid w:val="002C583C"/>
    <w:rsid w:val="002C677F"/>
    <w:rsid w:val="002D1E72"/>
    <w:rsid w:val="002D27CE"/>
    <w:rsid w:val="002D46FA"/>
    <w:rsid w:val="002D595E"/>
    <w:rsid w:val="002D6F69"/>
    <w:rsid w:val="002D7145"/>
    <w:rsid w:val="002F0F72"/>
    <w:rsid w:val="002F34B6"/>
    <w:rsid w:val="002F35B6"/>
    <w:rsid w:val="002F4DFF"/>
    <w:rsid w:val="002F5D69"/>
    <w:rsid w:val="002F6213"/>
    <w:rsid w:val="00300E83"/>
    <w:rsid w:val="00302B4F"/>
    <w:rsid w:val="00310405"/>
    <w:rsid w:val="00310C0C"/>
    <w:rsid w:val="00313BC8"/>
    <w:rsid w:val="0031400A"/>
    <w:rsid w:val="00315643"/>
    <w:rsid w:val="00317163"/>
    <w:rsid w:val="00317A7E"/>
    <w:rsid w:val="003228C1"/>
    <w:rsid w:val="003236A1"/>
    <w:rsid w:val="00326E77"/>
    <w:rsid w:val="00331C35"/>
    <w:rsid w:val="003344C7"/>
    <w:rsid w:val="003349A0"/>
    <w:rsid w:val="00335A6D"/>
    <w:rsid w:val="00336EAA"/>
    <w:rsid w:val="0034107F"/>
    <w:rsid w:val="00343B3C"/>
    <w:rsid w:val="00345B33"/>
    <w:rsid w:val="00347068"/>
    <w:rsid w:val="0035158B"/>
    <w:rsid w:val="0035233E"/>
    <w:rsid w:val="0035756E"/>
    <w:rsid w:val="0036018B"/>
    <w:rsid w:val="00360D7B"/>
    <w:rsid w:val="00362673"/>
    <w:rsid w:val="00365D7D"/>
    <w:rsid w:val="0036608E"/>
    <w:rsid w:val="003672D5"/>
    <w:rsid w:val="003704FD"/>
    <w:rsid w:val="003710C1"/>
    <w:rsid w:val="00371EFB"/>
    <w:rsid w:val="00375299"/>
    <w:rsid w:val="003754A9"/>
    <w:rsid w:val="00376A83"/>
    <w:rsid w:val="00377017"/>
    <w:rsid w:val="00377F0A"/>
    <w:rsid w:val="0038031E"/>
    <w:rsid w:val="003804DB"/>
    <w:rsid w:val="003811D1"/>
    <w:rsid w:val="00381AFC"/>
    <w:rsid w:val="00382E4C"/>
    <w:rsid w:val="00385E26"/>
    <w:rsid w:val="00386352"/>
    <w:rsid w:val="003868E4"/>
    <w:rsid w:val="00386C59"/>
    <w:rsid w:val="003910C6"/>
    <w:rsid w:val="00391145"/>
    <w:rsid w:val="00393A9B"/>
    <w:rsid w:val="00395919"/>
    <w:rsid w:val="00397530"/>
    <w:rsid w:val="003A0EB1"/>
    <w:rsid w:val="003A58E7"/>
    <w:rsid w:val="003B3477"/>
    <w:rsid w:val="003B4820"/>
    <w:rsid w:val="003B4E59"/>
    <w:rsid w:val="003B4E5F"/>
    <w:rsid w:val="003B5BA3"/>
    <w:rsid w:val="003B5F06"/>
    <w:rsid w:val="003B6E73"/>
    <w:rsid w:val="003B7FEC"/>
    <w:rsid w:val="003C013A"/>
    <w:rsid w:val="003C0E48"/>
    <w:rsid w:val="003C26D7"/>
    <w:rsid w:val="003C3366"/>
    <w:rsid w:val="003C38C7"/>
    <w:rsid w:val="003C4868"/>
    <w:rsid w:val="003C5C3F"/>
    <w:rsid w:val="003C745A"/>
    <w:rsid w:val="003C7E14"/>
    <w:rsid w:val="003D1016"/>
    <w:rsid w:val="003D11F3"/>
    <w:rsid w:val="003D19A9"/>
    <w:rsid w:val="003D33A5"/>
    <w:rsid w:val="003D34E0"/>
    <w:rsid w:val="003D3F9F"/>
    <w:rsid w:val="003D62AB"/>
    <w:rsid w:val="003E23BA"/>
    <w:rsid w:val="003E4BCF"/>
    <w:rsid w:val="003E4E5D"/>
    <w:rsid w:val="003E526C"/>
    <w:rsid w:val="003E5A19"/>
    <w:rsid w:val="003E6EBC"/>
    <w:rsid w:val="003E7CF0"/>
    <w:rsid w:val="003F0418"/>
    <w:rsid w:val="003F0706"/>
    <w:rsid w:val="003F0A28"/>
    <w:rsid w:val="003F31CE"/>
    <w:rsid w:val="003F3DDE"/>
    <w:rsid w:val="003F4558"/>
    <w:rsid w:val="003F4C7C"/>
    <w:rsid w:val="003F6667"/>
    <w:rsid w:val="003F7CBD"/>
    <w:rsid w:val="00400AA6"/>
    <w:rsid w:val="0040149E"/>
    <w:rsid w:val="00405036"/>
    <w:rsid w:val="00407083"/>
    <w:rsid w:val="00410114"/>
    <w:rsid w:val="004111B2"/>
    <w:rsid w:val="0041366B"/>
    <w:rsid w:val="00414DD5"/>
    <w:rsid w:val="00417C4B"/>
    <w:rsid w:val="0042066D"/>
    <w:rsid w:val="00423182"/>
    <w:rsid w:val="00425306"/>
    <w:rsid w:val="004253C8"/>
    <w:rsid w:val="004279AB"/>
    <w:rsid w:val="00427AFB"/>
    <w:rsid w:val="00433721"/>
    <w:rsid w:val="00434E9C"/>
    <w:rsid w:val="00436407"/>
    <w:rsid w:val="00436767"/>
    <w:rsid w:val="00437297"/>
    <w:rsid w:val="00437439"/>
    <w:rsid w:val="004374D7"/>
    <w:rsid w:val="00437699"/>
    <w:rsid w:val="00440372"/>
    <w:rsid w:val="00440C2C"/>
    <w:rsid w:val="00441C9F"/>
    <w:rsid w:val="0044247A"/>
    <w:rsid w:val="004435D8"/>
    <w:rsid w:val="00445A3A"/>
    <w:rsid w:val="00450C9E"/>
    <w:rsid w:val="0045148B"/>
    <w:rsid w:val="00452114"/>
    <w:rsid w:val="00455155"/>
    <w:rsid w:val="004565EC"/>
    <w:rsid w:val="00457E8C"/>
    <w:rsid w:val="0046071F"/>
    <w:rsid w:val="0046548F"/>
    <w:rsid w:val="00465E93"/>
    <w:rsid w:val="004704EA"/>
    <w:rsid w:val="00471502"/>
    <w:rsid w:val="00472718"/>
    <w:rsid w:val="00472AEF"/>
    <w:rsid w:val="00473211"/>
    <w:rsid w:val="004733FA"/>
    <w:rsid w:val="00473AA8"/>
    <w:rsid w:val="00473FF8"/>
    <w:rsid w:val="00475BA6"/>
    <w:rsid w:val="00476B25"/>
    <w:rsid w:val="00480C7C"/>
    <w:rsid w:val="00480E59"/>
    <w:rsid w:val="004813AF"/>
    <w:rsid w:val="00482F54"/>
    <w:rsid w:val="00483667"/>
    <w:rsid w:val="00483D53"/>
    <w:rsid w:val="00491351"/>
    <w:rsid w:val="00493A17"/>
    <w:rsid w:val="004946E3"/>
    <w:rsid w:val="004969BB"/>
    <w:rsid w:val="004A09E9"/>
    <w:rsid w:val="004A0CA0"/>
    <w:rsid w:val="004A0FDD"/>
    <w:rsid w:val="004A4717"/>
    <w:rsid w:val="004A5BEE"/>
    <w:rsid w:val="004A75F9"/>
    <w:rsid w:val="004A7F42"/>
    <w:rsid w:val="004B15D6"/>
    <w:rsid w:val="004B1871"/>
    <w:rsid w:val="004B1DDA"/>
    <w:rsid w:val="004B2177"/>
    <w:rsid w:val="004B3326"/>
    <w:rsid w:val="004B3441"/>
    <w:rsid w:val="004B3FE7"/>
    <w:rsid w:val="004B42C5"/>
    <w:rsid w:val="004B4630"/>
    <w:rsid w:val="004B4FE6"/>
    <w:rsid w:val="004B5854"/>
    <w:rsid w:val="004C0974"/>
    <w:rsid w:val="004C23CF"/>
    <w:rsid w:val="004C5148"/>
    <w:rsid w:val="004C6457"/>
    <w:rsid w:val="004C64A5"/>
    <w:rsid w:val="004D1680"/>
    <w:rsid w:val="004D5117"/>
    <w:rsid w:val="004D6345"/>
    <w:rsid w:val="004D70FC"/>
    <w:rsid w:val="004D7761"/>
    <w:rsid w:val="004E26F3"/>
    <w:rsid w:val="004E2E20"/>
    <w:rsid w:val="004E2EB5"/>
    <w:rsid w:val="004E5778"/>
    <w:rsid w:val="004E7569"/>
    <w:rsid w:val="004F2DF6"/>
    <w:rsid w:val="004F48FC"/>
    <w:rsid w:val="004F5AB2"/>
    <w:rsid w:val="004F63A3"/>
    <w:rsid w:val="0050053C"/>
    <w:rsid w:val="00501040"/>
    <w:rsid w:val="00502C3B"/>
    <w:rsid w:val="00503FF2"/>
    <w:rsid w:val="00511E73"/>
    <w:rsid w:val="00512DC7"/>
    <w:rsid w:val="005142C0"/>
    <w:rsid w:val="00514877"/>
    <w:rsid w:val="00520459"/>
    <w:rsid w:val="00520F3E"/>
    <w:rsid w:val="00521B21"/>
    <w:rsid w:val="005238F3"/>
    <w:rsid w:val="005253FE"/>
    <w:rsid w:val="00525805"/>
    <w:rsid w:val="0052617D"/>
    <w:rsid w:val="005270A6"/>
    <w:rsid w:val="00533F94"/>
    <w:rsid w:val="0053597F"/>
    <w:rsid w:val="0053696B"/>
    <w:rsid w:val="005402BD"/>
    <w:rsid w:val="00543F68"/>
    <w:rsid w:val="00545428"/>
    <w:rsid w:val="005458C1"/>
    <w:rsid w:val="00546264"/>
    <w:rsid w:val="005510EF"/>
    <w:rsid w:val="00553102"/>
    <w:rsid w:val="0055457D"/>
    <w:rsid w:val="00554D08"/>
    <w:rsid w:val="00555679"/>
    <w:rsid w:val="00555E5A"/>
    <w:rsid w:val="005569BC"/>
    <w:rsid w:val="005573C2"/>
    <w:rsid w:val="005602C9"/>
    <w:rsid w:val="00560FD7"/>
    <w:rsid w:val="00562BEC"/>
    <w:rsid w:val="00564189"/>
    <w:rsid w:val="00564513"/>
    <w:rsid w:val="00564E20"/>
    <w:rsid w:val="00565609"/>
    <w:rsid w:val="00566CA3"/>
    <w:rsid w:val="0057097D"/>
    <w:rsid w:val="00570C7C"/>
    <w:rsid w:val="005725C7"/>
    <w:rsid w:val="00572684"/>
    <w:rsid w:val="00573FAE"/>
    <w:rsid w:val="00575CE5"/>
    <w:rsid w:val="00577BE1"/>
    <w:rsid w:val="005800AA"/>
    <w:rsid w:val="00581307"/>
    <w:rsid w:val="00581829"/>
    <w:rsid w:val="00583892"/>
    <w:rsid w:val="00585206"/>
    <w:rsid w:val="00585FB0"/>
    <w:rsid w:val="005864E3"/>
    <w:rsid w:val="00586FF6"/>
    <w:rsid w:val="00587BC7"/>
    <w:rsid w:val="00592586"/>
    <w:rsid w:val="00592D06"/>
    <w:rsid w:val="00594892"/>
    <w:rsid w:val="0059767D"/>
    <w:rsid w:val="005A1B13"/>
    <w:rsid w:val="005A28AB"/>
    <w:rsid w:val="005A3119"/>
    <w:rsid w:val="005A36C5"/>
    <w:rsid w:val="005B2073"/>
    <w:rsid w:val="005B329B"/>
    <w:rsid w:val="005B419E"/>
    <w:rsid w:val="005B6AD3"/>
    <w:rsid w:val="005B6EAB"/>
    <w:rsid w:val="005B7B2B"/>
    <w:rsid w:val="005C0AF0"/>
    <w:rsid w:val="005C1D94"/>
    <w:rsid w:val="005C45E5"/>
    <w:rsid w:val="005C6045"/>
    <w:rsid w:val="005C6F2C"/>
    <w:rsid w:val="005D0986"/>
    <w:rsid w:val="005D45E8"/>
    <w:rsid w:val="005E0149"/>
    <w:rsid w:val="005E2EB3"/>
    <w:rsid w:val="005E30A7"/>
    <w:rsid w:val="005E4251"/>
    <w:rsid w:val="005E5236"/>
    <w:rsid w:val="005E587B"/>
    <w:rsid w:val="005E6A89"/>
    <w:rsid w:val="005F0370"/>
    <w:rsid w:val="005F391D"/>
    <w:rsid w:val="005F3E5C"/>
    <w:rsid w:val="005F44C2"/>
    <w:rsid w:val="005F624E"/>
    <w:rsid w:val="005F7713"/>
    <w:rsid w:val="00600F2C"/>
    <w:rsid w:val="00602D0C"/>
    <w:rsid w:val="00603A08"/>
    <w:rsid w:val="006059A4"/>
    <w:rsid w:val="006075CE"/>
    <w:rsid w:val="00610090"/>
    <w:rsid w:val="00612961"/>
    <w:rsid w:val="00613AFD"/>
    <w:rsid w:val="00613D75"/>
    <w:rsid w:val="00613F97"/>
    <w:rsid w:val="0061499F"/>
    <w:rsid w:val="006160C2"/>
    <w:rsid w:val="00620DA4"/>
    <w:rsid w:val="00631209"/>
    <w:rsid w:val="006322B4"/>
    <w:rsid w:val="00633E7C"/>
    <w:rsid w:val="00634892"/>
    <w:rsid w:val="00636325"/>
    <w:rsid w:val="00636EDA"/>
    <w:rsid w:val="00641E66"/>
    <w:rsid w:val="0064327A"/>
    <w:rsid w:val="00645782"/>
    <w:rsid w:val="00645F10"/>
    <w:rsid w:val="00647946"/>
    <w:rsid w:val="00652250"/>
    <w:rsid w:val="00652838"/>
    <w:rsid w:val="0065376C"/>
    <w:rsid w:val="006565B1"/>
    <w:rsid w:val="00660B55"/>
    <w:rsid w:val="00661691"/>
    <w:rsid w:val="00662140"/>
    <w:rsid w:val="0066259D"/>
    <w:rsid w:val="00663CAD"/>
    <w:rsid w:val="006679F4"/>
    <w:rsid w:val="00667A6F"/>
    <w:rsid w:val="006704F5"/>
    <w:rsid w:val="00671B30"/>
    <w:rsid w:val="006724CB"/>
    <w:rsid w:val="006736C1"/>
    <w:rsid w:val="0067577C"/>
    <w:rsid w:val="00676698"/>
    <w:rsid w:val="00677C64"/>
    <w:rsid w:val="00677D59"/>
    <w:rsid w:val="006849D0"/>
    <w:rsid w:val="0068510C"/>
    <w:rsid w:val="00691E64"/>
    <w:rsid w:val="0069202B"/>
    <w:rsid w:val="00692A75"/>
    <w:rsid w:val="0069412D"/>
    <w:rsid w:val="0069657B"/>
    <w:rsid w:val="006A05CE"/>
    <w:rsid w:val="006A2B8F"/>
    <w:rsid w:val="006A37DE"/>
    <w:rsid w:val="006A4970"/>
    <w:rsid w:val="006A4B96"/>
    <w:rsid w:val="006A5DAE"/>
    <w:rsid w:val="006A6549"/>
    <w:rsid w:val="006A6DE5"/>
    <w:rsid w:val="006B3219"/>
    <w:rsid w:val="006B45AE"/>
    <w:rsid w:val="006B491A"/>
    <w:rsid w:val="006B4A1D"/>
    <w:rsid w:val="006C45AA"/>
    <w:rsid w:val="006C538A"/>
    <w:rsid w:val="006C73DF"/>
    <w:rsid w:val="006D2557"/>
    <w:rsid w:val="006D3B96"/>
    <w:rsid w:val="006D614C"/>
    <w:rsid w:val="006D6C5E"/>
    <w:rsid w:val="006E1B55"/>
    <w:rsid w:val="006E1B60"/>
    <w:rsid w:val="006E2199"/>
    <w:rsid w:val="006E38DD"/>
    <w:rsid w:val="006E3EBE"/>
    <w:rsid w:val="006E41C1"/>
    <w:rsid w:val="006E41E3"/>
    <w:rsid w:val="006E6803"/>
    <w:rsid w:val="006F04B5"/>
    <w:rsid w:val="006F118A"/>
    <w:rsid w:val="006F6501"/>
    <w:rsid w:val="007005DD"/>
    <w:rsid w:val="00700A7E"/>
    <w:rsid w:val="00701CA2"/>
    <w:rsid w:val="00704661"/>
    <w:rsid w:val="00704DB6"/>
    <w:rsid w:val="00705A8F"/>
    <w:rsid w:val="00705DF2"/>
    <w:rsid w:val="00706431"/>
    <w:rsid w:val="00706C65"/>
    <w:rsid w:val="007077D2"/>
    <w:rsid w:val="00707C63"/>
    <w:rsid w:val="00710B25"/>
    <w:rsid w:val="00710C03"/>
    <w:rsid w:val="00710D72"/>
    <w:rsid w:val="007146D4"/>
    <w:rsid w:val="00717293"/>
    <w:rsid w:val="0072005F"/>
    <w:rsid w:val="007208B3"/>
    <w:rsid w:val="00720AD3"/>
    <w:rsid w:val="00721EF3"/>
    <w:rsid w:val="007241A1"/>
    <w:rsid w:val="00730943"/>
    <w:rsid w:val="00731977"/>
    <w:rsid w:val="00733EF0"/>
    <w:rsid w:val="00735C1B"/>
    <w:rsid w:val="00737DB3"/>
    <w:rsid w:val="00740A15"/>
    <w:rsid w:val="00740D40"/>
    <w:rsid w:val="00741301"/>
    <w:rsid w:val="00741304"/>
    <w:rsid w:val="00744C80"/>
    <w:rsid w:val="0074609F"/>
    <w:rsid w:val="007505E4"/>
    <w:rsid w:val="00752E35"/>
    <w:rsid w:val="00755BA3"/>
    <w:rsid w:val="00757B6B"/>
    <w:rsid w:val="007618B4"/>
    <w:rsid w:val="00762035"/>
    <w:rsid w:val="00763D14"/>
    <w:rsid w:val="00764E92"/>
    <w:rsid w:val="00765011"/>
    <w:rsid w:val="007652A3"/>
    <w:rsid w:val="007671CE"/>
    <w:rsid w:val="00767B4F"/>
    <w:rsid w:val="00772364"/>
    <w:rsid w:val="00773190"/>
    <w:rsid w:val="0077556A"/>
    <w:rsid w:val="00775E19"/>
    <w:rsid w:val="00780996"/>
    <w:rsid w:val="00781022"/>
    <w:rsid w:val="00781688"/>
    <w:rsid w:val="00785FA3"/>
    <w:rsid w:val="007865AE"/>
    <w:rsid w:val="00793EBE"/>
    <w:rsid w:val="00795D45"/>
    <w:rsid w:val="00797388"/>
    <w:rsid w:val="00797596"/>
    <w:rsid w:val="007A25D8"/>
    <w:rsid w:val="007A302D"/>
    <w:rsid w:val="007A3E51"/>
    <w:rsid w:val="007A4CF8"/>
    <w:rsid w:val="007A79C4"/>
    <w:rsid w:val="007B0BD9"/>
    <w:rsid w:val="007B289C"/>
    <w:rsid w:val="007B2D49"/>
    <w:rsid w:val="007B3532"/>
    <w:rsid w:val="007B3808"/>
    <w:rsid w:val="007B6260"/>
    <w:rsid w:val="007B66B5"/>
    <w:rsid w:val="007B7AD9"/>
    <w:rsid w:val="007C31EF"/>
    <w:rsid w:val="007C3DF6"/>
    <w:rsid w:val="007C58D6"/>
    <w:rsid w:val="007C5A2C"/>
    <w:rsid w:val="007C647A"/>
    <w:rsid w:val="007C7A05"/>
    <w:rsid w:val="007D28F2"/>
    <w:rsid w:val="007D443A"/>
    <w:rsid w:val="007D44A4"/>
    <w:rsid w:val="007D4BAA"/>
    <w:rsid w:val="007D4C73"/>
    <w:rsid w:val="007D5CE8"/>
    <w:rsid w:val="007D6369"/>
    <w:rsid w:val="007D77ED"/>
    <w:rsid w:val="007D7817"/>
    <w:rsid w:val="007E0069"/>
    <w:rsid w:val="007E1B20"/>
    <w:rsid w:val="007E1DD9"/>
    <w:rsid w:val="007E3A29"/>
    <w:rsid w:val="007E68CA"/>
    <w:rsid w:val="007F03D5"/>
    <w:rsid w:val="007F0A98"/>
    <w:rsid w:val="007F11D4"/>
    <w:rsid w:val="007F1B63"/>
    <w:rsid w:val="007F4F0C"/>
    <w:rsid w:val="007F5F6B"/>
    <w:rsid w:val="007F6A5D"/>
    <w:rsid w:val="007F6A64"/>
    <w:rsid w:val="007F7E46"/>
    <w:rsid w:val="008002CE"/>
    <w:rsid w:val="00800F06"/>
    <w:rsid w:val="00801A5B"/>
    <w:rsid w:val="008025FE"/>
    <w:rsid w:val="00802DF5"/>
    <w:rsid w:val="008037E6"/>
    <w:rsid w:val="008044F1"/>
    <w:rsid w:val="0080609E"/>
    <w:rsid w:val="00807885"/>
    <w:rsid w:val="00811173"/>
    <w:rsid w:val="00811E33"/>
    <w:rsid w:val="00812ADE"/>
    <w:rsid w:val="00813138"/>
    <w:rsid w:val="008153E6"/>
    <w:rsid w:val="0081548A"/>
    <w:rsid w:val="00815DA4"/>
    <w:rsid w:val="0081659B"/>
    <w:rsid w:val="008166FE"/>
    <w:rsid w:val="00820D74"/>
    <w:rsid w:val="0082200D"/>
    <w:rsid w:val="00822FC9"/>
    <w:rsid w:val="00826D08"/>
    <w:rsid w:val="008271FF"/>
    <w:rsid w:val="008349C9"/>
    <w:rsid w:val="00835564"/>
    <w:rsid w:val="00835851"/>
    <w:rsid w:val="008367BB"/>
    <w:rsid w:val="0084005B"/>
    <w:rsid w:val="008405C3"/>
    <w:rsid w:val="00843E96"/>
    <w:rsid w:val="00845579"/>
    <w:rsid w:val="00846C05"/>
    <w:rsid w:val="00851C56"/>
    <w:rsid w:val="00852A77"/>
    <w:rsid w:val="00853784"/>
    <w:rsid w:val="008541EB"/>
    <w:rsid w:val="00855B86"/>
    <w:rsid w:val="00856856"/>
    <w:rsid w:val="00856BC2"/>
    <w:rsid w:val="008618F5"/>
    <w:rsid w:val="0086399C"/>
    <w:rsid w:val="00863CB1"/>
    <w:rsid w:val="00864778"/>
    <w:rsid w:val="00864789"/>
    <w:rsid w:val="00867E22"/>
    <w:rsid w:val="008705A4"/>
    <w:rsid w:val="00872C41"/>
    <w:rsid w:val="00872C78"/>
    <w:rsid w:val="0087535A"/>
    <w:rsid w:val="00875F4F"/>
    <w:rsid w:val="008762F9"/>
    <w:rsid w:val="00876367"/>
    <w:rsid w:val="00876BB9"/>
    <w:rsid w:val="00877C17"/>
    <w:rsid w:val="00877D2B"/>
    <w:rsid w:val="00880317"/>
    <w:rsid w:val="008837B0"/>
    <w:rsid w:val="00885456"/>
    <w:rsid w:val="008855DB"/>
    <w:rsid w:val="00886D92"/>
    <w:rsid w:val="008872AF"/>
    <w:rsid w:val="0089059E"/>
    <w:rsid w:val="00890B53"/>
    <w:rsid w:val="00893EBB"/>
    <w:rsid w:val="008A1E2F"/>
    <w:rsid w:val="008A4D67"/>
    <w:rsid w:val="008A5F25"/>
    <w:rsid w:val="008A6C48"/>
    <w:rsid w:val="008A7AD8"/>
    <w:rsid w:val="008B2A75"/>
    <w:rsid w:val="008B4BEB"/>
    <w:rsid w:val="008B5E13"/>
    <w:rsid w:val="008B69A7"/>
    <w:rsid w:val="008B6AE4"/>
    <w:rsid w:val="008C11B7"/>
    <w:rsid w:val="008C501B"/>
    <w:rsid w:val="008C7D36"/>
    <w:rsid w:val="008D143A"/>
    <w:rsid w:val="008D1A92"/>
    <w:rsid w:val="008D2814"/>
    <w:rsid w:val="008D3010"/>
    <w:rsid w:val="008D3FFA"/>
    <w:rsid w:val="008D4474"/>
    <w:rsid w:val="008D6511"/>
    <w:rsid w:val="008E0E00"/>
    <w:rsid w:val="008E2D46"/>
    <w:rsid w:val="008E5FDE"/>
    <w:rsid w:val="008E697B"/>
    <w:rsid w:val="008F00ED"/>
    <w:rsid w:val="008F0205"/>
    <w:rsid w:val="008F05A7"/>
    <w:rsid w:val="008F11D6"/>
    <w:rsid w:val="008F184D"/>
    <w:rsid w:val="008F1FEE"/>
    <w:rsid w:val="008F3437"/>
    <w:rsid w:val="008F3F61"/>
    <w:rsid w:val="008F3F89"/>
    <w:rsid w:val="008F69DE"/>
    <w:rsid w:val="008F6E0B"/>
    <w:rsid w:val="008F7892"/>
    <w:rsid w:val="00902AF6"/>
    <w:rsid w:val="009032A3"/>
    <w:rsid w:val="0090415F"/>
    <w:rsid w:val="00904195"/>
    <w:rsid w:val="00904FDB"/>
    <w:rsid w:val="00905AC4"/>
    <w:rsid w:val="00905DB0"/>
    <w:rsid w:val="009067CC"/>
    <w:rsid w:val="0091006E"/>
    <w:rsid w:val="0091456B"/>
    <w:rsid w:val="009146A6"/>
    <w:rsid w:val="009157B3"/>
    <w:rsid w:val="00915EB2"/>
    <w:rsid w:val="009173B3"/>
    <w:rsid w:val="009214BA"/>
    <w:rsid w:val="00922589"/>
    <w:rsid w:val="00923661"/>
    <w:rsid w:val="0092495B"/>
    <w:rsid w:val="009255A7"/>
    <w:rsid w:val="00925C7E"/>
    <w:rsid w:val="009307C8"/>
    <w:rsid w:val="00932F45"/>
    <w:rsid w:val="00934635"/>
    <w:rsid w:val="009355E0"/>
    <w:rsid w:val="009366B9"/>
    <w:rsid w:val="0094107F"/>
    <w:rsid w:val="00942B9F"/>
    <w:rsid w:val="0094629D"/>
    <w:rsid w:val="0095014B"/>
    <w:rsid w:val="00951279"/>
    <w:rsid w:val="00952552"/>
    <w:rsid w:val="00952DCA"/>
    <w:rsid w:val="00953924"/>
    <w:rsid w:val="00954415"/>
    <w:rsid w:val="00955B7C"/>
    <w:rsid w:val="00957845"/>
    <w:rsid w:val="00957FD2"/>
    <w:rsid w:val="009606D0"/>
    <w:rsid w:val="00961A08"/>
    <w:rsid w:val="00962F43"/>
    <w:rsid w:val="00963E43"/>
    <w:rsid w:val="00965A3E"/>
    <w:rsid w:val="0096689F"/>
    <w:rsid w:val="009668A7"/>
    <w:rsid w:val="009677AD"/>
    <w:rsid w:val="00970B4F"/>
    <w:rsid w:val="00973D73"/>
    <w:rsid w:val="0097429B"/>
    <w:rsid w:val="009744F9"/>
    <w:rsid w:val="0097450D"/>
    <w:rsid w:val="00975561"/>
    <w:rsid w:val="00976BA5"/>
    <w:rsid w:val="00977D53"/>
    <w:rsid w:val="00977FB8"/>
    <w:rsid w:val="00983222"/>
    <w:rsid w:val="00984ED5"/>
    <w:rsid w:val="00985430"/>
    <w:rsid w:val="00985BC7"/>
    <w:rsid w:val="00987036"/>
    <w:rsid w:val="009902A9"/>
    <w:rsid w:val="00990D9D"/>
    <w:rsid w:val="00991579"/>
    <w:rsid w:val="00991851"/>
    <w:rsid w:val="009921FA"/>
    <w:rsid w:val="00992BBE"/>
    <w:rsid w:val="0099320D"/>
    <w:rsid w:val="009955DB"/>
    <w:rsid w:val="009969EE"/>
    <w:rsid w:val="009A054E"/>
    <w:rsid w:val="009A194D"/>
    <w:rsid w:val="009A4C1F"/>
    <w:rsid w:val="009A796D"/>
    <w:rsid w:val="009B22C3"/>
    <w:rsid w:val="009B3706"/>
    <w:rsid w:val="009B6726"/>
    <w:rsid w:val="009B7A96"/>
    <w:rsid w:val="009C3EA3"/>
    <w:rsid w:val="009C3F6C"/>
    <w:rsid w:val="009C4AD5"/>
    <w:rsid w:val="009C5774"/>
    <w:rsid w:val="009C5A80"/>
    <w:rsid w:val="009C623A"/>
    <w:rsid w:val="009C6ABE"/>
    <w:rsid w:val="009C6B71"/>
    <w:rsid w:val="009C6BB1"/>
    <w:rsid w:val="009D1F71"/>
    <w:rsid w:val="009D3163"/>
    <w:rsid w:val="009D3817"/>
    <w:rsid w:val="009D3E20"/>
    <w:rsid w:val="009D4698"/>
    <w:rsid w:val="009D5690"/>
    <w:rsid w:val="009D75FC"/>
    <w:rsid w:val="009D7C82"/>
    <w:rsid w:val="009E1AF9"/>
    <w:rsid w:val="009E2651"/>
    <w:rsid w:val="009E29CD"/>
    <w:rsid w:val="009E342E"/>
    <w:rsid w:val="009E4236"/>
    <w:rsid w:val="009E45C0"/>
    <w:rsid w:val="009E4668"/>
    <w:rsid w:val="009E5A9B"/>
    <w:rsid w:val="009E61C7"/>
    <w:rsid w:val="009E74A1"/>
    <w:rsid w:val="009F1DEF"/>
    <w:rsid w:val="009F4021"/>
    <w:rsid w:val="009F516D"/>
    <w:rsid w:val="009F5193"/>
    <w:rsid w:val="009F60AC"/>
    <w:rsid w:val="009F60C5"/>
    <w:rsid w:val="009F72C5"/>
    <w:rsid w:val="00A03889"/>
    <w:rsid w:val="00A03CBF"/>
    <w:rsid w:val="00A0767D"/>
    <w:rsid w:val="00A077E0"/>
    <w:rsid w:val="00A13589"/>
    <w:rsid w:val="00A1422E"/>
    <w:rsid w:val="00A17C28"/>
    <w:rsid w:val="00A20306"/>
    <w:rsid w:val="00A21EEA"/>
    <w:rsid w:val="00A2232F"/>
    <w:rsid w:val="00A233A0"/>
    <w:rsid w:val="00A23DA5"/>
    <w:rsid w:val="00A24223"/>
    <w:rsid w:val="00A244CF"/>
    <w:rsid w:val="00A24763"/>
    <w:rsid w:val="00A30D01"/>
    <w:rsid w:val="00A312A1"/>
    <w:rsid w:val="00A32EB6"/>
    <w:rsid w:val="00A3437B"/>
    <w:rsid w:val="00A352F8"/>
    <w:rsid w:val="00A3541C"/>
    <w:rsid w:val="00A373E7"/>
    <w:rsid w:val="00A37EA8"/>
    <w:rsid w:val="00A4010E"/>
    <w:rsid w:val="00A41022"/>
    <w:rsid w:val="00A41316"/>
    <w:rsid w:val="00A4267D"/>
    <w:rsid w:val="00A44D93"/>
    <w:rsid w:val="00A45DF3"/>
    <w:rsid w:val="00A4723D"/>
    <w:rsid w:val="00A47326"/>
    <w:rsid w:val="00A47D6D"/>
    <w:rsid w:val="00A51970"/>
    <w:rsid w:val="00A608A5"/>
    <w:rsid w:val="00A612D5"/>
    <w:rsid w:val="00A6146F"/>
    <w:rsid w:val="00A62896"/>
    <w:rsid w:val="00A62B90"/>
    <w:rsid w:val="00A63D15"/>
    <w:rsid w:val="00A654C4"/>
    <w:rsid w:val="00A65D1A"/>
    <w:rsid w:val="00A65F88"/>
    <w:rsid w:val="00A6702E"/>
    <w:rsid w:val="00A7092B"/>
    <w:rsid w:val="00A713AB"/>
    <w:rsid w:val="00A734C9"/>
    <w:rsid w:val="00A74341"/>
    <w:rsid w:val="00A756AA"/>
    <w:rsid w:val="00A77198"/>
    <w:rsid w:val="00A77A3E"/>
    <w:rsid w:val="00A80096"/>
    <w:rsid w:val="00A811BD"/>
    <w:rsid w:val="00A81A65"/>
    <w:rsid w:val="00A81AA7"/>
    <w:rsid w:val="00A81ACB"/>
    <w:rsid w:val="00A82B18"/>
    <w:rsid w:val="00A84F1A"/>
    <w:rsid w:val="00A86B04"/>
    <w:rsid w:val="00A87F5D"/>
    <w:rsid w:val="00A90201"/>
    <w:rsid w:val="00A90334"/>
    <w:rsid w:val="00A90659"/>
    <w:rsid w:val="00A93EE5"/>
    <w:rsid w:val="00A93EF6"/>
    <w:rsid w:val="00A950BD"/>
    <w:rsid w:val="00AA0334"/>
    <w:rsid w:val="00AA07E3"/>
    <w:rsid w:val="00AA25A0"/>
    <w:rsid w:val="00AA2B43"/>
    <w:rsid w:val="00AA3290"/>
    <w:rsid w:val="00AA5793"/>
    <w:rsid w:val="00AA5CA2"/>
    <w:rsid w:val="00AA6236"/>
    <w:rsid w:val="00AB39D5"/>
    <w:rsid w:val="00AB3C97"/>
    <w:rsid w:val="00AB4AD8"/>
    <w:rsid w:val="00AB5206"/>
    <w:rsid w:val="00AB6D8A"/>
    <w:rsid w:val="00AC33BD"/>
    <w:rsid w:val="00AC4B47"/>
    <w:rsid w:val="00AC7BF6"/>
    <w:rsid w:val="00AD0BAF"/>
    <w:rsid w:val="00AD0FF8"/>
    <w:rsid w:val="00AD1199"/>
    <w:rsid w:val="00AD13C3"/>
    <w:rsid w:val="00AD1C92"/>
    <w:rsid w:val="00AD40D9"/>
    <w:rsid w:val="00AD441B"/>
    <w:rsid w:val="00AD6766"/>
    <w:rsid w:val="00AD715E"/>
    <w:rsid w:val="00AD7391"/>
    <w:rsid w:val="00AE17BE"/>
    <w:rsid w:val="00AE20FE"/>
    <w:rsid w:val="00AE3D60"/>
    <w:rsid w:val="00AE4482"/>
    <w:rsid w:val="00AE50BA"/>
    <w:rsid w:val="00AE571C"/>
    <w:rsid w:val="00AE6C61"/>
    <w:rsid w:val="00AF29D9"/>
    <w:rsid w:val="00AF477A"/>
    <w:rsid w:val="00AF5F3A"/>
    <w:rsid w:val="00AF6F37"/>
    <w:rsid w:val="00AF73C6"/>
    <w:rsid w:val="00B00120"/>
    <w:rsid w:val="00B00316"/>
    <w:rsid w:val="00B009B8"/>
    <w:rsid w:val="00B00ED3"/>
    <w:rsid w:val="00B018F7"/>
    <w:rsid w:val="00B03774"/>
    <w:rsid w:val="00B040B5"/>
    <w:rsid w:val="00B04592"/>
    <w:rsid w:val="00B0709A"/>
    <w:rsid w:val="00B07200"/>
    <w:rsid w:val="00B07A46"/>
    <w:rsid w:val="00B13CD1"/>
    <w:rsid w:val="00B140BC"/>
    <w:rsid w:val="00B1724B"/>
    <w:rsid w:val="00B172E8"/>
    <w:rsid w:val="00B176B3"/>
    <w:rsid w:val="00B17EC1"/>
    <w:rsid w:val="00B17FD6"/>
    <w:rsid w:val="00B236FA"/>
    <w:rsid w:val="00B24774"/>
    <w:rsid w:val="00B27F7D"/>
    <w:rsid w:val="00B357FB"/>
    <w:rsid w:val="00B36011"/>
    <w:rsid w:val="00B400F1"/>
    <w:rsid w:val="00B424FC"/>
    <w:rsid w:val="00B4285B"/>
    <w:rsid w:val="00B42A3C"/>
    <w:rsid w:val="00B435AB"/>
    <w:rsid w:val="00B4519A"/>
    <w:rsid w:val="00B46FAC"/>
    <w:rsid w:val="00B47B33"/>
    <w:rsid w:val="00B527B7"/>
    <w:rsid w:val="00B531C2"/>
    <w:rsid w:val="00B53A68"/>
    <w:rsid w:val="00B54424"/>
    <w:rsid w:val="00B56EB0"/>
    <w:rsid w:val="00B63898"/>
    <w:rsid w:val="00B63C1B"/>
    <w:rsid w:val="00B643A6"/>
    <w:rsid w:val="00B65C67"/>
    <w:rsid w:val="00B6727F"/>
    <w:rsid w:val="00B702D7"/>
    <w:rsid w:val="00B71FA6"/>
    <w:rsid w:val="00B72399"/>
    <w:rsid w:val="00B7418F"/>
    <w:rsid w:val="00B7435B"/>
    <w:rsid w:val="00B74ED1"/>
    <w:rsid w:val="00B761D6"/>
    <w:rsid w:val="00B80AF1"/>
    <w:rsid w:val="00B80EA5"/>
    <w:rsid w:val="00B8641E"/>
    <w:rsid w:val="00B8755D"/>
    <w:rsid w:val="00B90ED3"/>
    <w:rsid w:val="00B9102A"/>
    <w:rsid w:val="00B911B2"/>
    <w:rsid w:val="00B91CFF"/>
    <w:rsid w:val="00B92675"/>
    <w:rsid w:val="00B93EAE"/>
    <w:rsid w:val="00B94E68"/>
    <w:rsid w:val="00B97CB4"/>
    <w:rsid w:val="00BA2E5E"/>
    <w:rsid w:val="00BA3258"/>
    <w:rsid w:val="00BA3B5A"/>
    <w:rsid w:val="00BA6A3E"/>
    <w:rsid w:val="00BA72A1"/>
    <w:rsid w:val="00BB07CF"/>
    <w:rsid w:val="00BB28F1"/>
    <w:rsid w:val="00BB2E96"/>
    <w:rsid w:val="00BB5C41"/>
    <w:rsid w:val="00BB5D76"/>
    <w:rsid w:val="00BB670E"/>
    <w:rsid w:val="00BC154F"/>
    <w:rsid w:val="00BC298C"/>
    <w:rsid w:val="00BC5F41"/>
    <w:rsid w:val="00BC70A2"/>
    <w:rsid w:val="00BC7364"/>
    <w:rsid w:val="00BD0CDB"/>
    <w:rsid w:val="00BD4773"/>
    <w:rsid w:val="00BD4DE7"/>
    <w:rsid w:val="00BD7486"/>
    <w:rsid w:val="00BD7D58"/>
    <w:rsid w:val="00BE0A29"/>
    <w:rsid w:val="00BE149D"/>
    <w:rsid w:val="00BE222D"/>
    <w:rsid w:val="00BE4385"/>
    <w:rsid w:val="00BE5449"/>
    <w:rsid w:val="00BE5A8A"/>
    <w:rsid w:val="00BF137E"/>
    <w:rsid w:val="00BF1A71"/>
    <w:rsid w:val="00BF1ED7"/>
    <w:rsid w:val="00BF2447"/>
    <w:rsid w:val="00BF4985"/>
    <w:rsid w:val="00BF6980"/>
    <w:rsid w:val="00BF6988"/>
    <w:rsid w:val="00C007EC"/>
    <w:rsid w:val="00C00F39"/>
    <w:rsid w:val="00C03671"/>
    <w:rsid w:val="00C04A3A"/>
    <w:rsid w:val="00C04CC9"/>
    <w:rsid w:val="00C06AF6"/>
    <w:rsid w:val="00C105E6"/>
    <w:rsid w:val="00C1094B"/>
    <w:rsid w:val="00C13075"/>
    <w:rsid w:val="00C13ADA"/>
    <w:rsid w:val="00C14C0D"/>
    <w:rsid w:val="00C20D9A"/>
    <w:rsid w:val="00C21D0F"/>
    <w:rsid w:val="00C23FCF"/>
    <w:rsid w:val="00C2474B"/>
    <w:rsid w:val="00C24F6E"/>
    <w:rsid w:val="00C257A9"/>
    <w:rsid w:val="00C26C25"/>
    <w:rsid w:val="00C27977"/>
    <w:rsid w:val="00C323C5"/>
    <w:rsid w:val="00C32F2F"/>
    <w:rsid w:val="00C34603"/>
    <w:rsid w:val="00C34A72"/>
    <w:rsid w:val="00C34D6C"/>
    <w:rsid w:val="00C359C0"/>
    <w:rsid w:val="00C35E5A"/>
    <w:rsid w:val="00C37C6F"/>
    <w:rsid w:val="00C40069"/>
    <w:rsid w:val="00C412C0"/>
    <w:rsid w:val="00C41686"/>
    <w:rsid w:val="00C44E68"/>
    <w:rsid w:val="00C4537B"/>
    <w:rsid w:val="00C50922"/>
    <w:rsid w:val="00C5114D"/>
    <w:rsid w:val="00C51363"/>
    <w:rsid w:val="00C52D30"/>
    <w:rsid w:val="00C54A0C"/>
    <w:rsid w:val="00C54B54"/>
    <w:rsid w:val="00C55ED6"/>
    <w:rsid w:val="00C56B69"/>
    <w:rsid w:val="00C578AC"/>
    <w:rsid w:val="00C65356"/>
    <w:rsid w:val="00C67AD4"/>
    <w:rsid w:val="00C716DC"/>
    <w:rsid w:val="00C73B4D"/>
    <w:rsid w:val="00C75534"/>
    <w:rsid w:val="00C76067"/>
    <w:rsid w:val="00C76E72"/>
    <w:rsid w:val="00C817AF"/>
    <w:rsid w:val="00C81BB3"/>
    <w:rsid w:val="00C82F04"/>
    <w:rsid w:val="00C831F8"/>
    <w:rsid w:val="00C844C5"/>
    <w:rsid w:val="00C85379"/>
    <w:rsid w:val="00C857EE"/>
    <w:rsid w:val="00C87D81"/>
    <w:rsid w:val="00C9081B"/>
    <w:rsid w:val="00C9286D"/>
    <w:rsid w:val="00C930FE"/>
    <w:rsid w:val="00C94ACD"/>
    <w:rsid w:val="00C976A7"/>
    <w:rsid w:val="00CA64EE"/>
    <w:rsid w:val="00CB021D"/>
    <w:rsid w:val="00CB1171"/>
    <w:rsid w:val="00CB3A85"/>
    <w:rsid w:val="00CC4451"/>
    <w:rsid w:val="00CC491A"/>
    <w:rsid w:val="00CC71E6"/>
    <w:rsid w:val="00CD158B"/>
    <w:rsid w:val="00CD219E"/>
    <w:rsid w:val="00CD282B"/>
    <w:rsid w:val="00CD2F96"/>
    <w:rsid w:val="00CD3CAF"/>
    <w:rsid w:val="00CD41C9"/>
    <w:rsid w:val="00CD668A"/>
    <w:rsid w:val="00CD7ABE"/>
    <w:rsid w:val="00CE19B4"/>
    <w:rsid w:val="00CE1B4B"/>
    <w:rsid w:val="00CE1C53"/>
    <w:rsid w:val="00CE248E"/>
    <w:rsid w:val="00CE4A1F"/>
    <w:rsid w:val="00CE54C6"/>
    <w:rsid w:val="00CE5D90"/>
    <w:rsid w:val="00CE6759"/>
    <w:rsid w:val="00CE7924"/>
    <w:rsid w:val="00CE7A81"/>
    <w:rsid w:val="00CE7FEA"/>
    <w:rsid w:val="00CF0DA6"/>
    <w:rsid w:val="00CF0FF6"/>
    <w:rsid w:val="00CF4F1B"/>
    <w:rsid w:val="00CF5E63"/>
    <w:rsid w:val="00D00CBC"/>
    <w:rsid w:val="00D00F8C"/>
    <w:rsid w:val="00D04AA0"/>
    <w:rsid w:val="00D1130B"/>
    <w:rsid w:val="00D116F2"/>
    <w:rsid w:val="00D117B9"/>
    <w:rsid w:val="00D124A5"/>
    <w:rsid w:val="00D12B05"/>
    <w:rsid w:val="00D12B38"/>
    <w:rsid w:val="00D12FF3"/>
    <w:rsid w:val="00D15285"/>
    <w:rsid w:val="00D15615"/>
    <w:rsid w:val="00D16AAB"/>
    <w:rsid w:val="00D17012"/>
    <w:rsid w:val="00D1785B"/>
    <w:rsid w:val="00D224B9"/>
    <w:rsid w:val="00D22C51"/>
    <w:rsid w:val="00D25273"/>
    <w:rsid w:val="00D265DA"/>
    <w:rsid w:val="00D26A03"/>
    <w:rsid w:val="00D270CB"/>
    <w:rsid w:val="00D30027"/>
    <w:rsid w:val="00D31117"/>
    <w:rsid w:val="00D311C9"/>
    <w:rsid w:val="00D31CB7"/>
    <w:rsid w:val="00D33038"/>
    <w:rsid w:val="00D33D25"/>
    <w:rsid w:val="00D34E6A"/>
    <w:rsid w:val="00D356E5"/>
    <w:rsid w:val="00D3619A"/>
    <w:rsid w:val="00D366E2"/>
    <w:rsid w:val="00D44771"/>
    <w:rsid w:val="00D44EEA"/>
    <w:rsid w:val="00D50810"/>
    <w:rsid w:val="00D50C33"/>
    <w:rsid w:val="00D50F64"/>
    <w:rsid w:val="00D5117F"/>
    <w:rsid w:val="00D519AB"/>
    <w:rsid w:val="00D52789"/>
    <w:rsid w:val="00D55567"/>
    <w:rsid w:val="00D5636F"/>
    <w:rsid w:val="00D6073C"/>
    <w:rsid w:val="00D60CF8"/>
    <w:rsid w:val="00D62C9D"/>
    <w:rsid w:val="00D64D30"/>
    <w:rsid w:val="00D704A4"/>
    <w:rsid w:val="00D72851"/>
    <w:rsid w:val="00D730AF"/>
    <w:rsid w:val="00D7356F"/>
    <w:rsid w:val="00D74BA3"/>
    <w:rsid w:val="00D74D62"/>
    <w:rsid w:val="00D75457"/>
    <w:rsid w:val="00D815A2"/>
    <w:rsid w:val="00D85347"/>
    <w:rsid w:val="00D8631A"/>
    <w:rsid w:val="00D86F2C"/>
    <w:rsid w:val="00D9114B"/>
    <w:rsid w:val="00D9571E"/>
    <w:rsid w:val="00D95FBB"/>
    <w:rsid w:val="00DA07F7"/>
    <w:rsid w:val="00DA089D"/>
    <w:rsid w:val="00DA2D12"/>
    <w:rsid w:val="00DA3E3A"/>
    <w:rsid w:val="00DA68E9"/>
    <w:rsid w:val="00DB0A62"/>
    <w:rsid w:val="00DB3847"/>
    <w:rsid w:val="00DB53BF"/>
    <w:rsid w:val="00DB65E4"/>
    <w:rsid w:val="00DC022A"/>
    <w:rsid w:val="00DC0DE2"/>
    <w:rsid w:val="00DC0DF6"/>
    <w:rsid w:val="00DC0EB7"/>
    <w:rsid w:val="00DC1503"/>
    <w:rsid w:val="00DC167D"/>
    <w:rsid w:val="00DC2213"/>
    <w:rsid w:val="00DC3224"/>
    <w:rsid w:val="00DC5C1A"/>
    <w:rsid w:val="00DD07A5"/>
    <w:rsid w:val="00DD0CFD"/>
    <w:rsid w:val="00DD1FC4"/>
    <w:rsid w:val="00DD2748"/>
    <w:rsid w:val="00DD4B09"/>
    <w:rsid w:val="00DD503A"/>
    <w:rsid w:val="00DD5EE0"/>
    <w:rsid w:val="00DD61AD"/>
    <w:rsid w:val="00DD7329"/>
    <w:rsid w:val="00DE12DD"/>
    <w:rsid w:val="00DE4D97"/>
    <w:rsid w:val="00DE4FE7"/>
    <w:rsid w:val="00DE725F"/>
    <w:rsid w:val="00DF36BB"/>
    <w:rsid w:val="00DF3D6F"/>
    <w:rsid w:val="00DF5AD6"/>
    <w:rsid w:val="00E015BE"/>
    <w:rsid w:val="00E01EBB"/>
    <w:rsid w:val="00E024F8"/>
    <w:rsid w:val="00E02A29"/>
    <w:rsid w:val="00E0341A"/>
    <w:rsid w:val="00E0646D"/>
    <w:rsid w:val="00E06667"/>
    <w:rsid w:val="00E07360"/>
    <w:rsid w:val="00E07412"/>
    <w:rsid w:val="00E12802"/>
    <w:rsid w:val="00E153C0"/>
    <w:rsid w:val="00E2179A"/>
    <w:rsid w:val="00E225F9"/>
    <w:rsid w:val="00E3284A"/>
    <w:rsid w:val="00E3536A"/>
    <w:rsid w:val="00E36CF2"/>
    <w:rsid w:val="00E37919"/>
    <w:rsid w:val="00E429F9"/>
    <w:rsid w:val="00E52727"/>
    <w:rsid w:val="00E53E9B"/>
    <w:rsid w:val="00E553F1"/>
    <w:rsid w:val="00E57688"/>
    <w:rsid w:val="00E62AF9"/>
    <w:rsid w:val="00E63F13"/>
    <w:rsid w:val="00E66C09"/>
    <w:rsid w:val="00E66EF7"/>
    <w:rsid w:val="00E674A7"/>
    <w:rsid w:val="00E67657"/>
    <w:rsid w:val="00E679B5"/>
    <w:rsid w:val="00E70036"/>
    <w:rsid w:val="00E7244E"/>
    <w:rsid w:val="00E73C0F"/>
    <w:rsid w:val="00E75803"/>
    <w:rsid w:val="00E77BDA"/>
    <w:rsid w:val="00E809A4"/>
    <w:rsid w:val="00E80CC0"/>
    <w:rsid w:val="00E814D4"/>
    <w:rsid w:val="00E82230"/>
    <w:rsid w:val="00E83082"/>
    <w:rsid w:val="00E83661"/>
    <w:rsid w:val="00E865D6"/>
    <w:rsid w:val="00E87202"/>
    <w:rsid w:val="00E913AC"/>
    <w:rsid w:val="00E95FB3"/>
    <w:rsid w:val="00E97E5E"/>
    <w:rsid w:val="00EA1481"/>
    <w:rsid w:val="00EA1C8A"/>
    <w:rsid w:val="00EA240B"/>
    <w:rsid w:val="00EA3BF9"/>
    <w:rsid w:val="00EA42D2"/>
    <w:rsid w:val="00EB0F7C"/>
    <w:rsid w:val="00EB28B0"/>
    <w:rsid w:val="00EB2CB4"/>
    <w:rsid w:val="00EB322F"/>
    <w:rsid w:val="00EB3564"/>
    <w:rsid w:val="00EB560F"/>
    <w:rsid w:val="00EB6EF1"/>
    <w:rsid w:val="00EC68CB"/>
    <w:rsid w:val="00EC6FE5"/>
    <w:rsid w:val="00ED03D3"/>
    <w:rsid w:val="00ED1B1A"/>
    <w:rsid w:val="00ED3521"/>
    <w:rsid w:val="00ED35D3"/>
    <w:rsid w:val="00ED473F"/>
    <w:rsid w:val="00ED48F1"/>
    <w:rsid w:val="00ED71A5"/>
    <w:rsid w:val="00EE0851"/>
    <w:rsid w:val="00EE2D3B"/>
    <w:rsid w:val="00EE3278"/>
    <w:rsid w:val="00EE4289"/>
    <w:rsid w:val="00EE7DB0"/>
    <w:rsid w:val="00EE7DE4"/>
    <w:rsid w:val="00EF446B"/>
    <w:rsid w:val="00EF5868"/>
    <w:rsid w:val="00EF67BB"/>
    <w:rsid w:val="00F001C7"/>
    <w:rsid w:val="00F01438"/>
    <w:rsid w:val="00F01A45"/>
    <w:rsid w:val="00F02DD2"/>
    <w:rsid w:val="00F03CD4"/>
    <w:rsid w:val="00F056AC"/>
    <w:rsid w:val="00F059D5"/>
    <w:rsid w:val="00F06296"/>
    <w:rsid w:val="00F06336"/>
    <w:rsid w:val="00F06695"/>
    <w:rsid w:val="00F06CCA"/>
    <w:rsid w:val="00F1018C"/>
    <w:rsid w:val="00F1064F"/>
    <w:rsid w:val="00F1276B"/>
    <w:rsid w:val="00F12AD1"/>
    <w:rsid w:val="00F140C3"/>
    <w:rsid w:val="00F14EA8"/>
    <w:rsid w:val="00F17FA9"/>
    <w:rsid w:val="00F200E0"/>
    <w:rsid w:val="00F20691"/>
    <w:rsid w:val="00F23CFC"/>
    <w:rsid w:val="00F23DF3"/>
    <w:rsid w:val="00F254EA"/>
    <w:rsid w:val="00F2691D"/>
    <w:rsid w:val="00F27031"/>
    <w:rsid w:val="00F27991"/>
    <w:rsid w:val="00F27ED2"/>
    <w:rsid w:val="00F323C7"/>
    <w:rsid w:val="00F37E1F"/>
    <w:rsid w:val="00F37FC4"/>
    <w:rsid w:val="00F402C0"/>
    <w:rsid w:val="00F41177"/>
    <w:rsid w:val="00F41227"/>
    <w:rsid w:val="00F41DE4"/>
    <w:rsid w:val="00F4474C"/>
    <w:rsid w:val="00F47755"/>
    <w:rsid w:val="00F5065D"/>
    <w:rsid w:val="00F53786"/>
    <w:rsid w:val="00F56847"/>
    <w:rsid w:val="00F570E7"/>
    <w:rsid w:val="00F60D89"/>
    <w:rsid w:val="00F6116A"/>
    <w:rsid w:val="00F62B61"/>
    <w:rsid w:val="00F64628"/>
    <w:rsid w:val="00F64C4F"/>
    <w:rsid w:val="00F64E38"/>
    <w:rsid w:val="00F67F94"/>
    <w:rsid w:val="00F734BD"/>
    <w:rsid w:val="00F74183"/>
    <w:rsid w:val="00F74BD5"/>
    <w:rsid w:val="00F75B81"/>
    <w:rsid w:val="00F81646"/>
    <w:rsid w:val="00F831B7"/>
    <w:rsid w:val="00F83F0D"/>
    <w:rsid w:val="00F842F1"/>
    <w:rsid w:val="00F86887"/>
    <w:rsid w:val="00F86CB9"/>
    <w:rsid w:val="00F87239"/>
    <w:rsid w:val="00F9175D"/>
    <w:rsid w:val="00F94218"/>
    <w:rsid w:val="00F96085"/>
    <w:rsid w:val="00F96999"/>
    <w:rsid w:val="00FA43EA"/>
    <w:rsid w:val="00FA6670"/>
    <w:rsid w:val="00FB08DF"/>
    <w:rsid w:val="00FB1B22"/>
    <w:rsid w:val="00FB2630"/>
    <w:rsid w:val="00FB2BE7"/>
    <w:rsid w:val="00FB4CDC"/>
    <w:rsid w:val="00FB7836"/>
    <w:rsid w:val="00FC2CC7"/>
    <w:rsid w:val="00FC32BF"/>
    <w:rsid w:val="00FC3DE2"/>
    <w:rsid w:val="00FC5C9F"/>
    <w:rsid w:val="00FD1B3B"/>
    <w:rsid w:val="00FD2633"/>
    <w:rsid w:val="00FD2C01"/>
    <w:rsid w:val="00FD45E5"/>
    <w:rsid w:val="00FD4714"/>
    <w:rsid w:val="00FD6CD9"/>
    <w:rsid w:val="00FD7FF0"/>
    <w:rsid w:val="00FE038D"/>
    <w:rsid w:val="00FE18F4"/>
    <w:rsid w:val="00FE206D"/>
    <w:rsid w:val="00FE2702"/>
    <w:rsid w:val="00FE2B75"/>
    <w:rsid w:val="00FF019D"/>
    <w:rsid w:val="00FF0514"/>
    <w:rsid w:val="00FF1273"/>
    <w:rsid w:val="00FF131E"/>
    <w:rsid w:val="00FF1561"/>
    <w:rsid w:val="00FF19A8"/>
    <w:rsid w:val="00FF2671"/>
    <w:rsid w:val="00FF27D8"/>
    <w:rsid w:val="00FF4794"/>
    <w:rsid w:val="00FF4EB4"/>
    <w:rsid w:val="00FF5118"/>
    <w:rsid w:val="00FF522D"/>
    <w:rsid w:val="00FF58D8"/>
    <w:rsid w:val="00FF5FAE"/>
    <w:rsid w:val="00FF72B9"/>
    <w:rsid w:val="00FF763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D86D26"/>
  <w15:docId w15:val="{96077D61-55AD-4346-AA1C-D3B4B8DDD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ables"/>
    <w:uiPriority w:val="99"/>
    <w:unhideWhenUsed/>
    <w:rsid w:val="001D44C9"/>
    <w:pPr>
      <w:spacing w:after="200" w:line="276" w:lineRule="auto"/>
      <w:jc w:val="both"/>
    </w:pPr>
    <w:rPr>
      <w:rFonts w:eastAsia="MS Gothic"/>
      <w:kern w:val="0"/>
      <w:sz w:val="24"/>
      <w:lang w:val="en-GB" w:eastAsia="zh-CN"/>
      <w14:ligatures w14:val="none"/>
    </w:rPr>
  </w:style>
  <w:style w:type="paragraph" w:styleId="Heading1">
    <w:name w:val="heading 1"/>
    <w:basedOn w:val="Normal"/>
    <w:next w:val="Normal"/>
    <w:link w:val="Heading1Char"/>
    <w:autoRedefine/>
    <w:uiPriority w:val="9"/>
    <w:qFormat/>
    <w:rsid w:val="001A6BFB"/>
    <w:pPr>
      <w:keepNext/>
      <w:keepLines/>
      <w:spacing w:before="240" w:after="0" w:line="360" w:lineRule="auto"/>
      <w:outlineLvl w:val="0"/>
    </w:pPr>
    <w:rPr>
      <w:rFonts w:ascii="Calibri" w:eastAsiaTheme="majorEastAsia" w:hAnsi="Calibri" w:cstheme="majorBidi"/>
      <w:b/>
      <w:color w:val="000000" w:themeColor="text1"/>
      <w:sz w:val="44"/>
      <w:szCs w:val="44"/>
    </w:rPr>
  </w:style>
  <w:style w:type="paragraph" w:styleId="Heading2">
    <w:name w:val="heading 2"/>
    <w:basedOn w:val="Heading1"/>
    <w:next w:val="Normal"/>
    <w:link w:val="Heading2Char"/>
    <w:autoRedefine/>
    <w:uiPriority w:val="9"/>
    <w:unhideWhenUsed/>
    <w:qFormat/>
    <w:rsid w:val="001A6BFB"/>
    <w:pPr>
      <w:outlineLvl w:val="1"/>
    </w:pPr>
    <w:rPr>
      <w:sz w:val="40"/>
      <w:szCs w:val="40"/>
    </w:rPr>
  </w:style>
  <w:style w:type="paragraph" w:styleId="Heading3">
    <w:name w:val="heading 3"/>
    <w:basedOn w:val="Normal"/>
    <w:next w:val="Normal"/>
    <w:link w:val="Heading3Char"/>
    <w:autoRedefine/>
    <w:uiPriority w:val="9"/>
    <w:unhideWhenUsed/>
    <w:qFormat/>
    <w:rsid w:val="00167C78"/>
    <w:pPr>
      <w:keepNext/>
      <w:tabs>
        <w:tab w:val="num" w:pos="2160"/>
      </w:tabs>
      <w:spacing w:before="240" w:after="60" w:line="360" w:lineRule="auto"/>
      <w:ind w:left="720" w:hanging="720"/>
      <w:outlineLvl w:val="2"/>
    </w:pPr>
    <w:rPr>
      <w:rFonts w:ascii="Calibri" w:eastAsia="Times New Roman" w:hAnsi="Calibri" w:cs="Times New Roman"/>
      <w:b/>
      <w:bCs/>
      <w:color w:val="000000" w:themeColor="text1"/>
      <w:sz w:val="36"/>
      <w:szCs w:val="26"/>
      <w:lang w:val="en-US" w:eastAsia="en-US"/>
    </w:rPr>
  </w:style>
  <w:style w:type="paragraph" w:styleId="Heading4">
    <w:name w:val="heading 4"/>
    <w:basedOn w:val="Normal"/>
    <w:next w:val="Normal"/>
    <w:link w:val="Heading4Char"/>
    <w:autoRedefine/>
    <w:uiPriority w:val="9"/>
    <w:unhideWhenUsed/>
    <w:qFormat/>
    <w:rsid w:val="0010452E"/>
    <w:pPr>
      <w:keepNext/>
      <w:tabs>
        <w:tab w:val="num" w:pos="2880"/>
      </w:tabs>
      <w:spacing w:before="240" w:after="60" w:line="240" w:lineRule="auto"/>
      <w:ind w:left="720" w:hanging="720"/>
      <w:outlineLvl w:val="3"/>
    </w:pPr>
    <w:rPr>
      <w:rFonts w:ascii="Calibri" w:eastAsia="Times New Roman" w:hAnsi="Calibri" w:cs="Times New Roman"/>
      <w:b/>
      <w:bCs/>
      <w:sz w:val="28"/>
      <w:szCs w:val="28"/>
      <w:lang w:val="en-US" w:eastAsia="en-US"/>
    </w:rPr>
  </w:style>
  <w:style w:type="paragraph" w:styleId="Heading5">
    <w:name w:val="heading 5"/>
    <w:basedOn w:val="Normal"/>
    <w:next w:val="Normal"/>
    <w:link w:val="Heading5Char"/>
    <w:autoRedefine/>
    <w:uiPriority w:val="9"/>
    <w:semiHidden/>
    <w:unhideWhenUsed/>
    <w:qFormat/>
    <w:rsid w:val="001A6BFB"/>
    <w:pPr>
      <w:tabs>
        <w:tab w:val="num" w:pos="360"/>
        <w:tab w:val="num" w:pos="3600"/>
      </w:tabs>
      <w:spacing w:before="240" w:after="60" w:line="240" w:lineRule="auto"/>
      <w:outlineLvl w:val="4"/>
    </w:pPr>
    <w:rPr>
      <w:rFonts w:ascii="Calibri" w:eastAsia="Times New Roman" w:hAnsi="Calibri" w:cs="Times New Roman"/>
      <w:b/>
      <w:bCs/>
      <w:iCs/>
      <w:sz w:val="26"/>
      <w:szCs w:val="26"/>
      <w:lang w:val="en-US" w:eastAsia="en-US"/>
    </w:rPr>
  </w:style>
  <w:style w:type="paragraph" w:styleId="Heading6">
    <w:name w:val="heading 6"/>
    <w:basedOn w:val="Normal"/>
    <w:next w:val="Normal"/>
    <w:link w:val="Heading6Char"/>
    <w:semiHidden/>
    <w:unhideWhenUsed/>
    <w:qFormat/>
    <w:rsid w:val="005C6F2C"/>
    <w:pPr>
      <w:tabs>
        <w:tab w:val="num" w:pos="4320"/>
      </w:tabs>
      <w:spacing w:before="240" w:after="60" w:line="240" w:lineRule="auto"/>
      <w:ind w:left="4320" w:hanging="720"/>
      <w:outlineLvl w:val="5"/>
    </w:pPr>
    <w:rPr>
      <w:rFonts w:ascii="Times New Roman" w:eastAsia="Times New Roman" w:hAnsi="Times New Roman" w:cs="Times New Roman"/>
      <w:b/>
      <w:bCs/>
      <w:lang w:val="en-US" w:eastAsia="en-US"/>
    </w:rPr>
  </w:style>
  <w:style w:type="paragraph" w:styleId="Heading7">
    <w:name w:val="heading 7"/>
    <w:basedOn w:val="Normal"/>
    <w:next w:val="Normal"/>
    <w:link w:val="Heading7Char"/>
    <w:uiPriority w:val="9"/>
    <w:semiHidden/>
    <w:unhideWhenUsed/>
    <w:qFormat/>
    <w:rsid w:val="005C6F2C"/>
    <w:pPr>
      <w:tabs>
        <w:tab w:val="num" w:pos="5040"/>
      </w:tabs>
      <w:spacing w:before="240" w:after="60" w:line="240" w:lineRule="auto"/>
      <w:ind w:left="5040" w:hanging="720"/>
      <w:outlineLvl w:val="6"/>
    </w:pPr>
    <w:rPr>
      <w:rFonts w:ascii="Calibri" w:eastAsia="Times New Roman" w:hAnsi="Calibri" w:cs="Times New Roman"/>
      <w:szCs w:val="24"/>
      <w:lang w:val="en-US" w:eastAsia="en-US"/>
    </w:rPr>
  </w:style>
  <w:style w:type="paragraph" w:styleId="Heading8">
    <w:name w:val="heading 8"/>
    <w:basedOn w:val="Normal"/>
    <w:next w:val="Normal"/>
    <w:link w:val="Heading8Char"/>
    <w:uiPriority w:val="9"/>
    <w:semiHidden/>
    <w:unhideWhenUsed/>
    <w:qFormat/>
    <w:rsid w:val="005C6F2C"/>
    <w:pPr>
      <w:tabs>
        <w:tab w:val="num" w:pos="5760"/>
      </w:tabs>
      <w:spacing w:before="240" w:after="60" w:line="240" w:lineRule="auto"/>
      <w:ind w:left="5760" w:hanging="720"/>
      <w:outlineLvl w:val="7"/>
    </w:pPr>
    <w:rPr>
      <w:rFonts w:ascii="Calibri" w:eastAsia="Times New Roman" w:hAnsi="Calibri" w:cs="Times New Roman"/>
      <w:i/>
      <w:iCs/>
      <w:szCs w:val="24"/>
      <w:lang w:val="en-US" w:eastAsia="en-US"/>
    </w:rPr>
  </w:style>
  <w:style w:type="paragraph" w:styleId="Heading9">
    <w:name w:val="heading 9"/>
    <w:basedOn w:val="Normal"/>
    <w:next w:val="Normal"/>
    <w:link w:val="Heading9Char"/>
    <w:uiPriority w:val="9"/>
    <w:semiHidden/>
    <w:unhideWhenUsed/>
    <w:qFormat/>
    <w:rsid w:val="005C6F2C"/>
    <w:pPr>
      <w:tabs>
        <w:tab w:val="num" w:pos="6480"/>
      </w:tabs>
      <w:spacing w:before="240" w:after="60" w:line="240" w:lineRule="auto"/>
      <w:ind w:left="6480" w:hanging="720"/>
      <w:outlineLvl w:val="8"/>
    </w:pPr>
    <w:rPr>
      <w:rFonts w:ascii="Cambria" w:eastAsia="Times New Roman" w:hAnsi="Cambria"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BFB"/>
    <w:rPr>
      <w:rFonts w:ascii="Calibri" w:eastAsiaTheme="majorEastAsia" w:hAnsi="Calibri" w:cstheme="majorBidi"/>
      <w:b/>
      <w:color w:val="000000" w:themeColor="text1"/>
      <w:kern w:val="0"/>
      <w:sz w:val="44"/>
      <w:szCs w:val="44"/>
      <w:lang w:val="en-GB" w:eastAsia="zh-CN"/>
      <w14:ligatures w14:val="none"/>
    </w:rPr>
  </w:style>
  <w:style w:type="character" w:customStyle="1" w:styleId="Heading2Char">
    <w:name w:val="Heading 2 Char"/>
    <w:basedOn w:val="DefaultParagraphFont"/>
    <w:link w:val="Heading2"/>
    <w:uiPriority w:val="9"/>
    <w:rsid w:val="001A6BFB"/>
    <w:rPr>
      <w:rFonts w:ascii="Calibri" w:eastAsiaTheme="majorEastAsia" w:hAnsi="Calibri" w:cstheme="majorBidi"/>
      <w:b/>
      <w:color w:val="000000" w:themeColor="text1"/>
      <w:kern w:val="0"/>
      <w:sz w:val="40"/>
      <w:szCs w:val="40"/>
      <w:lang w:val="en-GB" w:eastAsia="zh-CN"/>
      <w14:ligatures w14:val="none"/>
    </w:rPr>
  </w:style>
  <w:style w:type="character" w:customStyle="1" w:styleId="Heading3Char">
    <w:name w:val="Heading 3 Char"/>
    <w:basedOn w:val="DefaultParagraphFont"/>
    <w:link w:val="Heading3"/>
    <w:uiPriority w:val="9"/>
    <w:rsid w:val="00167C78"/>
    <w:rPr>
      <w:rFonts w:ascii="Calibri" w:eastAsia="Times New Roman" w:hAnsi="Calibri" w:cs="Times New Roman"/>
      <w:b/>
      <w:bCs/>
      <w:color w:val="000000" w:themeColor="text1"/>
      <w:kern w:val="0"/>
      <w:sz w:val="36"/>
      <w:szCs w:val="26"/>
      <w:lang w:val="en-US"/>
      <w14:ligatures w14:val="none"/>
    </w:rPr>
  </w:style>
  <w:style w:type="character" w:customStyle="1" w:styleId="Heading4Char">
    <w:name w:val="Heading 4 Char"/>
    <w:basedOn w:val="DefaultParagraphFont"/>
    <w:link w:val="Heading4"/>
    <w:uiPriority w:val="9"/>
    <w:rsid w:val="0010452E"/>
    <w:rPr>
      <w:rFonts w:ascii="Calibri" w:eastAsia="Times New Roman" w:hAnsi="Calibri" w:cs="Times New Roman"/>
      <w:b/>
      <w:bCs/>
      <w:kern w:val="0"/>
      <w:sz w:val="28"/>
      <w:szCs w:val="28"/>
      <w:lang w:val="en-US"/>
      <w14:ligatures w14:val="none"/>
    </w:rPr>
  </w:style>
  <w:style w:type="character" w:customStyle="1" w:styleId="Heading5Char">
    <w:name w:val="Heading 5 Char"/>
    <w:basedOn w:val="DefaultParagraphFont"/>
    <w:link w:val="Heading5"/>
    <w:uiPriority w:val="9"/>
    <w:semiHidden/>
    <w:rsid w:val="001A6BFB"/>
    <w:rPr>
      <w:rFonts w:ascii="Calibri" w:eastAsia="Times New Roman" w:hAnsi="Calibri" w:cs="Times New Roman"/>
      <w:b/>
      <w:bCs/>
      <w:iCs/>
      <w:kern w:val="0"/>
      <w:sz w:val="26"/>
      <w:szCs w:val="26"/>
      <w:lang w:val="en-US"/>
      <w14:ligatures w14:val="none"/>
    </w:rPr>
  </w:style>
  <w:style w:type="character" w:customStyle="1" w:styleId="Heading6Char">
    <w:name w:val="Heading 6 Char"/>
    <w:basedOn w:val="DefaultParagraphFont"/>
    <w:link w:val="Heading6"/>
    <w:semiHidden/>
    <w:rsid w:val="005C6F2C"/>
    <w:rPr>
      <w:rFonts w:ascii="Times New Roman" w:eastAsia="Times New Roman" w:hAnsi="Times New Roman" w:cs="Times New Roman"/>
      <w:b/>
      <w:bCs/>
      <w:kern w:val="0"/>
      <w:lang w:val="en-US"/>
      <w14:ligatures w14:val="none"/>
    </w:rPr>
  </w:style>
  <w:style w:type="character" w:customStyle="1" w:styleId="Heading7Char">
    <w:name w:val="Heading 7 Char"/>
    <w:basedOn w:val="DefaultParagraphFont"/>
    <w:link w:val="Heading7"/>
    <w:uiPriority w:val="9"/>
    <w:semiHidden/>
    <w:rsid w:val="005C6F2C"/>
    <w:rPr>
      <w:rFonts w:ascii="Calibri" w:eastAsia="Times New Roman" w:hAnsi="Calibri" w:cs="Times New Roman"/>
      <w:kern w:val="0"/>
      <w:sz w:val="24"/>
      <w:szCs w:val="24"/>
      <w:lang w:val="en-US"/>
      <w14:ligatures w14:val="none"/>
    </w:rPr>
  </w:style>
  <w:style w:type="character" w:customStyle="1" w:styleId="Heading8Char">
    <w:name w:val="Heading 8 Char"/>
    <w:basedOn w:val="DefaultParagraphFont"/>
    <w:link w:val="Heading8"/>
    <w:uiPriority w:val="9"/>
    <w:semiHidden/>
    <w:rsid w:val="005C6F2C"/>
    <w:rPr>
      <w:rFonts w:ascii="Calibri" w:eastAsia="Times New Roman" w:hAnsi="Calibri" w:cs="Times New Roman"/>
      <w:i/>
      <w:iCs/>
      <w:kern w:val="0"/>
      <w:sz w:val="24"/>
      <w:szCs w:val="24"/>
      <w:lang w:val="en-US"/>
      <w14:ligatures w14:val="none"/>
    </w:rPr>
  </w:style>
  <w:style w:type="character" w:customStyle="1" w:styleId="Heading9Char">
    <w:name w:val="Heading 9 Char"/>
    <w:basedOn w:val="DefaultParagraphFont"/>
    <w:link w:val="Heading9"/>
    <w:uiPriority w:val="9"/>
    <w:semiHidden/>
    <w:rsid w:val="005C6F2C"/>
    <w:rPr>
      <w:rFonts w:ascii="Cambria" w:eastAsia="Times New Roman" w:hAnsi="Cambria" w:cs="Times New Roman"/>
      <w:kern w:val="0"/>
      <w:lang w:val="en-US"/>
      <w14:ligatures w14:val="none"/>
    </w:rPr>
  </w:style>
  <w:style w:type="paragraph" w:customStyle="1" w:styleId="GenBody">
    <w:name w:val="GenBody"/>
    <w:basedOn w:val="Normal"/>
    <w:link w:val="GenBodyChar"/>
    <w:autoRedefine/>
    <w:qFormat/>
    <w:rsid w:val="00B91CFF"/>
    <w:pPr>
      <w:spacing w:after="160" w:line="360" w:lineRule="auto"/>
    </w:pPr>
    <w:rPr>
      <w:rFonts w:ascii="Calibri Light" w:hAnsi="Calibri Light" w:cs="Calibri Light"/>
      <w:szCs w:val="24"/>
    </w:rPr>
  </w:style>
  <w:style w:type="character" w:customStyle="1" w:styleId="GenBodyChar">
    <w:name w:val="GenBody Char"/>
    <w:link w:val="GenBody"/>
    <w:rsid w:val="00B91CFF"/>
    <w:rPr>
      <w:rFonts w:ascii="Calibri Light" w:eastAsia="MS Gothic" w:hAnsi="Calibri Light" w:cs="Calibri Light"/>
      <w:kern w:val="0"/>
      <w:sz w:val="24"/>
      <w:szCs w:val="24"/>
      <w:lang w:val="en-GB" w:eastAsia="zh-CN"/>
      <w14:ligatures w14:val="none"/>
    </w:rPr>
  </w:style>
  <w:style w:type="paragraph" w:styleId="ListParagraph">
    <w:name w:val="List Paragraph"/>
    <w:basedOn w:val="Normal"/>
    <w:autoRedefine/>
    <w:qFormat/>
    <w:rsid w:val="007A79C4"/>
    <w:pPr>
      <w:spacing w:after="160" w:line="360" w:lineRule="auto"/>
      <w:ind w:left="720"/>
      <w:contextualSpacing/>
    </w:pPr>
    <w:rPr>
      <w:rFonts w:asciiTheme="majorHAnsi" w:hAnsiTheme="majorHAnsi" w:cstheme="majorHAnsi"/>
      <w:szCs w:val="24"/>
    </w:rPr>
  </w:style>
  <w:style w:type="table" w:customStyle="1" w:styleId="TableGrid9">
    <w:name w:val="Table Grid9"/>
    <w:rsid w:val="005C6F2C"/>
    <w:pPr>
      <w:spacing w:after="0" w:line="240" w:lineRule="auto"/>
    </w:pPr>
    <w:rPr>
      <w:rFonts w:eastAsiaTheme="minorEastAsia"/>
      <w:kern w:val="0"/>
      <w:lang w:eastAsia="es-ES"/>
      <w14:ligatures w14:val="none"/>
    </w:rPr>
    <w:tblPr>
      <w:tblCellMar>
        <w:top w:w="0" w:type="dxa"/>
        <w:left w:w="0" w:type="dxa"/>
        <w:bottom w:w="0" w:type="dxa"/>
        <w:right w:w="0" w:type="dxa"/>
      </w:tblCellMar>
    </w:tblPr>
  </w:style>
  <w:style w:type="character" w:styleId="Hyperlink">
    <w:name w:val="Hyperlink"/>
    <w:basedOn w:val="DefaultParagraphFont"/>
    <w:uiPriority w:val="99"/>
    <w:unhideWhenUsed/>
    <w:rsid w:val="005C6F2C"/>
    <w:rPr>
      <w:color w:val="0563C1" w:themeColor="hyperlink"/>
      <w:u w:val="single"/>
    </w:rPr>
  </w:style>
  <w:style w:type="character" w:styleId="UnresolvedMention">
    <w:name w:val="Unresolved Mention"/>
    <w:basedOn w:val="DefaultParagraphFont"/>
    <w:uiPriority w:val="99"/>
    <w:semiHidden/>
    <w:unhideWhenUsed/>
    <w:rsid w:val="005C6F2C"/>
    <w:rPr>
      <w:color w:val="605E5C"/>
      <w:shd w:val="clear" w:color="auto" w:fill="E1DFDD"/>
    </w:rPr>
  </w:style>
  <w:style w:type="paragraph" w:styleId="Header">
    <w:name w:val="header"/>
    <w:basedOn w:val="Normal"/>
    <w:link w:val="HeaderChar"/>
    <w:uiPriority w:val="99"/>
    <w:unhideWhenUsed/>
    <w:rsid w:val="005C6F2C"/>
    <w:pPr>
      <w:tabs>
        <w:tab w:val="center" w:pos="4252"/>
        <w:tab w:val="right" w:pos="8504"/>
      </w:tabs>
      <w:spacing w:after="0" w:line="240" w:lineRule="auto"/>
    </w:pPr>
  </w:style>
  <w:style w:type="character" w:customStyle="1" w:styleId="HeaderChar">
    <w:name w:val="Header Char"/>
    <w:basedOn w:val="DefaultParagraphFont"/>
    <w:link w:val="Header"/>
    <w:uiPriority w:val="99"/>
    <w:rsid w:val="005C6F2C"/>
    <w:rPr>
      <w:rFonts w:eastAsia="MS Gothic"/>
      <w:kern w:val="0"/>
      <w:lang w:val="en-GB" w:eastAsia="zh-CN"/>
      <w14:ligatures w14:val="none"/>
    </w:rPr>
  </w:style>
  <w:style w:type="paragraph" w:styleId="Footer">
    <w:name w:val="footer"/>
    <w:basedOn w:val="Normal"/>
    <w:link w:val="FooterChar"/>
    <w:uiPriority w:val="99"/>
    <w:unhideWhenUsed/>
    <w:rsid w:val="005C6F2C"/>
    <w:pPr>
      <w:tabs>
        <w:tab w:val="center" w:pos="4252"/>
        <w:tab w:val="right" w:pos="8504"/>
      </w:tabs>
      <w:spacing w:after="0" w:line="240" w:lineRule="auto"/>
    </w:pPr>
  </w:style>
  <w:style w:type="character" w:customStyle="1" w:styleId="FooterChar">
    <w:name w:val="Footer Char"/>
    <w:basedOn w:val="DefaultParagraphFont"/>
    <w:link w:val="Footer"/>
    <w:uiPriority w:val="99"/>
    <w:rsid w:val="005C6F2C"/>
    <w:rPr>
      <w:rFonts w:eastAsia="MS Gothic"/>
      <w:kern w:val="0"/>
      <w:lang w:val="en-GB" w:eastAsia="zh-CN"/>
      <w14:ligatures w14:val="none"/>
    </w:rPr>
  </w:style>
  <w:style w:type="character" w:styleId="FollowedHyperlink">
    <w:name w:val="FollowedHyperlink"/>
    <w:basedOn w:val="DefaultParagraphFont"/>
    <w:uiPriority w:val="99"/>
    <w:semiHidden/>
    <w:unhideWhenUsed/>
    <w:rsid w:val="005C6F2C"/>
    <w:rPr>
      <w:color w:val="954F72" w:themeColor="followedHyperlink"/>
      <w:u w:val="single"/>
    </w:rPr>
  </w:style>
  <w:style w:type="paragraph" w:customStyle="1" w:styleId="msonormal0">
    <w:name w:val="msonormal"/>
    <w:basedOn w:val="Normal"/>
    <w:rsid w:val="005C6F2C"/>
    <w:pPr>
      <w:spacing w:before="100" w:beforeAutospacing="1" w:after="100" w:afterAutospacing="1" w:line="240" w:lineRule="auto"/>
    </w:pPr>
    <w:rPr>
      <w:rFonts w:ascii="Times New Roman" w:eastAsia="Times New Roman" w:hAnsi="Times New Roman" w:cs="Times New Roman"/>
      <w:szCs w:val="24"/>
      <w:lang w:val="es-ES" w:eastAsia="es-ES"/>
    </w:rPr>
  </w:style>
  <w:style w:type="paragraph" w:customStyle="1" w:styleId="Default">
    <w:name w:val="Default"/>
    <w:rsid w:val="005C6F2C"/>
    <w:pPr>
      <w:autoSpaceDE w:val="0"/>
      <w:autoSpaceDN w:val="0"/>
      <w:adjustRightInd w:val="0"/>
      <w:spacing w:after="0" w:line="240" w:lineRule="auto"/>
    </w:pPr>
    <w:rPr>
      <w:rFonts w:ascii="Trebuchet MS" w:eastAsia="Times New Roman" w:hAnsi="Trebuchet MS" w:cs="Trebuchet MS"/>
      <w:color w:val="000000"/>
      <w:kern w:val="0"/>
      <w:sz w:val="24"/>
      <w:szCs w:val="24"/>
      <w:lang w:val="en-GB" w:eastAsia="en-GB"/>
      <w14:ligatures w14:val="none"/>
    </w:rPr>
  </w:style>
  <w:style w:type="character" w:customStyle="1" w:styleId="ally-text">
    <w:name w:val="ally-text"/>
    <w:basedOn w:val="DefaultParagraphFont"/>
    <w:rsid w:val="005C6F2C"/>
  </w:style>
  <w:style w:type="character" w:customStyle="1" w:styleId="field-text">
    <w:name w:val="field-text"/>
    <w:basedOn w:val="DefaultParagraphFont"/>
    <w:rsid w:val="005C6F2C"/>
  </w:style>
  <w:style w:type="character" w:customStyle="1" w:styleId="apple-converted-space">
    <w:name w:val="apple-converted-space"/>
    <w:basedOn w:val="DefaultParagraphFont"/>
    <w:rsid w:val="005C6F2C"/>
  </w:style>
  <w:style w:type="table" w:styleId="TableGrid">
    <w:name w:val="Table Grid"/>
    <w:basedOn w:val="TableNormal"/>
    <w:uiPriority w:val="59"/>
    <w:rsid w:val="005C6F2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hievement">
    <w:name w:val="Achievement"/>
    <w:basedOn w:val="BodyText"/>
    <w:rsid w:val="005C6F2C"/>
    <w:pPr>
      <w:numPr>
        <w:numId w:val="1"/>
      </w:numPr>
      <w:tabs>
        <w:tab w:val="num" w:pos="360"/>
        <w:tab w:val="num" w:pos="720"/>
      </w:tabs>
      <w:spacing w:after="60" w:line="240" w:lineRule="atLeast"/>
      <w:ind w:left="720" w:hanging="360"/>
    </w:pPr>
    <w:rPr>
      <w:rFonts w:ascii="Garamond" w:eastAsia="Times New Roman" w:hAnsi="Garamond" w:cs="Times New Roman"/>
      <w:szCs w:val="20"/>
      <w:lang w:val="en-US" w:eastAsia="en-US"/>
    </w:rPr>
  </w:style>
  <w:style w:type="paragraph" w:styleId="BodyText">
    <w:name w:val="Body Text"/>
    <w:basedOn w:val="Normal"/>
    <w:link w:val="BodyTextChar"/>
    <w:uiPriority w:val="99"/>
    <w:semiHidden/>
    <w:unhideWhenUsed/>
    <w:rsid w:val="005C6F2C"/>
    <w:pPr>
      <w:spacing w:after="120"/>
    </w:pPr>
  </w:style>
  <w:style w:type="character" w:customStyle="1" w:styleId="BodyTextChar">
    <w:name w:val="Body Text Char"/>
    <w:basedOn w:val="DefaultParagraphFont"/>
    <w:link w:val="BodyText"/>
    <w:uiPriority w:val="99"/>
    <w:semiHidden/>
    <w:rsid w:val="005C6F2C"/>
    <w:rPr>
      <w:rFonts w:eastAsia="MS Gothic"/>
      <w:kern w:val="0"/>
      <w:lang w:val="en-GB" w:eastAsia="zh-CN"/>
      <w14:ligatures w14:val="none"/>
    </w:rPr>
  </w:style>
  <w:style w:type="paragraph" w:styleId="TOCHeading">
    <w:name w:val="TOC Heading"/>
    <w:basedOn w:val="Heading1"/>
    <w:next w:val="Normal"/>
    <w:uiPriority w:val="39"/>
    <w:unhideWhenUsed/>
    <w:qFormat/>
    <w:rsid w:val="005C6F2C"/>
    <w:pPr>
      <w:spacing w:line="259" w:lineRule="auto"/>
      <w:outlineLvl w:val="9"/>
    </w:pPr>
    <w:rPr>
      <w:lang w:val="en-US" w:eastAsia="en-US"/>
    </w:rPr>
  </w:style>
  <w:style w:type="paragraph" w:styleId="TOC1">
    <w:name w:val="toc 1"/>
    <w:basedOn w:val="Normal"/>
    <w:next w:val="Normal"/>
    <w:autoRedefine/>
    <w:uiPriority w:val="39"/>
    <w:unhideWhenUsed/>
    <w:rsid w:val="000E5ED1"/>
    <w:pPr>
      <w:tabs>
        <w:tab w:val="right" w:leader="dot" w:pos="10018"/>
      </w:tabs>
      <w:spacing w:before="120" w:after="0"/>
    </w:pPr>
    <w:rPr>
      <w:rFonts w:cstheme="minorHAnsi"/>
      <w:b/>
      <w:bCs/>
      <w:i/>
      <w:iCs/>
      <w:szCs w:val="24"/>
    </w:rPr>
  </w:style>
  <w:style w:type="paragraph" w:styleId="TOC2">
    <w:name w:val="toc 2"/>
    <w:basedOn w:val="Normal"/>
    <w:next w:val="Normal"/>
    <w:autoRedefine/>
    <w:uiPriority w:val="39"/>
    <w:unhideWhenUsed/>
    <w:rsid w:val="005C6F2C"/>
    <w:pPr>
      <w:spacing w:before="120" w:after="0"/>
      <w:ind w:left="220"/>
    </w:pPr>
    <w:rPr>
      <w:rFonts w:cstheme="minorHAnsi"/>
      <w:b/>
      <w:bCs/>
    </w:rPr>
  </w:style>
  <w:style w:type="paragraph" w:customStyle="1" w:styleId="paragraph">
    <w:name w:val="paragraph"/>
    <w:basedOn w:val="Normal"/>
    <w:rsid w:val="005C6F2C"/>
    <w:pPr>
      <w:spacing w:before="100" w:beforeAutospacing="1" w:after="100" w:afterAutospacing="1" w:line="240" w:lineRule="auto"/>
    </w:pPr>
    <w:rPr>
      <w:rFonts w:ascii="Times New Roman" w:eastAsia="Times New Roman" w:hAnsi="Times New Roman" w:cs="Times New Roman"/>
      <w:szCs w:val="24"/>
      <w:lang w:val="es-ES" w:eastAsia="es-ES"/>
    </w:rPr>
  </w:style>
  <w:style w:type="character" w:customStyle="1" w:styleId="normaltextrun">
    <w:name w:val="normaltextrun"/>
    <w:basedOn w:val="DefaultParagraphFont"/>
    <w:rsid w:val="005C6F2C"/>
  </w:style>
  <w:style w:type="character" w:customStyle="1" w:styleId="eop">
    <w:name w:val="eop"/>
    <w:basedOn w:val="DefaultParagraphFont"/>
    <w:rsid w:val="005C6F2C"/>
  </w:style>
  <w:style w:type="table" w:customStyle="1" w:styleId="TableGrid16">
    <w:name w:val="Table Grid16"/>
    <w:basedOn w:val="TableNormal"/>
    <w:next w:val="TableGrid"/>
    <w:uiPriority w:val="39"/>
    <w:rsid w:val="005C6F2C"/>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semiHidden/>
    <w:unhideWhenUsed/>
    <w:rsid w:val="005C6F2C"/>
    <w:pPr>
      <w:spacing w:after="120" w:line="480" w:lineRule="auto"/>
    </w:pPr>
  </w:style>
  <w:style w:type="character" w:customStyle="1" w:styleId="BodyText2Char">
    <w:name w:val="Body Text 2 Char"/>
    <w:basedOn w:val="DefaultParagraphFont"/>
    <w:link w:val="BodyText2"/>
    <w:uiPriority w:val="99"/>
    <w:semiHidden/>
    <w:rsid w:val="005C6F2C"/>
    <w:rPr>
      <w:rFonts w:eastAsia="MS Gothic"/>
      <w:kern w:val="0"/>
      <w:lang w:val="en-GB" w:eastAsia="zh-CN"/>
      <w14:ligatures w14:val="none"/>
    </w:rPr>
  </w:style>
  <w:style w:type="paragraph" w:styleId="NormalWeb">
    <w:name w:val="Normal (Web)"/>
    <w:basedOn w:val="Normal"/>
    <w:uiPriority w:val="99"/>
    <w:unhideWhenUsed/>
    <w:rsid w:val="005C6F2C"/>
    <w:pPr>
      <w:spacing w:before="100" w:beforeAutospacing="1" w:after="100" w:afterAutospacing="1" w:line="240" w:lineRule="auto"/>
    </w:pPr>
    <w:rPr>
      <w:rFonts w:ascii="Times New Roman" w:eastAsia="Calibri" w:hAnsi="Times New Roman" w:cs="Times New Roman"/>
      <w:szCs w:val="24"/>
      <w:lang w:eastAsia="de-DE"/>
    </w:rPr>
  </w:style>
  <w:style w:type="paragraph" w:customStyle="1" w:styleId="TableParagraph">
    <w:name w:val="Table Paragraph"/>
    <w:basedOn w:val="Normal"/>
    <w:uiPriority w:val="1"/>
    <w:qFormat/>
    <w:rsid w:val="005C6F2C"/>
    <w:pPr>
      <w:widowControl w:val="0"/>
      <w:autoSpaceDE w:val="0"/>
      <w:autoSpaceDN w:val="0"/>
      <w:spacing w:after="0" w:line="240" w:lineRule="auto"/>
      <w:ind w:left="4"/>
    </w:pPr>
    <w:rPr>
      <w:rFonts w:ascii="Arial MT" w:eastAsia="Arial MT" w:hAnsi="Arial MT" w:cs="Arial MT"/>
      <w:lang w:val="en-US" w:eastAsia="en-US"/>
    </w:rPr>
  </w:style>
  <w:style w:type="paragraph" w:customStyle="1" w:styleId="TextBodySingle">
    <w:name w:val="Text Body Single"/>
    <w:basedOn w:val="Normal"/>
    <w:rsid w:val="005C6F2C"/>
    <w:pPr>
      <w:overflowPunct w:val="0"/>
      <w:spacing w:after="120" w:line="240" w:lineRule="auto"/>
    </w:pPr>
    <w:rPr>
      <w:rFonts w:ascii="Arial" w:eastAsia="Times New Roman" w:hAnsi="Arial" w:cs="Times New Roman"/>
      <w:szCs w:val="20"/>
      <w:lang w:val="en-US" w:eastAsia="ar-SA"/>
    </w:rPr>
  </w:style>
  <w:style w:type="table" w:customStyle="1" w:styleId="TableGrid1">
    <w:name w:val="Table Grid1"/>
    <w:basedOn w:val="TableNormal"/>
    <w:next w:val="TableGrid"/>
    <w:uiPriority w:val="39"/>
    <w:rsid w:val="005C6F2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in-article-author-title">
    <w:name w:val="main-article-author-title"/>
    <w:basedOn w:val="DefaultParagraphFont"/>
    <w:rsid w:val="008025FE"/>
  </w:style>
  <w:style w:type="character" w:styleId="Emphasis">
    <w:name w:val="Emphasis"/>
    <w:basedOn w:val="DefaultParagraphFont"/>
    <w:uiPriority w:val="20"/>
    <w:qFormat/>
    <w:rsid w:val="000A265D"/>
    <w:rPr>
      <w:i/>
      <w:iCs/>
    </w:rPr>
  </w:style>
  <w:style w:type="paragraph" w:customStyle="1" w:styleId="ng-binding">
    <w:name w:val="ng-binding"/>
    <w:basedOn w:val="Normal"/>
    <w:rsid w:val="00543F68"/>
    <w:pPr>
      <w:spacing w:before="100" w:beforeAutospacing="1" w:after="100" w:afterAutospacing="1" w:line="240" w:lineRule="auto"/>
    </w:pPr>
    <w:rPr>
      <w:rFonts w:ascii="Times New Roman" w:eastAsia="Times New Roman" w:hAnsi="Times New Roman" w:cs="Times New Roman"/>
      <w:szCs w:val="24"/>
      <w:lang w:val="en-US" w:eastAsia="en-GB"/>
    </w:rPr>
  </w:style>
  <w:style w:type="paragraph" w:styleId="TOC3">
    <w:name w:val="toc 3"/>
    <w:basedOn w:val="Normal"/>
    <w:next w:val="Normal"/>
    <w:autoRedefine/>
    <w:uiPriority w:val="39"/>
    <w:unhideWhenUsed/>
    <w:rsid w:val="00B13CD1"/>
    <w:pPr>
      <w:spacing w:after="0"/>
      <w:ind w:left="440"/>
    </w:pPr>
    <w:rPr>
      <w:rFonts w:cstheme="minorHAnsi"/>
      <w:sz w:val="20"/>
      <w:szCs w:val="20"/>
    </w:rPr>
  </w:style>
  <w:style w:type="paragraph" w:styleId="Revision">
    <w:name w:val="Revision"/>
    <w:hidden/>
    <w:uiPriority w:val="99"/>
    <w:semiHidden/>
    <w:rsid w:val="00D33038"/>
    <w:pPr>
      <w:spacing w:after="0" w:line="240" w:lineRule="auto"/>
    </w:pPr>
    <w:rPr>
      <w:rFonts w:eastAsia="MS Gothic"/>
      <w:kern w:val="0"/>
      <w:lang w:val="en-GB" w:eastAsia="zh-CN"/>
      <w14:ligatures w14:val="none"/>
    </w:rPr>
  </w:style>
  <w:style w:type="character" w:styleId="LineNumber">
    <w:name w:val="line number"/>
    <w:basedOn w:val="DefaultParagraphFont"/>
    <w:uiPriority w:val="99"/>
    <w:semiHidden/>
    <w:unhideWhenUsed/>
    <w:rsid w:val="00A077E0"/>
  </w:style>
  <w:style w:type="paragraph" w:styleId="Bibliography">
    <w:name w:val="Bibliography"/>
    <w:basedOn w:val="Normal"/>
    <w:next w:val="Normal"/>
    <w:autoRedefine/>
    <w:uiPriority w:val="37"/>
    <w:unhideWhenUsed/>
    <w:rsid w:val="001D44C9"/>
    <w:pPr>
      <w:spacing w:after="240" w:line="240" w:lineRule="auto"/>
    </w:pPr>
    <w:rPr>
      <w:rFonts w:ascii="Calibri Light" w:hAnsi="Calibri Light"/>
    </w:rPr>
  </w:style>
  <w:style w:type="paragraph" w:styleId="TOC4">
    <w:name w:val="toc 4"/>
    <w:basedOn w:val="Normal"/>
    <w:next w:val="Normal"/>
    <w:autoRedefine/>
    <w:uiPriority w:val="39"/>
    <w:semiHidden/>
    <w:unhideWhenUsed/>
    <w:rsid w:val="00CE6759"/>
    <w:pPr>
      <w:spacing w:after="0"/>
      <w:ind w:left="660"/>
    </w:pPr>
    <w:rPr>
      <w:rFonts w:cstheme="minorHAnsi"/>
      <w:sz w:val="20"/>
      <w:szCs w:val="20"/>
    </w:rPr>
  </w:style>
  <w:style w:type="paragraph" w:styleId="TOC5">
    <w:name w:val="toc 5"/>
    <w:basedOn w:val="Normal"/>
    <w:next w:val="Normal"/>
    <w:autoRedefine/>
    <w:uiPriority w:val="39"/>
    <w:semiHidden/>
    <w:unhideWhenUsed/>
    <w:rsid w:val="00CE6759"/>
    <w:pPr>
      <w:spacing w:after="0"/>
      <w:ind w:left="880"/>
    </w:pPr>
    <w:rPr>
      <w:rFonts w:cstheme="minorHAnsi"/>
      <w:sz w:val="20"/>
      <w:szCs w:val="20"/>
    </w:rPr>
  </w:style>
  <w:style w:type="paragraph" w:styleId="TOC6">
    <w:name w:val="toc 6"/>
    <w:basedOn w:val="Normal"/>
    <w:next w:val="Normal"/>
    <w:autoRedefine/>
    <w:uiPriority w:val="39"/>
    <w:semiHidden/>
    <w:unhideWhenUsed/>
    <w:rsid w:val="00CE6759"/>
    <w:pPr>
      <w:spacing w:after="0"/>
      <w:ind w:left="1100"/>
    </w:pPr>
    <w:rPr>
      <w:rFonts w:cstheme="minorHAnsi"/>
      <w:sz w:val="20"/>
      <w:szCs w:val="20"/>
    </w:rPr>
  </w:style>
  <w:style w:type="paragraph" w:styleId="TOC7">
    <w:name w:val="toc 7"/>
    <w:basedOn w:val="Normal"/>
    <w:next w:val="Normal"/>
    <w:autoRedefine/>
    <w:uiPriority w:val="39"/>
    <w:semiHidden/>
    <w:unhideWhenUsed/>
    <w:rsid w:val="00CE6759"/>
    <w:pPr>
      <w:spacing w:after="0"/>
      <w:ind w:left="1320"/>
    </w:pPr>
    <w:rPr>
      <w:rFonts w:cstheme="minorHAnsi"/>
      <w:sz w:val="20"/>
      <w:szCs w:val="20"/>
    </w:rPr>
  </w:style>
  <w:style w:type="paragraph" w:styleId="TOC8">
    <w:name w:val="toc 8"/>
    <w:basedOn w:val="Normal"/>
    <w:next w:val="Normal"/>
    <w:autoRedefine/>
    <w:uiPriority w:val="39"/>
    <w:semiHidden/>
    <w:unhideWhenUsed/>
    <w:rsid w:val="00CE6759"/>
    <w:pPr>
      <w:spacing w:after="0"/>
      <w:ind w:left="1540"/>
    </w:pPr>
    <w:rPr>
      <w:rFonts w:cstheme="minorHAnsi"/>
      <w:sz w:val="20"/>
      <w:szCs w:val="20"/>
    </w:rPr>
  </w:style>
  <w:style w:type="paragraph" w:styleId="TOC9">
    <w:name w:val="toc 9"/>
    <w:basedOn w:val="Normal"/>
    <w:next w:val="Normal"/>
    <w:autoRedefine/>
    <w:uiPriority w:val="39"/>
    <w:semiHidden/>
    <w:unhideWhenUsed/>
    <w:rsid w:val="00CE6759"/>
    <w:pPr>
      <w:spacing w:after="0"/>
      <w:ind w:left="1760"/>
    </w:pPr>
    <w:rPr>
      <w:rFonts w:cstheme="minorHAnsi"/>
      <w:sz w:val="20"/>
      <w:szCs w:val="20"/>
    </w:rPr>
  </w:style>
  <w:style w:type="character" w:styleId="PageNumber">
    <w:name w:val="page number"/>
    <w:basedOn w:val="DefaultParagraphFont"/>
    <w:uiPriority w:val="99"/>
    <w:semiHidden/>
    <w:unhideWhenUsed/>
    <w:rsid w:val="00B424FC"/>
  </w:style>
  <w:style w:type="paragraph" w:styleId="Caption">
    <w:name w:val="caption"/>
    <w:basedOn w:val="Normal"/>
    <w:next w:val="Normal"/>
    <w:autoRedefine/>
    <w:uiPriority w:val="35"/>
    <w:unhideWhenUsed/>
    <w:qFormat/>
    <w:rsid w:val="001D44C9"/>
    <w:pPr>
      <w:spacing w:line="240" w:lineRule="auto"/>
    </w:pPr>
    <w:rPr>
      <w:rFonts w:ascii="Calibri Light" w:hAnsi="Calibri Light"/>
      <w:iCs/>
      <w:color w:val="000000" w:themeColor="text1"/>
      <w:szCs w:val="18"/>
    </w:rPr>
  </w:style>
  <w:style w:type="paragraph" w:styleId="TableofFigures">
    <w:name w:val="table of figures"/>
    <w:basedOn w:val="Normal"/>
    <w:next w:val="Normal"/>
    <w:uiPriority w:val="99"/>
    <w:unhideWhenUsed/>
    <w:rsid w:val="005E30A7"/>
    <w:pPr>
      <w:spacing w:after="0"/>
    </w:pPr>
  </w:style>
  <w:style w:type="table" w:customStyle="1" w:styleId="TableGrid0">
    <w:name w:val="TableGrid"/>
    <w:rsid w:val="00801A5B"/>
    <w:pPr>
      <w:spacing w:after="0" w:line="240" w:lineRule="auto"/>
    </w:pPr>
    <w:rPr>
      <w:rFonts w:eastAsiaTheme="minorEastAsia"/>
      <w:sz w:val="24"/>
      <w:szCs w:val="24"/>
      <w:lang w:eastAsia="en-GB"/>
    </w:rPr>
    <w:tblPr>
      <w:tblCellMar>
        <w:top w:w="0" w:type="dxa"/>
        <w:left w:w="0" w:type="dxa"/>
        <w:bottom w:w="0" w:type="dxa"/>
        <w:right w:w="0" w:type="dxa"/>
      </w:tblCellMar>
    </w:tblPr>
  </w:style>
  <w:style w:type="paragraph" w:styleId="HTMLPreformatted">
    <w:name w:val="HTML Preformatted"/>
    <w:basedOn w:val="Normal"/>
    <w:link w:val="HTMLPreformattedChar"/>
    <w:uiPriority w:val="99"/>
    <w:semiHidden/>
    <w:unhideWhenUsed/>
    <w:rsid w:val="00C817A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817AF"/>
    <w:rPr>
      <w:rFonts w:ascii="Consolas" w:eastAsia="MS Gothic" w:hAnsi="Consolas"/>
      <w:kern w:val="0"/>
      <w:sz w:val="20"/>
      <w:szCs w:val="20"/>
      <w:lang w:val="en-GB" w:eastAsia="zh-CN"/>
      <w14:ligatures w14:val="none"/>
    </w:rPr>
  </w:style>
  <w:style w:type="character" w:customStyle="1" w:styleId="mord">
    <w:name w:val="mord"/>
    <w:basedOn w:val="DefaultParagraphFont"/>
    <w:rsid w:val="00C817AF"/>
  </w:style>
  <w:style w:type="character" w:customStyle="1" w:styleId="mrel">
    <w:name w:val="mrel"/>
    <w:basedOn w:val="DefaultParagraphFont"/>
    <w:rsid w:val="00C817AF"/>
  </w:style>
  <w:style w:type="character" w:customStyle="1" w:styleId="mbin">
    <w:name w:val="mbin"/>
    <w:basedOn w:val="DefaultParagraphFont"/>
    <w:rsid w:val="00C817AF"/>
  </w:style>
  <w:style w:type="character" w:customStyle="1" w:styleId="vlist-s">
    <w:name w:val="vlist-s"/>
    <w:basedOn w:val="DefaultParagraphFont"/>
    <w:rsid w:val="00C817AF"/>
  </w:style>
  <w:style w:type="paragraph" w:customStyle="1" w:styleId="FirstParagraph">
    <w:name w:val="First Paragraph"/>
    <w:basedOn w:val="BodyText"/>
    <w:next w:val="BodyText"/>
    <w:qFormat/>
    <w:rsid w:val="00856BC2"/>
    <w:pPr>
      <w:spacing w:before="180" w:after="180" w:line="240" w:lineRule="auto"/>
    </w:pPr>
    <w:rPr>
      <w:rFonts w:eastAsiaTheme="minorHAnsi"/>
      <w:szCs w:val="24"/>
      <w:lang w:val="en-US" w:eastAsia="en-US"/>
    </w:rPr>
  </w:style>
  <w:style w:type="paragraph" w:customStyle="1" w:styleId="ImageCaption">
    <w:name w:val="Image Caption"/>
    <w:basedOn w:val="Caption"/>
    <w:rsid w:val="00856BC2"/>
    <w:pPr>
      <w:spacing w:after="120"/>
    </w:pPr>
    <w:rPr>
      <w:rFonts w:eastAsiaTheme="minorHAnsi"/>
      <w:iCs w:val="0"/>
      <w:color w:val="auto"/>
      <w:szCs w:val="24"/>
      <w:lang w:val="en-US" w:eastAsia="en-US"/>
    </w:rPr>
  </w:style>
  <w:style w:type="paragraph" w:customStyle="1" w:styleId="CaptionedFigure">
    <w:name w:val="Captioned Figure"/>
    <w:basedOn w:val="Normal"/>
    <w:rsid w:val="00856BC2"/>
    <w:pPr>
      <w:keepNext/>
      <w:spacing w:line="240" w:lineRule="auto"/>
    </w:pPr>
    <w:rPr>
      <w:rFonts w:eastAsiaTheme="minorHAnsi"/>
      <w:szCs w:val="24"/>
      <w:lang w:val="en-US" w:eastAsia="en-US"/>
    </w:rPr>
  </w:style>
  <w:style w:type="character" w:customStyle="1" w:styleId="VerbatimChar">
    <w:name w:val="Verbatim Char"/>
    <w:basedOn w:val="DefaultParagraphFont"/>
    <w:link w:val="SourceCode"/>
    <w:rsid w:val="00856BC2"/>
    <w:rPr>
      <w:rFonts w:ascii="Consolas" w:hAnsi="Consolas"/>
      <w:shd w:val="clear" w:color="auto" w:fill="F8F8F8"/>
    </w:rPr>
  </w:style>
  <w:style w:type="paragraph" w:customStyle="1" w:styleId="SourceCode">
    <w:name w:val="Source Code"/>
    <w:basedOn w:val="Normal"/>
    <w:link w:val="VerbatimChar"/>
    <w:rsid w:val="00856BC2"/>
    <w:pPr>
      <w:shd w:val="clear" w:color="auto" w:fill="F8F8F8"/>
      <w:wordWrap w:val="0"/>
      <w:spacing w:line="240" w:lineRule="auto"/>
    </w:pPr>
    <w:rPr>
      <w:rFonts w:ascii="Consolas" w:eastAsiaTheme="minorHAnsi" w:hAnsi="Consolas"/>
      <w:kern w:val="2"/>
      <w:lang w:val="es-ES" w:eastAsia="en-US"/>
      <w14:ligatures w14:val="standardContextual"/>
    </w:rPr>
  </w:style>
  <w:style w:type="character" w:customStyle="1" w:styleId="DecValTok">
    <w:name w:val="DecValTok"/>
    <w:basedOn w:val="VerbatimChar"/>
    <w:rsid w:val="00856BC2"/>
    <w:rPr>
      <w:rFonts w:ascii="Consolas" w:hAnsi="Consolas"/>
      <w:color w:val="0000CF"/>
      <w:shd w:val="clear" w:color="auto" w:fill="F8F8F8"/>
    </w:rPr>
  </w:style>
  <w:style w:type="character" w:customStyle="1" w:styleId="SpecialCharTok">
    <w:name w:val="SpecialCharTok"/>
    <w:basedOn w:val="VerbatimChar"/>
    <w:rsid w:val="00856BC2"/>
    <w:rPr>
      <w:rFonts w:ascii="Consolas" w:hAnsi="Consolas"/>
      <w:b/>
      <w:color w:val="CE5C00"/>
      <w:shd w:val="clear" w:color="auto" w:fill="F8F8F8"/>
    </w:rPr>
  </w:style>
  <w:style w:type="character" w:customStyle="1" w:styleId="StringTok">
    <w:name w:val="StringTok"/>
    <w:basedOn w:val="VerbatimChar"/>
    <w:rsid w:val="00856BC2"/>
    <w:rPr>
      <w:rFonts w:ascii="Consolas" w:hAnsi="Consolas"/>
      <w:color w:val="4E9A06"/>
      <w:shd w:val="clear" w:color="auto" w:fill="F8F8F8"/>
    </w:rPr>
  </w:style>
  <w:style w:type="character" w:customStyle="1" w:styleId="CommentTok">
    <w:name w:val="CommentTok"/>
    <w:basedOn w:val="VerbatimChar"/>
    <w:rsid w:val="00856BC2"/>
    <w:rPr>
      <w:rFonts w:ascii="Consolas" w:hAnsi="Consolas"/>
      <w:i/>
      <w:color w:val="8F5902"/>
      <w:shd w:val="clear" w:color="auto" w:fill="F8F8F8"/>
    </w:rPr>
  </w:style>
  <w:style w:type="character" w:customStyle="1" w:styleId="OtherTok">
    <w:name w:val="OtherTok"/>
    <w:basedOn w:val="VerbatimChar"/>
    <w:rsid w:val="00856BC2"/>
    <w:rPr>
      <w:rFonts w:ascii="Consolas" w:hAnsi="Consolas"/>
      <w:color w:val="8F5902"/>
      <w:shd w:val="clear" w:color="auto" w:fill="F8F8F8"/>
    </w:rPr>
  </w:style>
  <w:style w:type="character" w:customStyle="1" w:styleId="FunctionTok">
    <w:name w:val="FunctionTok"/>
    <w:basedOn w:val="VerbatimChar"/>
    <w:rsid w:val="00856BC2"/>
    <w:rPr>
      <w:rFonts w:ascii="Consolas" w:hAnsi="Consolas"/>
      <w:b/>
      <w:color w:val="204A87"/>
      <w:shd w:val="clear" w:color="auto" w:fill="F8F8F8"/>
    </w:rPr>
  </w:style>
  <w:style w:type="character" w:customStyle="1" w:styleId="AttributeTok">
    <w:name w:val="AttributeTok"/>
    <w:basedOn w:val="VerbatimChar"/>
    <w:rsid w:val="00856BC2"/>
    <w:rPr>
      <w:rFonts w:ascii="Consolas" w:hAnsi="Consolas"/>
      <w:color w:val="204A87"/>
      <w:shd w:val="clear" w:color="auto" w:fill="F8F8F8"/>
    </w:rPr>
  </w:style>
  <w:style w:type="character" w:customStyle="1" w:styleId="NormalTok">
    <w:name w:val="NormalTok"/>
    <w:basedOn w:val="VerbatimChar"/>
    <w:rsid w:val="00856BC2"/>
    <w:rPr>
      <w:rFonts w:ascii="Consolas" w:hAnsi="Consolas"/>
      <w:shd w:val="clear" w:color="auto" w:fill="F8F8F8"/>
    </w:rPr>
  </w:style>
  <w:style w:type="paragraph" w:styleId="Title">
    <w:name w:val="Title"/>
    <w:basedOn w:val="Normal"/>
    <w:next w:val="Normal"/>
    <w:link w:val="TitleChar"/>
    <w:autoRedefine/>
    <w:uiPriority w:val="10"/>
    <w:qFormat/>
    <w:rsid w:val="003236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36A1"/>
    <w:rPr>
      <w:rFonts w:asciiTheme="majorHAnsi" w:eastAsiaTheme="majorEastAsia" w:hAnsiTheme="majorHAnsi" w:cstheme="majorBidi"/>
      <w:spacing w:val="-10"/>
      <w:kern w:val="28"/>
      <w:sz w:val="56"/>
      <w:szCs w:val="56"/>
      <w:lang w:val="en-GB" w:eastAsia="zh-CN"/>
      <w14:ligatures w14:val="none"/>
    </w:rPr>
  </w:style>
  <w:style w:type="character" w:styleId="PlaceholderText">
    <w:name w:val="Placeholder Text"/>
    <w:basedOn w:val="DefaultParagraphFont"/>
    <w:uiPriority w:val="99"/>
    <w:semiHidden/>
    <w:rsid w:val="00473A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165462">
      <w:bodyDiv w:val="1"/>
      <w:marLeft w:val="0"/>
      <w:marRight w:val="0"/>
      <w:marTop w:val="0"/>
      <w:marBottom w:val="0"/>
      <w:divBdr>
        <w:top w:val="none" w:sz="0" w:space="0" w:color="auto"/>
        <w:left w:val="none" w:sz="0" w:space="0" w:color="auto"/>
        <w:bottom w:val="none" w:sz="0" w:space="0" w:color="auto"/>
        <w:right w:val="none" w:sz="0" w:space="0" w:color="auto"/>
      </w:divBdr>
    </w:div>
    <w:div w:id="108361105">
      <w:bodyDiv w:val="1"/>
      <w:marLeft w:val="0"/>
      <w:marRight w:val="0"/>
      <w:marTop w:val="0"/>
      <w:marBottom w:val="0"/>
      <w:divBdr>
        <w:top w:val="none" w:sz="0" w:space="0" w:color="auto"/>
        <w:left w:val="none" w:sz="0" w:space="0" w:color="auto"/>
        <w:bottom w:val="none" w:sz="0" w:space="0" w:color="auto"/>
        <w:right w:val="none" w:sz="0" w:space="0" w:color="auto"/>
      </w:divBdr>
    </w:div>
    <w:div w:id="157698548">
      <w:bodyDiv w:val="1"/>
      <w:marLeft w:val="0"/>
      <w:marRight w:val="0"/>
      <w:marTop w:val="0"/>
      <w:marBottom w:val="0"/>
      <w:divBdr>
        <w:top w:val="none" w:sz="0" w:space="0" w:color="auto"/>
        <w:left w:val="none" w:sz="0" w:space="0" w:color="auto"/>
        <w:bottom w:val="none" w:sz="0" w:space="0" w:color="auto"/>
        <w:right w:val="none" w:sz="0" w:space="0" w:color="auto"/>
      </w:divBdr>
      <w:divsChild>
        <w:div w:id="107548309">
          <w:marLeft w:val="0"/>
          <w:marRight w:val="0"/>
          <w:marTop w:val="0"/>
          <w:marBottom w:val="0"/>
          <w:divBdr>
            <w:top w:val="none" w:sz="0" w:space="0" w:color="auto"/>
            <w:left w:val="none" w:sz="0" w:space="0" w:color="auto"/>
            <w:bottom w:val="none" w:sz="0" w:space="0" w:color="auto"/>
            <w:right w:val="none" w:sz="0" w:space="0" w:color="auto"/>
          </w:divBdr>
          <w:divsChild>
            <w:div w:id="1528593734">
              <w:marLeft w:val="0"/>
              <w:marRight w:val="0"/>
              <w:marTop w:val="0"/>
              <w:marBottom w:val="0"/>
              <w:divBdr>
                <w:top w:val="none" w:sz="0" w:space="0" w:color="auto"/>
                <w:left w:val="none" w:sz="0" w:space="0" w:color="auto"/>
                <w:bottom w:val="none" w:sz="0" w:space="0" w:color="auto"/>
                <w:right w:val="none" w:sz="0" w:space="0" w:color="auto"/>
              </w:divBdr>
              <w:divsChild>
                <w:div w:id="1960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523003">
      <w:bodyDiv w:val="1"/>
      <w:marLeft w:val="0"/>
      <w:marRight w:val="0"/>
      <w:marTop w:val="0"/>
      <w:marBottom w:val="0"/>
      <w:divBdr>
        <w:top w:val="none" w:sz="0" w:space="0" w:color="auto"/>
        <w:left w:val="none" w:sz="0" w:space="0" w:color="auto"/>
        <w:bottom w:val="none" w:sz="0" w:space="0" w:color="auto"/>
        <w:right w:val="none" w:sz="0" w:space="0" w:color="auto"/>
      </w:divBdr>
    </w:div>
    <w:div w:id="251090729">
      <w:bodyDiv w:val="1"/>
      <w:marLeft w:val="0"/>
      <w:marRight w:val="0"/>
      <w:marTop w:val="0"/>
      <w:marBottom w:val="0"/>
      <w:divBdr>
        <w:top w:val="none" w:sz="0" w:space="0" w:color="auto"/>
        <w:left w:val="none" w:sz="0" w:space="0" w:color="auto"/>
        <w:bottom w:val="none" w:sz="0" w:space="0" w:color="auto"/>
        <w:right w:val="none" w:sz="0" w:space="0" w:color="auto"/>
      </w:divBdr>
    </w:div>
    <w:div w:id="283728602">
      <w:bodyDiv w:val="1"/>
      <w:marLeft w:val="0"/>
      <w:marRight w:val="0"/>
      <w:marTop w:val="0"/>
      <w:marBottom w:val="0"/>
      <w:divBdr>
        <w:top w:val="none" w:sz="0" w:space="0" w:color="auto"/>
        <w:left w:val="none" w:sz="0" w:space="0" w:color="auto"/>
        <w:bottom w:val="none" w:sz="0" w:space="0" w:color="auto"/>
        <w:right w:val="none" w:sz="0" w:space="0" w:color="auto"/>
      </w:divBdr>
    </w:div>
    <w:div w:id="285434546">
      <w:bodyDiv w:val="1"/>
      <w:marLeft w:val="0"/>
      <w:marRight w:val="0"/>
      <w:marTop w:val="0"/>
      <w:marBottom w:val="0"/>
      <w:divBdr>
        <w:top w:val="none" w:sz="0" w:space="0" w:color="auto"/>
        <w:left w:val="none" w:sz="0" w:space="0" w:color="auto"/>
        <w:bottom w:val="none" w:sz="0" w:space="0" w:color="auto"/>
        <w:right w:val="none" w:sz="0" w:space="0" w:color="auto"/>
      </w:divBdr>
      <w:divsChild>
        <w:div w:id="1751808976">
          <w:marLeft w:val="480"/>
          <w:marRight w:val="0"/>
          <w:marTop w:val="0"/>
          <w:marBottom w:val="0"/>
          <w:divBdr>
            <w:top w:val="none" w:sz="0" w:space="0" w:color="auto"/>
            <w:left w:val="none" w:sz="0" w:space="0" w:color="auto"/>
            <w:bottom w:val="none" w:sz="0" w:space="0" w:color="auto"/>
            <w:right w:val="none" w:sz="0" w:space="0" w:color="auto"/>
          </w:divBdr>
          <w:divsChild>
            <w:div w:id="19597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990290">
      <w:bodyDiv w:val="1"/>
      <w:marLeft w:val="0"/>
      <w:marRight w:val="0"/>
      <w:marTop w:val="0"/>
      <w:marBottom w:val="0"/>
      <w:divBdr>
        <w:top w:val="none" w:sz="0" w:space="0" w:color="auto"/>
        <w:left w:val="none" w:sz="0" w:space="0" w:color="auto"/>
        <w:bottom w:val="none" w:sz="0" w:space="0" w:color="auto"/>
        <w:right w:val="none" w:sz="0" w:space="0" w:color="auto"/>
      </w:divBdr>
    </w:div>
    <w:div w:id="379672057">
      <w:bodyDiv w:val="1"/>
      <w:marLeft w:val="0"/>
      <w:marRight w:val="0"/>
      <w:marTop w:val="0"/>
      <w:marBottom w:val="0"/>
      <w:divBdr>
        <w:top w:val="none" w:sz="0" w:space="0" w:color="auto"/>
        <w:left w:val="none" w:sz="0" w:space="0" w:color="auto"/>
        <w:bottom w:val="none" w:sz="0" w:space="0" w:color="auto"/>
        <w:right w:val="none" w:sz="0" w:space="0" w:color="auto"/>
      </w:divBdr>
      <w:divsChild>
        <w:div w:id="792139458">
          <w:marLeft w:val="0"/>
          <w:marRight w:val="0"/>
          <w:marTop w:val="0"/>
          <w:marBottom w:val="0"/>
          <w:divBdr>
            <w:top w:val="none" w:sz="0" w:space="0" w:color="auto"/>
            <w:left w:val="none" w:sz="0" w:space="0" w:color="auto"/>
            <w:bottom w:val="none" w:sz="0" w:space="0" w:color="auto"/>
            <w:right w:val="none" w:sz="0" w:space="0" w:color="auto"/>
          </w:divBdr>
          <w:divsChild>
            <w:div w:id="145975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709732">
      <w:bodyDiv w:val="1"/>
      <w:marLeft w:val="0"/>
      <w:marRight w:val="0"/>
      <w:marTop w:val="0"/>
      <w:marBottom w:val="0"/>
      <w:divBdr>
        <w:top w:val="none" w:sz="0" w:space="0" w:color="auto"/>
        <w:left w:val="none" w:sz="0" w:space="0" w:color="auto"/>
        <w:bottom w:val="none" w:sz="0" w:space="0" w:color="auto"/>
        <w:right w:val="none" w:sz="0" w:space="0" w:color="auto"/>
      </w:divBdr>
      <w:divsChild>
        <w:div w:id="1821850308">
          <w:marLeft w:val="0"/>
          <w:marRight w:val="0"/>
          <w:marTop w:val="0"/>
          <w:marBottom w:val="0"/>
          <w:divBdr>
            <w:top w:val="none" w:sz="0" w:space="0" w:color="auto"/>
            <w:left w:val="none" w:sz="0" w:space="0" w:color="auto"/>
            <w:bottom w:val="none" w:sz="0" w:space="0" w:color="auto"/>
            <w:right w:val="none" w:sz="0" w:space="0" w:color="auto"/>
          </w:divBdr>
          <w:divsChild>
            <w:div w:id="203295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24264">
      <w:bodyDiv w:val="1"/>
      <w:marLeft w:val="0"/>
      <w:marRight w:val="0"/>
      <w:marTop w:val="0"/>
      <w:marBottom w:val="0"/>
      <w:divBdr>
        <w:top w:val="none" w:sz="0" w:space="0" w:color="auto"/>
        <w:left w:val="none" w:sz="0" w:space="0" w:color="auto"/>
        <w:bottom w:val="none" w:sz="0" w:space="0" w:color="auto"/>
        <w:right w:val="none" w:sz="0" w:space="0" w:color="auto"/>
      </w:divBdr>
    </w:div>
    <w:div w:id="545265890">
      <w:bodyDiv w:val="1"/>
      <w:marLeft w:val="0"/>
      <w:marRight w:val="0"/>
      <w:marTop w:val="0"/>
      <w:marBottom w:val="0"/>
      <w:divBdr>
        <w:top w:val="none" w:sz="0" w:space="0" w:color="auto"/>
        <w:left w:val="none" w:sz="0" w:space="0" w:color="auto"/>
        <w:bottom w:val="none" w:sz="0" w:space="0" w:color="auto"/>
        <w:right w:val="none" w:sz="0" w:space="0" w:color="auto"/>
      </w:divBdr>
    </w:div>
    <w:div w:id="552349361">
      <w:bodyDiv w:val="1"/>
      <w:marLeft w:val="0"/>
      <w:marRight w:val="0"/>
      <w:marTop w:val="0"/>
      <w:marBottom w:val="0"/>
      <w:divBdr>
        <w:top w:val="none" w:sz="0" w:space="0" w:color="auto"/>
        <w:left w:val="none" w:sz="0" w:space="0" w:color="auto"/>
        <w:bottom w:val="none" w:sz="0" w:space="0" w:color="auto"/>
        <w:right w:val="none" w:sz="0" w:space="0" w:color="auto"/>
      </w:divBdr>
    </w:div>
    <w:div w:id="564027259">
      <w:bodyDiv w:val="1"/>
      <w:marLeft w:val="0"/>
      <w:marRight w:val="0"/>
      <w:marTop w:val="0"/>
      <w:marBottom w:val="0"/>
      <w:divBdr>
        <w:top w:val="none" w:sz="0" w:space="0" w:color="auto"/>
        <w:left w:val="none" w:sz="0" w:space="0" w:color="auto"/>
        <w:bottom w:val="none" w:sz="0" w:space="0" w:color="auto"/>
        <w:right w:val="none" w:sz="0" w:space="0" w:color="auto"/>
      </w:divBdr>
    </w:div>
    <w:div w:id="665595555">
      <w:bodyDiv w:val="1"/>
      <w:marLeft w:val="0"/>
      <w:marRight w:val="0"/>
      <w:marTop w:val="0"/>
      <w:marBottom w:val="0"/>
      <w:divBdr>
        <w:top w:val="none" w:sz="0" w:space="0" w:color="auto"/>
        <w:left w:val="none" w:sz="0" w:space="0" w:color="auto"/>
        <w:bottom w:val="none" w:sz="0" w:space="0" w:color="auto"/>
        <w:right w:val="none" w:sz="0" w:space="0" w:color="auto"/>
      </w:divBdr>
    </w:div>
    <w:div w:id="693847215">
      <w:bodyDiv w:val="1"/>
      <w:marLeft w:val="0"/>
      <w:marRight w:val="0"/>
      <w:marTop w:val="0"/>
      <w:marBottom w:val="0"/>
      <w:divBdr>
        <w:top w:val="none" w:sz="0" w:space="0" w:color="auto"/>
        <w:left w:val="none" w:sz="0" w:space="0" w:color="auto"/>
        <w:bottom w:val="none" w:sz="0" w:space="0" w:color="auto"/>
        <w:right w:val="none" w:sz="0" w:space="0" w:color="auto"/>
      </w:divBdr>
    </w:div>
    <w:div w:id="759260239">
      <w:bodyDiv w:val="1"/>
      <w:marLeft w:val="0"/>
      <w:marRight w:val="0"/>
      <w:marTop w:val="0"/>
      <w:marBottom w:val="0"/>
      <w:divBdr>
        <w:top w:val="none" w:sz="0" w:space="0" w:color="auto"/>
        <w:left w:val="none" w:sz="0" w:space="0" w:color="auto"/>
        <w:bottom w:val="none" w:sz="0" w:space="0" w:color="auto"/>
        <w:right w:val="none" w:sz="0" w:space="0" w:color="auto"/>
      </w:divBdr>
    </w:div>
    <w:div w:id="780612094">
      <w:bodyDiv w:val="1"/>
      <w:marLeft w:val="0"/>
      <w:marRight w:val="0"/>
      <w:marTop w:val="0"/>
      <w:marBottom w:val="0"/>
      <w:divBdr>
        <w:top w:val="none" w:sz="0" w:space="0" w:color="auto"/>
        <w:left w:val="none" w:sz="0" w:space="0" w:color="auto"/>
        <w:bottom w:val="none" w:sz="0" w:space="0" w:color="auto"/>
        <w:right w:val="none" w:sz="0" w:space="0" w:color="auto"/>
      </w:divBdr>
    </w:div>
    <w:div w:id="809438456">
      <w:bodyDiv w:val="1"/>
      <w:marLeft w:val="0"/>
      <w:marRight w:val="0"/>
      <w:marTop w:val="0"/>
      <w:marBottom w:val="0"/>
      <w:divBdr>
        <w:top w:val="none" w:sz="0" w:space="0" w:color="auto"/>
        <w:left w:val="none" w:sz="0" w:space="0" w:color="auto"/>
        <w:bottom w:val="none" w:sz="0" w:space="0" w:color="auto"/>
        <w:right w:val="none" w:sz="0" w:space="0" w:color="auto"/>
      </w:divBdr>
    </w:div>
    <w:div w:id="840394071">
      <w:bodyDiv w:val="1"/>
      <w:marLeft w:val="0"/>
      <w:marRight w:val="0"/>
      <w:marTop w:val="0"/>
      <w:marBottom w:val="0"/>
      <w:divBdr>
        <w:top w:val="none" w:sz="0" w:space="0" w:color="auto"/>
        <w:left w:val="none" w:sz="0" w:space="0" w:color="auto"/>
        <w:bottom w:val="none" w:sz="0" w:space="0" w:color="auto"/>
        <w:right w:val="none" w:sz="0" w:space="0" w:color="auto"/>
      </w:divBdr>
    </w:div>
    <w:div w:id="877277295">
      <w:bodyDiv w:val="1"/>
      <w:marLeft w:val="0"/>
      <w:marRight w:val="0"/>
      <w:marTop w:val="0"/>
      <w:marBottom w:val="0"/>
      <w:divBdr>
        <w:top w:val="none" w:sz="0" w:space="0" w:color="auto"/>
        <w:left w:val="none" w:sz="0" w:space="0" w:color="auto"/>
        <w:bottom w:val="none" w:sz="0" w:space="0" w:color="auto"/>
        <w:right w:val="none" w:sz="0" w:space="0" w:color="auto"/>
      </w:divBdr>
    </w:div>
    <w:div w:id="881676811">
      <w:bodyDiv w:val="1"/>
      <w:marLeft w:val="0"/>
      <w:marRight w:val="0"/>
      <w:marTop w:val="0"/>
      <w:marBottom w:val="0"/>
      <w:divBdr>
        <w:top w:val="none" w:sz="0" w:space="0" w:color="auto"/>
        <w:left w:val="none" w:sz="0" w:space="0" w:color="auto"/>
        <w:bottom w:val="none" w:sz="0" w:space="0" w:color="auto"/>
        <w:right w:val="none" w:sz="0" w:space="0" w:color="auto"/>
      </w:divBdr>
    </w:div>
    <w:div w:id="1083143500">
      <w:bodyDiv w:val="1"/>
      <w:marLeft w:val="0"/>
      <w:marRight w:val="0"/>
      <w:marTop w:val="0"/>
      <w:marBottom w:val="0"/>
      <w:divBdr>
        <w:top w:val="none" w:sz="0" w:space="0" w:color="auto"/>
        <w:left w:val="none" w:sz="0" w:space="0" w:color="auto"/>
        <w:bottom w:val="none" w:sz="0" w:space="0" w:color="auto"/>
        <w:right w:val="none" w:sz="0" w:space="0" w:color="auto"/>
      </w:divBdr>
      <w:divsChild>
        <w:div w:id="1108476112">
          <w:marLeft w:val="0"/>
          <w:marRight w:val="0"/>
          <w:marTop w:val="0"/>
          <w:marBottom w:val="0"/>
          <w:divBdr>
            <w:top w:val="none" w:sz="0" w:space="0" w:color="auto"/>
            <w:left w:val="none" w:sz="0" w:space="0" w:color="auto"/>
            <w:bottom w:val="none" w:sz="0" w:space="0" w:color="auto"/>
            <w:right w:val="none" w:sz="0" w:space="0" w:color="auto"/>
          </w:divBdr>
          <w:divsChild>
            <w:div w:id="119603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623057">
      <w:bodyDiv w:val="1"/>
      <w:marLeft w:val="0"/>
      <w:marRight w:val="0"/>
      <w:marTop w:val="0"/>
      <w:marBottom w:val="0"/>
      <w:divBdr>
        <w:top w:val="none" w:sz="0" w:space="0" w:color="auto"/>
        <w:left w:val="none" w:sz="0" w:space="0" w:color="auto"/>
        <w:bottom w:val="none" w:sz="0" w:space="0" w:color="auto"/>
        <w:right w:val="none" w:sz="0" w:space="0" w:color="auto"/>
      </w:divBdr>
    </w:div>
    <w:div w:id="1134443267">
      <w:bodyDiv w:val="1"/>
      <w:marLeft w:val="0"/>
      <w:marRight w:val="0"/>
      <w:marTop w:val="0"/>
      <w:marBottom w:val="0"/>
      <w:divBdr>
        <w:top w:val="none" w:sz="0" w:space="0" w:color="auto"/>
        <w:left w:val="none" w:sz="0" w:space="0" w:color="auto"/>
        <w:bottom w:val="none" w:sz="0" w:space="0" w:color="auto"/>
        <w:right w:val="none" w:sz="0" w:space="0" w:color="auto"/>
      </w:divBdr>
      <w:divsChild>
        <w:div w:id="1966888497">
          <w:marLeft w:val="0"/>
          <w:marRight w:val="0"/>
          <w:marTop w:val="0"/>
          <w:marBottom w:val="0"/>
          <w:divBdr>
            <w:top w:val="none" w:sz="0" w:space="0" w:color="auto"/>
            <w:left w:val="none" w:sz="0" w:space="0" w:color="auto"/>
            <w:bottom w:val="none" w:sz="0" w:space="0" w:color="auto"/>
            <w:right w:val="none" w:sz="0" w:space="0" w:color="auto"/>
          </w:divBdr>
          <w:divsChild>
            <w:div w:id="1202324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91664">
      <w:bodyDiv w:val="1"/>
      <w:marLeft w:val="0"/>
      <w:marRight w:val="0"/>
      <w:marTop w:val="0"/>
      <w:marBottom w:val="0"/>
      <w:divBdr>
        <w:top w:val="none" w:sz="0" w:space="0" w:color="auto"/>
        <w:left w:val="none" w:sz="0" w:space="0" w:color="auto"/>
        <w:bottom w:val="none" w:sz="0" w:space="0" w:color="auto"/>
        <w:right w:val="none" w:sz="0" w:space="0" w:color="auto"/>
      </w:divBdr>
    </w:div>
    <w:div w:id="1245802414">
      <w:bodyDiv w:val="1"/>
      <w:marLeft w:val="0"/>
      <w:marRight w:val="0"/>
      <w:marTop w:val="0"/>
      <w:marBottom w:val="0"/>
      <w:divBdr>
        <w:top w:val="none" w:sz="0" w:space="0" w:color="auto"/>
        <w:left w:val="none" w:sz="0" w:space="0" w:color="auto"/>
        <w:bottom w:val="none" w:sz="0" w:space="0" w:color="auto"/>
        <w:right w:val="none" w:sz="0" w:space="0" w:color="auto"/>
      </w:divBdr>
    </w:div>
    <w:div w:id="1389181602">
      <w:bodyDiv w:val="1"/>
      <w:marLeft w:val="0"/>
      <w:marRight w:val="0"/>
      <w:marTop w:val="0"/>
      <w:marBottom w:val="0"/>
      <w:divBdr>
        <w:top w:val="none" w:sz="0" w:space="0" w:color="auto"/>
        <w:left w:val="none" w:sz="0" w:space="0" w:color="auto"/>
        <w:bottom w:val="none" w:sz="0" w:space="0" w:color="auto"/>
        <w:right w:val="none" w:sz="0" w:space="0" w:color="auto"/>
      </w:divBdr>
    </w:div>
    <w:div w:id="1422487957">
      <w:bodyDiv w:val="1"/>
      <w:marLeft w:val="0"/>
      <w:marRight w:val="0"/>
      <w:marTop w:val="0"/>
      <w:marBottom w:val="0"/>
      <w:divBdr>
        <w:top w:val="none" w:sz="0" w:space="0" w:color="auto"/>
        <w:left w:val="none" w:sz="0" w:space="0" w:color="auto"/>
        <w:bottom w:val="none" w:sz="0" w:space="0" w:color="auto"/>
        <w:right w:val="none" w:sz="0" w:space="0" w:color="auto"/>
      </w:divBdr>
    </w:div>
    <w:div w:id="1443067068">
      <w:bodyDiv w:val="1"/>
      <w:marLeft w:val="0"/>
      <w:marRight w:val="0"/>
      <w:marTop w:val="0"/>
      <w:marBottom w:val="0"/>
      <w:divBdr>
        <w:top w:val="none" w:sz="0" w:space="0" w:color="auto"/>
        <w:left w:val="none" w:sz="0" w:space="0" w:color="auto"/>
        <w:bottom w:val="none" w:sz="0" w:space="0" w:color="auto"/>
        <w:right w:val="none" w:sz="0" w:space="0" w:color="auto"/>
      </w:divBdr>
    </w:div>
    <w:div w:id="1489398043">
      <w:bodyDiv w:val="1"/>
      <w:marLeft w:val="0"/>
      <w:marRight w:val="0"/>
      <w:marTop w:val="0"/>
      <w:marBottom w:val="0"/>
      <w:divBdr>
        <w:top w:val="none" w:sz="0" w:space="0" w:color="auto"/>
        <w:left w:val="none" w:sz="0" w:space="0" w:color="auto"/>
        <w:bottom w:val="none" w:sz="0" w:space="0" w:color="auto"/>
        <w:right w:val="none" w:sz="0" w:space="0" w:color="auto"/>
      </w:divBdr>
    </w:div>
    <w:div w:id="1515267098">
      <w:bodyDiv w:val="1"/>
      <w:marLeft w:val="0"/>
      <w:marRight w:val="0"/>
      <w:marTop w:val="0"/>
      <w:marBottom w:val="0"/>
      <w:divBdr>
        <w:top w:val="none" w:sz="0" w:space="0" w:color="auto"/>
        <w:left w:val="none" w:sz="0" w:space="0" w:color="auto"/>
        <w:bottom w:val="none" w:sz="0" w:space="0" w:color="auto"/>
        <w:right w:val="none" w:sz="0" w:space="0" w:color="auto"/>
      </w:divBdr>
    </w:div>
    <w:div w:id="1525821869">
      <w:bodyDiv w:val="1"/>
      <w:marLeft w:val="0"/>
      <w:marRight w:val="0"/>
      <w:marTop w:val="0"/>
      <w:marBottom w:val="0"/>
      <w:divBdr>
        <w:top w:val="none" w:sz="0" w:space="0" w:color="auto"/>
        <w:left w:val="none" w:sz="0" w:space="0" w:color="auto"/>
        <w:bottom w:val="none" w:sz="0" w:space="0" w:color="auto"/>
        <w:right w:val="none" w:sz="0" w:space="0" w:color="auto"/>
      </w:divBdr>
    </w:div>
    <w:div w:id="1539781395">
      <w:bodyDiv w:val="1"/>
      <w:marLeft w:val="0"/>
      <w:marRight w:val="0"/>
      <w:marTop w:val="0"/>
      <w:marBottom w:val="0"/>
      <w:divBdr>
        <w:top w:val="none" w:sz="0" w:space="0" w:color="auto"/>
        <w:left w:val="none" w:sz="0" w:space="0" w:color="auto"/>
        <w:bottom w:val="none" w:sz="0" w:space="0" w:color="auto"/>
        <w:right w:val="none" w:sz="0" w:space="0" w:color="auto"/>
      </w:divBdr>
    </w:div>
    <w:div w:id="1543057101">
      <w:bodyDiv w:val="1"/>
      <w:marLeft w:val="0"/>
      <w:marRight w:val="0"/>
      <w:marTop w:val="0"/>
      <w:marBottom w:val="0"/>
      <w:divBdr>
        <w:top w:val="none" w:sz="0" w:space="0" w:color="auto"/>
        <w:left w:val="none" w:sz="0" w:space="0" w:color="auto"/>
        <w:bottom w:val="none" w:sz="0" w:space="0" w:color="auto"/>
        <w:right w:val="none" w:sz="0" w:space="0" w:color="auto"/>
      </w:divBdr>
    </w:div>
    <w:div w:id="1561479332">
      <w:bodyDiv w:val="1"/>
      <w:marLeft w:val="0"/>
      <w:marRight w:val="0"/>
      <w:marTop w:val="0"/>
      <w:marBottom w:val="0"/>
      <w:divBdr>
        <w:top w:val="none" w:sz="0" w:space="0" w:color="auto"/>
        <w:left w:val="none" w:sz="0" w:space="0" w:color="auto"/>
        <w:bottom w:val="none" w:sz="0" w:space="0" w:color="auto"/>
        <w:right w:val="none" w:sz="0" w:space="0" w:color="auto"/>
      </w:divBdr>
      <w:divsChild>
        <w:div w:id="124006949">
          <w:marLeft w:val="0"/>
          <w:marRight w:val="0"/>
          <w:marTop w:val="0"/>
          <w:marBottom w:val="0"/>
          <w:divBdr>
            <w:top w:val="none" w:sz="0" w:space="0" w:color="auto"/>
            <w:left w:val="none" w:sz="0" w:space="0" w:color="auto"/>
            <w:bottom w:val="none" w:sz="0" w:space="0" w:color="auto"/>
            <w:right w:val="none" w:sz="0" w:space="0" w:color="auto"/>
          </w:divBdr>
          <w:divsChild>
            <w:div w:id="50538786">
              <w:marLeft w:val="0"/>
              <w:marRight w:val="0"/>
              <w:marTop w:val="0"/>
              <w:marBottom w:val="0"/>
              <w:divBdr>
                <w:top w:val="none" w:sz="0" w:space="0" w:color="auto"/>
                <w:left w:val="none" w:sz="0" w:space="0" w:color="auto"/>
                <w:bottom w:val="none" w:sz="0" w:space="0" w:color="auto"/>
                <w:right w:val="none" w:sz="0" w:space="0" w:color="auto"/>
              </w:divBdr>
              <w:divsChild>
                <w:div w:id="174287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752372">
      <w:bodyDiv w:val="1"/>
      <w:marLeft w:val="0"/>
      <w:marRight w:val="0"/>
      <w:marTop w:val="0"/>
      <w:marBottom w:val="0"/>
      <w:divBdr>
        <w:top w:val="none" w:sz="0" w:space="0" w:color="auto"/>
        <w:left w:val="none" w:sz="0" w:space="0" w:color="auto"/>
        <w:bottom w:val="none" w:sz="0" w:space="0" w:color="auto"/>
        <w:right w:val="none" w:sz="0" w:space="0" w:color="auto"/>
      </w:divBdr>
      <w:divsChild>
        <w:div w:id="2067029585">
          <w:marLeft w:val="0"/>
          <w:marRight w:val="0"/>
          <w:marTop w:val="0"/>
          <w:marBottom w:val="0"/>
          <w:divBdr>
            <w:top w:val="none" w:sz="0" w:space="0" w:color="auto"/>
            <w:left w:val="none" w:sz="0" w:space="0" w:color="auto"/>
            <w:bottom w:val="none" w:sz="0" w:space="0" w:color="auto"/>
            <w:right w:val="none" w:sz="0" w:space="0" w:color="auto"/>
          </w:divBdr>
          <w:divsChild>
            <w:div w:id="49965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031663">
      <w:bodyDiv w:val="1"/>
      <w:marLeft w:val="0"/>
      <w:marRight w:val="0"/>
      <w:marTop w:val="0"/>
      <w:marBottom w:val="0"/>
      <w:divBdr>
        <w:top w:val="none" w:sz="0" w:space="0" w:color="auto"/>
        <w:left w:val="none" w:sz="0" w:space="0" w:color="auto"/>
        <w:bottom w:val="none" w:sz="0" w:space="0" w:color="auto"/>
        <w:right w:val="none" w:sz="0" w:space="0" w:color="auto"/>
      </w:divBdr>
      <w:divsChild>
        <w:div w:id="255870693">
          <w:marLeft w:val="0"/>
          <w:marRight w:val="0"/>
          <w:marTop w:val="0"/>
          <w:marBottom w:val="0"/>
          <w:divBdr>
            <w:top w:val="none" w:sz="0" w:space="0" w:color="auto"/>
            <w:left w:val="none" w:sz="0" w:space="0" w:color="auto"/>
            <w:bottom w:val="none" w:sz="0" w:space="0" w:color="auto"/>
            <w:right w:val="none" w:sz="0" w:space="0" w:color="auto"/>
          </w:divBdr>
          <w:divsChild>
            <w:div w:id="472796589">
              <w:marLeft w:val="0"/>
              <w:marRight w:val="0"/>
              <w:marTop w:val="0"/>
              <w:marBottom w:val="0"/>
              <w:divBdr>
                <w:top w:val="none" w:sz="0" w:space="0" w:color="auto"/>
                <w:left w:val="none" w:sz="0" w:space="0" w:color="auto"/>
                <w:bottom w:val="none" w:sz="0" w:space="0" w:color="auto"/>
                <w:right w:val="none" w:sz="0" w:space="0" w:color="auto"/>
              </w:divBdr>
              <w:divsChild>
                <w:div w:id="14512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791824">
      <w:bodyDiv w:val="1"/>
      <w:marLeft w:val="0"/>
      <w:marRight w:val="0"/>
      <w:marTop w:val="0"/>
      <w:marBottom w:val="0"/>
      <w:divBdr>
        <w:top w:val="none" w:sz="0" w:space="0" w:color="auto"/>
        <w:left w:val="none" w:sz="0" w:space="0" w:color="auto"/>
        <w:bottom w:val="none" w:sz="0" w:space="0" w:color="auto"/>
        <w:right w:val="none" w:sz="0" w:space="0" w:color="auto"/>
      </w:divBdr>
    </w:div>
    <w:div w:id="1799883007">
      <w:bodyDiv w:val="1"/>
      <w:marLeft w:val="0"/>
      <w:marRight w:val="0"/>
      <w:marTop w:val="0"/>
      <w:marBottom w:val="0"/>
      <w:divBdr>
        <w:top w:val="none" w:sz="0" w:space="0" w:color="auto"/>
        <w:left w:val="none" w:sz="0" w:space="0" w:color="auto"/>
        <w:bottom w:val="none" w:sz="0" w:space="0" w:color="auto"/>
        <w:right w:val="none" w:sz="0" w:space="0" w:color="auto"/>
      </w:divBdr>
      <w:divsChild>
        <w:div w:id="947277065">
          <w:marLeft w:val="0"/>
          <w:marRight w:val="0"/>
          <w:marTop w:val="0"/>
          <w:marBottom w:val="0"/>
          <w:divBdr>
            <w:top w:val="none" w:sz="0" w:space="0" w:color="auto"/>
            <w:left w:val="none" w:sz="0" w:space="0" w:color="auto"/>
            <w:bottom w:val="none" w:sz="0" w:space="0" w:color="auto"/>
            <w:right w:val="none" w:sz="0" w:space="0" w:color="auto"/>
          </w:divBdr>
          <w:divsChild>
            <w:div w:id="199498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195056">
      <w:bodyDiv w:val="1"/>
      <w:marLeft w:val="0"/>
      <w:marRight w:val="0"/>
      <w:marTop w:val="0"/>
      <w:marBottom w:val="0"/>
      <w:divBdr>
        <w:top w:val="none" w:sz="0" w:space="0" w:color="auto"/>
        <w:left w:val="none" w:sz="0" w:space="0" w:color="auto"/>
        <w:bottom w:val="none" w:sz="0" w:space="0" w:color="auto"/>
        <w:right w:val="none" w:sz="0" w:space="0" w:color="auto"/>
      </w:divBdr>
    </w:div>
    <w:div w:id="1893957346">
      <w:bodyDiv w:val="1"/>
      <w:marLeft w:val="0"/>
      <w:marRight w:val="0"/>
      <w:marTop w:val="0"/>
      <w:marBottom w:val="0"/>
      <w:divBdr>
        <w:top w:val="none" w:sz="0" w:space="0" w:color="auto"/>
        <w:left w:val="none" w:sz="0" w:space="0" w:color="auto"/>
        <w:bottom w:val="none" w:sz="0" w:space="0" w:color="auto"/>
        <w:right w:val="none" w:sz="0" w:space="0" w:color="auto"/>
      </w:divBdr>
    </w:div>
    <w:div w:id="1933077911">
      <w:bodyDiv w:val="1"/>
      <w:marLeft w:val="0"/>
      <w:marRight w:val="0"/>
      <w:marTop w:val="0"/>
      <w:marBottom w:val="0"/>
      <w:divBdr>
        <w:top w:val="none" w:sz="0" w:space="0" w:color="auto"/>
        <w:left w:val="none" w:sz="0" w:space="0" w:color="auto"/>
        <w:bottom w:val="none" w:sz="0" w:space="0" w:color="auto"/>
        <w:right w:val="none" w:sz="0" w:space="0" w:color="auto"/>
      </w:divBdr>
    </w:div>
    <w:div w:id="1978954783">
      <w:bodyDiv w:val="1"/>
      <w:marLeft w:val="0"/>
      <w:marRight w:val="0"/>
      <w:marTop w:val="0"/>
      <w:marBottom w:val="0"/>
      <w:divBdr>
        <w:top w:val="none" w:sz="0" w:space="0" w:color="auto"/>
        <w:left w:val="none" w:sz="0" w:space="0" w:color="auto"/>
        <w:bottom w:val="none" w:sz="0" w:space="0" w:color="auto"/>
        <w:right w:val="none" w:sz="0" w:space="0" w:color="auto"/>
      </w:divBdr>
    </w:div>
    <w:div w:id="2009475049">
      <w:bodyDiv w:val="1"/>
      <w:marLeft w:val="0"/>
      <w:marRight w:val="0"/>
      <w:marTop w:val="0"/>
      <w:marBottom w:val="0"/>
      <w:divBdr>
        <w:top w:val="none" w:sz="0" w:space="0" w:color="auto"/>
        <w:left w:val="none" w:sz="0" w:space="0" w:color="auto"/>
        <w:bottom w:val="none" w:sz="0" w:space="0" w:color="auto"/>
        <w:right w:val="none" w:sz="0" w:space="0" w:color="auto"/>
      </w:divBdr>
    </w:div>
    <w:div w:id="2080905329">
      <w:bodyDiv w:val="1"/>
      <w:marLeft w:val="0"/>
      <w:marRight w:val="0"/>
      <w:marTop w:val="0"/>
      <w:marBottom w:val="0"/>
      <w:divBdr>
        <w:top w:val="none" w:sz="0" w:space="0" w:color="auto"/>
        <w:left w:val="none" w:sz="0" w:space="0" w:color="auto"/>
        <w:bottom w:val="none" w:sz="0" w:space="0" w:color="auto"/>
        <w:right w:val="none" w:sz="0" w:space="0" w:color="auto"/>
      </w:divBdr>
    </w:div>
    <w:div w:id="2082171731">
      <w:bodyDiv w:val="1"/>
      <w:marLeft w:val="0"/>
      <w:marRight w:val="0"/>
      <w:marTop w:val="0"/>
      <w:marBottom w:val="0"/>
      <w:divBdr>
        <w:top w:val="none" w:sz="0" w:space="0" w:color="auto"/>
        <w:left w:val="none" w:sz="0" w:space="0" w:color="auto"/>
        <w:bottom w:val="none" w:sz="0" w:space="0" w:color="auto"/>
        <w:right w:val="none" w:sz="0" w:space="0" w:color="auto"/>
      </w:divBdr>
    </w:div>
    <w:div w:id="2087996450">
      <w:bodyDiv w:val="1"/>
      <w:marLeft w:val="0"/>
      <w:marRight w:val="0"/>
      <w:marTop w:val="0"/>
      <w:marBottom w:val="0"/>
      <w:divBdr>
        <w:top w:val="none" w:sz="0" w:space="0" w:color="auto"/>
        <w:left w:val="none" w:sz="0" w:space="0" w:color="auto"/>
        <w:bottom w:val="none" w:sz="0" w:space="0" w:color="auto"/>
        <w:right w:val="none" w:sz="0" w:space="0" w:color="auto"/>
      </w:divBdr>
    </w:div>
    <w:div w:id="2108042071">
      <w:bodyDiv w:val="1"/>
      <w:marLeft w:val="0"/>
      <w:marRight w:val="0"/>
      <w:marTop w:val="0"/>
      <w:marBottom w:val="0"/>
      <w:divBdr>
        <w:top w:val="none" w:sz="0" w:space="0" w:color="auto"/>
        <w:left w:val="none" w:sz="0" w:space="0" w:color="auto"/>
        <w:bottom w:val="none" w:sz="0" w:space="0" w:color="auto"/>
        <w:right w:val="none" w:sz="0" w:space="0" w:color="auto"/>
      </w:divBdr>
      <w:divsChild>
        <w:div w:id="1595630929">
          <w:marLeft w:val="0"/>
          <w:marRight w:val="0"/>
          <w:marTop w:val="0"/>
          <w:marBottom w:val="0"/>
          <w:divBdr>
            <w:top w:val="none" w:sz="0" w:space="0" w:color="auto"/>
            <w:left w:val="none" w:sz="0" w:space="0" w:color="auto"/>
            <w:bottom w:val="none" w:sz="0" w:space="0" w:color="auto"/>
            <w:right w:val="none" w:sz="0" w:space="0" w:color="auto"/>
          </w:divBdr>
          <w:divsChild>
            <w:div w:id="1312564616">
              <w:marLeft w:val="0"/>
              <w:marRight w:val="0"/>
              <w:marTop w:val="0"/>
              <w:marBottom w:val="0"/>
              <w:divBdr>
                <w:top w:val="none" w:sz="0" w:space="0" w:color="auto"/>
                <w:left w:val="none" w:sz="0" w:space="0" w:color="auto"/>
                <w:bottom w:val="none" w:sz="0" w:space="0" w:color="auto"/>
                <w:right w:val="none" w:sz="0" w:space="0" w:color="auto"/>
              </w:divBdr>
              <w:divsChild>
                <w:div w:id="122422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header" Target="header1.xml"/><Relationship Id="rId11" Type="http://schemas.openxmlformats.org/officeDocument/2006/relationships/image" Target="media/image1.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5" Type="http://schemas.openxmlformats.org/officeDocument/2006/relationships/numbering" Target="numbering.xml"/><Relationship Id="rId90" Type="http://schemas.openxmlformats.org/officeDocument/2006/relationships/image" Target="media/image74.png"/><Relationship Id="rId95" Type="http://schemas.openxmlformats.org/officeDocument/2006/relationships/fontTable" Target="fontTable.xm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7" Type="http://schemas.openxmlformats.org/officeDocument/2006/relationships/settings" Target="setting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footer" Target="footer4.xml"/><Relationship Id="rId14" Type="http://schemas.openxmlformats.org/officeDocument/2006/relationships/footer" Target="footer1.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EOI_x0020__x002f__x0020_Full_x0020_proposal xmlns="2df9575f-bff9-4e6f-86a3-5cd76b5fdd3e" xsi:nil="true"/>
    <Country xmlns="2df9575f-bff9-4e6f-86a3-5cd76b5fdd3e" xsi:nil="true"/>
    <lcf76f155ced4ddcb4097134ff3c332f xmlns="2df9575f-bff9-4e6f-86a3-5cd76b5fdd3e">
      <Terms xmlns="http://schemas.microsoft.com/office/infopath/2007/PartnerControls"/>
    </lcf76f155ced4ddcb4097134ff3c332f>
    <Idioma xmlns="2df9575f-bff9-4e6f-86a3-5cd76b5fdd3e">Spanish</Idioma>
    <YEAR xmlns="2df9575f-bff9-4e6f-86a3-5cd76b5fdd3e" xsi:nil="true"/>
    <CONTRACT xmlns="2df9575f-bff9-4e6f-86a3-5cd76b5fdd3e">
      <Url xsi:nil="true"/>
      <Description xsi:nil="true"/>
    </CONTRACT>
    <Domain xmlns="2df9575f-bff9-4e6f-86a3-5cd76b5fdd3e">Escriba la opción nº 1</Domain>
    <TaxCatchAll xmlns="59cc6ae5-a010-4c23-95f7-b99e41ff18af"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F1C706DFDAF2864EB0230D5969F875BD" ma:contentTypeVersion="23" ma:contentTypeDescription="Crear nuevo documento." ma:contentTypeScope="" ma:versionID="b0ca6b4d9bee2db65ebc019feb0a175b">
  <xsd:schema xmlns:xsd="http://www.w3.org/2001/XMLSchema" xmlns:xs="http://www.w3.org/2001/XMLSchema" xmlns:p="http://schemas.microsoft.com/office/2006/metadata/properties" xmlns:ns2="2df9575f-bff9-4e6f-86a3-5cd76b5fdd3e" xmlns:ns3="396a6388-be1d-4b3b-9dd7-21b1bd86afbd" xmlns:ns4="59cc6ae5-a010-4c23-95f7-b99e41ff18af" targetNamespace="http://schemas.microsoft.com/office/2006/metadata/properties" ma:root="true" ma:fieldsID="efab9a05233fccca9de7a2fb3c9601a9" ns2:_="" ns3:_="" ns4:_="">
    <xsd:import namespace="2df9575f-bff9-4e6f-86a3-5cd76b5fdd3e"/>
    <xsd:import namespace="396a6388-be1d-4b3b-9dd7-21b1bd86afbd"/>
    <xsd:import namespace="59cc6ae5-a010-4c23-95f7-b99e41ff18af"/>
    <xsd:element name="properties">
      <xsd:complexType>
        <xsd:sequence>
          <xsd:element name="documentManagement">
            <xsd:complexType>
              <xsd:all>
                <xsd:element ref="ns2:EOI_x0020__x002f__x0020_Full_x0020_proposal" minOccurs="0"/>
                <xsd:element ref="ns2:Idioma" minOccurs="0"/>
                <xsd:element ref="ns2:Domain" minOccurs="0"/>
                <xsd:element ref="ns2:MediaServiceMetadata" minOccurs="0"/>
                <xsd:element ref="ns2:MediaServiceFastMetadata" minOccurs="0"/>
                <xsd:element ref="ns2:MediaServiceOCR" minOccurs="0"/>
                <xsd:element ref="ns2:MediaServiceDateTaken" minOccurs="0"/>
                <xsd:element ref="ns2:MediaServiceLocation"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element ref="ns2:Country" minOccurs="0"/>
                <xsd:element ref="ns2:YEAR" minOccurs="0"/>
                <xsd:element ref="ns2:CONTRACT" minOccurs="0"/>
                <xsd:element ref="ns2:lcf76f155ced4ddcb4097134ff3c332f" minOccurs="0"/>
                <xsd:element ref="ns4:TaxCatchAll"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f9575f-bff9-4e6f-86a3-5cd76b5fdd3e" elementFormDefault="qualified">
    <xsd:import namespace="http://schemas.microsoft.com/office/2006/documentManagement/types"/>
    <xsd:import namespace="http://schemas.microsoft.com/office/infopath/2007/PartnerControls"/>
    <xsd:element name="EOI_x0020__x002f__x0020_Full_x0020_proposal" ma:index="8" nillable="true" ma:displayName="EOI / Full proposal" ma:format="Dropdown" ma:internalName="EOI_x0020__x002f__x0020_Full_x0020_proposal">
      <xsd:simpleType>
        <xsd:restriction base="dms:Choice">
          <xsd:enumeration value="EOI"/>
          <xsd:enumeration value="Full proposal"/>
        </xsd:restriction>
      </xsd:simpleType>
    </xsd:element>
    <xsd:element name="Idioma" ma:index="9" nillable="true" ma:displayName="Idioma" ma:default="Spanish" ma:format="Dropdown" ma:internalName="Idioma">
      <xsd:simpleType>
        <xsd:restriction base="dms:Choice">
          <xsd:enumeration value="Spanish"/>
          <xsd:enumeration value="English"/>
          <xsd:enumeration value="French"/>
          <xsd:enumeration value="Portuguese"/>
        </xsd:restriction>
      </xsd:simpleType>
    </xsd:element>
    <xsd:element name="Domain" ma:index="10" nillable="true" ma:displayName="Domain" ma:default="Escriba la opción nº 1" ma:format="Dropdown" ma:internalName="Domain">
      <xsd:simpleType>
        <xsd:restriction base="dms:Choice">
          <xsd:enumeration value="Escriba la opción nº 1"/>
          <xsd:enumeration value="Escriba la opción nº 2"/>
          <xsd:enumeration value="Escriba la opción nº 3"/>
        </xsd:restriction>
      </xsd:simple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Country" ma:index="22" nillable="true" ma:displayName="Country" ma:format="Dropdown" ma:internalName="Country">
      <xsd:simpleType>
        <xsd:restriction base="dms:Choice">
          <xsd:enumeration value="Ethiopia"/>
          <xsd:enumeration value="Uruguay"/>
          <xsd:enumeration value="France"/>
          <xsd:enumeration value="Somalia"/>
          <xsd:enumeration value="Guyana"/>
          <xsd:enumeration value="Tunisia"/>
          <xsd:enumeration value="Algeria"/>
          <xsd:enumeration value="Ghana"/>
          <xsd:enumeration value="Spain"/>
          <xsd:enumeration value="Arabia Saudi"/>
          <xsd:enumeration value="Germany"/>
          <xsd:enumeration value="Netherlands"/>
          <xsd:enumeration value="Trinidad and Tobago"/>
          <xsd:enumeration value="Colombia"/>
          <xsd:enumeration value="Mexico"/>
          <xsd:enumeration value="Ivory Coast"/>
          <xsd:enumeration value="Luxemburg"/>
          <xsd:enumeration value="Uganda"/>
          <xsd:enumeration value="Venezuela"/>
          <xsd:enumeration value="Botswana"/>
          <xsd:enumeration value="Mali"/>
          <xsd:enumeration value="LATAM"/>
          <xsd:enumeration value="Jamaica"/>
          <xsd:enumeration value="Belgium"/>
          <xsd:enumeration value="UN"/>
          <xsd:enumeration value="Kenya"/>
          <xsd:enumeration value="Zimbawe"/>
          <xsd:enumeration value="Malawi"/>
          <xsd:enumeration value="Saint Maarten"/>
          <xsd:enumeration value="Tanzania"/>
          <xsd:enumeration value="Portugal"/>
        </xsd:restriction>
      </xsd:simpleType>
    </xsd:element>
    <xsd:element name="YEAR" ma:index="23" nillable="true" ma:displayName="YEAR" ma:format="Dropdown" ma:internalName="YEAR">
      <xsd:simpleType>
        <xsd:restriction base="dms:Choice">
          <xsd:enumeration value="2020"/>
          <xsd:enumeration value="2019"/>
          <xsd:enumeration value="2018"/>
          <xsd:enumeration value="2017"/>
          <xsd:enumeration value="2021"/>
        </xsd:restriction>
      </xsd:simpleType>
    </xsd:element>
    <xsd:element name="CONTRACT" ma:index="24" nillable="true" ma:displayName="CONTRACT" ma:format="Hyperlink" ma:internalName="CONTRACT">
      <xsd:complexType>
        <xsd:complexContent>
          <xsd:extension base="dms:URL">
            <xsd:sequence>
              <xsd:element name="Url" type="dms:ValidUrl" minOccurs="0" nillable="true"/>
              <xsd:element name="Description" type="xsd:string" nillable="true"/>
            </xsd:sequence>
          </xsd:extension>
        </xsd:complexContent>
      </xsd:complexType>
    </xsd:element>
    <xsd:element name="lcf76f155ced4ddcb4097134ff3c332f" ma:index="26" nillable="true" ma:taxonomy="true" ma:internalName="lcf76f155ced4ddcb4097134ff3c332f" ma:taxonomyFieldName="MediaServiceImageTags" ma:displayName="Etiquetas de imagen" ma:readOnly="false" ma:fieldId="{5cf76f15-5ced-4ddc-b409-7134ff3c332f}" ma:taxonomyMulti="true" ma:sspId="b0ddd21b-762e-48f6-9c4a-52ac7d68aec4" ma:termSetId="09814cd3-568e-fe90-9814-8d621ff8fb84" ma:anchorId="fba54fb3-c3e1-fe81-a776-ca4b69148c4d" ma:open="true" ma:isKeyword="false">
      <xsd:complexType>
        <xsd:sequence>
          <xsd:element ref="pc:Terms" minOccurs="0" maxOccurs="1"/>
        </xsd:sequence>
      </xsd:complexType>
    </xsd:element>
    <xsd:element name="MediaServiceSearchProperties" ma:index="28" nillable="true" ma:displayName="MediaServiceSearchProperties" ma:hidden="true" ma:internalName="MediaServiceSearchProperties" ma:readOnly="true">
      <xsd:simpleType>
        <xsd:restriction base="dms:Note"/>
      </xsd:simpleType>
    </xsd:element>
    <xsd:element name="MediaServiceObjectDetectorVersions" ma:index="2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96a6388-be1d-4b3b-9dd7-21b1bd86afbd" elementFormDefault="qualified">
    <xsd:import namespace="http://schemas.microsoft.com/office/2006/documentManagement/types"/>
    <xsd:import namespace="http://schemas.microsoft.com/office/infopath/2007/PartnerControls"/>
    <xsd:element name="SharedWithUsers" ma:index="2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Detalles de uso compartido"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9cc6ae5-a010-4c23-95f7-b99e41ff18af" elementFormDefault="qualified">
    <xsd:import namespace="http://schemas.microsoft.com/office/2006/documentManagement/types"/>
    <xsd:import namespace="http://schemas.microsoft.com/office/infopath/2007/PartnerControls"/>
    <xsd:element name="TaxCatchAll" ma:index="27" nillable="true" ma:displayName="Taxonomy Catch All Column" ma:hidden="true" ma:list="{b4583eb6-09a9-4432-a0ae-26830bf04f87}" ma:internalName="TaxCatchAll" ma:showField="CatchAllData" ma:web="396a6388-be1d-4b3b-9dd7-21b1bd86afb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5459C5B-6C28-488D-A9BB-8BCDE7B743D4}">
  <ds:schemaRefs>
    <ds:schemaRef ds:uri="http://schemas.microsoft.com/sharepoint/v3/contenttype/forms"/>
  </ds:schemaRefs>
</ds:datastoreItem>
</file>

<file path=customXml/itemProps2.xml><?xml version="1.0" encoding="utf-8"?>
<ds:datastoreItem xmlns:ds="http://schemas.openxmlformats.org/officeDocument/2006/customXml" ds:itemID="{17157594-3440-094A-85BB-F9B08813BC2E}">
  <ds:schemaRefs>
    <ds:schemaRef ds:uri="http://schemas.openxmlformats.org/officeDocument/2006/bibliography"/>
  </ds:schemaRefs>
</ds:datastoreItem>
</file>

<file path=customXml/itemProps3.xml><?xml version="1.0" encoding="utf-8"?>
<ds:datastoreItem xmlns:ds="http://schemas.openxmlformats.org/officeDocument/2006/customXml" ds:itemID="{5FD79BB2-2711-4B16-8026-751AE8984062}">
  <ds:schemaRefs>
    <ds:schemaRef ds:uri="http://schemas.microsoft.com/office/2006/metadata/properties"/>
    <ds:schemaRef ds:uri="http://schemas.microsoft.com/office/infopath/2007/PartnerControls"/>
    <ds:schemaRef ds:uri="2df9575f-bff9-4e6f-86a3-5cd76b5fdd3e"/>
    <ds:schemaRef ds:uri="59cc6ae5-a010-4c23-95f7-b99e41ff18af"/>
  </ds:schemaRefs>
</ds:datastoreItem>
</file>

<file path=customXml/itemProps4.xml><?xml version="1.0" encoding="utf-8"?>
<ds:datastoreItem xmlns:ds="http://schemas.openxmlformats.org/officeDocument/2006/customXml" ds:itemID="{522931C4-6E02-4BE3-9D14-2CD3F82EB8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f9575f-bff9-4e6f-86a3-5cd76b5fdd3e"/>
    <ds:schemaRef ds:uri="396a6388-be1d-4b3b-9dd7-21b1bd86afbd"/>
    <ds:schemaRef ds:uri="59cc6ae5-a010-4c23-95f7-b99e41ff1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118</TotalTime>
  <Pages>178</Pages>
  <Words>54953</Words>
  <Characters>313238</Characters>
  <Application>Microsoft Office Word</Application>
  <DocSecurity>0</DocSecurity>
  <Lines>2610</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457</CharactersWithSpaces>
  <SharedDoc>false</SharedDoc>
  <HLinks>
    <vt:vector size="108" baseType="variant">
      <vt:variant>
        <vt:i4>1441850</vt:i4>
      </vt:variant>
      <vt:variant>
        <vt:i4>104</vt:i4>
      </vt:variant>
      <vt:variant>
        <vt:i4>0</vt:i4>
      </vt:variant>
      <vt:variant>
        <vt:i4>5</vt:i4>
      </vt:variant>
      <vt:variant>
        <vt:lpwstr/>
      </vt:variant>
      <vt:variant>
        <vt:lpwstr>_Toc139370516</vt:lpwstr>
      </vt:variant>
      <vt:variant>
        <vt:i4>1441850</vt:i4>
      </vt:variant>
      <vt:variant>
        <vt:i4>98</vt:i4>
      </vt:variant>
      <vt:variant>
        <vt:i4>0</vt:i4>
      </vt:variant>
      <vt:variant>
        <vt:i4>5</vt:i4>
      </vt:variant>
      <vt:variant>
        <vt:lpwstr/>
      </vt:variant>
      <vt:variant>
        <vt:lpwstr>_Toc139370515</vt:lpwstr>
      </vt:variant>
      <vt:variant>
        <vt:i4>1441850</vt:i4>
      </vt:variant>
      <vt:variant>
        <vt:i4>92</vt:i4>
      </vt:variant>
      <vt:variant>
        <vt:i4>0</vt:i4>
      </vt:variant>
      <vt:variant>
        <vt:i4>5</vt:i4>
      </vt:variant>
      <vt:variant>
        <vt:lpwstr/>
      </vt:variant>
      <vt:variant>
        <vt:lpwstr>_Toc139370514</vt:lpwstr>
      </vt:variant>
      <vt:variant>
        <vt:i4>1441850</vt:i4>
      </vt:variant>
      <vt:variant>
        <vt:i4>86</vt:i4>
      </vt:variant>
      <vt:variant>
        <vt:i4>0</vt:i4>
      </vt:variant>
      <vt:variant>
        <vt:i4>5</vt:i4>
      </vt:variant>
      <vt:variant>
        <vt:lpwstr/>
      </vt:variant>
      <vt:variant>
        <vt:lpwstr>_Toc139370513</vt:lpwstr>
      </vt:variant>
      <vt:variant>
        <vt:i4>1441850</vt:i4>
      </vt:variant>
      <vt:variant>
        <vt:i4>80</vt:i4>
      </vt:variant>
      <vt:variant>
        <vt:i4>0</vt:i4>
      </vt:variant>
      <vt:variant>
        <vt:i4>5</vt:i4>
      </vt:variant>
      <vt:variant>
        <vt:lpwstr/>
      </vt:variant>
      <vt:variant>
        <vt:lpwstr>_Toc139370512</vt:lpwstr>
      </vt:variant>
      <vt:variant>
        <vt:i4>1441850</vt:i4>
      </vt:variant>
      <vt:variant>
        <vt:i4>74</vt:i4>
      </vt:variant>
      <vt:variant>
        <vt:i4>0</vt:i4>
      </vt:variant>
      <vt:variant>
        <vt:i4>5</vt:i4>
      </vt:variant>
      <vt:variant>
        <vt:lpwstr/>
      </vt:variant>
      <vt:variant>
        <vt:lpwstr>_Toc139370511</vt:lpwstr>
      </vt:variant>
      <vt:variant>
        <vt:i4>1441850</vt:i4>
      </vt:variant>
      <vt:variant>
        <vt:i4>68</vt:i4>
      </vt:variant>
      <vt:variant>
        <vt:i4>0</vt:i4>
      </vt:variant>
      <vt:variant>
        <vt:i4>5</vt:i4>
      </vt:variant>
      <vt:variant>
        <vt:lpwstr/>
      </vt:variant>
      <vt:variant>
        <vt:lpwstr>_Toc139370510</vt:lpwstr>
      </vt:variant>
      <vt:variant>
        <vt:i4>1507386</vt:i4>
      </vt:variant>
      <vt:variant>
        <vt:i4>62</vt:i4>
      </vt:variant>
      <vt:variant>
        <vt:i4>0</vt:i4>
      </vt:variant>
      <vt:variant>
        <vt:i4>5</vt:i4>
      </vt:variant>
      <vt:variant>
        <vt:lpwstr/>
      </vt:variant>
      <vt:variant>
        <vt:lpwstr>_Toc139370509</vt:lpwstr>
      </vt:variant>
      <vt:variant>
        <vt:i4>1507386</vt:i4>
      </vt:variant>
      <vt:variant>
        <vt:i4>56</vt:i4>
      </vt:variant>
      <vt:variant>
        <vt:i4>0</vt:i4>
      </vt:variant>
      <vt:variant>
        <vt:i4>5</vt:i4>
      </vt:variant>
      <vt:variant>
        <vt:lpwstr/>
      </vt:variant>
      <vt:variant>
        <vt:lpwstr>_Toc139370508</vt:lpwstr>
      </vt:variant>
      <vt:variant>
        <vt:i4>1507386</vt:i4>
      </vt:variant>
      <vt:variant>
        <vt:i4>50</vt:i4>
      </vt:variant>
      <vt:variant>
        <vt:i4>0</vt:i4>
      </vt:variant>
      <vt:variant>
        <vt:i4>5</vt:i4>
      </vt:variant>
      <vt:variant>
        <vt:lpwstr/>
      </vt:variant>
      <vt:variant>
        <vt:lpwstr>_Toc139370507</vt:lpwstr>
      </vt:variant>
      <vt:variant>
        <vt:i4>1507386</vt:i4>
      </vt:variant>
      <vt:variant>
        <vt:i4>44</vt:i4>
      </vt:variant>
      <vt:variant>
        <vt:i4>0</vt:i4>
      </vt:variant>
      <vt:variant>
        <vt:i4>5</vt:i4>
      </vt:variant>
      <vt:variant>
        <vt:lpwstr/>
      </vt:variant>
      <vt:variant>
        <vt:lpwstr>_Toc139370506</vt:lpwstr>
      </vt:variant>
      <vt:variant>
        <vt:i4>1507386</vt:i4>
      </vt:variant>
      <vt:variant>
        <vt:i4>38</vt:i4>
      </vt:variant>
      <vt:variant>
        <vt:i4>0</vt:i4>
      </vt:variant>
      <vt:variant>
        <vt:i4>5</vt:i4>
      </vt:variant>
      <vt:variant>
        <vt:lpwstr/>
      </vt:variant>
      <vt:variant>
        <vt:lpwstr>_Toc139370505</vt:lpwstr>
      </vt:variant>
      <vt:variant>
        <vt:i4>1507386</vt:i4>
      </vt:variant>
      <vt:variant>
        <vt:i4>32</vt:i4>
      </vt:variant>
      <vt:variant>
        <vt:i4>0</vt:i4>
      </vt:variant>
      <vt:variant>
        <vt:i4>5</vt:i4>
      </vt:variant>
      <vt:variant>
        <vt:lpwstr/>
      </vt:variant>
      <vt:variant>
        <vt:lpwstr>_Toc139370504</vt:lpwstr>
      </vt:variant>
      <vt:variant>
        <vt:i4>1507386</vt:i4>
      </vt:variant>
      <vt:variant>
        <vt:i4>26</vt:i4>
      </vt:variant>
      <vt:variant>
        <vt:i4>0</vt:i4>
      </vt:variant>
      <vt:variant>
        <vt:i4>5</vt:i4>
      </vt:variant>
      <vt:variant>
        <vt:lpwstr/>
      </vt:variant>
      <vt:variant>
        <vt:lpwstr>_Toc139370503</vt:lpwstr>
      </vt:variant>
      <vt:variant>
        <vt:i4>1507386</vt:i4>
      </vt:variant>
      <vt:variant>
        <vt:i4>20</vt:i4>
      </vt:variant>
      <vt:variant>
        <vt:i4>0</vt:i4>
      </vt:variant>
      <vt:variant>
        <vt:i4>5</vt:i4>
      </vt:variant>
      <vt:variant>
        <vt:lpwstr/>
      </vt:variant>
      <vt:variant>
        <vt:lpwstr>_Toc139370502</vt:lpwstr>
      </vt:variant>
      <vt:variant>
        <vt:i4>1507386</vt:i4>
      </vt:variant>
      <vt:variant>
        <vt:i4>14</vt:i4>
      </vt:variant>
      <vt:variant>
        <vt:i4>0</vt:i4>
      </vt:variant>
      <vt:variant>
        <vt:i4>5</vt:i4>
      </vt:variant>
      <vt:variant>
        <vt:lpwstr/>
      </vt:variant>
      <vt:variant>
        <vt:lpwstr>_Toc139370501</vt:lpwstr>
      </vt:variant>
      <vt:variant>
        <vt:i4>1507386</vt:i4>
      </vt:variant>
      <vt:variant>
        <vt:i4>8</vt:i4>
      </vt:variant>
      <vt:variant>
        <vt:i4>0</vt:i4>
      </vt:variant>
      <vt:variant>
        <vt:i4>5</vt:i4>
      </vt:variant>
      <vt:variant>
        <vt:lpwstr/>
      </vt:variant>
      <vt:variant>
        <vt:lpwstr>_Toc139370500</vt:lpwstr>
      </vt:variant>
      <vt:variant>
        <vt:i4>1966139</vt:i4>
      </vt:variant>
      <vt:variant>
        <vt:i4>2</vt:i4>
      </vt:variant>
      <vt:variant>
        <vt:i4>0</vt:i4>
      </vt:variant>
      <vt:variant>
        <vt:i4>5</vt:i4>
      </vt:variant>
      <vt:variant>
        <vt:lpwstr/>
      </vt:variant>
      <vt:variant>
        <vt:lpwstr>_Toc1393704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Makonnen</dc:creator>
  <cp:keywords/>
  <dc:description/>
  <cp:lastModifiedBy>Ojo, Oluwatosin</cp:lastModifiedBy>
  <cp:revision>2</cp:revision>
  <cp:lastPrinted>2024-09-09T21:05:00Z</cp:lastPrinted>
  <dcterms:created xsi:type="dcterms:W3CDTF">2024-09-08T13:47:00Z</dcterms:created>
  <dcterms:modified xsi:type="dcterms:W3CDTF">2024-09-12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C706DFDAF2864EB0230D5969F875BD</vt:lpwstr>
  </property>
  <property fmtid="{D5CDD505-2E9C-101B-9397-08002B2CF9AE}" pid="3" name="MediaServiceImageTags">
    <vt:lpwstr/>
  </property>
  <property fmtid="{D5CDD505-2E9C-101B-9397-08002B2CF9AE}" pid="4" name="ZOTERO_PREF_1">
    <vt:lpwstr>&lt;data data-version="3" zotero-version="6.0.36"&gt;&lt;session id="vi6JlvaU"/&gt;&lt;style id="http://csl.mendeley.com/styles/22724631/university-of-bolton-harvard" hasBibliography="1" bibliographyStyleHasBeenSet="1"/&gt;&lt;prefs&gt;&lt;pref name="fieldType" value="Field"/&gt;&lt;pref</vt:lpwstr>
  </property>
  <property fmtid="{D5CDD505-2E9C-101B-9397-08002B2CF9AE}" pid="5" name="ZOTERO_PREF_2">
    <vt:lpwstr> name="automaticJournalAbbreviations" value="true"/&gt;&lt;pref name="dontAskDelayCitationUpdates" value="true"/&gt;&lt;/prefs&gt;&lt;/data&gt;</vt:lpwstr>
  </property>
</Properties>
</file>